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836253" w14:textId="7B69103C" w:rsidR="00B30953" w:rsidRPr="005313E0" w:rsidRDefault="00A0600B" w:rsidP="00121A1A">
      <w:pPr>
        <w:spacing w:after="0" w:line="360" w:lineRule="auto"/>
        <w:jc w:val="center"/>
        <w:rPr>
          <w:b/>
          <w:bCs/>
          <w:sz w:val="32"/>
          <w:szCs w:val="32"/>
        </w:rPr>
      </w:pPr>
      <w:r w:rsidRPr="005313E0">
        <w:rPr>
          <w:b/>
          <w:bCs/>
          <w:sz w:val="32"/>
          <w:szCs w:val="32"/>
        </w:rPr>
        <w:t>DOKUMENTASI PERANGKAT LUNAK</w:t>
      </w:r>
    </w:p>
    <w:p w14:paraId="08A0C83C" w14:textId="1B2E51C8" w:rsidR="00121A1A" w:rsidRPr="005313E0" w:rsidRDefault="00121A1A" w:rsidP="00121A1A">
      <w:pPr>
        <w:spacing w:after="0" w:line="360" w:lineRule="auto"/>
        <w:jc w:val="center"/>
        <w:rPr>
          <w:b/>
          <w:bCs/>
          <w:sz w:val="32"/>
          <w:szCs w:val="32"/>
        </w:rPr>
      </w:pPr>
    </w:p>
    <w:p w14:paraId="4AD9F5C5" w14:textId="6E59C748" w:rsidR="00121A1A" w:rsidRPr="005313E0" w:rsidRDefault="00096188" w:rsidP="00121A1A">
      <w:pPr>
        <w:tabs>
          <w:tab w:val="left" w:pos="284"/>
          <w:tab w:val="left" w:pos="1440"/>
          <w:tab w:val="left" w:pos="1843"/>
          <w:tab w:val="left" w:pos="2880"/>
          <w:tab w:val="left" w:pos="3600"/>
          <w:tab w:val="left" w:pos="3828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after="0" w:line="360" w:lineRule="auto"/>
        <w:jc w:val="center"/>
        <w:rPr>
          <w:b/>
          <w:i/>
          <w:iCs/>
          <w:sz w:val="32"/>
          <w:szCs w:val="32"/>
          <w:lang w:val="fi-FI"/>
        </w:rPr>
      </w:pPr>
      <w:r w:rsidRPr="005313E0">
        <w:rPr>
          <w:b/>
          <w:sz w:val="32"/>
          <w:szCs w:val="32"/>
          <w:lang w:val="fi-FI"/>
        </w:rPr>
        <w:t>SIMMP</w:t>
      </w:r>
      <w:r w:rsidR="00121A1A" w:rsidRPr="005313E0">
        <w:rPr>
          <w:b/>
          <w:sz w:val="32"/>
          <w:szCs w:val="32"/>
          <w:lang w:val="fi-FI"/>
        </w:rPr>
        <w:t xml:space="preserve"> : </w:t>
      </w:r>
      <w:r w:rsidRPr="005313E0">
        <w:rPr>
          <w:b/>
          <w:sz w:val="32"/>
          <w:szCs w:val="32"/>
          <w:lang w:val="fi-FI"/>
        </w:rPr>
        <w:t>SISTEM INFORMASI MANAJEMEN</w:t>
      </w:r>
      <w:r w:rsidR="003741C9" w:rsidRPr="005313E0">
        <w:rPr>
          <w:b/>
          <w:sz w:val="32"/>
          <w:szCs w:val="32"/>
          <w:lang w:val="fi-FI"/>
        </w:rPr>
        <w:t xml:space="preserve"> MATAKULIAH</w:t>
      </w:r>
      <w:r w:rsidRPr="005313E0">
        <w:rPr>
          <w:b/>
          <w:sz w:val="32"/>
          <w:szCs w:val="32"/>
          <w:lang w:val="fi-FI"/>
        </w:rPr>
        <w:t xml:space="preserve"> PROYEK BERBASIS </w:t>
      </w:r>
      <w:r w:rsidRPr="005313E0">
        <w:rPr>
          <w:b/>
          <w:i/>
          <w:iCs/>
          <w:sz w:val="32"/>
          <w:szCs w:val="32"/>
          <w:lang w:val="fi-FI"/>
        </w:rPr>
        <w:t>WEBSITE</w:t>
      </w:r>
    </w:p>
    <w:p w14:paraId="3C0239F2" w14:textId="3C75E02A" w:rsidR="00121A1A" w:rsidRPr="005313E0" w:rsidRDefault="00121A1A" w:rsidP="00121A1A">
      <w:pPr>
        <w:spacing w:after="0" w:line="360" w:lineRule="auto"/>
        <w:jc w:val="center"/>
        <w:rPr>
          <w:b/>
          <w:bCs/>
          <w:sz w:val="32"/>
          <w:szCs w:val="32"/>
        </w:rPr>
      </w:pPr>
    </w:p>
    <w:p w14:paraId="112590A4" w14:textId="44E1821E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  <w:proofErr w:type="spellStart"/>
      <w:r w:rsidRPr="005313E0">
        <w:rPr>
          <w:sz w:val="28"/>
          <w:szCs w:val="28"/>
        </w:rPr>
        <w:t>Untuk</w:t>
      </w:r>
      <w:proofErr w:type="spellEnd"/>
      <w:r w:rsidRPr="005313E0">
        <w:rPr>
          <w:sz w:val="28"/>
          <w:szCs w:val="28"/>
        </w:rPr>
        <w:t>:</w:t>
      </w:r>
    </w:p>
    <w:p w14:paraId="0B04D59E" w14:textId="3B8330CA" w:rsidR="00121A1A" w:rsidRPr="005313E0" w:rsidRDefault="00096188" w:rsidP="00121A1A">
      <w:pPr>
        <w:spacing w:after="0" w:line="360" w:lineRule="auto"/>
        <w:jc w:val="center"/>
        <w:rPr>
          <w:sz w:val="28"/>
          <w:szCs w:val="28"/>
        </w:rPr>
      </w:pPr>
      <w:r w:rsidRPr="005313E0">
        <w:rPr>
          <w:sz w:val="28"/>
          <w:szCs w:val="28"/>
        </w:rPr>
        <w:t xml:space="preserve">D3 </w:t>
      </w:r>
      <w:proofErr w:type="spellStart"/>
      <w:r w:rsidRPr="005313E0">
        <w:rPr>
          <w:sz w:val="28"/>
          <w:szCs w:val="28"/>
        </w:rPr>
        <w:t>Manajemen</w:t>
      </w:r>
      <w:proofErr w:type="spellEnd"/>
      <w:r w:rsidRPr="005313E0">
        <w:rPr>
          <w:sz w:val="28"/>
          <w:szCs w:val="28"/>
        </w:rPr>
        <w:t xml:space="preserve"> </w:t>
      </w:r>
      <w:proofErr w:type="spellStart"/>
      <w:r w:rsidRPr="005313E0">
        <w:rPr>
          <w:sz w:val="28"/>
          <w:szCs w:val="28"/>
        </w:rPr>
        <w:t>Informatika</w:t>
      </w:r>
      <w:proofErr w:type="spellEnd"/>
      <w:r w:rsidRPr="005313E0">
        <w:rPr>
          <w:sz w:val="28"/>
          <w:szCs w:val="28"/>
        </w:rPr>
        <w:t xml:space="preserve"> di </w:t>
      </w:r>
      <w:proofErr w:type="spellStart"/>
      <w:r w:rsidR="00121A1A" w:rsidRPr="005313E0">
        <w:rPr>
          <w:sz w:val="28"/>
          <w:szCs w:val="28"/>
        </w:rPr>
        <w:t>Politeknik</w:t>
      </w:r>
      <w:proofErr w:type="spellEnd"/>
      <w:r w:rsidR="00121A1A" w:rsidRPr="005313E0">
        <w:rPr>
          <w:sz w:val="28"/>
          <w:szCs w:val="28"/>
        </w:rPr>
        <w:t xml:space="preserve"> </w:t>
      </w:r>
      <w:proofErr w:type="spellStart"/>
      <w:r w:rsidR="00121A1A" w:rsidRPr="005313E0">
        <w:rPr>
          <w:sz w:val="28"/>
          <w:szCs w:val="28"/>
        </w:rPr>
        <w:t>Pos</w:t>
      </w:r>
      <w:proofErr w:type="spellEnd"/>
      <w:r w:rsidR="00121A1A" w:rsidRPr="005313E0">
        <w:rPr>
          <w:sz w:val="28"/>
          <w:szCs w:val="28"/>
        </w:rPr>
        <w:t xml:space="preserve"> Indonesia</w:t>
      </w:r>
    </w:p>
    <w:p w14:paraId="1116CAC9" w14:textId="27A445E9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</w:p>
    <w:p w14:paraId="641AC55F" w14:textId="7212C385" w:rsidR="00A55985" w:rsidRPr="005313E0" w:rsidRDefault="00A55985" w:rsidP="00121A1A">
      <w:pPr>
        <w:spacing w:after="0" w:line="360" w:lineRule="auto"/>
        <w:jc w:val="center"/>
        <w:rPr>
          <w:sz w:val="28"/>
          <w:szCs w:val="28"/>
        </w:rPr>
      </w:pPr>
    </w:p>
    <w:p w14:paraId="54E3C8BD" w14:textId="4198EB94" w:rsidR="00A55985" w:rsidRPr="005313E0" w:rsidRDefault="00A55985" w:rsidP="00121A1A">
      <w:pPr>
        <w:spacing w:after="0" w:line="360" w:lineRule="auto"/>
        <w:jc w:val="center"/>
        <w:rPr>
          <w:sz w:val="28"/>
          <w:szCs w:val="28"/>
        </w:rPr>
      </w:pPr>
    </w:p>
    <w:p w14:paraId="217DE08E" w14:textId="77777777" w:rsidR="00A55985" w:rsidRPr="005313E0" w:rsidRDefault="00A55985" w:rsidP="00121A1A">
      <w:pPr>
        <w:spacing w:after="0" w:line="360" w:lineRule="auto"/>
        <w:jc w:val="center"/>
        <w:rPr>
          <w:sz w:val="28"/>
          <w:szCs w:val="28"/>
        </w:rPr>
      </w:pPr>
    </w:p>
    <w:p w14:paraId="4C72D4AF" w14:textId="6C5610D1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</w:p>
    <w:p w14:paraId="3CD01A90" w14:textId="521C92B2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  <w:proofErr w:type="spellStart"/>
      <w:r w:rsidRPr="005313E0">
        <w:rPr>
          <w:sz w:val="28"/>
          <w:szCs w:val="28"/>
        </w:rPr>
        <w:t>Dipersiapkan</w:t>
      </w:r>
      <w:proofErr w:type="spellEnd"/>
      <w:r w:rsidRPr="005313E0">
        <w:rPr>
          <w:sz w:val="28"/>
          <w:szCs w:val="28"/>
        </w:rPr>
        <w:t xml:space="preserve"> oleh:</w:t>
      </w:r>
    </w:p>
    <w:p w14:paraId="484A72BB" w14:textId="06EB7E3A" w:rsidR="00121A1A" w:rsidRPr="005313E0" w:rsidRDefault="00096188" w:rsidP="00121A1A">
      <w:pPr>
        <w:spacing w:after="0" w:line="360" w:lineRule="auto"/>
        <w:jc w:val="center"/>
        <w:rPr>
          <w:sz w:val="28"/>
          <w:szCs w:val="28"/>
        </w:rPr>
      </w:pPr>
      <w:r w:rsidRPr="005313E0">
        <w:rPr>
          <w:sz w:val="28"/>
          <w:szCs w:val="28"/>
        </w:rPr>
        <w:t>Siti Fatimah</w:t>
      </w:r>
      <w:r w:rsidR="00121A1A" w:rsidRPr="005313E0">
        <w:rPr>
          <w:sz w:val="28"/>
          <w:szCs w:val="28"/>
        </w:rPr>
        <w:tab/>
      </w:r>
      <w:r w:rsidR="00121A1A" w:rsidRPr="005313E0">
        <w:rPr>
          <w:sz w:val="28"/>
          <w:szCs w:val="28"/>
        </w:rPr>
        <w:tab/>
        <w:t>2</w:t>
      </w:r>
      <w:r w:rsidRPr="005313E0">
        <w:rPr>
          <w:sz w:val="28"/>
          <w:szCs w:val="28"/>
        </w:rPr>
        <w:t>203019</w:t>
      </w:r>
    </w:p>
    <w:p w14:paraId="1EA606A4" w14:textId="21062257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  <w:proofErr w:type="spellStart"/>
      <w:r w:rsidRPr="005313E0">
        <w:rPr>
          <w:sz w:val="28"/>
          <w:szCs w:val="28"/>
        </w:rPr>
        <w:t>Jurusan</w:t>
      </w:r>
      <w:proofErr w:type="spellEnd"/>
      <w:r w:rsidRPr="005313E0">
        <w:rPr>
          <w:sz w:val="28"/>
          <w:szCs w:val="28"/>
        </w:rPr>
        <w:t xml:space="preserve"> </w:t>
      </w:r>
      <w:proofErr w:type="spellStart"/>
      <w:r w:rsidRPr="005313E0">
        <w:rPr>
          <w:sz w:val="28"/>
          <w:szCs w:val="28"/>
        </w:rPr>
        <w:t>Manajemen</w:t>
      </w:r>
      <w:proofErr w:type="spellEnd"/>
      <w:r w:rsidRPr="005313E0">
        <w:rPr>
          <w:sz w:val="28"/>
          <w:szCs w:val="28"/>
        </w:rPr>
        <w:t xml:space="preserve"> </w:t>
      </w:r>
      <w:proofErr w:type="spellStart"/>
      <w:r w:rsidRPr="005313E0">
        <w:rPr>
          <w:sz w:val="28"/>
          <w:szCs w:val="28"/>
        </w:rPr>
        <w:t>Informatika</w:t>
      </w:r>
      <w:proofErr w:type="spellEnd"/>
      <w:r w:rsidRPr="005313E0">
        <w:rPr>
          <w:sz w:val="28"/>
          <w:szCs w:val="28"/>
        </w:rPr>
        <w:t xml:space="preserve"> – </w:t>
      </w:r>
      <w:proofErr w:type="spellStart"/>
      <w:r w:rsidRPr="005313E0">
        <w:rPr>
          <w:sz w:val="28"/>
          <w:szCs w:val="28"/>
        </w:rPr>
        <w:t>Politeknik</w:t>
      </w:r>
      <w:proofErr w:type="spellEnd"/>
      <w:r w:rsidRPr="005313E0">
        <w:rPr>
          <w:sz w:val="28"/>
          <w:szCs w:val="28"/>
        </w:rPr>
        <w:t xml:space="preserve"> </w:t>
      </w:r>
      <w:proofErr w:type="spellStart"/>
      <w:r w:rsidRPr="005313E0">
        <w:rPr>
          <w:sz w:val="28"/>
          <w:szCs w:val="28"/>
        </w:rPr>
        <w:t>Pos</w:t>
      </w:r>
      <w:proofErr w:type="spellEnd"/>
      <w:r w:rsidRPr="005313E0">
        <w:rPr>
          <w:sz w:val="28"/>
          <w:szCs w:val="28"/>
        </w:rPr>
        <w:t xml:space="preserve"> Indonesia</w:t>
      </w:r>
    </w:p>
    <w:p w14:paraId="036033B5" w14:textId="4572D14E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  <w:r w:rsidRPr="005313E0">
        <w:rPr>
          <w:sz w:val="28"/>
          <w:szCs w:val="28"/>
        </w:rPr>
        <w:t xml:space="preserve">Jl. Sari </w:t>
      </w:r>
      <w:proofErr w:type="spellStart"/>
      <w:r w:rsidRPr="005313E0">
        <w:rPr>
          <w:sz w:val="28"/>
          <w:szCs w:val="28"/>
        </w:rPr>
        <w:t>Asih</w:t>
      </w:r>
      <w:proofErr w:type="spellEnd"/>
      <w:r w:rsidRPr="005313E0">
        <w:rPr>
          <w:sz w:val="28"/>
          <w:szCs w:val="28"/>
        </w:rPr>
        <w:t xml:space="preserve"> no.54, Bandung 40151</w:t>
      </w:r>
    </w:p>
    <w:p w14:paraId="60D46471" w14:textId="4F1E2B5A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</w:p>
    <w:p w14:paraId="5371EF8A" w14:textId="6B4510E0" w:rsidR="00121A1A" w:rsidRPr="005313E0" w:rsidRDefault="00121A1A" w:rsidP="00121A1A">
      <w:pPr>
        <w:spacing w:after="0" w:line="360" w:lineRule="auto"/>
        <w:jc w:val="center"/>
        <w:rPr>
          <w:sz w:val="28"/>
          <w:szCs w:val="28"/>
        </w:rPr>
      </w:pPr>
    </w:p>
    <w:tbl>
      <w:tblPr>
        <w:tblW w:w="8295" w:type="dxa"/>
        <w:tblInd w:w="-1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13"/>
        <w:gridCol w:w="2967"/>
        <w:gridCol w:w="923"/>
        <w:gridCol w:w="1752"/>
        <w:gridCol w:w="1440"/>
      </w:tblGrid>
      <w:tr w:rsidR="00E239CC" w:rsidRPr="005313E0" w14:paraId="07753840" w14:textId="77777777" w:rsidTr="00C67282">
        <w:trPr>
          <w:cantSplit/>
          <w:trHeight w:hRule="exact" w:val="758"/>
        </w:trPr>
        <w:tc>
          <w:tcPr>
            <w:tcW w:w="1213" w:type="dxa"/>
            <w:vMerge w:val="restart"/>
            <w:vAlign w:val="center"/>
          </w:tcPr>
          <w:p w14:paraId="30EF5F92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313E0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5931CFB" wp14:editId="57CBAA5D">
                  <wp:extent cx="628650" cy="571500"/>
                  <wp:effectExtent l="0" t="0" r="0" b="0"/>
                  <wp:docPr id="5" name="Picture 5" descr="LOGO BULAT POLTEKPOS BERWARN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4" descr="LOGO BULAT POLTEKPOS BERWARN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8650" cy="571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67" w:type="dxa"/>
            <w:vMerge w:val="restart"/>
          </w:tcPr>
          <w:p w14:paraId="6A322A2C" w14:textId="77777777" w:rsidR="00E239CC" w:rsidRPr="005313E0" w:rsidRDefault="00E239CC" w:rsidP="00C67282">
            <w:pPr>
              <w:spacing w:line="360" w:lineRule="auto"/>
              <w:jc w:val="both"/>
              <w:rPr>
                <w:lang w:val="en-US"/>
              </w:rPr>
            </w:pPr>
          </w:p>
          <w:p w14:paraId="2188CB6E" w14:textId="77777777" w:rsidR="00E239CC" w:rsidRPr="005313E0" w:rsidRDefault="00E239CC" w:rsidP="00C67282">
            <w:pPr>
              <w:spacing w:line="360" w:lineRule="auto"/>
              <w:rPr>
                <w:b/>
              </w:rPr>
            </w:pPr>
            <w:r w:rsidRPr="005313E0">
              <w:rPr>
                <w:b/>
                <w:lang w:val="sv-SE"/>
              </w:rPr>
              <w:t>Program Studi</w:t>
            </w:r>
            <w:r w:rsidRPr="005313E0">
              <w:rPr>
                <w:b/>
                <w:lang w:val="en-US"/>
              </w:rPr>
              <w:t xml:space="preserve"> </w:t>
            </w:r>
            <w:proofErr w:type="spellStart"/>
            <w:r w:rsidRPr="005313E0">
              <w:rPr>
                <w:b/>
              </w:rPr>
              <w:t>Manajemen</w:t>
            </w:r>
            <w:proofErr w:type="spellEnd"/>
            <w:r w:rsidRPr="005313E0">
              <w:rPr>
                <w:b/>
              </w:rPr>
              <w:t xml:space="preserve"> </w:t>
            </w:r>
            <w:proofErr w:type="spellStart"/>
            <w:r w:rsidRPr="005313E0">
              <w:rPr>
                <w:b/>
              </w:rPr>
              <w:t>Informatika</w:t>
            </w:r>
            <w:proofErr w:type="spellEnd"/>
            <w:r w:rsidRPr="005313E0">
              <w:rPr>
                <w:b/>
                <w:lang w:val="en-US"/>
              </w:rPr>
              <w:t xml:space="preserve"> </w:t>
            </w:r>
            <w:r w:rsidRPr="005313E0">
              <w:rPr>
                <w:b/>
                <w:lang w:val="sv-SE"/>
              </w:rPr>
              <w:t>Politeknik Pos Indonesia</w:t>
            </w:r>
          </w:p>
          <w:p w14:paraId="17F0EE97" w14:textId="77777777" w:rsidR="00E239CC" w:rsidRPr="005313E0" w:rsidRDefault="00E239CC" w:rsidP="00C67282">
            <w:pPr>
              <w:spacing w:line="360" w:lineRule="auto"/>
              <w:rPr>
                <w:lang w:val="sv-SE"/>
              </w:rPr>
            </w:pPr>
          </w:p>
          <w:p w14:paraId="10FDD01B" w14:textId="77777777" w:rsidR="00E239CC" w:rsidRPr="005313E0" w:rsidRDefault="00E239CC" w:rsidP="00C67282">
            <w:pPr>
              <w:spacing w:line="360" w:lineRule="auto"/>
              <w:jc w:val="center"/>
              <w:rPr>
                <w:lang w:val="sv-SE"/>
              </w:rPr>
            </w:pPr>
          </w:p>
          <w:p w14:paraId="74254697" w14:textId="77777777" w:rsidR="00E239CC" w:rsidRPr="005313E0" w:rsidRDefault="00E239CC" w:rsidP="00C67282">
            <w:pPr>
              <w:spacing w:line="360" w:lineRule="auto"/>
              <w:rPr>
                <w:lang w:val="sv-SE"/>
              </w:rPr>
            </w:pPr>
          </w:p>
        </w:tc>
        <w:tc>
          <w:tcPr>
            <w:tcW w:w="2675" w:type="dxa"/>
            <w:gridSpan w:val="2"/>
          </w:tcPr>
          <w:p w14:paraId="55120431" w14:textId="597D9E6C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5313E0">
              <w:rPr>
                <w:rFonts w:ascii="Times New Roman" w:hAnsi="Times New Roman"/>
                <w:sz w:val="24"/>
                <w:szCs w:val="24"/>
                <w:lang w:val="sv-SE"/>
              </w:rPr>
              <w:t>Nomor Dokumen</w:t>
            </w:r>
          </w:p>
        </w:tc>
        <w:tc>
          <w:tcPr>
            <w:tcW w:w="1440" w:type="dxa"/>
          </w:tcPr>
          <w:p w14:paraId="2F37B706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5313E0">
              <w:rPr>
                <w:rFonts w:ascii="Times New Roman" w:hAnsi="Times New Roman"/>
                <w:sz w:val="24"/>
                <w:szCs w:val="24"/>
                <w:lang w:val="sv-SE"/>
              </w:rPr>
              <w:t>Halaman</w:t>
            </w:r>
          </w:p>
        </w:tc>
      </w:tr>
      <w:tr w:rsidR="00E239CC" w:rsidRPr="005313E0" w14:paraId="47DC790A" w14:textId="77777777" w:rsidTr="00C67282">
        <w:trPr>
          <w:cantSplit/>
          <w:trHeight w:hRule="exact" w:val="661"/>
        </w:trPr>
        <w:tc>
          <w:tcPr>
            <w:tcW w:w="1213" w:type="dxa"/>
            <w:vMerge/>
          </w:tcPr>
          <w:p w14:paraId="36FBA546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2967" w:type="dxa"/>
            <w:vMerge/>
          </w:tcPr>
          <w:p w14:paraId="6F0046D8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2675" w:type="dxa"/>
            <w:gridSpan w:val="2"/>
          </w:tcPr>
          <w:p w14:paraId="78AAB331" w14:textId="5FAE1C0E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b w:val="0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</w:tcPr>
          <w:p w14:paraId="47A96034" w14:textId="37F10D54" w:rsidR="00E239CC" w:rsidRPr="00292841" w:rsidRDefault="00942FA3" w:rsidP="00C67282">
            <w:pPr>
              <w:pStyle w:val="Title"/>
              <w:spacing w:line="360" w:lineRule="auto"/>
              <w:rPr>
                <w:rFonts w:ascii="Times New Roman" w:hAnsi="Times New Roman"/>
                <w:bCs/>
                <w:iCs/>
                <w:sz w:val="24"/>
                <w:szCs w:val="24"/>
                <w:lang w:val="en-US"/>
              </w:rPr>
            </w:pPr>
            <w:r w:rsidRPr="005313E0">
              <w:rPr>
                <w:rFonts w:ascii="Times New Roman" w:hAnsi="Times New Roman"/>
                <w:bCs/>
                <w:iCs/>
                <w:sz w:val="24"/>
                <w:lang w:val="id-ID"/>
              </w:rPr>
              <w:t>1/1</w:t>
            </w:r>
            <w:r w:rsidR="00292841">
              <w:rPr>
                <w:rFonts w:ascii="Times New Roman" w:hAnsi="Times New Roman"/>
                <w:bCs/>
                <w:iCs/>
                <w:sz w:val="24"/>
                <w:lang w:val="en-US"/>
              </w:rPr>
              <w:t>60</w:t>
            </w:r>
          </w:p>
        </w:tc>
      </w:tr>
      <w:tr w:rsidR="00E239CC" w:rsidRPr="005313E0" w14:paraId="580226B0" w14:textId="77777777" w:rsidTr="00C67282">
        <w:trPr>
          <w:cantSplit/>
          <w:trHeight w:hRule="exact" w:val="853"/>
        </w:trPr>
        <w:tc>
          <w:tcPr>
            <w:tcW w:w="1213" w:type="dxa"/>
            <w:vMerge/>
          </w:tcPr>
          <w:p w14:paraId="701C5FC7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2967" w:type="dxa"/>
            <w:vMerge/>
          </w:tcPr>
          <w:p w14:paraId="0B934BC2" w14:textId="77777777" w:rsidR="00E239CC" w:rsidRPr="005313E0" w:rsidRDefault="00E239CC" w:rsidP="00C67282">
            <w:pPr>
              <w:pStyle w:val="Title"/>
              <w:spacing w:line="36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923" w:type="dxa"/>
            <w:vAlign w:val="center"/>
          </w:tcPr>
          <w:p w14:paraId="2CCE0BB3" w14:textId="77777777" w:rsidR="00E239CC" w:rsidRPr="005313E0" w:rsidRDefault="00E239CC" w:rsidP="00C67282">
            <w:pPr>
              <w:pStyle w:val="Title"/>
              <w:spacing w:before="0" w:after="0" w:line="360" w:lineRule="auto"/>
              <w:rPr>
                <w:rFonts w:ascii="Times New Roman" w:hAnsi="Times New Roman"/>
                <w:b w:val="0"/>
                <w:sz w:val="24"/>
                <w:szCs w:val="24"/>
                <w:lang w:val="sv-SE"/>
              </w:rPr>
            </w:pPr>
            <w:r w:rsidRPr="005313E0">
              <w:rPr>
                <w:rFonts w:ascii="Times New Roman" w:hAnsi="Times New Roman"/>
                <w:sz w:val="24"/>
                <w:szCs w:val="24"/>
                <w:lang w:val="sv-SE"/>
              </w:rPr>
              <w:t>Revisi</w:t>
            </w:r>
          </w:p>
        </w:tc>
        <w:tc>
          <w:tcPr>
            <w:tcW w:w="1751" w:type="dxa"/>
            <w:vAlign w:val="center"/>
          </w:tcPr>
          <w:p w14:paraId="77A38AAC" w14:textId="3A9605F8" w:rsidR="00E239CC" w:rsidRPr="005313E0" w:rsidRDefault="00E239CC" w:rsidP="00C67282">
            <w:pPr>
              <w:pStyle w:val="Title"/>
              <w:spacing w:before="0" w:after="0" w:line="360" w:lineRule="auto"/>
              <w:rPr>
                <w:rFonts w:ascii="Times New Roman" w:hAnsi="Times New Roman"/>
                <w:b w:val="0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</w:tcPr>
          <w:p w14:paraId="580BCE9C" w14:textId="286FE079" w:rsidR="00E239CC" w:rsidRPr="005313E0" w:rsidRDefault="00E239CC" w:rsidP="00C67282">
            <w:pPr>
              <w:pStyle w:val="Title"/>
              <w:spacing w:before="0" w:after="0" w:line="360" w:lineRule="auto"/>
              <w:rPr>
                <w:rFonts w:ascii="Times New Roman" w:hAnsi="Times New Roman"/>
                <w:b w:val="0"/>
                <w:sz w:val="24"/>
                <w:szCs w:val="24"/>
                <w:lang w:val="en-US"/>
              </w:rPr>
            </w:pPr>
          </w:p>
        </w:tc>
      </w:tr>
    </w:tbl>
    <w:p w14:paraId="3C3BCBF2" w14:textId="77777777" w:rsidR="00FA618E" w:rsidRPr="005313E0" w:rsidRDefault="00FA618E" w:rsidP="00A55985">
      <w:pPr>
        <w:spacing w:after="0" w:line="360" w:lineRule="auto"/>
        <w:jc w:val="center"/>
        <w:rPr>
          <w:sz w:val="28"/>
          <w:szCs w:val="28"/>
        </w:rPr>
        <w:sectPr w:rsidR="00FA618E" w:rsidRPr="005313E0" w:rsidSect="00064CF2">
          <w:footerReference w:type="default" r:id="rId9"/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53A53FEF" w14:textId="220EB966" w:rsidR="00A55985" w:rsidRPr="005313E0" w:rsidRDefault="00FA618E" w:rsidP="00A55985">
      <w:pPr>
        <w:spacing w:after="0" w:line="360" w:lineRule="auto"/>
        <w:jc w:val="center"/>
        <w:rPr>
          <w:b/>
          <w:bCs/>
          <w:sz w:val="32"/>
          <w:szCs w:val="32"/>
        </w:rPr>
      </w:pPr>
      <w:r w:rsidRPr="005313E0">
        <w:rPr>
          <w:b/>
          <w:bCs/>
          <w:sz w:val="32"/>
          <w:szCs w:val="32"/>
        </w:rPr>
        <w:lastRenderedPageBreak/>
        <w:t>DAFTAR PERUBAHA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9"/>
        <w:gridCol w:w="6798"/>
      </w:tblGrid>
      <w:tr w:rsidR="00FA618E" w:rsidRPr="005313E0" w14:paraId="7586C71A" w14:textId="77777777" w:rsidTr="00FA618E">
        <w:tc>
          <w:tcPr>
            <w:tcW w:w="1129" w:type="dxa"/>
          </w:tcPr>
          <w:p w14:paraId="75792124" w14:textId="23B64C95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proofErr w:type="spellStart"/>
            <w:r w:rsidRPr="005313E0">
              <w:rPr>
                <w:b/>
                <w:bCs/>
                <w:sz w:val="28"/>
                <w:szCs w:val="28"/>
              </w:rPr>
              <w:t>Revisi</w:t>
            </w:r>
            <w:proofErr w:type="spellEnd"/>
          </w:p>
        </w:tc>
        <w:tc>
          <w:tcPr>
            <w:tcW w:w="6798" w:type="dxa"/>
          </w:tcPr>
          <w:p w14:paraId="42F96AE6" w14:textId="183A81A4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proofErr w:type="spellStart"/>
            <w:r w:rsidRPr="005313E0">
              <w:rPr>
                <w:b/>
                <w:bCs/>
                <w:sz w:val="28"/>
                <w:szCs w:val="28"/>
              </w:rPr>
              <w:t>Deskripsi</w:t>
            </w:r>
            <w:proofErr w:type="spellEnd"/>
          </w:p>
        </w:tc>
      </w:tr>
      <w:tr w:rsidR="00FA618E" w:rsidRPr="005313E0" w14:paraId="5257A30F" w14:textId="77777777" w:rsidTr="00FA618E">
        <w:tc>
          <w:tcPr>
            <w:tcW w:w="1129" w:type="dxa"/>
          </w:tcPr>
          <w:p w14:paraId="4E913092" w14:textId="178C3F2E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A</w:t>
            </w:r>
          </w:p>
        </w:tc>
        <w:tc>
          <w:tcPr>
            <w:tcW w:w="6798" w:type="dxa"/>
          </w:tcPr>
          <w:p w14:paraId="6A0F3999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33014242" w14:textId="65218782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352F5284" w14:textId="77777777" w:rsidTr="00FA618E">
        <w:tc>
          <w:tcPr>
            <w:tcW w:w="1129" w:type="dxa"/>
          </w:tcPr>
          <w:p w14:paraId="0717626D" w14:textId="7A608FF0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B</w:t>
            </w:r>
          </w:p>
        </w:tc>
        <w:tc>
          <w:tcPr>
            <w:tcW w:w="6798" w:type="dxa"/>
          </w:tcPr>
          <w:p w14:paraId="7E2B67B7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27279942" w14:textId="6236D97B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59DEE0F2" w14:textId="77777777" w:rsidTr="00FA618E">
        <w:tc>
          <w:tcPr>
            <w:tcW w:w="1129" w:type="dxa"/>
          </w:tcPr>
          <w:p w14:paraId="737D6E1D" w14:textId="657EEE49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C</w:t>
            </w:r>
          </w:p>
        </w:tc>
        <w:tc>
          <w:tcPr>
            <w:tcW w:w="6798" w:type="dxa"/>
          </w:tcPr>
          <w:p w14:paraId="506B18E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2DF63869" w14:textId="37A80E5F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7A4A3E3D" w14:textId="77777777" w:rsidTr="00FA618E">
        <w:tc>
          <w:tcPr>
            <w:tcW w:w="1129" w:type="dxa"/>
          </w:tcPr>
          <w:p w14:paraId="566884B8" w14:textId="51884959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D</w:t>
            </w:r>
          </w:p>
        </w:tc>
        <w:tc>
          <w:tcPr>
            <w:tcW w:w="6798" w:type="dxa"/>
          </w:tcPr>
          <w:p w14:paraId="454D84CF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02B87AC3" w14:textId="49ECCF5E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6338E346" w14:textId="77777777" w:rsidTr="00FA618E">
        <w:tc>
          <w:tcPr>
            <w:tcW w:w="1129" w:type="dxa"/>
          </w:tcPr>
          <w:p w14:paraId="0D429B3C" w14:textId="7472CB92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E</w:t>
            </w:r>
          </w:p>
        </w:tc>
        <w:tc>
          <w:tcPr>
            <w:tcW w:w="6798" w:type="dxa"/>
          </w:tcPr>
          <w:p w14:paraId="144FD0D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4F49F495" w14:textId="550C66C8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53977448" w14:textId="77777777" w:rsidTr="00FA618E">
        <w:tc>
          <w:tcPr>
            <w:tcW w:w="1129" w:type="dxa"/>
          </w:tcPr>
          <w:p w14:paraId="1873EAE5" w14:textId="72F8A3FC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F</w:t>
            </w:r>
          </w:p>
        </w:tc>
        <w:tc>
          <w:tcPr>
            <w:tcW w:w="6798" w:type="dxa"/>
          </w:tcPr>
          <w:p w14:paraId="407D79FF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32070D56" w14:textId="28BDF19F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  <w:tr w:rsidR="00FA618E" w:rsidRPr="005313E0" w14:paraId="4C8A6D38" w14:textId="77777777" w:rsidTr="00FA618E">
        <w:tc>
          <w:tcPr>
            <w:tcW w:w="1129" w:type="dxa"/>
          </w:tcPr>
          <w:p w14:paraId="7454D867" w14:textId="47B7F5CE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G</w:t>
            </w:r>
          </w:p>
        </w:tc>
        <w:tc>
          <w:tcPr>
            <w:tcW w:w="6798" w:type="dxa"/>
          </w:tcPr>
          <w:p w14:paraId="67B9A13F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  <w:p w14:paraId="75FED6FC" w14:textId="576BEC9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</w:p>
        </w:tc>
      </w:tr>
    </w:tbl>
    <w:p w14:paraId="29EB42FE" w14:textId="31F3160E" w:rsidR="00FA618E" w:rsidRPr="005313E0" w:rsidRDefault="00FA618E" w:rsidP="00A55985">
      <w:pPr>
        <w:spacing w:after="0" w:line="360" w:lineRule="auto"/>
        <w:jc w:val="center"/>
        <w:rPr>
          <w:b/>
          <w:bCs/>
          <w:sz w:val="28"/>
          <w:szCs w:val="28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50"/>
        <w:gridCol w:w="841"/>
        <w:gridCol w:w="849"/>
        <w:gridCol w:w="848"/>
        <w:gridCol w:w="848"/>
        <w:gridCol w:w="849"/>
        <w:gridCol w:w="847"/>
        <w:gridCol w:w="846"/>
        <w:gridCol w:w="849"/>
      </w:tblGrid>
      <w:tr w:rsidR="00FA618E" w:rsidRPr="005313E0" w14:paraId="17E7B25E" w14:textId="77777777" w:rsidTr="00FA618E">
        <w:trPr>
          <w:trHeight w:val="417"/>
        </w:trPr>
        <w:tc>
          <w:tcPr>
            <w:tcW w:w="880" w:type="dxa"/>
          </w:tcPr>
          <w:p w14:paraId="24778A71" w14:textId="1E6308B1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INDEX</w:t>
            </w:r>
            <w:r w:rsidRPr="005313E0">
              <w:br/>
              <w:t>TGL</w:t>
            </w:r>
          </w:p>
        </w:tc>
        <w:tc>
          <w:tcPr>
            <w:tcW w:w="880" w:type="dxa"/>
          </w:tcPr>
          <w:p w14:paraId="1906CA13" w14:textId="0D53EA22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-</w:t>
            </w:r>
          </w:p>
        </w:tc>
        <w:tc>
          <w:tcPr>
            <w:tcW w:w="881" w:type="dxa"/>
          </w:tcPr>
          <w:p w14:paraId="3482F725" w14:textId="6749E2BB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A</w:t>
            </w:r>
          </w:p>
        </w:tc>
        <w:tc>
          <w:tcPr>
            <w:tcW w:w="881" w:type="dxa"/>
          </w:tcPr>
          <w:p w14:paraId="1F5021C8" w14:textId="188C0B9C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B</w:t>
            </w:r>
          </w:p>
        </w:tc>
        <w:tc>
          <w:tcPr>
            <w:tcW w:w="881" w:type="dxa"/>
          </w:tcPr>
          <w:p w14:paraId="602CB93D" w14:textId="4FA613D2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C</w:t>
            </w:r>
          </w:p>
        </w:tc>
        <w:tc>
          <w:tcPr>
            <w:tcW w:w="881" w:type="dxa"/>
          </w:tcPr>
          <w:p w14:paraId="2ECB5338" w14:textId="31534950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D</w:t>
            </w:r>
          </w:p>
        </w:tc>
        <w:tc>
          <w:tcPr>
            <w:tcW w:w="881" w:type="dxa"/>
          </w:tcPr>
          <w:p w14:paraId="49446110" w14:textId="63305CB9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E</w:t>
            </w:r>
          </w:p>
        </w:tc>
        <w:tc>
          <w:tcPr>
            <w:tcW w:w="881" w:type="dxa"/>
          </w:tcPr>
          <w:p w14:paraId="5F4C74DB" w14:textId="51621D2B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F</w:t>
            </w:r>
          </w:p>
        </w:tc>
        <w:tc>
          <w:tcPr>
            <w:tcW w:w="881" w:type="dxa"/>
          </w:tcPr>
          <w:p w14:paraId="132BF1CB" w14:textId="3C05CD0B" w:rsidR="00FA618E" w:rsidRPr="005313E0" w:rsidRDefault="00FA618E" w:rsidP="00A55985">
            <w:pPr>
              <w:spacing w:line="360" w:lineRule="auto"/>
              <w:jc w:val="center"/>
            </w:pPr>
            <w:r w:rsidRPr="005313E0">
              <w:t>G</w:t>
            </w:r>
          </w:p>
        </w:tc>
      </w:tr>
      <w:tr w:rsidR="00FA618E" w:rsidRPr="005313E0" w14:paraId="7174A624" w14:textId="77777777" w:rsidTr="00FA618E">
        <w:tc>
          <w:tcPr>
            <w:tcW w:w="880" w:type="dxa"/>
          </w:tcPr>
          <w:p w14:paraId="2EB28DC7" w14:textId="5750D716" w:rsidR="00FA618E" w:rsidRPr="005313E0" w:rsidRDefault="00FA618E" w:rsidP="00A55985">
            <w:pPr>
              <w:spacing w:line="360" w:lineRule="auto"/>
              <w:jc w:val="center"/>
            </w:pPr>
            <w:proofErr w:type="spellStart"/>
            <w:r w:rsidRPr="005313E0">
              <w:t>Ditulis</w:t>
            </w:r>
            <w:proofErr w:type="spellEnd"/>
            <w:r w:rsidRPr="005313E0">
              <w:t xml:space="preserve"> oleh</w:t>
            </w:r>
          </w:p>
        </w:tc>
        <w:tc>
          <w:tcPr>
            <w:tcW w:w="880" w:type="dxa"/>
          </w:tcPr>
          <w:p w14:paraId="12F5C5AA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79ACD156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75E7D47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59CFB02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FA6966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4E5928B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763381C9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3106EB11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</w:tr>
      <w:tr w:rsidR="00FA618E" w:rsidRPr="005313E0" w14:paraId="2D01728B" w14:textId="77777777" w:rsidTr="00FA618E">
        <w:tc>
          <w:tcPr>
            <w:tcW w:w="880" w:type="dxa"/>
          </w:tcPr>
          <w:p w14:paraId="2316B169" w14:textId="51ADA305" w:rsidR="00FA618E" w:rsidRPr="005313E0" w:rsidRDefault="00FA618E" w:rsidP="00A55985">
            <w:pPr>
              <w:spacing w:line="360" w:lineRule="auto"/>
              <w:jc w:val="center"/>
            </w:pPr>
            <w:proofErr w:type="spellStart"/>
            <w:r w:rsidRPr="005313E0">
              <w:t>Diperiksa</w:t>
            </w:r>
            <w:proofErr w:type="spellEnd"/>
            <w:r w:rsidRPr="005313E0">
              <w:t xml:space="preserve"> oleh</w:t>
            </w:r>
          </w:p>
        </w:tc>
        <w:tc>
          <w:tcPr>
            <w:tcW w:w="880" w:type="dxa"/>
          </w:tcPr>
          <w:p w14:paraId="38A0C636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AE0E0E2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701FFAB7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15E23CAA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233DF4BD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1AE2CC3B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9C1B78C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67AB2D9B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</w:tr>
      <w:tr w:rsidR="00FA618E" w:rsidRPr="005313E0" w14:paraId="03A18F00" w14:textId="77777777" w:rsidTr="00FA618E">
        <w:tc>
          <w:tcPr>
            <w:tcW w:w="880" w:type="dxa"/>
          </w:tcPr>
          <w:p w14:paraId="2B94132B" w14:textId="69EBC29D" w:rsidR="00FA618E" w:rsidRPr="005313E0" w:rsidRDefault="00FA618E" w:rsidP="00A55985">
            <w:pPr>
              <w:spacing w:line="360" w:lineRule="auto"/>
              <w:jc w:val="center"/>
            </w:pPr>
            <w:proofErr w:type="spellStart"/>
            <w:r w:rsidRPr="005313E0">
              <w:t>Disetujui</w:t>
            </w:r>
            <w:proofErr w:type="spellEnd"/>
            <w:r w:rsidRPr="005313E0">
              <w:t xml:space="preserve"> oleh</w:t>
            </w:r>
          </w:p>
        </w:tc>
        <w:tc>
          <w:tcPr>
            <w:tcW w:w="880" w:type="dxa"/>
          </w:tcPr>
          <w:p w14:paraId="6AB015D6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0429BF2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1665474B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466CBA73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5439AA72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434CAD35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6F9DA344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  <w:tc>
          <w:tcPr>
            <w:tcW w:w="881" w:type="dxa"/>
          </w:tcPr>
          <w:p w14:paraId="0D8D5FD1" w14:textId="77777777" w:rsidR="00FA618E" w:rsidRPr="005313E0" w:rsidRDefault="00FA618E" w:rsidP="00A55985">
            <w:pPr>
              <w:spacing w:line="360" w:lineRule="auto"/>
              <w:jc w:val="center"/>
              <w:rPr>
                <w:b/>
                <w:bCs/>
              </w:rPr>
            </w:pPr>
          </w:p>
        </w:tc>
      </w:tr>
    </w:tbl>
    <w:p w14:paraId="7BB43139" w14:textId="77777777" w:rsidR="00440DCD" w:rsidRPr="005313E0" w:rsidRDefault="00440DCD" w:rsidP="00A55985">
      <w:pPr>
        <w:spacing w:after="0" w:line="360" w:lineRule="auto"/>
        <w:jc w:val="center"/>
        <w:rPr>
          <w:b/>
          <w:bCs/>
          <w:sz w:val="28"/>
          <w:szCs w:val="28"/>
        </w:rPr>
        <w:sectPr w:rsidR="00440DCD" w:rsidRPr="005313E0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55A1E77C" w14:textId="0DA27967" w:rsidR="00FA618E" w:rsidRPr="005313E0" w:rsidRDefault="00440DCD" w:rsidP="00A55985">
      <w:pPr>
        <w:spacing w:after="0" w:line="360" w:lineRule="auto"/>
        <w:jc w:val="center"/>
        <w:rPr>
          <w:b/>
          <w:bCs/>
          <w:sz w:val="32"/>
          <w:szCs w:val="32"/>
        </w:rPr>
      </w:pPr>
      <w:r w:rsidRPr="005313E0">
        <w:rPr>
          <w:b/>
          <w:bCs/>
          <w:sz w:val="32"/>
          <w:szCs w:val="32"/>
        </w:rPr>
        <w:lastRenderedPageBreak/>
        <w:t xml:space="preserve">Daftar Halaman </w:t>
      </w:r>
      <w:proofErr w:type="spellStart"/>
      <w:r w:rsidRPr="005313E0">
        <w:rPr>
          <w:b/>
          <w:bCs/>
          <w:sz w:val="32"/>
          <w:szCs w:val="32"/>
        </w:rPr>
        <w:t>Perubah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440DCD" w:rsidRPr="005313E0" w14:paraId="49BEB80A" w14:textId="77777777" w:rsidTr="00440DCD">
        <w:tc>
          <w:tcPr>
            <w:tcW w:w="3963" w:type="dxa"/>
          </w:tcPr>
          <w:p w14:paraId="4B4AE735" w14:textId="741D6C5E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r w:rsidRPr="005313E0">
              <w:rPr>
                <w:b/>
                <w:bCs/>
                <w:sz w:val="28"/>
                <w:szCs w:val="28"/>
              </w:rPr>
              <w:t>Halaman</w:t>
            </w:r>
          </w:p>
        </w:tc>
        <w:tc>
          <w:tcPr>
            <w:tcW w:w="3964" w:type="dxa"/>
          </w:tcPr>
          <w:p w14:paraId="1394AD08" w14:textId="1D8D04FB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28"/>
                <w:szCs w:val="28"/>
              </w:rPr>
            </w:pPr>
            <w:proofErr w:type="spellStart"/>
            <w:r w:rsidRPr="005313E0">
              <w:rPr>
                <w:b/>
                <w:bCs/>
                <w:sz w:val="28"/>
                <w:szCs w:val="28"/>
              </w:rPr>
              <w:t>Revisi</w:t>
            </w:r>
            <w:proofErr w:type="spellEnd"/>
          </w:p>
        </w:tc>
      </w:tr>
      <w:tr w:rsidR="00440DCD" w:rsidRPr="005313E0" w14:paraId="5EFAD4A4" w14:textId="77777777" w:rsidTr="00440DCD">
        <w:tc>
          <w:tcPr>
            <w:tcW w:w="3963" w:type="dxa"/>
          </w:tcPr>
          <w:p w14:paraId="34A730F3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  <w:tc>
          <w:tcPr>
            <w:tcW w:w="3964" w:type="dxa"/>
          </w:tcPr>
          <w:p w14:paraId="0D0DA18A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</w:tr>
      <w:tr w:rsidR="00440DCD" w:rsidRPr="005313E0" w14:paraId="42EBC9AE" w14:textId="77777777" w:rsidTr="00440DCD">
        <w:tc>
          <w:tcPr>
            <w:tcW w:w="3963" w:type="dxa"/>
          </w:tcPr>
          <w:p w14:paraId="57BC898B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  <w:tc>
          <w:tcPr>
            <w:tcW w:w="3964" w:type="dxa"/>
          </w:tcPr>
          <w:p w14:paraId="76F57DE6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</w:tr>
      <w:tr w:rsidR="00440DCD" w:rsidRPr="005313E0" w14:paraId="3ABC1AD4" w14:textId="77777777" w:rsidTr="00440DCD">
        <w:tc>
          <w:tcPr>
            <w:tcW w:w="3963" w:type="dxa"/>
          </w:tcPr>
          <w:p w14:paraId="6AA4EC0E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  <w:tc>
          <w:tcPr>
            <w:tcW w:w="3964" w:type="dxa"/>
          </w:tcPr>
          <w:p w14:paraId="5400B8BD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</w:tr>
      <w:tr w:rsidR="00440DCD" w:rsidRPr="005313E0" w14:paraId="6BB2AE86" w14:textId="77777777" w:rsidTr="00440DCD">
        <w:tc>
          <w:tcPr>
            <w:tcW w:w="3963" w:type="dxa"/>
          </w:tcPr>
          <w:p w14:paraId="5D5E0DA2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  <w:tc>
          <w:tcPr>
            <w:tcW w:w="3964" w:type="dxa"/>
          </w:tcPr>
          <w:p w14:paraId="7C3DD8CA" w14:textId="77777777" w:rsidR="00440DCD" w:rsidRPr="005313E0" w:rsidRDefault="00440DCD" w:rsidP="00A55985">
            <w:pPr>
              <w:spacing w:line="360" w:lineRule="auto"/>
              <w:jc w:val="center"/>
              <w:rPr>
                <w:b/>
                <w:bCs/>
                <w:sz w:val="32"/>
                <w:szCs w:val="32"/>
              </w:rPr>
            </w:pPr>
          </w:p>
        </w:tc>
      </w:tr>
    </w:tbl>
    <w:p w14:paraId="7C66EA70" w14:textId="77777777" w:rsidR="008C7F45" w:rsidRPr="005313E0" w:rsidRDefault="008C7F45" w:rsidP="00A55985">
      <w:pPr>
        <w:spacing w:after="0" w:line="360" w:lineRule="auto"/>
        <w:jc w:val="center"/>
        <w:rPr>
          <w:b/>
          <w:bCs/>
          <w:sz w:val="32"/>
          <w:szCs w:val="32"/>
        </w:rPr>
        <w:sectPr w:rsidR="008C7F45" w:rsidRPr="005313E0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2D181F2A" w14:textId="2E777A0F" w:rsidR="00440DCD" w:rsidRPr="005313E0" w:rsidRDefault="008C7F45" w:rsidP="00F97497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bCs/>
        </w:rPr>
      </w:pPr>
      <w:bookmarkStart w:id="0" w:name="_Toc68545040"/>
      <w:bookmarkStart w:id="1" w:name="_Toc78230689"/>
      <w:bookmarkStart w:id="2" w:name="_Toc110248253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DAFTAR ISI</w:t>
      </w:r>
      <w:bookmarkEnd w:id="0"/>
      <w:bookmarkEnd w:id="1"/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en-ID"/>
        </w:rPr>
        <w:id w:val="172155010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F12C9D4" w14:textId="1ACA8AE0" w:rsidR="00704D14" w:rsidRDefault="00704D14">
          <w:pPr>
            <w:pStyle w:val="TOCHeading"/>
          </w:pPr>
        </w:p>
        <w:p w14:paraId="093B0E5B" w14:textId="7D6C81A9" w:rsidR="00AB575E" w:rsidRPr="008D2AEA" w:rsidRDefault="00704D14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0248253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AFTAR I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3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4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9A26677" w14:textId="53E6545E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AFTAR GAMBAR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0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641BFEB" w14:textId="0A37CF42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5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AFTAR TABEL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5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436C684C" w14:textId="7A5873AB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6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AFTAR SIMBOL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6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0EA01DA" w14:textId="5B188578" w:rsidR="00AB575E" w:rsidRPr="008D2AEA" w:rsidRDefault="00000000">
          <w:pPr>
            <w:pStyle w:val="TOC1"/>
            <w:tabs>
              <w:tab w:val="left" w:pos="4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7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PENDAHULU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7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1C55E4A9" w14:textId="67B5FB96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8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Tujuan Penulisan Dokume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8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631E06B" w14:textId="4313BFFD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59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2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Lingkup Masalah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59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27B251D" w14:textId="472FACFB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0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3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Referen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0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7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94BA4E0" w14:textId="62A833AC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1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4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Aturan Penomor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1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0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600E8F6" w14:textId="66393A12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2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1.5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eskripsi Umum Dokumen (Ikhtisar)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2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0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7BF5F90F" w14:textId="09A845A0" w:rsidR="00AB575E" w:rsidRPr="008D2AEA" w:rsidRDefault="00000000">
          <w:pPr>
            <w:pStyle w:val="TOC1"/>
            <w:tabs>
              <w:tab w:val="left" w:pos="4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3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KEBUTUHAN PERANGKAT LUNAK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3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4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660B088" w14:textId="360E3648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eskripsi Umum Sistem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4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6612373" w14:textId="29C5F611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5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2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Fitur Utama Perangkat Lunak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5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5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799EF02" w14:textId="32E1A124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66" w:history="1">
            <w:r w:rsidR="00AB575E" w:rsidRPr="008D2AEA">
              <w:rPr>
                <w:rStyle w:val="Hyperlink"/>
                <w:bCs/>
                <w:noProof/>
              </w:rPr>
              <w:t>2.2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butuhan Fungsional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6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2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772FFB6" w14:textId="47AACA5A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67" w:history="1">
            <w:r w:rsidR="00AB575E" w:rsidRPr="008D2AEA">
              <w:rPr>
                <w:rStyle w:val="Hyperlink"/>
                <w:bCs/>
                <w:noProof/>
              </w:rPr>
              <w:t>2.2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butuhan Non Fungsional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6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2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1C8B6BF" w14:textId="6D66A050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68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3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Model Use Case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68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2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0C1777C2" w14:textId="2EA6B6E8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69" w:history="1">
            <w:r w:rsidR="00AB575E" w:rsidRPr="008D2AEA">
              <w:rPr>
                <w:rStyle w:val="Hyperlink"/>
                <w:bCs/>
                <w:noProof/>
              </w:rPr>
              <w:t>2.3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iagram Use Cas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6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2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B5A140F" w14:textId="07D913B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0" w:history="1">
            <w:r w:rsidR="00AB575E" w:rsidRPr="008D2AEA">
              <w:rPr>
                <w:rStyle w:val="Hyperlink"/>
                <w:bCs/>
                <w:noProof/>
              </w:rPr>
              <w:t>2.3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efinisi Use Cas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2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9C07854" w14:textId="672303C3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1" w:history="1">
            <w:r w:rsidR="00AB575E" w:rsidRPr="008D2AEA">
              <w:rPr>
                <w:rStyle w:val="Hyperlink"/>
                <w:bCs/>
                <w:noProof/>
              </w:rPr>
              <w:t>2.3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2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7D50701" w14:textId="4A3159FA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2" w:history="1">
            <w:r w:rsidR="00AB575E" w:rsidRPr="008D2AEA">
              <w:rPr>
                <w:rStyle w:val="Hyperlink"/>
                <w:bCs/>
                <w:noProof/>
              </w:rPr>
              <w:t>a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27A9F0F" w14:textId="097684F1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3" w:history="1">
            <w:r w:rsidR="00AB575E" w:rsidRPr="008D2AEA">
              <w:rPr>
                <w:rStyle w:val="Hyperlink"/>
                <w:bCs/>
                <w:noProof/>
                <w:lang w:val="id-ID"/>
              </w:rPr>
              <w:t>b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kenario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</w:t>
            </w:r>
            <w:r w:rsidR="00AB575E" w:rsidRPr="008D2AEA">
              <w:rPr>
                <w:rStyle w:val="Hyperlink"/>
                <w:bCs/>
                <w:noProof/>
              </w:rPr>
              <w:t xml:space="preserve"> 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534D94A" w14:textId="26487896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4" w:history="1">
            <w:r w:rsidR="00AB575E" w:rsidRPr="008D2AEA">
              <w:rPr>
                <w:rStyle w:val="Hyperlink"/>
                <w:bCs/>
                <w:noProof/>
                <w:lang w:val="id-ID"/>
              </w:rPr>
              <w:t>c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kenario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</w:t>
            </w:r>
            <w:r w:rsidR="00AB575E" w:rsidRPr="008D2AEA">
              <w:rPr>
                <w:rStyle w:val="Hyperlink"/>
                <w:bCs/>
                <w:noProof/>
              </w:rPr>
              <w:t xml:space="preserve"> Data 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780D9BB" w14:textId="483C6039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5" w:history="1">
            <w:r w:rsidR="00AB575E" w:rsidRPr="008D2AEA">
              <w:rPr>
                <w:rStyle w:val="Hyperlink"/>
                <w:bCs/>
                <w:noProof/>
                <w:lang w:val="en-US"/>
              </w:rPr>
              <w:t>d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kenario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</w:t>
            </w:r>
            <w:r w:rsidR="00AB575E" w:rsidRPr="008D2AEA">
              <w:rPr>
                <w:rStyle w:val="Hyperlink"/>
                <w:bCs/>
                <w:noProof/>
              </w:rPr>
              <w:t xml:space="preserve"> 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52D997F" w14:textId="068B3D1E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6" w:history="1">
            <w:r w:rsidR="00AB575E" w:rsidRPr="008D2AEA">
              <w:rPr>
                <w:rStyle w:val="Hyperlink"/>
                <w:bCs/>
                <w:noProof/>
              </w:rPr>
              <w:t>e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16690AC" w14:textId="6E92B585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7" w:history="1">
            <w:r w:rsidR="00AB575E" w:rsidRPr="008D2AEA">
              <w:rPr>
                <w:rStyle w:val="Hyperlink"/>
                <w:bCs/>
                <w:noProof/>
              </w:rPr>
              <w:t>f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3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6C91A49" w14:textId="04C67872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8" w:history="1">
            <w:r w:rsidR="00AB575E" w:rsidRPr="008D2AEA">
              <w:rPr>
                <w:rStyle w:val="Hyperlink"/>
                <w:bCs/>
                <w:noProof/>
              </w:rPr>
              <w:t>g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kenario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</w:t>
            </w:r>
            <w:r w:rsidR="00AB575E" w:rsidRPr="008D2AEA">
              <w:rPr>
                <w:rStyle w:val="Hyperlink"/>
                <w:bCs/>
                <w:noProof/>
              </w:rPr>
              <w:t xml:space="preserve"> 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4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C022979" w14:textId="2DB58CAB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79" w:history="1">
            <w:r w:rsidR="00AB575E" w:rsidRPr="008D2AEA">
              <w:rPr>
                <w:rStyle w:val="Hyperlink"/>
                <w:bCs/>
                <w:noProof/>
              </w:rPr>
              <w:t>h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7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4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9FE07AF" w14:textId="0AAD16B6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0" w:history="1">
            <w:r w:rsidR="00AB575E" w:rsidRPr="008D2AEA">
              <w:rPr>
                <w:rStyle w:val="Hyperlink"/>
                <w:bCs/>
                <w:noProof/>
              </w:rPr>
              <w:t>i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4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179A0D0" w14:textId="7D616CC6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1" w:history="1">
            <w:r w:rsidR="00AB575E" w:rsidRPr="008D2AEA">
              <w:rPr>
                <w:rStyle w:val="Hyperlink"/>
                <w:bCs/>
                <w:noProof/>
              </w:rPr>
              <w:t>j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4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21B160C" w14:textId="41CA0CB9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2" w:history="1">
            <w:r w:rsidR="00AB575E" w:rsidRPr="008D2AEA">
              <w:rPr>
                <w:rStyle w:val="Hyperlink"/>
                <w:bCs/>
                <w:noProof/>
              </w:rPr>
              <w:t>k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4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4296C9A" w14:textId="42B92C94" w:rsidR="00AB575E" w:rsidRPr="008D2AEA" w:rsidRDefault="00000000">
          <w:pPr>
            <w:pStyle w:val="TOC3"/>
            <w:tabs>
              <w:tab w:val="left" w:pos="88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3" w:history="1">
            <w:r w:rsidR="00AB575E" w:rsidRPr="008D2AEA">
              <w:rPr>
                <w:rStyle w:val="Hyperlink"/>
                <w:bCs/>
                <w:noProof/>
              </w:rPr>
              <w:t>l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Kelol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4382A2A" w14:textId="16096B85" w:rsidR="00AB575E" w:rsidRPr="008D2AEA" w:rsidRDefault="00000000">
          <w:pPr>
            <w:pStyle w:val="TOC3"/>
            <w:tabs>
              <w:tab w:val="left" w:pos="110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4" w:history="1">
            <w:r w:rsidR="00AB575E" w:rsidRPr="008D2AEA">
              <w:rPr>
                <w:rStyle w:val="Hyperlink"/>
                <w:bCs/>
                <w:noProof/>
              </w:rPr>
              <w:t>m.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kenario Use Case Logout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9B64C0D" w14:textId="64C2B83E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85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4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Spesifikasi Tambah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85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52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01904A72" w14:textId="6631F6AD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86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2.5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Glossary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86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5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1784A1FA" w14:textId="67A3B5A1" w:rsidR="00AB575E" w:rsidRPr="008D2AEA" w:rsidRDefault="00000000">
          <w:pPr>
            <w:pStyle w:val="TOC1"/>
            <w:tabs>
              <w:tab w:val="left" w:pos="4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87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MODEL ANALISIS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87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5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646ADE4" w14:textId="3C94AE44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288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Realisasi Use Case Tahap Analisis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288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54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7089E066" w14:textId="02BF223C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89" w:history="1">
            <w:r w:rsidR="00AB575E" w:rsidRPr="008D2AEA">
              <w:rPr>
                <w:rStyle w:val="Hyperlink"/>
                <w:bCs/>
                <w:noProof/>
              </w:rPr>
              <w:t>3.1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istem Sequence Diagram (SSD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8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472A608" w14:textId="4E221A5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0" w:history="1">
            <w:r w:rsidR="00AB575E" w:rsidRPr="008D2AEA">
              <w:rPr>
                <w:rStyle w:val="Hyperlink"/>
                <w:bCs/>
                <w:noProof/>
              </w:rPr>
              <w:t>3.1.1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istem Sequence Diagram 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D588035" w14:textId="15918B4A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1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istem 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73B6278" w14:textId="1620F7B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2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equence Diagram Kelola 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C3D811E" w14:textId="1D5149AA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3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E8F288D" w14:textId="214DF9F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4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5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5137C17" w14:textId="004155F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5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6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78C7A84" w14:textId="375AFAE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6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6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344CCAE" w14:textId="52A783C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7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6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16D07EC" w14:textId="45A0F10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8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6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ED5EB55" w14:textId="2693F289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299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10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29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6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FB20CCB" w14:textId="7708703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0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1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CA1BDC3" w14:textId="37F0532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1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1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Kelola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3F9989E" w14:textId="222FE9CA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2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1.1.1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Sistem Squence Diagram Logout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9609069" w14:textId="6AE613F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3" w:history="1">
            <w:r w:rsidR="00AB575E" w:rsidRPr="008D2AEA">
              <w:rPr>
                <w:rStyle w:val="Hyperlink"/>
                <w:bCs/>
                <w:noProof/>
              </w:rPr>
              <w:t>3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Conceptual Class Diagram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890C9AA" w14:textId="3B46711A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0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2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Kelas Analisis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0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7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595371A" w14:textId="48A46E49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5" w:history="1">
            <w:r w:rsidR="00AB575E" w:rsidRPr="008D2AEA">
              <w:rPr>
                <w:rStyle w:val="Hyperlink"/>
                <w:bCs/>
                <w:noProof/>
              </w:rPr>
              <w:t>3.2.1 Tanggung Jawab dan Atribut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86FD110" w14:textId="79C0C9F7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06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3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Paket Analisis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06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7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4B42CE0" w14:textId="48C7D63B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7" w:history="1">
            <w:r w:rsidR="00AB575E" w:rsidRPr="008D2AEA">
              <w:rPr>
                <w:rStyle w:val="Hyperlink"/>
                <w:bCs/>
                <w:noProof/>
              </w:rPr>
              <w:t>3.3.1 Identifikasi Paket Analisis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F2A73F4" w14:textId="7F943F96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8" w:history="1">
            <w:r w:rsidR="00AB575E" w:rsidRPr="008D2AEA">
              <w:rPr>
                <w:rStyle w:val="Hyperlink"/>
                <w:bCs/>
                <w:noProof/>
              </w:rPr>
              <w:t>3.3.2 Identifikasi Kelas Analisis Tiap Paket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AAF24AB" w14:textId="5712A9CF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09" w:history="1">
            <w:r w:rsidR="00AB575E" w:rsidRPr="008D2AEA">
              <w:rPr>
                <w:rStyle w:val="Hyperlink"/>
                <w:bCs/>
                <w:noProof/>
              </w:rPr>
              <w:t>3.4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Tampilan 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0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7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C1E8378" w14:textId="3CCE13E7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0" w:history="1">
            <w:r w:rsidR="00AB575E" w:rsidRPr="008D2AEA">
              <w:rPr>
                <w:rStyle w:val="Hyperlink"/>
                <w:bCs/>
                <w:noProof/>
              </w:rPr>
              <w:t>3.4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Koordinato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9A67A24" w14:textId="15A12442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1" w:history="1">
            <w:r w:rsidR="00AB575E" w:rsidRPr="008D2AEA">
              <w:rPr>
                <w:rStyle w:val="Hyperlink"/>
                <w:bCs/>
                <w:iCs/>
                <w:noProof/>
              </w:rPr>
              <w:t>3.4.2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Kelol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2A8B87B" w14:textId="1DBC1CF5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2" w:history="1">
            <w:r w:rsidR="00AB575E" w:rsidRPr="008D2AEA">
              <w:rPr>
                <w:rStyle w:val="Hyperlink"/>
                <w:bCs/>
                <w:iCs/>
                <w:noProof/>
              </w:rPr>
              <w:t>3.4.2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DBA14C3" w14:textId="73F8272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3" w:history="1">
            <w:r w:rsidR="00AB575E" w:rsidRPr="008D2AEA">
              <w:rPr>
                <w:rStyle w:val="Hyperlink"/>
                <w:bCs/>
                <w:noProof/>
              </w:rPr>
              <w:t>3.4.2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6BB3AA8" w14:textId="76D60A95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4" w:history="1">
            <w:r w:rsidR="00AB575E" w:rsidRPr="008D2AEA">
              <w:rPr>
                <w:rStyle w:val="Hyperlink"/>
                <w:bCs/>
                <w:noProof/>
              </w:rPr>
              <w:t>3.4.2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7C61340" w14:textId="7B983213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5" w:history="1">
            <w:r w:rsidR="00AB575E" w:rsidRPr="008D2AEA">
              <w:rPr>
                <w:rStyle w:val="Hyperlink"/>
                <w:bCs/>
                <w:noProof/>
              </w:rPr>
              <w:t>3.4.2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4DD5E63" w14:textId="7BF9BC9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6" w:history="1">
            <w:r w:rsidR="00AB575E" w:rsidRPr="008D2AEA">
              <w:rPr>
                <w:rStyle w:val="Hyperlink"/>
                <w:bCs/>
                <w:noProof/>
              </w:rPr>
              <w:t>3.4.2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B7AB12B" w14:textId="39296868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7" w:history="1">
            <w:r w:rsidR="00AB575E" w:rsidRPr="008D2AEA">
              <w:rPr>
                <w:rStyle w:val="Hyperlink"/>
                <w:bCs/>
                <w:noProof/>
              </w:rPr>
              <w:t>3.4.2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CEB70BF" w14:textId="34AE696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8" w:history="1">
            <w:r w:rsidR="00AB575E" w:rsidRPr="008D2AEA">
              <w:rPr>
                <w:rStyle w:val="Hyperlink"/>
                <w:bCs/>
                <w:noProof/>
              </w:rPr>
              <w:t>3.4.2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F513D14" w14:textId="4723396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19" w:history="1">
            <w:r w:rsidR="00AB575E" w:rsidRPr="008D2AEA">
              <w:rPr>
                <w:rStyle w:val="Hyperlink"/>
                <w:bCs/>
                <w:noProof/>
              </w:rPr>
              <w:t>3.4.2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1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AA12579" w14:textId="30A45DD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0" w:history="1">
            <w:r w:rsidR="00AB575E" w:rsidRPr="008D2AEA">
              <w:rPr>
                <w:rStyle w:val="Hyperlink"/>
                <w:bCs/>
                <w:noProof/>
              </w:rPr>
              <w:t>3.4.2.10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Kelola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3275A84" w14:textId="3898ADD3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1" w:history="1">
            <w:r w:rsidR="00AB575E" w:rsidRPr="008D2AEA">
              <w:rPr>
                <w:rStyle w:val="Hyperlink"/>
                <w:bCs/>
                <w:noProof/>
              </w:rPr>
              <w:t>3.4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Halaman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7C83F57" w14:textId="4FE3B29B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2" w:history="1">
            <w:r w:rsidR="00AB575E" w:rsidRPr="008D2AEA">
              <w:rPr>
                <w:rStyle w:val="Hyperlink"/>
                <w:bCs/>
                <w:noProof/>
              </w:rPr>
              <w:t>3.4.3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832A7BA" w14:textId="772DC8C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3" w:history="1">
            <w:r w:rsidR="00AB575E" w:rsidRPr="008D2AEA">
              <w:rPr>
                <w:rStyle w:val="Hyperlink"/>
                <w:bCs/>
                <w:noProof/>
              </w:rPr>
              <w:t>3.4.3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A594A1C" w14:textId="48E1C596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4" w:history="1">
            <w:r w:rsidR="00AB575E" w:rsidRPr="008D2AEA">
              <w:rPr>
                <w:rStyle w:val="Hyperlink"/>
                <w:bCs/>
                <w:noProof/>
              </w:rPr>
              <w:t>3.4.3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E7CEF37" w14:textId="1AE1BF9C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5" w:history="1">
            <w:r w:rsidR="00AB575E" w:rsidRPr="008D2AEA">
              <w:rPr>
                <w:rStyle w:val="Hyperlink"/>
                <w:bCs/>
                <w:noProof/>
              </w:rPr>
              <w:t>3.4.3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8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9F1B8B1" w14:textId="1B058059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6" w:history="1">
            <w:r w:rsidR="00AB575E" w:rsidRPr="008D2AEA">
              <w:rPr>
                <w:rStyle w:val="Hyperlink"/>
                <w:bCs/>
                <w:noProof/>
              </w:rPr>
              <w:t>3.4.3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ol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947427A" w14:textId="178C3E9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7" w:history="1">
            <w:r w:rsidR="00AB575E" w:rsidRPr="008D2AEA">
              <w:rPr>
                <w:rStyle w:val="Hyperlink"/>
                <w:bCs/>
                <w:noProof/>
              </w:rPr>
              <w:t>3.4.3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DCE3CE7" w14:textId="7FB11062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8" w:history="1">
            <w:r w:rsidR="00AB575E" w:rsidRPr="008D2AEA">
              <w:rPr>
                <w:rStyle w:val="Hyperlink"/>
                <w:bCs/>
                <w:noProof/>
              </w:rPr>
              <w:t>3.4.3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C034A0D" w14:textId="7885F08C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29" w:history="1">
            <w:r w:rsidR="00AB575E" w:rsidRPr="008D2AEA">
              <w:rPr>
                <w:rStyle w:val="Hyperlink"/>
                <w:bCs/>
                <w:noProof/>
                <w:lang w:val="id-ID"/>
              </w:rPr>
              <w:t>3.4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Halaman Dashboard Pembimbing/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2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53CB04A" w14:textId="1658E73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0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Halaman Dashboard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443B902" w14:textId="461AAED3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1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51D6F6C" w14:textId="21F33B4B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2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5485914" w14:textId="44AED814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3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38E1BC0" w14:textId="7682F690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4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Kelol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DCB532A" w14:textId="5BE93F5B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5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C4257DD" w14:textId="425A1B0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6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4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8317873" w14:textId="4142760F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7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Halaman Staf Prod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CE6B256" w14:textId="0806677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8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5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Halaman Dashboard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9546FEC" w14:textId="09A4DC0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39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5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3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756930A" w14:textId="0743D316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40" w:history="1">
            <w:r w:rsidR="00AB575E" w:rsidRPr="008D2AEA">
              <w:rPr>
                <w:rStyle w:val="Hyperlink"/>
                <w:bCs/>
                <w:noProof/>
                <w:lang w:val="en-US"/>
              </w:rPr>
              <w:t>3.4.5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4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F53CC75" w14:textId="01ED30FF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41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5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Deskripsi Arsitektur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41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98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CD79EF0" w14:textId="7B2A99E1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42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3.6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Pedoman Perancang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42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98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6F92F62" w14:textId="36BD6641" w:rsidR="00AB575E" w:rsidRPr="008D2AEA" w:rsidRDefault="00000000">
          <w:pPr>
            <w:pStyle w:val="TOC1"/>
            <w:tabs>
              <w:tab w:val="left" w:pos="4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43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4.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MODEL PERANCANG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43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98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009BA669" w14:textId="31C97277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4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4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Realisasi Use Case Tahap Perancang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4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99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E4BBB85" w14:textId="60FC7F4A" w:rsidR="00AB575E" w:rsidRPr="008D2AEA" w:rsidRDefault="00000000">
          <w:pPr>
            <w:pStyle w:val="TOC2"/>
            <w:tabs>
              <w:tab w:val="left" w:pos="110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45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4.1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Sequence Diagram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45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99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A65D20E" w14:textId="51B40F6C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46" w:history="1">
            <w:r w:rsidR="00AB575E" w:rsidRPr="008D2AEA">
              <w:rPr>
                <w:rStyle w:val="Hyperlink"/>
                <w:bCs/>
                <w:iCs/>
                <w:noProof/>
              </w:rPr>
              <w:t>4.1.1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equence Diagram 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4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9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F384850" w14:textId="0A171A12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47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1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4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D3B0E1E" w14:textId="187B0A80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48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i/>
                <w:iCs/>
                <w:noProof/>
                <w:lang w:val="en-US"/>
              </w:rPr>
              <w:t>Data 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4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D993B57" w14:textId="36CDB81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49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ata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4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A86330C" w14:textId="38DCFB0B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0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i/>
                <w:iCs/>
                <w:noProof/>
                <w:lang w:val="en-US"/>
              </w:rPr>
              <w:t>Data 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9614746" w14:textId="22A8A11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1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ata 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3F82231" w14:textId="5798A788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2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i/>
                <w:iCs/>
                <w:noProof/>
                <w:lang w:val="en-US"/>
              </w:rPr>
              <w:t>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144A2DE" w14:textId="76FFBCD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3" w:history="1">
            <w:r w:rsidR="00AB575E" w:rsidRPr="008D2AEA">
              <w:rPr>
                <w:rStyle w:val="Hyperlink"/>
                <w:bCs/>
                <w:iCs/>
                <w:noProof/>
              </w:rPr>
              <w:t>4.1.1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i/>
                <w:iCs/>
                <w:noProof/>
              </w:rPr>
              <w:t>Kelola 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128FC2A" w14:textId="32892FB8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4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equence Diagram</w:t>
            </w:r>
            <w:r w:rsidR="00AB575E" w:rsidRPr="008D2AEA">
              <w:rPr>
                <w:rStyle w:val="Hyperlink"/>
                <w:bCs/>
                <w:i/>
                <w:iCs/>
                <w:noProof/>
              </w:rPr>
              <w:t xml:space="preserve"> </w:t>
            </w:r>
            <w:r w:rsidR="00AB575E" w:rsidRPr="008D2AEA">
              <w:rPr>
                <w:rStyle w:val="Hyperlink"/>
                <w:bCs/>
                <w:noProof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C5E7EBF" w14:textId="7DA660F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5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1.1.10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Sequence Diagram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Kelol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03134A9" w14:textId="30CC049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6" w:history="1">
            <w:r w:rsidR="00AB575E" w:rsidRPr="008D2AEA">
              <w:rPr>
                <w:rStyle w:val="Hyperlink"/>
                <w:bCs/>
                <w:iCs/>
                <w:noProof/>
              </w:rPr>
              <w:t>4.1.1.1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equence Diagram Kelola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ABE237B" w14:textId="4E37A874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7" w:history="1">
            <w:r w:rsidR="00AB575E" w:rsidRPr="008D2AEA">
              <w:rPr>
                <w:rStyle w:val="Hyperlink"/>
                <w:bCs/>
                <w:noProof/>
              </w:rPr>
              <w:t>4.1.1.1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equence Diagram Logout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0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B63ED17" w14:textId="4AA5061D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58" w:history="1">
            <w:r w:rsidR="00AB575E" w:rsidRPr="008D2AEA">
              <w:rPr>
                <w:rStyle w:val="Hyperlink"/>
                <w:bCs/>
                <w:noProof/>
              </w:rPr>
              <w:t>4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Class Diagram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5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38B692B" w14:textId="69F10718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59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4.2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Kelas Perancang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59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10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64E59FC" w14:textId="3F22B290" w:rsidR="00AB575E" w:rsidRPr="008D2AEA" w:rsidRDefault="00000000">
          <w:pPr>
            <w:pStyle w:val="TOC2"/>
            <w:tabs>
              <w:tab w:val="left" w:pos="110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60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4.2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Operasi dan Atribut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60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11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76DED755" w14:textId="110EDC27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1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1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Auth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5DF7E052" w14:textId="341BF549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2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965A127" w14:textId="51398BF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3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2.1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AE41635" w14:textId="0865E6A9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4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1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B34BC35" w14:textId="081CB2EC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5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1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12505A2" w14:textId="7AC92F5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6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2.1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4560386" w14:textId="71AEB1CB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7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2.1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2D20644" w14:textId="33BDCA79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8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2.1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E474FB2" w14:textId="0275510E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69" w:history="1">
            <w:r w:rsidR="00AB575E" w:rsidRPr="008D2AEA">
              <w:rPr>
                <w:rStyle w:val="Hyperlink"/>
                <w:bCs/>
                <w:iCs/>
                <w:noProof/>
                <w:lang w:val="en-US"/>
              </w:rPr>
              <w:t>4.2.1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Nama Kelas: Entity Kelas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6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0C93636" w14:textId="190519E6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0" w:history="1">
            <w:r w:rsidR="00AB575E" w:rsidRPr="008D2AEA">
              <w:rPr>
                <w:rStyle w:val="Hyperlink"/>
                <w:bCs/>
                <w:noProof/>
              </w:rPr>
              <w:t>4.2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Algoritma/Query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231613A" w14:textId="0C897340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1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2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Kelas Data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Auth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B6BBCF8" w14:textId="6379B6E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2" w:history="1">
            <w:r w:rsidR="00AB575E" w:rsidRPr="008D2AEA">
              <w:rPr>
                <w:rStyle w:val="Hyperlink"/>
                <w:bCs/>
                <w:iCs/>
                <w:noProof/>
              </w:rPr>
              <w:t>4.2.2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F3D65A9" w14:textId="6B6721DF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3" w:history="1">
            <w:r w:rsidR="00AB575E" w:rsidRPr="008D2AEA">
              <w:rPr>
                <w:rStyle w:val="Hyperlink"/>
                <w:bCs/>
                <w:iCs/>
                <w:noProof/>
              </w:rPr>
              <w:t>4.2.2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Timeline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171F012" w14:textId="739769D4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4" w:history="1">
            <w:r w:rsidR="00AB575E" w:rsidRPr="008D2AEA">
              <w:rPr>
                <w:rStyle w:val="Hyperlink"/>
                <w:bCs/>
                <w:iCs/>
                <w:noProof/>
                <w:lang w:val="id-ID"/>
              </w:rPr>
              <w:t>4.2.2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1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B1396C4" w14:textId="0233AA21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5" w:history="1">
            <w:r w:rsidR="00AB575E" w:rsidRPr="008D2AEA">
              <w:rPr>
                <w:rStyle w:val="Hyperlink"/>
                <w:bCs/>
                <w:noProof/>
              </w:rPr>
              <w:t>4.2.2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98BA7D5" w14:textId="419CCE7C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6" w:history="1">
            <w:r w:rsidR="00AB575E" w:rsidRPr="008D2AEA">
              <w:rPr>
                <w:rStyle w:val="Hyperlink"/>
                <w:bCs/>
                <w:noProof/>
              </w:rPr>
              <w:t>4.2.2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DB26CEB" w14:textId="1C04746A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7" w:history="1">
            <w:r w:rsidR="00AB575E" w:rsidRPr="008D2AEA">
              <w:rPr>
                <w:rStyle w:val="Hyperlink"/>
                <w:bCs/>
                <w:noProof/>
              </w:rPr>
              <w:t>4.2.2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1096BB4" w14:textId="077F8E1A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8" w:history="1">
            <w:r w:rsidR="00AB575E" w:rsidRPr="008D2AEA">
              <w:rPr>
                <w:rStyle w:val="Hyperlink"/>
                <w:bCs/>
                <w:noProof/>
              </w:rPr>
              <w:t>4.2.2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175CDCE" w14:textId="68FA5770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79" w:history="1">
            <w:r w:rsidR="00AB575E" w:rsidRPr="008D2AEA">
              <w:rPr>
                <w:rStyle w:val="Hyperlink"/>
                <w:bCs/>
                <w:noProof/>
              </w:rPr>
              <w:t>4.2.2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7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F652396" w14:textId="04F35C1D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0" w:history="1">
            <w:r w:rsidR="00AB575E" w:rsidRPr="008D2AEA">
              <w:rPr>
                <w:rStyle w:val="Hyperlink"/>
                <w:bCs/>
                <w:noProof/>
              </w:rPr>
              <w:t>4.2.2.10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61323D6" w14:textId="2867EF63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1" w:history="1">
            <w:r w:rsidR="00AB575E" w:rsidRPr="008D2AEA">
              <w:rPr>
                <w:rStyle w:val="Hyperlink"/>
                <w:bCs/>
                <w:noProof/>
              </w:rPr>
              <w:t>4.2.2.1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7528368" w14:textId="5322CE76" w:rsidR="00AB575E" w:rsidRPr="008D2AEA" w:rsidRDefault="00000000">
          <w:pPr>
            <w:pStyle w:val="TOC3"/>
            <w:tabs>
              <w:tab w:val="left" w:pos="154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2" w:history="1">
            <w:r w:rsidR="00AB575E" w:rsidRPr="008D2AEA">
              <w:rPr>
                <w:rStyle w:val="Hyperlink"/>
                <w:bCs/>
                <w:noProof/>
              </w:rPr>
              <w:t>4.2.2.1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as Data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388359A" w14:textId="26FEA142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83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5. IMPLEMENTA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83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29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0B7D2280" w14:textId="076C6D78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38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5.1 Implementasi Antarmuka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38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29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AA13BE6" w14:textId="390E5216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5" w:history="1">
            <w:r w:rsidR="00AB575E" w:rsidRPr="008D2AEA">
              <w:rPr>
                <w:rStyle w:val="Hyperlink"/>
                <w:bCs/>
                <w:noProof/>
              </w:rPr>
              <w:t>5.1.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2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683D79E" w14:textId="63F9FCE9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6" w:history="1">
            <w:r w:rsidR="00AB575E" w:rsidRPr="008D2AEA">
              <w:rPr>
                <w:rStyle w:val="Hyperlink"/>
                <w:bCs/>
                <w:noProof/>
              </w:rPr>
              <w:t>5.1.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ashboard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AF3CC46" w14:textId="256E7083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7" w:history="1">
            <w:r w:rsidR="00AB575E" w:rsidRPr="008D2AEA">
              <w:rPr>
                <w:rStyle w:val="Hyperlink"/>
                <w:bCs/>
                <w:noProof/>
              </w:rPr>
              <w:t>5.1.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ola User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5F06748" w14:textId="439AB7C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8" w:history="1">
            <w:r w:rsidR="00AB575E" w:rsidRPr="008D2AEA">
              <w:rPr>
                <w:rStyle w:val="Hyperlink"/>
                <w:bCs/>
                <w:noProof/>
              </w:rPr>
              <w:t>5.1.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ola Dosen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2B7046E" w14:textId="047E135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89" w:history="1">
            <w:r w:rsidR="00AB575E" w:rsidRPr="008D2AEA">
              <w:rPr>
                <w:rStyle w:val="Hyperlink"/>
                <w:bCs/>
                <w:noProof/>
              </w:rPr>
              <w:t>5.1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ola Data Penguji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8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231D08C" w14:textId="684577E2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0" w:history="1">
            <w:r w:rsidR="00AB575E" w:rsidRPr="008D2AEA">
              <w:rPr>
                <w:rStyle w:val="Hyperlink"/>
                <w:bCs/>
                <w:noProof/>
              </w:rPr>
              <w:t>5.1.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Kelola Data Mahasiswa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2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6C1A4381" w14:textId="6061980A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1" w:history="1">
            <w:r w:rsidR="00AB575E" w:rsidRPr="008D2AEA">
              <w:rPr>
                <w:rStyle w:val="Hyperlink"/>
                <w:bCs/>
                <w:noProof/>
              </w:rPr>
              <w:t>5.1.7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lotting Pembimbing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69C91FE" w14:textId="3743288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2" w:history="1">
            <w:r w:rsidR="00AB575E" w:rsidRPr="008D2AEA">
              <w:rPr>
                <w:rStyle w:val="Hyperlink"/>
                <w:bCs/>
                <w:noProof/>
              </w:rPr>
              <w:t>5.1.8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embekalan (Koordinator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F9986ED" w14:textId="094B92F8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3" w:history="1">
            <w:r w:rsidR="00AB575E" w:rsidRPr="008D2AEA">
              <w:rPr>
                <w:rStyle w:val="Hyperlink"/>
                <w:bCs/>
                <w:noProof/>
              </w:rPr>
              <w:t>5.1.9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engumpulan (Koordinator, Pembimbing/Penguji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FDA2124" w14:textId="66FCEB6B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4" w:history="1">
            <w:r w:rsidR="00AB575E" w:rsidRPr="008D2AEA">
              <w:rPr>
                <w:rStyle w:val="Hyperlink"/>
                <w:bCs/>
                <w:noProof/>
              </w:rPr>
              <w:t>5.1.1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okumen Akhir (Koordinator,Staf Prodi, Ka.Prodi,Pembimbing/penguji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E364369" w14:textId="2B6D9BF6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5" w:history="1">
            <w:r w:rsidR="00AB575E" w:rsidRPr="008D2AEA">
              <w:rPr>
                <w:rStyle w:val="Hyperlink"/>
                <w:bCs/>
                <w:noProof/>
              </w:rPr>
              <w:t>5.1.12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Timeline (Mahasiswa, Ka.Prodi, Staf Prodi, Pembimbing/Penguji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2C4EB1C" w14:textId="0322DB17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6" w:history="1">
            <w:r w:rsidR="00AB575E" w:rsidRPr="008D2AEA">
              <w:rPr>
                <w:rStyle w:val="Hyperlink"/>
                <w:bCs/>
                <w:noProof/>
              </w:rPr>
              <w:t>5.1.13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Bimbingan</w:t>
            </w:r>
            <w:r w:rsidR="00AB575E" w:rsidRPr="008D2AEA">
              <w:rPr>
                <w:rStyle w:val="Hyperlink"/>
                <w:bCs/>
                <w:noProof/>
              </w:rPr>
              <w:t xml:space="preserve"> (Mahasiswa, Pembimbing/Penguji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77C7475" w14:textId="6CA0A089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7" w:history="1">
            <w:r w:rsidR="00AB575E" w:rsidRPr="008D2AEA">
              <w:rPr>
                <w:rStyle w:val="Hyperlink"/>
                <w:bCs/>
                <w:noProof/>
              </w:rPr>
              <w:t>5.1.14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mpulan</w:t>
            </w:r>
            <w:r w:rsidR="00AB575E" w:rsidRPr="008D2AEA">
              <w:rPr>
                <w:rStyle w:val="Hyperlink"/>
                <w:bCs/>
                <w:noProof/>
              </w:rPr>
              <w:t xml:space="preserve"> (Mahasiswa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C8C538B" w14:textId="2BD3C4D1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8" w:history="1">
            <w:r w:rsidR="00AB575E" w:rsidRPr="008D2AEA">
              <w:rPr>
                <w:rStyle w:val="Hyperlink"/>
                <w:bCs/>
                <w:noProof/>
              </w:rPr>
              <w:t>5.1.1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Sidang (Mahasiswa, Ka.Prodi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E6DC753" w14:textId="01E4BE2B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399" w:history="1">
            <w:r w:rsidR="00AB575E" w:rsidRPr="008D2AEA">
              <w:rPr>
                <w:rStyle w:val="Hyperlink"/>
                <w:bCs/>
                <w:noProof/>
              </w:rPr>
              <w:t>5.1.16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Dokumen Akhir(Mahasiswa)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39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3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14848E1A" w14:textId="680EA7FF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00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6. PENGUJI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00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37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C4C31D8" w14:textId="2FA9DF8D" w:rsidR="00AB575E" w:rsidRPr="008D2AEA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01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6.1</w:t>
            </w:r>
            <w:r w:rsidR="00AB575E" w:rsidRPr="008D2AEA">
              <w:rPr>
                <w:rFonts w:eastAsiaTheme="minorEastAsia" w:cs="Times New Roman"/>
                <w:b w:val="0"/>
                <w:bCs/>
                <w:color w:val="auto"/>
                <w:sz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rFonts w:cs="Times New Roman"/>
                <w:b w:val="0"/>
                <w:bCs/>
              </w:rPr>
              <w:t>Rencana dan Prosedur Penguji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01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38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221005D" w14:textId="398413C9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02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6.2 Kasus Uj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02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4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5717C1E8" w14:textId="31EF311F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3" w:history="1">
            <w:r w:rsidR="00AB575E" w:rsidRPr="008D2AEA">
              <w:rPr>
                <w:rStyle w:val="Hyperlink"/>
                <w:bCs/>
                <w:noProof/>
              </w:rPr>
              <w:t>6.2.1 Pengujian Use Case Logi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3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4576BE1E" w14:textId="62CD83CC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4" w:history="1">
            <w:r w:rsidR="00AB575E" w:rsidRPr="008D2AEA">
              <w:rPr>
                <w:rStyle w:val="Hyperlink"/>
                <w:bCs/>
                <w:noProof/>
              </w:rPr>
              <w:t xml:space="preserve">6.2.2 Pengujian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Kelola Use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4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4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76860C2" w14:textId="7AC89DF3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5" w:history="1">
            <w:r w:rsidR="00AB575E" w:rsidRPr="008D2AEA">
              <w:rPr>
                <w:rStyle w:val="Hyperlink"/>
                <w:bCs/>
                <w:noProof/>
              </w:rPr>
              <w:t xml:space="preserve">6.2.3 Pengujian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Dose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5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5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A54E6D6" w14:textId="7535D5AE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6" w:history="1">
            <w:r w:rsidR="00AB575E" w:rsidRPr="008D2AEA">
              <w:rPr>
                <w:rStyle w:val="Hyperlink"/>
                <w:bCs/>
                <w:noProof/>
              </w:rPr>
              <w:t xml:space="preserve">6.2.4 Pengujian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Mahasiswa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6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628A365" w14:textId="74D6E190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7" w:history="1">
            <w:r w:rsidR="00AB575E" w:rsidRPr="008D2AEA">
              <w:rPr>
                <w:rStyle w:val="Hyperlink"/>
                <w:bCs/>
                <w:noProof/>
                <w:lang w:val="en-US"/>
              </w:rPr>
              <w:t>6.2.5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 xml:space="preserve">Pengujian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j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7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01112B7" w14:textId="57EF2D1C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8" w:history="1">
            <w:r w:rsidR="00AB575E" w:rsidRPr="008D2AEA">
              <w:rPr>
                <w:rStyle w:val="Hyperlink"/>
                <w:bCs/>
                <w:noProof/>
              </w:rPr>
              <w:t xml:space="preserve">6.2.6 Pengujian Use Case 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lotting Pembimbi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8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8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A07B2B9" w14:textId="2D964CE5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09" w:history="1">
            <w:r w:rsidR="00AB575E" w:rsidRPr="008D2AEA">
              <w:rPr>
                <w:rStyle w:val="Hyperlink"/>
                <w:bCs/>
                <w:noProof/>
              </w:rPr>
              <w:t xml:space="preserve">6.2.7 Pengujian Use Case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mbeka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09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4603E8D" w14:textId="70EF8CBB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10" w:history="1">
            <w:r w:rsidR="00AB575E" w:rsidRPr="008D2AEA">
              <w:rPr>
                <w:rStyle w:val="Hyperlink"/>
                <w:bCs/>
                <w:noProof/>
              </w:rPr>
              <w:t>6.2.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8</w:t>
            </w:r>
            <w:r w:rsidR="00AB575E" w:rsidRPr="008D2AEA">
              <w:rPr>
                <w:rStyle w:val="Hyperlink"/>
                <w:bCs/>
                <w:noProof/>
              </w:rPr>
              <w:t xml:space="preserve"> Pengujian Use Case Bimbing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10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49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B4C5214" w14:textId="0826434C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11" w:history="1">
            <w:r w:rsidR="00AB575E" w:rsidRPr="008D2AEA">
              <w:rPr>
                <w:rStyle w:val="Hyperlink"/>
                <w:bCs/>
                <w:noProof/>
              </w:rPr>
              <w:t>6.2.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9</w:t>
            </w:r>
            <w:r w:rsidR="00AB575E" w:rsidRPr="008D2AEA">
              <w:rPr>
                <w:rStyle w:val="Hyperlink"/>
                <w:bCs/>
                <w:noProof/>
              </w:rPr>
              <w:t xml:space="preserve"> Pengujian Use Case 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 xml:space="preserve">Kelola </w:t>
            </w:r>
            <w:r w:rsidR="00AB575E" w:rsidRPr="008D2AEA">
              <w:rPr>
                <w:rStyle w:val="Hyperlink"/>
                <w:bCs/>
                <w:noProof/>
                <w:lang w:val="en-US"/>
              </w:rPr>
              <w:t>Pengumpulan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11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50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39F5C593" w14:textId="278E413F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12" w:history="1">
            <w:r w:rsidR="00AB575E" w:rsidRPr="008D2AEA">
              <w:rPr>
                <w:rStyle w:val="Hyperlink"/>
                <w:bCs/>
                <w:noProof/>
              </w:rPr>
              <w:t>6.2.</w:t>
            </w:r>
            <w:r w:rsidR="00AB575E" w:rsidRPr="008D2AEA">
              <w:rPr>
                <w:rStyle w:val="Hyperlink"/>
                <w:bCs/>
                <w:noProof/>
                <w:lang w:val="id-ID"/>
              </w:rPr>
              <w:t>10</w:t>
            </w:r>
            <w:r w:rsidR="00AB575E" w:rsidRPr="008D2AEA">
              <w:rPr>
                <w:rStyle w:val="Hyperlink"/>
                <w:bCs/>
                <w:noProof/>
              </w:rPr>
              <w:t xml:space="preserve"> Pengujian Use Case Sidang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1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5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24A95911" w14:textId="50B5ACBD" w:rsidR="00AB575E" w:rsidRPr="008D2AEA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13" w:history="1">
            <w:r w:rsidR="00AB575E" w:rsidRPr="008D2AEA">
              <w:rPr>
                <w:rStyle w:val="Hyperlink"/>
                <w:bCs/>
                <w:noProof/>
              </w:rPr>
              <w:t>6.2.11</w:t>
            </w:r>
            <w:r w:rsidR="00AB575E" w:rsidRPr="008D2AEA">
              <w:rPr>
                <w:rFonts w:eastAsiaTheme="minorEastAsia"/>
                <w:bCs/>
                <w:noProof/>
                <w:sz w:val="22"/>
                <w:szCs w:val="22"/>
                <w:lang w:val="id-ID" w:eastAsia="id-ID"/>
              </w:rPr>
              <w:tab/>
            </w:r>
            <w:r w:rsidR="00AB575E" w:rsidRPr="008D2AEA">
              <w:rPr>
                <w:rStyle w:val="Hyperlink"/>
                <w:bCs/>
                <w:noProof/>
              </w:rPr>
              <w:t>Pengujian Use Case Dokumen Akhir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1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51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FCAB1A7" w14:textId="69CC9631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6.3 Evaluasi Penguji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6E0E0A4A" w14:textId="7D341248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5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7. SPESIFIKASI PRODUK PERANGKAT LUNAK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5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BADA2AF" w14:textId="272C47A7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6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7.1 Perangkat Lunak Siap Ekseku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6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3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F46D955" w14:textId="7E7D37FF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7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7.2 Berkas Sumber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7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4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1C0C6FD7" w14:textId="5F864FFF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8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7.3 Syarat pemaketan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8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5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42B5C68" w14:textId="2A741543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19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7.4 Prosedur Konstruk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19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5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2E84B855" w14:textId="0933064C" w:rsidR="00AB575E" w:rsidRPr="008D2AEA" w:rsidRDefault="00000000">
          <w:pPr>
            <w:pStyle w:val="TOC1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20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8. PANDUAN INSTALA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20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34A05159" w14:textId="62C6E509" w:rsidR="00AB575E" w:rsidRPr="008D2AEA" w:rsidRDefault="00000000">
          <w:pPr>
            <w:pStyle w:val="TOC2"/>
            <w:tabs>
              <w:tab w:val="right" w:leader="dot" w:pos="7927"/>
            </w:tabs>
            <w:rPr>
              <w:rFonts w:eastAsiaTheme="minorEastAsia" w:cs="Times New Roman"/>
              <w:b w:val="0"/>
              <w:bCs/>
              <w:color w:val="auto"/>
              <w:sz w:val="22"/>
              <w:lang w:val="id-ID" w:eastAsia="id-ID"/>
            </w:rPr>
          </w:pPr>
          <w:hyperlink w:anchor="_Toc110248421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8.1 Instalasi Program Siap Eksekusi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21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56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055D8D37" w14:textId="4E5091F3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22" w:history="1">
            <w:r w:rsidR="00AB575E" w:rsidRPr="008D2AEA">
              <w:rPr>
                <w:rStyle w:val="Hyperlink"/>
                <w:bCs/>
                <w:noProof/>
              </w:rPr>
              <w:t>8.1.1 Instalasi XAMPP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22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56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70FF2E33" w14:textId="7651F28F" w:rsidR="00AB575E" w:rsidRPr="008D2AEA" w:rsidRDefault="00000000">
          <w:pPr>
            <w:pStyle w:val="TOC3"/>
            <w:tabs>
              <w:tab w:val="right" w:leader="dot" w:pos="7927"/>
            </w:tabs>
            <w:rPr>
              <w:rFonts w:eastAsiaTheme="minorEastAsia"/>
              <w:bCs/>
              <w:noProof/>
              <w:sz w:val="22"/>
              <w:szCs w:val="22"/>
              <w:lang w:val="id-ID" w:eastAsia="id-ID"/>
            </w:rPr>
          </w:pPr>
          <w:hyperlink w:anchor="_Toc110248423" w:history="1">
            <w:r w:rsidR="00AB575E" w:rsidRPr="008D2AEA">
              <w:rPr>
                <w:rStyle w:val="Hyperlink"/>
                <w:bCs/>
                <w:noProof/>
              </w:rPr>
              <w:t>8.1.2 Instalasi Aplikasi</w:t>
            </w:r>
            <w:r w:rsidR="00AB575E" w:rsidRPr="008D2AEA">
              <w:rPr>
                <w:bCs/>
                <w:noProof/>
                <w:webHidden/>
              </w:rPr>
              <w:tab/>
            </w:r>
            <w:r w:rsidR="00AB575E" w:rsidRPr="008D2AEA">
              <w:rPr>
                <w:bCs/>
                <w:noProof/>
                <w:webHidden/>
              </w:rPr>
              <w:fldChar w:fldCharType="begin"/>
            </w:r>
            <w:r w:rsidR="00AB575E" w:rsidRPr="008D2AEA">
              <w:rPr>
                <w:bCs/>
                <w:noProof/>
                <w:webHidden/>
              </w:rPr>
              <w:instrText xml:space="preserve"> PAGEREF _Toc110248423 \h </w:instrText>
            </w:r>
            <w:r w:rsidR="00AB575E" w:rsidRPr="008D2AEA">
              <w:rPr>
                <w:bCs/>
                <w:noProof/>
                <w:webHidden/>
              </w:rPr>
            </w:r>
            <w:r w:rsidR="00AB575E" w:rsidRPr="008D2AEA">
              <w:rPr>
                <w:bCs/>
                <w:noProof/>
                <w:webHidden/>
              </w:rPr>
              <w:fldChar w:fldCharType="separate"/>
            </w:r>
            <w:r w:rsidR="00776DB9">
              <w:rPr>
                <w:bCs/>
                <w:noProof/>
                <w:webHidden/>
              </w:rPr>
              <w:t>157</w:t>
            </w:r>
            <w:r w:rsidR="00AB575E" w:rsidRPr="008D2AEA">
              <w:rPr>
                <w:bCs/>
                <w:noProof/>
                <w:webHidden/>
              </w:rPr>
              <w:fldChar w:fldCharType="end"/>
            </w:r>
          </w:hyperlink>
        </w:p>
        <w:p w14:paraId="089C55B7" w14:textId="0409C307" w:rsidR="00AB575E" w:rsidRPr="008D2AEA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b w:val="0"/>
              <w:bCs/>
              <w:color w:val="auto"/>
              <w:sz w:val="22"/>
              <w:lang w:val="id-ID" w:eastAsia="id-ID"/>
            </w:rPr>
          </w:pPr>
          <w:hyperlink w:anchor="_Toc110248424" w:history="1">
            <w:r w:rsidR="00AB575E" w:rsidRPr="008D2AEA">
              <w:rPr>
                <w:rStyle w:val="Hyperlink"/>
                <w:rFonts w:cs="Times New Roman"/>
                <w:b w:val="0"/>
                <w:bCs/>
              </w:rPr>
              <w:t>9. PENUTUP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tab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begin"/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instrText xml:space="preserve"> PAGEREF _Toc110248424 \h </w:instrText>
            </w:r>
            <w:r w:rsidR="00AB575E" w:rsidRPr="008D2AEA">
              <w:rPr>
                <w:rFonts w:cs="Times New Roman"/>
                <w:b w:val="0"/>
                <w:bCs/>
                <w:webHidden/>
              </w:rPr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separate"/>
            </w:r>
            <w:r w:rsidR="00776DB9">
              <w:rPr>
                <w:rFonts w:cs="Times New Roman"/>
                <w:b w:val="0"/>
                <w:bCs/>
                <w:webHidden/>
              </w:rPr>
              <w:t>160</w:t>
            </w:r>
            <w:r w:rsidR="00AB575E" w:rsidRPr="008D2AEA">
              <w:rPr>
                <w:rFonts w:cs="Times New Roman"/>
                <w:b w:val="0"/>
                <w:bCs/>
                <w:webHidden/>
              </w:rPr>
              <w:fldChar w:fldCharType="end"/>
            </w:r>
          </w:hyperlink>
        </w:p>
        <w:p w14:paraId="4ED59086" w14:textId="7090F245" w:rsidR="00704D14" w:rsidRDefault="00704D14">
          <w:r>
            <w:rPr>
              <w:b/>
              <w:bCs/>
              <w:noProof/>
            </w:rPr>
            <w:fldChar w:fldCharType="end"/>
          </w:r>
        </w:p>
      </w:sdtContent>
    </w:sdt>
    <w:p w14:paraId="38926BF7" w14:textId="09AE766B" w:rsidR="008C7F45" w:rsidRPr="005313E0" w:rsidRDefault="008C7F45" w:rsidP="00FB795F">
      <w:pPr>
        <w:spacing w:after="0" w:line="360" w:lineRule="auto"/>
        <w:jc w:val="center"/>
        <w:rPr>
          <w:b/>
          <w:bCs/>
          <w:sz w:val="32"/>
          <w:szCs w:val="32"/>
        </w:rPr>
      </w:pPr>
    </w:p>
    <w:p w14:paraId="72F03E6E" w14:textId="77777777" w:rsidR="008C7F45" w:rsidRPr="005313E0" w:rsidRDefault="008C7F45" w:rsidP="00F97497">
      <w:pPr>
        <w:spacing w:after="0" w:line="360" w:lineRule="auto"/>
        <w:jc w:val="center"/>
        <w:rPr>
          <w:b/>
          <w:bCs/>
          <w:sz w:val="32"/>
          <w:szCs w:val="32"/>
        </w:rPr>
        <w:sectPr w:rsidR="008C7F45" w:rsidRPr="005313E0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38B024FE" w14:textId="69B14615" w:rsidR="008C7F45" w:rsidRPr="005313E0" w:rsidRDefault="008C7F45" w:rsidP="00F97497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bookmarkStart w:id="3" w:name="_Toc68545041"/>
      <w:bookmarkStart w:id="4" w:name="_Toc78230690"/>
      <w:bookmarkStart w:id="5" w:name="_Toc110248254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DAFTAR GAMBAR</w:t>
      </w:r>
      <w:bookmarkEnd w:id="3"/>
      <w:bookmarkEnd w:id="4"/>
      <w:bookmarkEnd w:id="5"/>
    </w:p>
    <w:p w14:paraId="5F0A25B0" w14:textId="77777777" w:rsidR="00704D14" w:rsidRDefault="00704D14" w:rsidP="00704D14">
      <w:pPr>
        <w:pStyle w:val="Caption"/>
        <w:rPr>
          <w:b/>
          <w:bCs/>
          <w:sz w:val="32"/>
          <w:szCs w:val="32"/>
        </w:rPr>
      </w:pPr>
    </w:p>
    <w:p w14:paraId="286961E6" w14:textId="1D638AF9" w:rsidR="0016718B" w:rsidRDefault="0016718B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r>
        <w:fldChar w:fldCharType="begin"/>
      </w:r>
      <w:r>
        <w:instrText xml:space="preserve"> TOC \h \z \c "Gambar 2." </w:instrText>
      </w:r>
      <w:r>
        <w:fldChar w:fldCharType="separate"/>
      </w:r>
      <w:hyperlink w:anchor="_Toc110238612" w:history="1">
        <w:r w:rsidRPr="00CA243B">
          <w:rPr>
            <w:rStyle w:val="Hyperlink"/>
            <w:noProof/>
          </w:rPr>
          <w:t>Gambar 2. 2 Use Case Sistem Informasi Manajemen Matakuliah Proye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2386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6DDD74C4" w14:textId="6E97D65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3" w:history="1">
        <w:r w:rsidR="0016718B" w:rsidRPr="00CA243B">
          <w:rPr>
            <w:rStyle w:val="Hyperlink"/>
            <w:noProof/>
          </w:rPr>
          <w:t>Gambar 2. 3 Activity Diagram logi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1</w:t>
        </w:r>
        <w:r w:rsidR="0016718B">
          <w:rPr>
            <w:noProof/>
            <w:webHidden/>
          </w:rPr>
          <w:fldChar w:fldCharType="end"/>
        </w:r>
      </w:hyperlink>
    </w:p>
    <w:p w14:paraId="63D57697" w14:textId="6571CCE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4" w:history="1">
        <w:r w:rsidR="0016718B" w:rsidRPr="00CA243B">
          <w:rPr>
            <w:rStyle w:val="Hyperlink"/>
            <w:noProof/>
          </w:rPr>
          <w:t>Gambar 2. 4 Activity Diagram Kelola Timeline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2</w:t>
        </w:r>
        <w:r w:rsidR="0016718B">
          <w:rPr>
            <w:noProof/>
            <w:webHidden/>
          </w:rPr>
          <w:fldChar w:fldCharType="end"/>
        </w:r>
      </w:hyperlink>
    </w:p>
    <w:p w14:paraId="0F337492" w14:textId="4754413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5" w:history="1">
        <w:r w:rsidR="0016718B" w:rsidRPr="00CA243B">
          <w:rPr>
            <w:rStyle w:val="Hyperlink"/>
            <w:noProof/>
          </w:rPr>
          <w:t>Gambar 2. 5 Activity Diagram Kelola Dose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4</w:t>
        </w:r>
        <w:r w:rsidR="0016718B">
          <w:rPr>
            <w:noProof/>
            <w:webHidden/>
          </w:rPr>
          <w:fldChar w:fldCharType="end"/>
        </w:r>
      </w:hyperlink>
    </w:p>
    <w:p w14:paraId="440BC63A" w14:textId="48130612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6" w:history="1">
        <w:r w:rsidR="0016718B" w:rsidRPr="00CA243B">
          <w:rPr>
            <w:rStyle w:val="Hyperlink"/>
            <w:noProof/>
          </w:rPr>
          <w:t>Gambar 2. 6 Activity Diagram Kelola 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6</w:t>
        </w:r>
        <w:r w:rsidR="0016718B">
          <w:rPr>
            <w:noProof/>
            <w:webHidden/>
          </w:rPr>
          <w:fldChar w:fldCharType="end"/>
        </w:r>
      </w:hyperlink>
    </w:p>
    <w:p w14:paraId="12C079F6" w14:textId="5D67F012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7" w:history="1">
        <w:r w:rsidR="0016718B" w:rsidRPr="00CA243B">
          <w:rPr>
            <w:rStyle w:val="Hyperlink"/>
            <w:noProof/>
          </w:rPr>
          <w:t>Gambar 2. 7 Activity Diagram Kelola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8</w:t>
        </w:r>
        <w:r w:rsidR="0016718B">
          <w:rPr>
            <w:noProof/>
            <w:webHidden/>
          </w:rPr>
          <w:fldChar w:fldCharType="end"/>
        </w:r>
      </w:hyperlink>
    </w:p>
    <w:p w14:paraId="7D139281" w14:textId="618584B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8" w:history="1">
        <w:r w:rsidR="0016718B" w:rsidRPr="00CA243B">
          <w:rPr>
            <w:rStyle w:val="Hyperlink"/>
            <w:noProof/>
          </w:rPr>
          <w:t>Gambar 2. 8 Activity Diagram Kelola Plotting Pembimbi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0</w:t>
        </w:r>
        <w:r w:rsidR="0016718B">
          <w:rPr>
            <w:noProof/>
            <w:webHidden/>
          </w:rPr>
          <w:fldChar w:fldCharType="end"/>
        </w:r>
      </w:hyperlink>
    </w:p>
    <w:p w14:paraId="72E84B48" w14:textId="0E98E4D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19" w:history="1">
        <w:r w:rsidR="0016718B" w:rsidRPr="00CA243B">
          <w:rPr>
            <w:rStyle w:val="Hyperlink"/>
            <w:noProof/>
          </w:rPr>
          <w:t>Gambar 2. 9 Activity Diagram Kelola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1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2</w:t>
        </w:r>
        <w:r w:rsidR="0016718B">
          <w:rPr>
            <w:noProof/>
            <w:webHidden/>
          </w:rPr>
          <w:fldChar w:fldCharType="end"/>
        </w:r>
      </w:hyperlink>
    </w:p>
    <w:p w14:paraId="549D0310" w14:textId="7503586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0" w:history="1">
        <w:r w:rsidR="0016718B" w:rsidRPr="00CA243B">
          <w:rPr>
            <w:rStyle w:val="Hyperlink"/>
            <w:noProof/>
          </w:rPr>
          <w:t>Gambar 2. 10 Activity Diagram Kelola Use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4</w:t>
        </w:r>
        <w:r w:rsidR="0016718B">
          <w:rPr>
            <w:noProof/>
            <w:webHidden/>
          </w:rPr>
          <w:fldChar w:fldCharType="end"/>
        </w:r>
      </w:hyperlink>
    </w:p>
    <w:p w14:paraId="268B6B09" w14:textId="3D574F0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1" w:history="1">
        <w:r w:rsidR="0016718B" w:rsidRPr="00CA243B">
          <w:rPr>
            <w:rStyle w:val="Hyperlink"/>
            <w:noProof/>
          </w:rPr>
          <w:t>Gambar 2. 11 Activity Diagram Kelola Bimbing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6</w:t>
        </w:r>
        <w:r w:rsidR="0016718B">
          <w:rPr>
            <w:noProof/>
            <w:webHidden/>
          </w:rPr>
          <w:fldChar w:fldCharType="end"/>
        </w:r>
      </w:hyperlink>
    </w:p>
    <w:p w14:paraId="4D95F32A" w14:textId="1D5A92F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2" w:history="1">
        <w:r w:rsidR="0016718B" w:rsidRPr="00CA243B">
          <w:rPr>
            <w:rStyle w:val="Hyperlink"/>
            <w:noProof/>
          </w:rPr>
          <w:t>Gambar 2. 12 Activity Diagram Kelola Pengumpu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8</w:t>
        </w:r>
        <w:r w:rsidR="0016718B">
          <w:rPr>
            <w:noProof/>
            <w:webHidden/>
          </w:rPr>
          <w:fldChar w:fldCharType="end"/>
        </w:r>
      </w:hyperlink>
    </w:p>
    <w:p w14:paraId="0C9E6342" w14:textId="0EC57A9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3" w:history="1">
        <w:r w:rsidR="0016718B" w:rsidRPr="00CA243B">
          <w:rPr>
            <w:rStyle w:val="Hyperlink"/>
            <w:noProof/>
          </w:rPr>
          <w:t>Gambar 2. 13 Activity Diagram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0</w:t>
        </w:r>
        <w:r w:rsidR="0016718B">
          <w:rPr>
            <w:noProof/>
            <w:webHidden/>
          </w:rPr>
          <w:fldChar w:fldCharType="end"/>
        </w:r>
      </w:hyperlink>
    </w:p>
    <w:p w14:paraId="33529C04" w14:textId="4041039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4" w:history="1">
        <w:r w:rsidR="0016718B" w:rsidRPr="00CA243B">
          <w:rPr>
            <w:rStyle w:val="Hyperlink"/>
            <w:noProof/>
          </w:rPr>
          <w:t>Gambar 2. 14 Activity Diagram Kelol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1</w:t>
        </w:r>
        <w:r w:rsidR="0016718B">
          <w:rPr>
            <w:noProof/>
            <w:webHidden/>
          </w:rPr>
          <w:fldChar w:fldCharType="end"/>
        </w:r>
      </w:hyperlink>
    </w:p>
    <w:p w14:paraId="58A6EB7C" w14:textId="47132253" w:rsidR="0016718B" w:rsidRDefault="00000000" w:rsidP="0016718B">
      <w:pPr>
        <w:pStyle w:val="TableofFigures"/>
        <w:tabs>
          <w:tab w:val="right" w:leader="dot" w:pos="7927"/>
        </w:tabs>
        <w:rPr>
          <w:noProof/>
        </w:rPr>
      </w:pPr>
      <w:hyperlink w:anchor="_Toc110238625" w:history="1">
        <w:r w:rsidR="0016718B" w:rsidRPr="00CA243B">
          <w:rPr>
            <w:rStyle w:val="Hyperlink"/>
            <w:noProof/>
          </w:rPr>
          <w:t>Gambar 2. 15 Activity Diagram Logout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2</w:t>
        </w:r>
        <w:r w:rsidR="0016718B">
          <w:rPr>
            <w:noProof/>
            <w:webHidden/>
          </w:rPr>
          <w:fldChar w:fldCharType="end"/>
        </w:r>
      </w:hyperlink>
      <w:r w:rsidR="0016718B">
        <w:fldChar w:fldCharType="end"/>
      </w:r>
      <w:r w:rsidR="0016718B">
        <w:fldChar w:fldCharType="begin"/>
      </w:r>
      <w:r w:rsidR="0016718B">
        <w:instrText xml:space="preserve"> TOC \h \z \c "Gambar 3." </w:instrText>
      </w:r>
      <w:r w:rsidR="0016718B">
        <w:fldChar w:fldCharType="separate"/>
      </w:r>
    </w:p>
    <w:p w14:paraId="16A4CCB1" w14:textId="009A35F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6" w:history="1">
        <w:r w:rsidR="0016718B" w:rsidRPr="0003328D">
          <w:rPr>
            <w:rStyle w:val="Hyperlink"/>
            <w:noProof/>
          </w:rPr>
          <w:t>Gambar 3. 1 Sistem Sequence Diagram Logi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5</w:t>
        </w:r>
        <w:r w:rsidR="0016718B">
          <w:rPr>
            <w:noProof/>
            <w:webHidden/>
          </w:rPr>
          <w:fldChar w:fldCharType="end"/>
        </w:r>
      </w:hyperlink>
    </w:p>
    <w:p w14:paraId="4B4D5135" w14:textId="48FC143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7" w:history="1">
        <w:r w:rsidR="0016718B" w:rsidRPr="0003328D">
          <w:rPr>
            <w:rStyle w:val="Hyperlink"/>
            <w:noProof/>
          </w:rPr>
          <w:t>Gambar 3. 2 Sistem Sequence Diagram Kelola Use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6</w:t>
        </w:r>
        <w:r w:rsidR="0016718B">
          <w:rPr>
            <w:noProof/>
            <w:webHidden/>
          </w:rPr>
          <w:fldChar w:fldCharType="end"/>
        </w:r>
      </w:hyperlink>
    </w:p>
    <w:p w14:paraId="70312CDA" w14:textId="78261E3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8" w:history="1">
        <w:r w:rsidR="0016718B" w:rsidRPr="0003328D">
          <w:rPr>
            <w:rStyle w:val="Hyperlink"/>
            <w:noProof/>
          </w:rPr>
          <w:t>Gambar 3. 3 Sistem Sequence Diagram Kelola Timeline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7</w:t>
        </w:r>
        <w:r w:rsidR="0016718B">
          <w:rPr>
            <w:noProof/>
            <w:webHidden/>
          </w:rPr>
          <w:fldChar w:fldCharType="end"/>
        </w:r>
      </w:hyperlink>
    </w:p>
    <w:p w14:paraId="299295CB" w14:textId="6E957B92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29" w:history="1">
        <w:r w:rsidR="0016718B" w:rsidRPr="0003328D">
          <w:rPr>
            <w:rStyle w:val="Hyperlink"/>
            <w:noProof/>
          </w:rPr>
          <w:t>Gambar 3. 4 Sistem Sequence Diagram Kelola Dose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2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9</w:t>
        </w:r>
        <w:r w:rsidR="0016718B">
          <w:rPr>
            <w:noProof/>
            <w:webHidden/>
          </w:rPr>
          <w:fldChar w:fldCharType="end"/>
        </w:r>
      </w:hyperlink>
    </w:p>
    <w:p w14:paraId="7789441D" w14:textId="1412FD3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0" w:history="1">
        <w:r w:rsidR="0016718B" w:rsidRPr="0003328D">
          <w:rPr>
            <w:rStyle w:val="Hyperlink"/>
            <w:noProof/>
          </w:rPr>
          <w:t>Gambar 3. 5 Sistem Sequence Diagram Kelola Data 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1</w:t>
        </w:r>
        <w:r w:rsidR="0016718B">
          <w:rPr>
            <w:noProof/>
            <w:webHidden/>
          </w:rPr>
          <w:fldChar w:fldCharType="end"/>
        </w:r>
      </w:hyperlink>
    </w:p>
    <w:p w14:paraId="680715A7" w14:textId="167C9FD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1" w:history="1">
        <w:r w:rsidR="0016718B" w:rsidRPr="0003328D">
          <w:rPr>
            <w:rStyle w:val="Hyperlink"/>
            <w:noProof/>
          </w:rPr>
          <w:t>Gambar 3. 6 Sistem Sequence Diagram Kelola Data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3</w:t>
        </w:r>
        <w:r w:rsidR="0016718B">
          <w:rPr>
            <w:noProof/>
            <w:webHidden/>
          </w:rPr>
          <w:fldChar w:fldCharType="end"/>
        </w:r>
      </w:hyperlink>
    </w:p>
    <w:p w14:paraId="72D69117" w14:textId="6BA4491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2" w:history="1">
        <w:r w:rsidR="0016718B" w:rsidRPr="0003328D">
          <w:rPr>
            <w:rStyle w:val="Hyperlink"/>
            <w:noProof/>
          </w:rPr>
          <w:t>Gambar 3. 7 Sistem Sequence Diagram Kelola Plotting Pembimbi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5</w:t>
        </w:r>
        <w:r w:rsidR="0016718B">
          <w:rPr>
            <w:noProof/>
            <w:webHidden/>
          </w:rPr>
          <w:fldChar w:fldCharType="end"/>
        </w:r>
      </w:hyperlink>
    </w:p>
    <w:p w14:paraId="2C890F00" w14:textId="7B4A659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3" w:history="1">
        <w:r w:rsidR="0016718B" w:rsidRPr="0003328D">
          <w:rPr>
            <w:rStyle w:val="Hyperlink"/>
            <w:noProof/>
          </w:rPr>
          <w:t>Gambar 3. 8 Sistem Sequence Diagram Kelola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7</w:t>
        </w:r>
        <w:r w:rsidR="0016718B">
          <w:rPr>
            <w:noProof/>
            <w:webHidden/>
          </w:rPr>
          <w:fldChar w:fldCharType="end"/>
        </w:r>
      </w:hyperlink>
    </w:p>
    <w:p w14:paraId="21113F5B" w14:textId="780BF1B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4" w:history="1">
        <w:r w:rsidR="0016718B" w:rsidRPr="0003328D">
          <w:rPr>
            <w:rStyle w:val="Hyperlink"/>
            <w:noProof/>
          </w:rPr>
          <w:t>Gambar 3. 9 Sistem Sequence Diagram Kelola Bimbing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8</w:t>
        </w:r>
        <w:r w:rsidR="0016718B">
          <w:rPr>
            <w:noProof/>
            <w:webHidden/>
          </w:rPr>
          <w:fldChar w:fldCharType="end"/>
        </w:r>
      </w:hyperlink>
    </w:p>
    <w:p w14:paraId="2DB83D0F" w14:textId="6E1C9AA3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5" w:history="1">
        <w:r w:rsidR="0016718B" w:rsidRPr="0003328D">
          <w:rPr>
            <w:rStyle w:val="Hyperlink"/>
            <w:noProof/>
          </w:rPr>
          <w:t>Gambar 3. 10 Sistem Sequence Diagram Kelola Pengumpu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69</w:t>
        </w:r>
        <w:r w:rsidR="0016718B">
          <w:rPr>
            <w:noProof/>
            <w:webHidden/>
          </w:rPr>
          <w:fldChar w:fldCharType="end"/>
        </w:r>
      </w:hyperlink>
    </w:p>
    <w:p w14:paraId="100B285E" w14:textId="7A8985F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6" w:history="1">
        <w:r w:rsidR="0016718B" w:rsidRPr="0003328D">
          <w:rPr>
            <w:rStyle w:val="Hyperlink"/>
            <w:noProof/>
          </w:rPr>
          <w:t>Gambar 3. 11 Sistem Sequence Diagram Kelol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0</w:t>
        </w:r>
        <w:r w:rsidR="0016718B">
          <w:rPr>
            <w:noProof/>
            <w:webHidden/>
          </w:rPr>
          <w:fldChar w:fldCharType="end"/>
        </w:r>
      </w:hyperlink>
    </w:p>
    <w:p w14:paraId="17184F4E" w14:textId="5F295B7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7" w:history="1">
        <w:r w:rsidR="0016718B" w:rsidRPr="0003328D">
          <w:rPr>
            <w:rStyle w:val="Hyperlink"/>
            <w:noProof/>
          </w:rPr>
          <w:t>Gambar 3. 12 Sistem Sequence Diagram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1</w:t>
        </w:r>
        <w:r w:rsidR="0016718B">
          <w:rPr>
            <w:noProof/>
            <w:webHidden/>
          </w:rPr>
          <w:fldChar w:fldCharType="end"/>
        </w:r>
      </w:hyperlink>
    </w:p>
    <w:p w14:paraId="1AA71CCF" w14:textId="2B8DFF68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8" w:history="1">
        <w:r w:rsidR="0016718B" w:rsidRPr="0003328D">
          <w:rPr>
            <w:rStyle w:val="Hyperlink"/>
            <w:noProof/>
          </w:rPr>
          <w:t>Gambar 3. 13 Sistem Sequence Diagram Logout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2</w:t>
        </w:r>
        <w:r w:rsidR="0016718B">
          <w:rPr>
            <w:noProof/>
            <w:webHidden/>
          </w:rPr>
          <w:fldChar w:fldCharType="end"/>
        </w:r>
      </w:hyperlink>
    </w:p>
    <w:p w14:paraId="1808F0E4" w14:textId="726EB51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39" w:history="1">
        <w:r w:rsidR="0016718B" w:rsidRPr="0003328D">
          <w:rPr>
            <w:rStyle w:val="Hyperlink"/>
            <w:noProof/>
          </w:rPr>
          <w:t>Gambar 3. 14 Prototipe Halaman Logi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3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0</w:t>
        </w:r>
        <w:r w:rsidR="0016718B">
          <w:rPr>
            <w:noProof/>
            <w:webHidden/>
          </w:rPr>
          <w:fldChar w:fldCharType="end"/>
        </w:r>
      </w:hyperlink>
    </w:p>
    <w:p w14:paraId="2A0E1D71" w14:textId="59C3B13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0" w:history="1">
        <w:r w:rsidR="0016718B" w:rsidRPr="0003328D">
          <w:rPr>
            <w:rStyle w:val="Hyperlink"/>
            <w:noProof/>
          </w:rPr>
          <w:t>Gambar 3. 15 Prototipe Halaman Koordinato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0</w:t>
        </w:r>
        <w:r w:rsidR="0016718B">
          <w:rPr>
            <w:noProof/>
            <w:webHidden/>
          </w:rPr>
          <w:fldChar w:fldCharType="end"/>
        </w:r>
      </w:hyperlink>
    </w:p>
    <w:p w14:paraId="7A8C3DE1" w14:textId="3AE59B98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1" w:history="1">
        <w:r w:rsidR="0016718B" w:rsidRPr="0003328D">
          <w:rPr>
            <w:rStyle w:val="Hyperlink"/>
            <w:noProof/>
          </w:rPr>
          <w:t>Gambar 3. 16 Prototipe Halaman Kelola Use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1</w:t>
        </w:r>
        <w:r w:rsidR="0016718B">
          <w:rPr>
            <w:noProof/>
            <w:webHidden/>
          </w:rPr>
          <w:fldChar w:fldCharType="end"/>
        </w:r>
      </w:hyperlink>
    </w:p>
    <w:p w14:paraId="712EEC07" w14:textId="249CC3A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2" w:history="1">
        <w:r w:rsidR="0016718B" w:rsidRPr="0003328D">
          <w:rPr>
            <w:rStyle w:val="Hyperlink"/>
            <w:noProof/>
          </w:rPr>
          <w:t>Gambar 3. 17  Prototipe Halaman Kelola Timeline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2</w:t>
        </w:r>
        <w:r w:rsidR="0016718B">
          <w:rPr>
            <w:noProof/>
            <w:webHidden/>
          </w:rPr>
          <w:fldChar w:fldCharType="end"/>
        </w:r>
      </w:hyperlink>
    </w:p>
    <w:p w14:paraId="3021BC29" w14:textId="0D48FDC2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3" w:history="1">
        <w:r w:rsidR="0016718B" w:rsidRPr="0003328D">
          <w:rPr>
            <w:rStyle w:val="Hyperlink"/>
            <w:noProof/>
          </w:rPr>
          <w:t>Gambar 3. 18 Prototipe Halaman Kelola Dose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2</w:t>
        </w:r>
        <w:r w:rsidR="0016718B">
          <w:rPr>
            <w:noProof/>
            <w:webHidden/>
          </w:rPr>
          <w:fldChar w:fldCharType="end"/>
        </w:r>
      </w:hyperlink>
    </w:p>
    <w:p w14:paraId="193C2EDD" w14:textId="41856EDF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4" w:history="1">
        <w:r w:rsidR="0016718B" w:rsidRPr="0003328D">
          <w:rPr>
            <w:rStyle w:val="Hyperlink"/>
            <w:noProof/>
          </w:rPr>
          <w:t>Gambar 3. 19 Prototipe Halaman Kelola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3</w:t>
        </w:r>
        <w:r w:rsidR="0016718B">
          <w:rPr>
            <w:noProof/>
            <w:webHidden/>
          </w:rPr>
          <w:fldChar w:fldCharType="end"/>
        </w:r>
      </w:hyperlink>
    </w:p>
    <w:p w14:paraId="34DE9014" w14:textId="5FE5252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5" w:history="1">
        <w:r w:rsidR="0016718B" w:rsidRPr="0003328D">
          <w:rPr>
            <w:rStyle w:val="Hyperlink"/>
            <w:noProof/>
          </w:rPr>
          <w:t>Gambar 3. 20 Prototipe Halaman Kelola 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3</w:t>
        </w:r>
        <w:r w:rsidR="0016718B">
          <w:rPr>
            <w:noProof/>
            <w:webHidden/>
          </w:rPr>
          <w:fldChar w:fldCharType="end"/>
        </w:r>
      </w:hyperlink>
    </w:p>
    <w:p w14:paraId="594A2728" w14:textId="6019311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6" w:history="1">
        <w:r w:rsidR="0016718B" w:rsidRPr="0003328D">
          <w:rPr>
            <w:rStyle w:val="Hyperlink"/>
            <w:noProof/>
          </w:rPr>
          <w:t>Gambar 3. 21 Prototipe Halaman Kelola Plotting Pembimbi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4</w:t>
        </w:r>
        <w:r w:rsidR="0016718B">
          <w:rPr>
            <w:noProof/>
            <w:webHidden/>
          </w:rPr>
          <w:fldChar w:fldCharType="end"/>
        </w:r>
      </w:hyperlink>
    </w:p>
    <w:p w14:paraId="0CCD05D9" w14:textId="534E02AE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7" w:history="1">
        <w:r w:rsidR="0016718B" w:rsidRPr="0003328D">
          <w:rPr>
            <w:rStyle w:val="Hyperlink"/>
            <w:noProof/>
          </w:rPr>
          <w:t>Gambar 3. 22 Prototipe Halaman Kelola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5</w:t>
        </w:r>
        <w:r w:rsidR="0016718B">
          <w:rPr>
            <w:noProof/>
            <w:webHidden/>
          </w:rPr>
          <w:fldChar w:fldCharType="end"/>
        </w:r>
      </w:hyperlink>
    </w:p>
    <w:p w14:paraId="306600EB" w14:textId="3B9940B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8" w:history="1">
        <w:r w:rsidR="0016718B" w:rsidRPr="0003328D">
          <w:rPr>
            <w:rStyle w:val="Hyperlink"/>
            <w:noProof/>
          </w:rPr>
          <w:t>Gambar 3. 23 Prototipe Halaman Kelol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5</w:t>
        </w:r>
        <w:r w:rsidR="0016718B">
          <w:rPr>
            <w:noProof/>
            <w:webHidden/>
          </w:rPr>
          <w:fldChar w:fldCharType="end"/>
        </w:r>
      </w:hyperlink>
    </w:p>
    <w:p w14:paraId="543DFBDB" w14:textId="3064ABAF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49" w:history="1">
        <w:r w:rsidR="0016718B" w:rsidRPr="0003328D">
          <w:rPr>
            <w:rStyle w:val="Hyperlink"/>
            <w:noProof/>
          </w:rPr>
          <w:t>Gambar 3. 24 Prototipe Halaman Pengumpu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4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6</w:t>
        </w:r>
        <w:r w:rsidR="0016718B">
          <w:rPr>
            <w:noProof/>
            <w:webHidden/>
          </w:rPr>
          <w:fldChar w:fldCharType="end"/>
        </w:r>
      </w:hyperlink>
    </w:p>
    <w:p w14:paraId="68F3DB25" w14:textId="2B082E14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0" w:history="1">
        <w:r w:rsidR="0016718B" w:rsidRPr="0003328D">
          <w:rPr>
            <w:rStyle w:val="Hyperlink"/>
            <w:noProof/>
          </w:rPr>
          <w:t>Gambar 3. 25 Prototipe Halaman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6</w:t>
        </w:r>
        <w:r w:rsidR="0016718B">
          <w:rPr>
            <w:noProof/>
            <w:webHidden/>
          </w:rPr>
          <w:fldChar w:fldCharType="end"/>
        </w:r>
      </w:hyperlink>
    </w:p>
    <w:p w14:paraId="6E2B0B6E" w14:textId="6F8BDEFE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1" w:history="1">
        <w:r w:rsidR="0016718B" w:rsidRPr="0003328D">
          <w:rPr>
            <w:rStyle w:val="Hyperlink"/>
            <w:noProof/>
          </w:rPr>
          <w:t>Gambar 3. 26 Prototipe Halaman Dashboard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7</w:t>
        </w:r>
        <w:r w:rsidR="0016718B">
          <w:rPr>
            <w:noProof/>
            <w:webHidden/>
          </w:rPr>
          <w:fldChar w:fldCharType="end"/>
        </w:r>
      </w:hyperlink>
    </w:p>
    <w:p w14:paraId="046277DF" w14:textId="0679297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2" w:history="1">
        <w:r w:rsidR="0016718B" w:rsidRPr="0003328D">
          <w:rPr>
            <w:rStyle w:val="Hyperlink"/>
            <w:noProof/>
          </w:rPr>
          <w:t>Gambar 3. 27 Prototipe Halaman Timeline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8</w:t>
        </w:r>
        <w:r w:rsidR="0016718B">
          <w:rPr>
            <w:noProof/>
            <w:webHidden/>
          </w:rPr>
          <w:fldChar w:fldCharType="end"/>
        </w:r>
      </w:hyperlink>
    </w:p>
    <w:p w14:paraId="509D51B2" w14:textId="2982D86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3" w:history="1">
        <w:r w:rsidR="0016718B" w:rsidRPr="0003328D">
          <w:rPr>
            <w:rStyle w:val="Hyperlink"/>
            <w:noProof/>
          </w:rPr>
          <w:t>Gambar 3. 28 Prototipe Halaman Plotting Pembimbing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8</w:t>
        </w:r>
        <w:r w:rsidR="0016718B">
          <w:rPr>
            <w:noProof/>
            <w:webHidden/>
          </w:rPr>
          <w:fldChar w:fldCharType="end"/>
        </w:r>
      </w:hyperlink>
    </w:p>
    <w:p w14:paraId="3E53EF88" w14:textId="15BC5CEF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4" w:history="1">
        <w:r w:rsidR="0016718B" w:rsidRPr="0003328D">
          <w:rPr>
            <w:rStyle w:val="Hyperlink"/>
            <w:noProof/>
          </w:rPr>
          <w:t>Gambar 3. 29 Prototipe Halaman Bimbing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9</w:t>
        </w:r>
        <w:r w:rsidR="0016718B">
          <w:rPr>
            <w:noProof/>
            <w:webHidden/>
          </w:rPr>
          <w:fldChar w:fldCharType="end"/>
        </w:r>
      </w:hyperlink>
    </w:p>
    <w:p w14:paraId="35191464" w14:textId="7379D325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5" w:history="1">
        <w:r w:rsidR="0016718B" w:rsidRPr="0003328D">
          <w:rPr>
            <w:rStyle w:val="Hyperlink"/>
            <w:noProof/>
          </w:rPr>
          <w:t>Gambar 3. 30 Prototipe Halaman Pembekalan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89</w:t>
        </w:r>
        <w:r w:rsidR="0016718B">
          <w:rPr>
            <w:noProof/>
            <w:webHidden/>
          </w:rPr>
          <w:fldChar w:fldCharType="end"/>
        </w:r>
      </w:hyperlink>
    </w:p>
    <w:p w14:paraId="1E300DF5" w14:textId="3573E96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6" w:history="1">
        <w:r w:rsidR="0016718B" w:rsidRPr="0003328D">
          <w:rPr>
            <w:rStyle w:val="Hyperlink"/>
            <w:noProof/>
          </w:rPr>
          <w:t>Gambar 3. 31 Prototipe Halaman Sidang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0</w:t>
        </w:r>
        <w:r w:rsidR="0016718B">
          <w:rPr>
            <w:noProof/>
            <w:webHidden/>
          </w:rPr>
          <w:fldChar w:fldCharType="end"/>
        </w:r>
      </w:hyperlink>
    </w:p>
    <w:p w14:paraId="34942A60" w14:textId="2105399C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7" w:history="1">
        <w:r w:rsidR="0016718B" w:rsidRPr="0003328D">
          <w:rPr>
            <w:rStyle w:val="Hyperlink"/>
            <w:noProof/>
          </w:rPr>
          <w:t>Gambar 3. 32 Prototipe Halaman Pengumpulan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1</w:t>
        </w:r>
        <w:r w:rsidR="0016718B">
          <w:rPr>
            <w:noProof/>
            <w:webHidden/>
          </w:rPr>
          <w:fldChar w:fldCharType="end"/>
        </w:r>
      </w:hyperlink>
    </w:p>
    <w:p w14:paraId="332A6B75" w14:textId="2368508E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8" w:history="1">
        <w:r w:rsidR="0016718B" w:rsidRPr="0003328D">
          <w:rPr>
            <w:rStyle w:val="Hyperlink"/>
            <w:noProof/>
          </w:rPr>
          <w:t>Gambar 3. 33 Prototipe Halaman Dokumen Akhir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1</w:t>
        </w:r>
        <w:r w:rsidR="0016718B">
          <w:rPr>
            <w:noProof/>
            <w:webHidden/>
          </w:rPr>
          <w:fldChar w:fldCharType="end"/>
        </w:r>
      </w:hyperlink>
    </w:p>
    <w:p w14:paraId="7D694563" w14:textId="0249CEDC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59" w:history="1">
        <w:r w:rsidR="0016718B" w:rsidRPr="0003328D">
          <w:rPr>
            <w:rStyle w:val="Hyperlink"/>
            <w:noProof/>
          </w:rPr>
          <w:t>Gambar 3. 35 Prototipe Halaman Dashboard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5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2</w:t>
        </w:r>
        <w:r w:rsidR="0016718B">
          <w:rPr>
            <w:noProof/>
            <w:webHidden/>
          </w:rPr>
          <w:fldChar w:fldCharType="end"/>
        </w:r>
      </w:hyperlink>
    </w:p>
    <w:p w14:paraId="4A97D7A8" w14:textId="3B1E4EC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0" w:history="1">
        <w:r w:rsidR="0016718B" w:rsidRPr="0003328D">
          <w:rPr>
            <w:rStyle w:val="Hyperlink"/>
            <w:noProof/>
          </w:rPr>
          <w:t>Gambar 3. 36 Prototipe Halaman Timeline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3</w:t>
        </w:r>
        <w:r w:rsidR="0016718B">
          <w:rPr>
            <w:noProof/>
            <w:webHidden/>
          </w:rPr>
          <w:fldChar w:fldCharType="end"/>
        </w:r>
      </w:hyperlink>
    </w:p>
    <w:p w14:paraId="3E392910" w14:textId="219126C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1" w:history="1">
        <w:r w:rsidR="0016718B" w:rsidRPr="0003328D">
          <w:rPr>
            <w:rStyle w:val="Hyperlink"/>
            <w:noProof/>
          </w:rPr>
          <w:t>Gambar 3. 37 Prototipe Halaman Plotting Pembimbing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3</w:t>
        </w:r>
        <w:r w:rsidR="0016718B">
          <w:rPr>
            <w:noProof/>
            <w:webHidden/>
          </w:rPr>
          <w:fldChar w:fldCharType="end"/>
        </w:r>
      </w:hyperlink>
    </w:p>
    <w:p w14:paraId="31E92D45" w14:textId="49D5515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2" w:history="1">
        <w:r w:rsidR="0016718B" w:rsidRPr="0003328D">
          <w:rPr>
            <w:rStyle w:val="Hyperlink"/>
            <w:noProof/>
          </w:rPr>
          <w:t>Gambar 3. 38 Prototipe Halaman Bimbingan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4</w:t>
        </w:r>
        <w:r w:rsidR="0016718B">
          <w:rPr>
            <w:noProof/>
            <w:webHidden/>
          </w:rPr>
          <w:fldChar w:fldCharType="end"/>
        </w:r>
      </w:hyperlink>
    </w:p>
    <w:p w14:paraId="597A7D77" w14:textId="2B8A44B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3" w:history="1">
        <w:r w:rsidR="0016718B" w:rsidRPr="0003328D">
          <w:rPr>
            <w:rStyle w:val="Hyperlink"/>
            <w:noProof/>
          </w:rPr>
          <w:t>Gambar 3. 39 Prototipe Halaman Sidang 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4</w:t>
        </w:r>
        <w:r w:rsidR="0016718B">
          <w:rPr>
            <w:noProof/>
            <w:webHidden/>
          </w:rPr>
          <w:fldChar w:fldCharType="end"/>
        </w:r>
      </w:hyperlink>
    </w:p>
    <w:p w14:paraId="4B2C306C" w14:textId="14D9464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4" w:history="1">
        <w:r w:rsidR="0016718B" w:rsidRPr="0003328D">
          <w:rPr>
            <w:rStyle w:val="Hyperlink"/>
            <w:noProof/>
          </w:rPr>
          <w:t>Gambar 3. 40 Prototipe Halaman Pengumpulan 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5</w:t>
        </w:r>
        <w:r w:rsidR="0016718B">
          <w:rPr>
            <w:noProof/>
            <w:webHidden/>
          </w:rPr>
          <w:fldChar w:fldCharType="end"/>
        </w:r>
      </w:hyperlink>
    </w:p>
    <w:p w14:paraId="794A722D" w14:textId="487CC471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5" w:history="1">
        <w:r w:rsidR="0016718B" w:rsidRPr="0003328D">
          <w:rPr>
            <w:rStyle w:val="Hyperlink"/>
            <w:noProof/>
          </w:rPr>
          <w:t>Gambar 3. 41 Prototipe Halaman Dokumen Akhir  Pembimbing/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6</w:t>
        </w:r>
        <w:r w:rsidR="0016718B">
          <w:rPr>
            <w:noProof/>
            <w:webHidden/>
          </w:rPr>
          <w:fldChar w:fldCharType="end"/>
        </w:r>
      </w:hyperlink>
    </w:p>
    <w:p w14:paraId="380B2B79" w14:textId="227492D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6" w:history="1">
        <w:r w:rsidR="0016718B" w:rsidRPr="0003328D">
          <w:rPr>
            <w:rStyle w:val="Hyperlink"/>
            <w:noProof/>
          </w:rPr>
          <w:t>Gambar 3. 43 Prototipe Halaman Dashboard  Staf Prod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6</w:t>
        </w:r>
        <w:r w:rsidR="0016718B">
          <w:rPr>
            <w:noProof/>
            <w:webHidden/>
          </w:rPr>
          <w:fldChar w:fldCharType="end"/>
        </w:r>
      </w:hyperlink>
    </w:p>
    <w:p w14:paraId="1F8F9601" w14:textId="3F84FB93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67" w:history="1">
        <w:r w:rsidR="0016718B" w:rsidRPr="0003328D">
          <w:rPr>
            <w:rStyle w:val="Hyperlink"/>
            <w:noProof/>
          </w:rPr>
          <w:t>Gambar 3. 44 Prototipe Halaman Timeline Staf Prod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7</w:t>
        </w:r>
        <w:r w:rsidR="0016718B">
          <w:rPr>
            <w:noProof/>
            <w:webHidden/>
          </w:rPr>
          <w:fldChar w:fldCharType="end"/>
        </w:r>
      </w:hyperlink>
    </w:p>
    <w:p w14:paraId="740F935E" w14:textId="7486FBB6" w:rsidR="0016718B" w:rsidRDefault="00000000" w:rsidP="0016718B">
      <w:pPr>
        <w:pStyle w:val="TableofFigures"/>
        <w:tabs>
          <w:tab w:val="right" w:leader="dot" w:pos="7927"/>
        </w:tabs>
        <w:rPr>
          <w:noProof/>
        </w:rPr>
      </w:pPr>
      <w:hyperlink w:anchor="_Toc110238668" w:history="1">
        <w:r w:rsidR="0016718B" w:rsidRPr="0003328D">
          <w:rPr>
            <w:rStyle w:val="Hyperlink"/>
            <w:noProof/>
          </w:rPr>
          <w:t>Gambar 3. 45 Prototipe Halaman Dokumen Akhir Staf Prod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6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8</w:t>
        </w:r>
        <w:r w:rsidR="0016718B">
          <w:rPr>
            <w:noProof/>
            <w:webHidden/>
          </w:rPr>
          <w:fldChar w:fldCharType="end"/>
        </w:r>
      </w:hyperlink>
      <w:r w:rsidR="0016718B">
        <w:fldChar w:fldCharType="end"/>
      </w:r>
      <w:r w:rsidR="0016718B">
        <w:fldChar w:fldCharType="begin"/>
      </w:r>
      <w:r w:rsidR="0016718B">
        <w:instrText xml:space="preserve"> TOC \h \z \c "Gambar 4." </w:instrText>
      </w:r>
      <w:r w:rsidR="0016718B">
        <w:fldChar w:fldCharType="separate"/>
      </w:r>
    </w:p>
    <w:p w14:paraId="149567C6" w14:textId="5CBC244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699" w:history="1">
        <w:r w:rsidR="0016718B" w:rsidRPr="00AF41E0">
          <w:rPr>
            <w:rStyle w:val="Hyperlink"/>
            <w:noProof/>
          </w:rPr>
          <w:t>Gambar 4. 1 Sequence Diagram Logi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69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99</w:t>
        </w:r>
        <w:r w:rsidR="0016718B">
          <w:rPr>
            <w:noProof/>
            <w:webHidden/>
          </w:rPr>
          <w:fldChar w:fldCharType="end"/>
        </w:r>
      </w:hyperlink>
    </w:p>
    <w:p w14:paraId="42BADCB0" w14:textId="1C1313C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0" w:history="1">
        <w:r w:rsidR="0016718B" w:rsidRPr="00AF41E0">
          <w:rPr>
            <w:rStyle w:val="Hyperlink"/>
            <w:noProof/>
          </w:rPr>
          <w:t>Gambar 4. 2 Sequence Diagram Kelola Use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0</w:t>
        </w:r>
        <w:r w:rsidR="0016718B">
          <w:rPr>
            <w:noProof/>
            <w:webHidden/>
          </w:rPr>
          <w:fldChar w:fldCharType="end"/>
        </w:r>
      </w:hyperlink>
    </w:p>
    <w:p w14:paraId="15B129E7" w14:textId="3919431B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1" w:history="1">
        <w:r w:rsidR="0016718B" w:rsidRPr="00AF41E0">
          <w:rPr>
            <w:rStyle w:val="Hyperlink"/>
            <w:noProof/>
          </w:rPr>
          <w:t>Gambar 4. 3 Sequence Diagram Kelola Data Dose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1</w:t>
        </w:r>
        <w:r w:rsidR="0016718B">
          <w:rPr>
            <w:noProof/>
            <w:webHidden/>
          </w:rPr>
          <w:fldChar w:fldCharType="end"/>
        </w:r>
      </w:hyperlink>
    </w:p>
    <w:p w14:paraId="48A12DDA" w14:textId="686B96CE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2" w:history="1">
        <w:r w:rsidR="0016718B" w:rsidRPr="00AF41E0">
          <w:rPr>
            <w:rStyle w:val="Hyperlink"/>
            <w:noProof/>
          </w:rPr>
          <w:t>Gambar 4. 4 Sequence Diagram Kelola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2</w:t>
        </w:r>
        <w:r w:rsidR="0016718B">
          <w:rPr>
            <w:noProof/>
            <w:webHidden/>
          </w:rPr>
          <w:fldChar w:fldCharType="end"/>
        </w:r>
      </w:hyperlink>
    </w:p>
    <w:p w14:paraId="6A68E11B" w14:textId="4F15F3E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3" w:history="1">
        <w:r w:rsidR="0016718B" w:rsidRPr="00AF41E0">
          <w:rPr>
            <w:rStyle w:val="Hyperlink"/>
            <w:noProof/>
          </w:rPr>
          <w:t>Gambar 4. 5 Sequence Diagram Kelola Data 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3</w:t>
        </w:r>
        <w:r w:rsidR="0016718B">
          <w:rPr>
            <w:noProof/>
            <w:webHidden/>
          </w:rPr>
          <w:fldChar w:fldCharType="end"/>
        </w:r>
      </w:hyperlink>
    </w:p>
    <w:p w14:paraId="5490ABA3" w14:textId="2DAFEBA7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4" w:history="1">
        <w:r w:rsidR="0016718B" w:rsidRPr="00AF41E0">
          <w:rPr>
            <w:rStyle w:val="Hyperlink"/>
            <w:noProof/>
          </w:rPr>
          <w:t>Gambar 4. 6 Sequence Diagram Kelola Data Plotting Pembimbi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4</w:t>
        </w:r>
        <w:r w:rsidR="0016718B">
          <w:rPr>
            <w:noProof/>
            <w:webHidden/>
          </w:rPr>
          <w:fldChar w:fldCharType="end"/>
        </w:r>
      </w:hyperlink>
    </w:p>
    <w:p w14:paraId="4D157C75" w14:textId="294BAC3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5" w:history="1">
        <w:r w:rsidR="0016718B" w:rsidRPr="00AF41E0">
          <w:rPr>
            <w:rStyle w:val="Hyperlink"/>
            <w:noProof/>
          </w:rPr>
          <w:t>Gambar 4. 7 Sequence Diagram 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5</w:t>
        </w:r>
        <w:r w:rsidR="0016718B">
          <w:rPr>
            <w:noProof/>
            <w:webHidden/>
          </w:rPr>
          <w:fldChar w:fldCharType="end"/>
        </w:r>
      </w:hyperlink>
    </w:p>
    <w:p w14:paraId="4C547217" w14:textId="3A596CBC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6" w:history="1">
        <w:r w:rsidR="0016718B" w:rsidRPr="00AF41E0">
          <w:rPr>
            <w:rStyle w:val="Hyperlink"/>
            <w:noProof/>
          </w:rPr>
          <w:t>Gambar 4. 8 Sequence Diagram Kelola Bimbing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6</w:t>
        </w:r>
        <w:r w:rsidR="0016718B">
          <w:rPr>
            <w:noProof/>
            <w:webHidden/>
          </w:rPr>
          <w:fldChar w:fldCharType="end"/>
        </w:r>
      </w:hyperlink>
    </w:p>
    <w:p w14:paraId="5EA9B12C" w14:textId="774AFBD8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7" w:history="1">
        <w:r w:rsidR="0016718B" w:rsidRPr="00AF41E0">
          <w:rPr>
            <w:rStyle w:val="Hyperlink"/>
            <w:noProof/>
          </w:rPr>
          <w:t>Gambar 4. 9 Sequence Diagram Kelola Pengumpu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7</w:t>
        </w:r>
        <w:r w:rsidR="0016718B">
          <w:rPr>
            <w:noProof/>
            <w:webHidden/>
          </w:rPr>
          <w:fldChar w:fldCharType="end"/>
        </w:r>
      </w:hyperlink>
    </w:p>
    <w:p w14:paraId="2EFED681" w14:textId="7DD5930F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8" w:history="1">
        <w:r w:rsidR="0016718B" w:rsidRPr="00AF41E0">
          <w:rPr>
            <w:rStyle w:val="Hyperlink"/>
            <w:noProof/>
          </w:rPr>
          <w:t>Gambar 4. 10 Sequence Diagram Kelol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8</w:t>
        </w:r>
        <w:r w:rsidR="0016718B">
          <w:rPr>
            <w:noProof/>
            <w:webHidden/>
          </w:rPr>
          <w:fldChar w:fldCharType="end"/>
        </w:r>
      </w:hyperlink>
    </w:p>
    <w:p w14:paraId="0177CD76" w14:textId="56BD6EF8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09" w:history="1">
        <w:r w:rsidR="0016718B" w:rsidRPr="00AF41E0">
          <w:rPr>
            <w:rStyle w:val="Hyperlink"/>
            <w:noProof/>
          </w:rPr>
          <w:t>Gambar 4. 11 Sequence Diagram Kelola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0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9</w:t>
        </w:r>
        <w:r w:rsidR="0016718B">
          <w:rPr>
            <w:noProof/>
            <w:webHidden/>
          </w:rPr>
          <w:fldChar w:fldCharType="end"/>
        </w:r>
      </w:hyperlink>
    </w:p>
    <w:p w14:paraId="6C11DCFD" w14:textId="6F99B92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0" w:history="1">
        <w:r w:rsidR="0016718B" w:rsidRPr="00AF41E0">
          <w:rPr>
            <w:rStyle w:val="Hyperlink"/>
            <w:noProof/>
          </w:rPr>
          <w:t>Gambar 4. 12 Sequence Diagram Logout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09</w:t>
        </w:r>
        <w:r w:rsidR="0016718B">
          <w:rPr>
            <w:noProof/>
            <w:webHidden/>
          </w:rPr>
          <w:fldChar w:fldCharType="end"/>
        </w:r>
      </w:hyperlink>
    </w:p>
    <w:p w14:paraId="553D6406" w14:textId="003FC2A3" w:rsidR="0016718B" w:rsidRDefault="00000000" w:rsidP="0016718B">
      <w:pPr>
        <w:pStyle w:val="TableofFigures"/>
        <w:tabs>
          <w:tab w:val="right" w:leader="dot" w:pos="7927"/>
        </w:tabs>
        <w:rPr>
          <w:noProof/>
        </w:rPr>
      </w:pPr>
      <w:hyperlink w:anchor="_Toc110238711" w:history="1">
        <w:r w:rsidR="0016718B" w:rsidRPr="00AF41E0">
          <w:rPr>
            <w:rStyle w:val="Hyperlink"/>
            <w:noProof/>
          </w:rPr>
          <w:t>Gambar 4. 13 Class Diagram perancangan SIMMP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0</w:t>
        </w:r>
        <w:r w:rsidR="0016718B">
          <w:rPr>
            <w:noProof/>
            <w:webHidden/>
          </w:rPr>
          <w:fldChar w:fldCharType="end"/>
        </w:r>
      </w:hyperlink>
      <w:r w:rsidR="0016718B">
        <w:fldChar w:fldCharType="end"/>
      </w:r>
      <w:r w:rsidR="0016718B">
        <w:fldChar w:fldCharType="begin"/>
      </w:r>
      <w:r w:rsidR="0016718B">
        <w:instrText xml:space="preserve"> TOC \h \z \c "Gambar 5." </w:instrText>
      </w:r>
      <w:r w:rsidR="0016718B">
        <w:fldChar w:fldCharType="separate"/>
      </w:r>
    </w:p>
    <w:p w14:paraId="2F331239" w14:textId="7BB0555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2" w:history="1">
        <w:r w:rsidR="0016718B" w:rsidRPr="00CC61CB">
          <w:rPr>
            <w:rStyle w:val="Hyperlink"/>
            <w:noProof/>
          </w:rPr>
          <w:t>Gambar 5. 1 Impementasi Antarmuka Logi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29</w:t>
        </w:r>
        <w:r w:rsidR="0016718B">
          <w:rPr>
            <w:noProof/>
            <w:webHidden/>
          </w:rPr>
          <w:fldChar w:fldCharType="end"/>
        </w:r>
      </w:hyperlink>
    </w:p>
    <w:p w14:paraId="554ED897" w14:textId="185BDE7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3" w:history="1">
        <w:r w:rsidR="0016718B" w:rsidRPr="00CC61CB">
          <w:rPr>
            <w:rStyle w:val="Hyperlink"/>
            <w:noProof/>
          </w:rPr>
          <w:t>Gambar 5. 2 Impementasi Antarmuka Dashboard Koordinato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0</w:t>
        </w:r>
        <w:r w:rsidR="0016718B">
          <w:rPr>
            <w:noProof/>
            <w:webHidden/>
          </w:rPr>
          <w:fldChar w:fldCharType="end"/>
        </w:r>
      </w:hyperlink>
    </w:p>
    <w:p w14:paraId="4CD8086C" w14:textId="0E40B7E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4" w:history="1">
        <w:r w:rsidR="0016718B" w:rsidRPr="00CC61CB">
          <w:rPr>
            <w:rStyle w:val="Hyperlink"/>
            <w:noProof/>
          </w:rPr>
          <w:t>Gambar 5. 3 Impementasi Antarmuka Kelola Use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0</w:t>
        </w:r>
        <w:r w:rsidR="0016718B">
          <w:rPr>
            <w:noProof/>
            <w:webHidden/>
          </w:rPr>
          <w:fldChar w:fldCharType="end"/>
        </w:r>
      </w:hyperlink>
    </w:p>
    <w:p w14:paraId="16C802D6" w14:textId="264B111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5" w:history="1">
        <w:r w:rsidR="0016718B" w:rsidRPr="00CC61CB">
          <w:rPr>
            <w:rStyle w:val="Hyperlink"/>
            <w:noProof/>
          </w:rPr>
          <w:t>Gambar 5. 4 Impementasi Antarmuka Kelola Timeline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1</w:t>
        </w:r>
        <w:r w:rsidR="0016718B">
          <w:rPr>
            <w:noProof/>
            <w:webHidden/>
          </w:rPr>
          <w:fldChar w:fldCharType="end"/>
        </w:r>
      </w:hyperlink>
    </w:p>
    <w:p w14:paraId="122178ED" w14:textId="12981CA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6" w:history="1">
        <w:r w:rsidR="0016718B" w:rsidRPr="00CC61CB">
          <w:rPr>
            <w:rStyle w:val="Hyperlink"/>
            <w:noProof/>
          </w:rPr>
          <w:t>Gambar 5. 5 Impementasi Antarmuka Kelola Dose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1</w:t>
        </w:r>
        <w:r w:rsidR="0016718B">
          <w:rPr>
            <w:noProof/>
            <w:webHidden/>
          </w:rPr>
          <w:fldChar w:fldCharType="end"/>
        </w:r>
      </w:hyperlink>
    </w:p>
    <w:p w14:paraId="2928E3E1" w14:textId="66418F1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7" w:history="1">
        <w:r w:rsidR="0016718B" w:rsidRPr="00CC61CB">
          <w:rPr>
            <w:rStyle w:val="Hyperlink"/>
            <w:noProof/>
          </w:rPr>
          <w:t>Gambar 5. 6 Impementasi Antarmuka Kelola Data Penguji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2</w:t>
        </w:r>
        <w:r w:rsidR="0016718B">
          <w:rPr>
            <w:noProof/>
            <w:webHidden/>
          </w:rPr>
          <w:fldChar w:fldCharType="end"/>
        </w:r>
      </w:hyperlink>
    </w:p>
    <w:p w14:paraId="20BB0907" w14:textId="3C2BF4A6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8" w:history="1">
        <w:r w:rsidR="0016718B" w:rsidRPr="00CC61CB">
          <w:rPr>
            <w:rStyle w:val="Hyperlink"/>
            <w:noProof/>
          </w:rPr>
          <w:t>Gambar 5. 7 Impementasi Antarmuka Kelola Mahasiswa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2</w:t>
        </w:r>
        <w:r w:rsidR="0016718B">
          <w:rPr>
            <w:noProof/>
            <w:webHidden/>
          </w:rPr>
          <w:fldChar w:fldCharType="end"/>
        </w:r>
      </w:hyperlink>
    </w:p>
    <w:p w14:paraId="425626A9" w14:textId="4C1E24B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19" w:history="1">
        <w:r w:rsidR="0016718B" w:rsidRPr="00CC61CB">
          <w:rPr>
            <w:rStyle w:val="Hyperlink"/>
            <w:noProof/>
          </w:rPr>
          <w:t>Gambar 5. 8 Impementasi Antarmuka Plotting Pembimbi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19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3</w:t>
        </w:r>
        <w:r w:rsidR="0016718B">
          <w:rPr>
            <w:noProof/>
            <w:webHidden/>
          </w:rPr>
          <w:fldChar w:fldCharType="end"/>
        </w:r>
      </w:hyperlink>
    </w:p>
    <w:p w14:paraId="7E16086B" w14:textId="75684558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0" w:history="1">
        <w:r w:rsidR="0016718B" w:rsidRPr="00CC61CB">
          <w:rPr>
            <w:rStyle w:val="Hyperlink"/>
            <w:noProof/>
          </w:rPr>
          <w:t>Gambar 5. 9 Impementasi Antarmuka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0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3</w:t>
        </w:r>
        <w:r w:rsidR="0016718B">
          <w:rPr>
            <w:noProof/>
            <w:webHidden/>
          </w:rPr>
          <w:fldChar w:fldCharType="end"/>
        </w:r>
      </w:hyperlink>
    </w:p>
    <w:p w14:paraId="2E4DE7B5" w14:textId="7769F61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1" w:history="1">
        <w:r w:rsidR="0016718B" w:rsidRPr="00CC61CB">
          <w:rPr>
            <w:rStyle w:val="Hyperlink"/>
            <w:noProof/>
          </w:rPr>
          <w:t>Gambar 5. 10 Impementasi Antarmuka Pembeka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1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4</w:t>
        </w:r>
        <w:r w:rsidR="0016718B">
          <w:rPr>
            <w:noProof/>
            <w:webHidden/>
          </w:rPr>
          <w:fldChar w:fldCharType="end"/>
        </w:r>
      </w:hyperlink>
    </w:p>
    <w:p w14:paraId="7DBEE7E3" w14:textId="3CA5A123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2" w:history="1">
        <w:r w:rsidR="0016718B" w:rsidRPr="00CC61CB">
          <w:rPr>
            <w:rStyle w:val="Hyperlink"/>
            <w:noProof/>
          </w:rPr>
          <w:t>Gambar 5. 11 Impementasi Antarmuk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2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4</w:t>
        </w:r>
        <w:r w:rsidR="0016718B">
          <w:rPr>
            <w:noProof/>
            <w:webHidden/>
          </w:rPr>
          <w:fldChar w:fldCharType="end"/>
        </w:r>
      </w:hyperlink>
    </w:p>
    <w:p w14:paraId="1FD2E734" w14:textId="268ECA5A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3" w:history="1">
        <w:r w:rsidR="0016718B" w:rsidRPr="00CC61CB">
          <w:rPr>
            <w:rStyle w:val="Hyperlink"/>
            <w:noProof/>
          </w:rPr>
          <w:t>Gambar 5. 12 Impementasi Antarmuka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3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5</w:t>
        </w:r>
        <w:r w:rsidR="0016718B">
          <w:rPr>
            <w:noProof/>
            <w:webHidden/>
          </w:rPr>
          <w:fldChar w:fldCharType="end"/>
        </w:r>
      </w:hyperlink>
    </w:p>
    <w:p w14:paraId="78FC738E" w14:textId="426AA050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4" w:history="1">
        <w:r w:rsidR="0016718B" w:rsidRPr="00CC61CB">
          <w:rPr>
            <w:rStyle w:val="Hyperlink"/>
            <w:noProof/>
          </w:rPr>
          <w:t>Gambar 5. 13 Impementasi Antarmuka Timeline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4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5</w:t>
        </w:r>
        <w:r w:rsidR="0016718B">
          <w:rPr>
            <w:noProof/>
            <w:webHidden/>
          </w:rPr>
          <w:fldChar w:fldCharType="end"/>
        </w:r>
      </w:hyperlink>
    </w:p>
    <w:p w14:paraId="07E9FB3C" w14:textId="62C7D6F5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5" w:history="1">
        <w:r w:rsidR="0016718B" w:rsidRPr="00CC61CB">
          <w:rPr>
            <w:rStyle w:val="Hyperlink"/>
            <w:noProof/>
          </w:rPr>
          <w:t>Gambar 5. 14 Impementasi Antarmuka Bimbing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5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6</w:t>
        </w:r>
        <w:r w:rsidR="0016718B">
          <w:rPr>
            <w:noProof/>
            <w:webHidden/>
          </w:rPr>
          <w:fldChar w:fldCharType="end"/>
        </w:r>
      </w:hyperlink>
    </w:p>
    <w:p w14:paraId="3657EEF6" w14:textId="1A8A5999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6" w:history="1">
        <w:r w:rsidR="0016718B" w:rsidRPr="00CC61CB">
          <w:rPr>
            <w:rStyle w:val="Hyperlink"/>
            <w:noProof/>
          </w:rPr>
          <w:t>Gambar 5. 15 Impementasi Antarmuka Pengumpulan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6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6</w:t>
        </w:r>
        <w:r w:rsidR="0016718B">
          <w:rPr>
            <w:noProof/>
            <w:webHidden/>
          </w:rPr>
          <w:fldChar w:fldCharType="end"/>
        </w:r>
      </w:hyperlink>
    </w:p>
    <w:p w14:paraId="667715C0" w14:textId="257FE97D" w:rsidR="0016718B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727" w:history="1">
        <w:r w:rsidR="0016718B" w:rsidRPr="00CC61CB">
          <w:rPr>
            <w:rStyle w:val="Hyperlink"/>
            <w:noProof/>
          </w:rPr>
          <w:t>Gambar 5. 16 Impementasi Antarmuka Sidang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7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7</w:t>
        </w:r>
        <w:r w:rsidR="0016718B">
          <w:rPr>
            <w:noProof/>
            <w:webHidden/>
          </w:rPr>
          <w:fldChar w:fldCharType="end"/>
        </w:r>
      </w:hyperlink>
    </w:p>
    <w:p w14:paraId="7BB553B1" w14:textId="5B90ECE6" w:rsidR="007905D9" w:rsidRDefault="00000000" w:rsidP="0016718B">
      <w:pPr>
        <w:pStyle w:val="TableofFigures"/>
        <w:tabs>
          <w:tab w:val="right" w:leader="dot" w:pos="7927"/>
        </w:tabs>
        <w:rPr>
          <w:noProof/>
        </w:rPr>
      </w:pPr>
      <w:hyperlink w:anchor="_Toc110238728" w:history="1">
        <w:r w:rsidR="0016718B" w:rsidRPr="00CC61CB">
          <w:rPr>
            <w:rStyle w:val="Hyperlink"/>
            <w:noProof/>
          </w:rPr>
          <w:t>Gambar 5. 17 Impementasi Antarmuka Dokumen Akhir</w:t>
        </w:r>
        <w:r w:rsidR="0016718B">
          <w:rPr>
            <w:noProof/>
            <w:webHidden/>
          </w:rPr>
          <w:tab/>
        </w:r>
        <w:r w:rsidR="0016718B">
          <w:rPr>
            <w:noProof/>
            <w:webHidden/>
          </w:rPr>
          <w:fldChar w:fldCharType="begin"/>
        </w:r>
        <w:r w:rsidR="0016718B">
          <w:rPr>
            <w:noProof/>
            <w:webHidden/>
          </w:rPr>
          <w:instrText xml:space="preserve"> PAGEREF _Toc110238728 \h </w:instrText>
        </w:r>
        <w:r w:rsidR="0016718B">
          <w:rPr>
            <w:noProof/>
            <w:webHidden/>
          </w:rPr>
        </w:r>
        <w:r w:rsidR="0016718B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7</w:t>
        </w:r>
        <w:r w:rsidR="0016718B">
          <w:rPr>
            <w:noProof/>
            <w:webHidden/>
          </w:rPr>
          <w:fldChar w:fldCharType="end"/>
        </w:r>
      </w:hyperlink>
      <w:r w:rsidR="0016718B">
        <w:fldChar w:fldCharType="end"/>
      </w:r>
      <w:r w:rsidR="007905D9">
        <w:fldChar w:fldCharType="begin"/>
      </w:r>
      <w:r w:rsidR="007905D9">
        <w:instrText xml:space="preserve"> TOC \h \z \c "Gambar 8." </w:instrText>
      </w:r>
      <w:r w:rsidR="007905D9">
        <w:fldChar w:fldCharType="separate"/>
      </w:r>
    </w:p>
    <w:p w14:paraId="7658B5F8" w14:textId="77E1D2AA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45" w:history="1">
        <w:r w:rsidR="007905D9" w:rsidRPr="00B877AE">
          <w:rPr>
            <w:rStyle w:val="Hyperlink"/>
            <w:noProof/>
          </w:rPr>
          <w:t>Gambar 8. 1 Instalasi XAMPP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4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6</w:t>
        </w:r>
        <w:r w:rsidR="007905D9">
          <w:rPr>
            <w:noProof/>
            <w:webHidden/>
          </w:rPr>
          <w:fldChar w:fldCharType="end"/>
        </w:r>
      </w:hyperlink>
    </w:p>
    <w:p w14:paraId="4449D0EC" w14:textId="30FB8E43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46" w:history="1">
        <w:r w:rsidR="007905D9" w:rsidRPr="00B877AE">
          <w:rPr>
            <w:rStyle w:val="Hyperlink"/>
            <w:noProof/>
          </w:rPr>
          <w:t>Gambar 8. 2 Message Box XAMPP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4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7</w:t>
        </w:r>
        <w:r w:rsidR="007905D9">
          <w:rPr>
            <w:noProof/>
            <w:webHidden/>
          </w:rPr>
          <w:fldChar w:fldCharType="end"/>
        </w:r>
      </w:hyperlink>
    </w:p>
    <w:p w14:paraId="5EE0C1E1" w14:textId="741CD05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47" w:history="1">
        <w:r w:rsidR="007905D9" w:rsidRPr="00B877AE">
          <w:rPr>
            <w:rStyle w:val="Hyperlink"/>
            <w:noProof/>
          </w:rPr>
          <w:t>Gambar 8. 3 Mengaktifkan XAMPP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4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7</w:t>
        </w:r>
        <w:r w:rsidR="007905D9">
          <w:rPr>
            <w:noProof/>
            <w:webHidden/>
          </w:rPr>
          <w:fldChar w:fldCharType="end"/>
        </w:r>
      </w:hyperlink>
    </w:p>
    <w:p w14:paraId="6F7AADE6" w14:textId="7231BFD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48" w:history="1">
        <w:r w:rsidR="007905D9" w:rsidRPr="00B877AE">
          <w:rPr>
            <w:rStyle w:val="Hyperlink"/>
            <w:noProof/>
          </w:rPr>
          <w:t>Gambar 8. 4 Halaman Utama phpMyAdmi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48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8</w:t>
        </w:r>
        <w:r w:rsidR="007905D9">
          <w:rPr>
            <w:noProof/>
            <w:webHidden/>
          </w:rPr>
          <w:fldChar w:fldCharType="end"/>
        </w:r>
      </w:hyperlink>
    </w:p>
    <w:p w14:paraId="506E569A" w14:textId="14E517A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49" w:history="1">
        <w:r w:rsidR="007905D9" w:rsidRPr="00B877AE">
          <w:rPr>
            <w:rStyle w:val="Hyperlink"/>
            <w:noProof/>
          </w:rPr>
          <w:t>Gambar 8. 5 Halaman Create Database phpMyAdmi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49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8</w:t>
        </w:r>
        <w:r w:rsidR="007905D9">
          <w:rPr>
            <w:noProof/>
            <w:webHidden/>
          </w:rPr>
          <w:fldChar w:fldCharType="end"/>
        </w:r>
      </w:hyperlink>
    </w:p>
    <w:p w14:paraId="33FD2A23" w14:textId="46E35F98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50" w:history="1">
        <w:r w:rsidR="007905D9" w:rsidRPr="00B877AE">
          <w:rPr>
            <w:rStyle w:val="Hyperlink"/>
            <w:noProof/>
          </w:rPr>
          <w:t>Gambar 8. 6 Halaman Database SIMMP di phpMyAdmi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50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9</w:t>
        </w:r>
        <w:r w:rsidR="007905D9">
          <w:rPr>
            <w:noProof/>
            <w:webHidden/>
          </w:rPr>
          <w:fldChar w:fldCharType="end"/>
        </w:r>
      </w:hyperlink>
    </w:p>
    <w:p w14:paraId="1246528A" w14:textId="25787D2D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51" w:history="1">
        <w:r w:rsidR="007905D9" w:rsidRPr="00B877AE">
          <w:rPr>
            <w:rStyle w:val="Hyperlink"/>
            <w:noProof/>
          </w:rPr>
          <w:t>Gambar 8. 7 Halaman Login SIMMP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5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9</w:t>
        </w:r>
        <w:r w:rsidR="007905D9">
          <w:rPr>
            <w:noProof/>
            <w:webHidden/>
          </w:rPr>
          <w:fldChar w:fldCharType="end"/>
        </w:r>
      </w:hyperlink>
    </w:p>
    <w:p w14:paraId="2ED93919" w14:textId="7C77622D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8952" w:history="1">
        <w:r w:rsidR="007905D9" w:rsidRPr="00B877AE">
          <w:rPr>
            <w:rStyle w:val="Hyperlink"/>
            <w:noProof/>
          </w:rPr>
          <w:t>Gambar 8. 8 Halaman Dashboard SIMMP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8952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60</w:t>
        </w:r>
        <w:r w:rsidR="007905D9">
          <w:rPr>
            <w:noProof/>
            <w:webHidden/>
          </w:rPr>
          <w:fldChar w:fldCharType="end"/>
        </w:r>
      </w:hyperlink>
    </w:p>
    <w:p w14:paraId="587D8DB4" w14:textId="0B489CD5" w:rsidR="00704D14" w:rsidRPr="00704D14" w:rsidRDefault="007905D9" w:rsidP="0016718B">
      <w:pPr>
        <w:pStyle w:val="TableofFigures"/>
        <w:tabs>
          <w:tab w:val="right" w:leader="dot" w:pos="7927"/>
        </w:tabs>
        <w:sectPr w:rsidR="00704D14" w:rsidRPr="00704D14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fldChar w:fldCharType="end"/>
      </w:r>
      <w:r w:rsidR="0016718B" w:rsidRPr="00704D14">
        <w:t xml:space="preserve"> </w:t>
      </w:r>
    </w:p>
    <w:p w14:paraId="413A5EF8" w14:textId="6D76E882" w:rsidR="008C7F45" w:rsidRPr="005313E0" w:rsidRDefault="008C7F45" w:rsidP="00F97497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bookmarkStart w:id="6" w:name="_Toc68545042"/>
      <w:bookmarkStart w:id="7" w:name="_Toc78230691"/>
      <w:bookmarkStart w:id="8" w:name="_Toc110248255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DAFTAR TABEL</w:t>
      </w:r>
      <w:bookmarkEnd w:id="6"/>
      <w:bookmarkEnd w:id="7"/>
      <w:bookmarkEnd w:id="8"/>
    </w:p>
    <w:p w14:paraId="551AC2F2" w14:textId="77777777" w:rsidR="008C7F45" w:rsidRDefault="008C7F45" w:rsidP="00FB795F">
      <w:pPr>
        <w:pStyle w:val="TableofFigures"/>
        <w:tabs>
          <w:tab w:val="right" w:leader="dot" w:pos="7927"/>
        </w:tabs>
        <w:spacing w:line="360" w:lineRule="auto"/>
        <w:rPr>
          <w:b/>
          <w:bCs/>
        </w:rPr>
      </w:pPr>
    </w:p>
    <w:p w14:paraId="4A2EA039" w14:textId="58E8BE5E" w:rsidR="007905D9" w:rsidRDefault="00000000" w:rsidP="007905D9">
      <w:pPr>
        <w:pStyle w:val="TableofFigures"/>
        <w:tabs>
          <w:tab w:val="right" w:leader="dot" w:pos="7927"/>
        </w:tabs>
        <w:rPr>
          <w:noProof/>
        </w:rPr>
      </w:pPr>
      <w:fldSimple w:instr=" TOC \h \z \c &quot;Tabel 1.&quot; ">
        <w:hyperlink w:anchor="_Toc110238979" w:history="1">
          <w:r w:rsidR="007905D9" w:rsidRPr="00465605">
            <w:rPr>
              <w:rStyle w:val="Hyperlink"/>
              <w:noProof/>
            </w:rPr>
            <w:t>Tabel 1. 1 Tabel Aturan Penomoran</w:t>
          </w:r>
          <w:r w:rsidR="007905D9">
            <w:rPr>
              <w:noProof/>
              <w:webHidden/>
            </w:rPr>
            <w:tab/>
          </w:r>
          <w:r w:rsidR="007905D9">
            <w:rPr>
              <w:noProof/>
              <w:webHidden/>
            </w:rPr>
            <w:fldChar w:fldCharType="begin"/>
          </w:r>
          <w:r w:rsidR="007905D9">
            <w:rPr>
              <w:noProof/>
              <w:webHidden/>
            </w:rPr>
            <w:instrText xml:space="preserve"> PAGEREF _Toc110238979 \h </w:instrText>
          </w:r>
          <w:r w:rsidR="007905D9">
            <w:rPr>
              <w:noProof/>
              <w:webHidden/>
            </w:rPr>
          </w:r>
          <w:r w:rsidR="007905D9">
            <w:rPr>
              <w:noProof/>
              <w:webHidden/>
            </w:rPr>
            <w:fldChar w:fldCharType="separate"/>
          </w:r>
          <w:r w:rsidR="00776DB9">
            <w:rPr>
              <w:noProof/>
              <w:webHidden/>
            </w:rPr>
            <w:t>20</w:t>
          </w:r>
          <w:r w:rsidR="007905D9">
            <w:rPr>
              <w:noProof/>
              <w:webHidden/>
            </w:rPr>
            <w:fldChar w:fldCharType="end"/>
          </w:r>
        </w:hyperlink>
      </w:fldSimple>
      <w:r w:rsidR="007905D9">
        <w:fldChar w:fldCharType="begin"/>
      </w:r>
      <w:r w:rsidR="007905D9">
        <w:instrText xml:space="preserve"> TOC \h \z \c "Tabel 2." </w:instrText>
      </w:r>
      <w:r w:rsidR="007905D9">
        <w:fldChar w:fldCharType="separate"/>
      </w:r>
    </w:p>
    <w:p w14:paraId="79C57CD3" w14:textId="5A1989D4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0" w:history="1">
        <w:r w:rsidR="007905D9" w:rsidRPr="00AE17A3">
          <w:rPr>
            <w:rStyle w:val="Hyperlink"/>
            <w:noProof/>
          </w:rPr>
          <w:t>Tabel 2. 1 Kebutuhan Fungsional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0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25</w:t>
        </w:r>
        <w:r w:rsidR="007905D9">
          <w:rPr>
            <w:noProof/>
            <w:webHidden/>
          </w:rPr>
          <w:fldChar w:fldCharType="end"/>
        </w:r>
      </w:hyperlink>
    </w:p>
    <w:p w14:paraId="2852ADDB" w14:textId="6B69FED0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1" w:history="1">
        <w:r w:rsidR="007905D9" w:rsidRPr="00AE17A3">
          <w:rPr>
            <w:rStyle w:val="Hyperlink"/>
            <w:noProof/>
          </w:rPr>
          <w:t>Tabel 2. 2 Aktor Use Case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28</w:t>
        </w:r>
        <w:r w:rsidR="007905D9">
          <w:rPr>
            <w:noProof/>
            <w:webHidden/>
          </w:rPr>
          <w:fldChar w:fldCharType="end"/>
        </w:r>
      </w:hyperlink>
    </w:p>
    <w:p w14:paraId="06E46023" w14:textId="1CD2B1F1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2" w:history="1">
        <w:r w:rsidR="007905D9" w:rsidRPr="00AE17A3">
          <w:rPr>
            <w:rStyle w:val="Hyperlink"/>
            <w:noProof/>
          </w:rPr>
          <w:t>Tabel 2. 3 Definisi Use Case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2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29</w:t>
        </w:r>
        <w:r w:rsidR="007905D9">
          <w:rPr>
            <w:noProof/>
            <w:webHidden/>
          </w:rPr>
          <w:fldChar w:fldCharType="end"/>
        </w:r>
      </w:hyperlink>
    </w:p>
    <w:p w14:paraId="0248CD53" w14:textId="79F20CC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3" w:history="1">
        <w:r w:rsidR="007905D9" w:rsidRPr="00AE17A3">
          <w:rPr>
            <w:rStyle w:val="Hyperlink"/>
            <w:noProof/>
          </w:rPr>
          <w:t>Tabel 2. 4  Skenario Use Case Logi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3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0</w:t>
        </w:r>
        <w:r w:rsidR="007905D9">
          <w:rPr>
            <w:noProof/>
            <w:webHidden/>
          </w:rPr>
          <w:fldChar w:fldCharType="end"/>
        </w:r>
      </w:hyperlink>
    </w:p>
    <w:p w14:paraId="3DF99BE1" w14:textId="6061FE96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4" w:history="1">
        <w:r w:rsidR="007905D9" w:rsidRPr="00AE17A3">
          <w:rPr>
            <w:rStyle w:val="Hyperlink"/>
            <w:noProof/>
          </w:rPr>
          <w:t>Tabel 2. 5 Skenario Use Case Kelola Timeline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4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1</w:t>
        </w:r>
        <w:r w:rsidR="007905D9">
          <w:rPr>
            <w:noProof/>
            <w:webHidden/>
          </w:rPr>
          <w:fldChar w:fldCharType="end"/>
        </w:r>
      </w:hyperlink>
    </w:p>
    <w:p w14:paraId="2BDDDF75" w14:textId="3F0E0755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5" w:history="1">
        <w:r w:rsidR="007905D9" w:rsidRPr="00AE17A3">
          <w:rPr>
            <w:rStyle w:val="Hyperlink"/>
            <w:noProof/>
          </w:rPr>
          <w:t>Tabel 2. 6 Skenario Use Case Kelola Data Dose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3</w:t>
        </w:r>
        <w:r w:rsidR="007905D9">
          <w:rPr>
            <w:noProof/>
            <w:webHidden/>
          </w:rPr>
          <w:fldChar w:fldCharType="end"/>
        </w:r>
      </w:hyperlink>
    </w:p>
    <w:p w14:paraId="79D25861" w14:textId="5622BEC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6" w:history="1">
        <w:r w:rsidR="007905D9" w:rsidRPr="00AE17A3">
          <w:rPr>
            <w:rStyle w:val="Hyperlink"/>
            <w:noProof/>
          </w:rPr>
          <w:t>Tabel 2. 7 Skenario Use Case Kelola Penguji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5</w:t>
        </w:r>
        <w:r w:rsidR="007905D9">
          <w:rPr>
            <w:noProof/>
            <w:webHidden/>
          </w:rPr>
          <w:fldChar w:fldCharType="end"/>
        </w:r>
      </w:hyperlink>
    </w:p>
    <w:p w14:paraId="15956904" w14:textId="799C3873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7" w:history="1">
        <w:r w:rsidR="007905D9" w:rsidRPr="00AE17A3">
          <w:rPr>
            <w:rStyle w:val="Hyperlink"/>
            <w:noProof/>
          </w:rPr>
          <w:t>Tabel 2. 8 Skenario Use Case Kelola Mahasiswa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7</w:t>
        </w:r>
        <w:r w:rsidR="007905D9">
          <w:rPr>
            <w:noProof/>
            <w:webHidden/>
          </w:rPr>
          <w:fldChar w:fldCharType="end"/>
        </w:r>
      </w:hyperlink>
    </w:p>
    <w:p w14:paraId="1FEA87F6" w14:textId="093DC963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8" w:history="1">
        <w:r w:rsidR="007905D9" w:rsidRPr="00AE17A3">
          <w:rPr>
            <w:rStyle w:val="Hyperlink"/>
            <w:noProof/>
          </w:rPr>
          <w:t>Tabel 2. 9 Skenario Use Case kelola Plotting Pembimbi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8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39</w:t>
        </w:r>
        <w:r w:rsidR="007905D9">
          <w:rPr>
            <w:noProof/>
            <w:webHidden/>
          </w:rPr>
          <w:fldChar w:fldCharType="end"/>
        </w:r>
      </w:hyperlink>
    </w:p>
    <w:p w14:paraId="036EA31D" w14:textId="6192C8C1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29" w:history="1">
        <w:r w:rsidR="007905D9" w:rsidRPr="00AE17A3">
          <w:rPr>
            <w:rStyle w:val="Hyperlink"/>
            <w:noProof/>
          </w:rPr>
          <w:t>Tabel 2. 10 Skenario Use Case Kelola Pembeka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29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1</w:t>
        </w:r>
        <w:r w:rsidR="007905D9">
          <w:rPr>
            <w:noProof/>
            <w:webHidden/>
          </w:rPr>
          <w:fldChar w:fldCharType="end"/>
        </w:r>
      </w:hyperlink>
    </w:p>
    <w:p w14:paraId="46745299" w14:textId="60BC21B4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0" w:history="1">
        <w:r w:rsidR="007905D9" w:rsidRPr="00AE17A3">
          <w:rPr>
            <w:rStyle w:val="Hyperlink"/>
            <w:noProof/>
          </w:rPr>
          <w:t>Tabel 2. 11 Skenario Use Case Kelola Use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0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3</w:t>
        </w:r>
        <w:r w:rsidR="007905D9">
          <w:rPr>
            <w:noProof/>
            <w:webHidden/>
          </w:rPr>
          <w:fldChar w:fldCharType="end"/>
        </w:r>
      </w:hyperlink>
    </w:p>
    <w:p w14:paraId="779180DC" w14:textId="5D140983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1" w:history="1">
        <w:r w:rsidR="007905D9" w:rsidRPr="00AE17A3">
          <w:rPr>
            <w:rStyle w:val="Hyperlink"/>
            <w:noProof/>
          </w:rPr>
          <w:t>Tabel 2. 12 Skenario Use Case Kelola Bimbing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4</w:t>
        </w:r>
        <w:r w:rsidR="007905D9">
          <w:rPr>
            <w:noProof/>
            <w:webHidden/>
          </w:rPr>
          <w:fldChar w:fldCharType="end"/>
        </w:r>
      </w:hyperlink>
    </w:p>
    <w:p w14:paraId="24096A7D" w14:textId="612CAF5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2" w:history="1">
        <w:r w:rsidR="007905D9" w:rsidRPr="00AE17A3">
          <w:rPr>
            <w:rStyle w:val="Hyperlink"/>
            <w:noProof/>
          </w:rPr>
          <w:t>Tabel 2. 13 Skenario Use Case Kelola Pengumpu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2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7</w:t>
        </w:r>
        <w:r w:rsidR="007905D9">
          <w:rPr>
            <w:noProof/>
            <w:webHidden/>
          </w:rPr>
          <w:fldChar w:fldCharType="end"/>
        </w:r>
      </w:hyperlink>
    </w:p>
    <w:p w14:paraId="18470CE9" w14:textId="52A33D32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3" w:history="1">
        <w:r w:rsidR="007905D9" w:rsidRPr="00AE17A3">
          <w:rPr>
            <w:rStyle w:val="Hyperlink"/>
            <w:noProof/>
          </w:rPr>
          <w:t>Tabel 2. 14 Skenario Use Case Kelola Dokumen Akhi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3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49</w:t>
        </w:r>
        <w:r w:rsidR="007905D9">
          <w:rPr>
            <w:noProof/>
            <w:webHidden/>
          </w:rPr>
          <w:fldChar w:fldCharType="end"/>
        </w:r>
      </w:hyperlink>
    </w:p>
    <w:p w14:paraId="78C715C4" w14:textId="60950AF2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4" w:history="1">
        <w:r w:rsidR="007905D9" w:rsidRPr="00AE17A3">
          <w:rPr>
            <w:rStyle w:val="Hyperlink"/>
            <w:noProof/>
          </w:rPr>
          <w:t>Tabel 2. 15 Skenario Use Case Kelola Sida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4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1</w:t>
        </w:r>
        <w:r w:rsidR="007905D9">
          <w:rPr>
            <w:noProof/>
            <w:webHidden/>
          </w:rPr>
          <w:fldChar w:fldCharType="end"/>
        </w:r>
      </w:hyperlink>
    </w:p>
    <w:p w14:paraId="1E3D6E60" w14:textId="1D36F870" w:rsidR="00704D14" w:rsidRDefault="00000000" w:rsidP="007905D9">
      <w:pPr>
        <w:pStyle w:val="TableofFigures"/>
        <w:tabs>
          <w:tab w:val="right" w:leader="dot" w:pos="7927"/>
        </w:tabs>
      </w:pPr>
      <w:hyperlink w:anchor="_Toc110239035" w:history="1">
        <w:r w:rsidR="007905D9" w:rsidRPr="00AE17A3">
          <w:rPr>
            <w:rStyle w:val="Hyperlink"/>
            <w:noProof/>
          </w:rPr>
          <w:t>Tabel 2. 16 Skenario Use Case Logout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52</w:t>
        </w:r>
        <w:r w:rsidR="007905D9">
          <w:rPr>
            <w:noProof/>
            <w:webHidden/>
          </w:rPr>
          <w:fldChar w:fldCharType="end"/>
        </w:r>
      </w:hyperlink>
      <w:r w:rsidR="007905D9">
        <w:fldChar w:fldCharType="end"/>
      </w:r>
    </w:p>
    <w:p w14:paraId="3AE7A4B2" w14:textId="652981A1" w:rsidR="007905D9" w:rsidRDefault="007905D9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r>
        <w:fldChar w:fldCharType="begin"/>
      </w:r>
      <w:r>
        <w:instrText xml:space="preserve"> TOC \h \z \c "Tabel 3." </w:instrText>
      </w:r>
      <w:r>
        <w:fldChar w:fldCharType="separate"/>
      </w:r>
      <w:hyperlink w:anchor="_Toc110239036" w:history="1">
        <w:r w:rsidRPr="00813D56">
          <w:rPr>
            <w:rStyle w:val="Hyperlink"/>
            <w:noProof/>
          </w:rPr>
          <w:t>Tabel 3. 1 Kelas Anali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2390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63A60718" w14:textId="4B2BC17D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7" w:history="1">
        <w:r w:rsidR="007905D9" w:rsidRPr="00813D56">
          <w:rPr>
            <w:rStyle w:val="Hyperlink"/>
            <w:noProof/>
          </w:rPr>
          <w:t>Tabel 3. 2 Tanggung Jawab dan Atribut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4</w:t>
        </w:r>
        <w:r w:rsidR="007905D9">
          <w:rPr>
            <w:noProof/>
            <w:webHidden/>
          </w:rPr>
          <w:fldChar w:fldCharType="end"/>
        </w:r>
      </w:hyperlink>
    </w:p>
    <w:p w14:paraId="736B1A07" w14:textId="79EC373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38" w:history="1">
        <w:r w:rsidR="007905D9" w:rsidRPr="00813D56">
          <w:rPr>
            <w:rStyle w:val="Hyperlink"/>
            <w:noProof/>
          </w:rPr>
          <w:t>Tabel 3. 3 Identifikasi Paket Analisis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8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6</w:t>
        </w:r>
        <w:r w:rsidR="007905D9">
          <w:rPr>
            <w:noProof/>
            <w:webHidden/>
          </w:rPr>
          <w:fldChar w:fldCharType="end"/>
        </w:r>
      </w:hyperlink>
    </w:p>
    <w:p w14:paraId="4C86FDB2" w14:textId="694FC251" w:rsidR="007905D9" w:rsidRDefault="00000000" w:rsidP="007905D9">
      <w:pPr>
        <w:pStyle w:val="TableofFigures"/>
        <w:tabs>
          <w:tab w:val="right" w:leader="dot" w:pos="7927"/>
        </w:tabs>
        <w:rPr>
          <w:noProof/>
        </w:rPr>
      </w:pPr>
      <w:hyperlink w:anchor="_Toc110239039" w:history="1">
        <w:r w:rsidR="007905D9" w:rsidRPr="00813D56">
          <w:rPr>
            <w:rStyle w:val="Hyperlink"/>
            <w:noProof/>
          </w:rPr>
          <w:t>Tabel 3. 4 Identifikasi Kelas Analisis Tiap Paket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39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78</w:t>
        </w:r>
        <w:r w:rsidR="007905D9">
          <w:rPr>
            <w:noProof/>
            <w:webHidden/>
          </w:rPr>
          <w:fldChar w:fldCharType="end"/>
        </w:r>
      </w:hyperlink>
      <w:r w:rsidR="007905D9">
        <w:fldChar w:fldCharType="end"/>
      </w:r>
      <w:r w:rsidR="007905D9">
        <w:fldChar w:fldCharType="begin"/>
      </w:r>
      <w:r w:rsidR="007905D9">
        <w:instrText xml:space="preserve"> TOC \h \z \c "Tabel 4." </w:instrText>
      </w:r>
      <w:r w:rsidR="007905D9">
        <w:fldChar w:fldCharType="separate"/>
      </w:r>
    </w:p>
    <w:p w14:paraId="71BF7EF0" w14:textId="798F31F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4" w:history="1">
        <w:r w:rsidR="007905D9" w:rsidRPr="004D4212">
          <w:rPr>
            <w:rStyle w:val="Hyperlink"/>
            <w:noProof/>
          </w:rPr>
          <w:t>Tabel 4. 1 Tabel Kelas Perancang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4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1</w:t>
        </w:r>
        <w:r w:rsidR="007905D9">
          <w:rPr>
            <w:noProof/>
            <w:webHidden/>
          </w:rPr>
          <w:fldChar w:fldCharType="end"/>
        </w:r>
      </w:hyperlink>
    </w:p>
    <w:p w14:paraId="5A759EE5" w14:textId="45FA41D9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5" w:history="1">
        <w:r w:rsidR="007905D9" w:rsidRPr="004D4212">
          <w:rPr>
            <w:rStyle w:val="Hyperlink"/>
            <w:noProof/>
          </w:rPr>
          <w:t>Tabel 4. 2 operasi dan Atribut Kelas Auth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1</w:t>
        </w:r>
        <w:r w:rsidR="007905D9">
          <w:rPr>
            <w:noProof/>
            <w:webHidden/>
          </w:rPr>
          <w:fldChar w:fldCharType="end"/>
        </w:r>
      </w:hyperlink>
    </w:p>
    <w:p w14:paraId="6D5D8BA2" w14:textId="678BB89D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6" w:history="1">
        <w:r w:rsidR="007905D9" w:rsidRPr="004D4212">
          <w:rPr>
            <w:rStyle w:val="Hyperlink"/>
            <w:noProof/>
          </w:rPr>
          <w:t>Tabel 4. 3 operasi dan Atribut Kelas Use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2</w:t>
        </w:r>
        <w:r w:rsidR="007905D9">
          <w:rPr>
            <w:noProof/>
            <w:webHidden/>
          </w:rPr>
          <w:fldChar w:fldCharType="end"/>
        </w:r>
      </w:hyperlink>
    </w:p>
    <w:p w14:paraId="38C2BAE4" w14:textId="1C023A9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7" w:history="1">
        <w:r w:rsidR="007905D9" w:rsidRPr="004D4212">
          <w:rPr>
            <w:rStyle w:val="Hyperlink"/>
            <w:noProof/>
          </w:rPr>
          <w:t>Tabel 4. 4 operasi dan Atribut Kelas Dose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2</w:t>
        </w:r>
        <w:r w:rsidR="007905D9">
          <w:rPr>
            <w:noProof/>
            <w:webHidden/>
          </w:rPr>
          <w:fldChar w:fldCharType="end"/>
        </w:r>
      </w:hyperlink>
    </w:p>
    <w:p w14:paraId="21888C2E" w14:textId="1E20DAB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8" w:history="1">
        <w:r w:rsidR="007905D9" w:rsidRPr="004D4212">
          <w:rPr>
            <w:rStyle w:val="Hyperlink"/>
            <w:noProof/>
          </w:rPr>
          <w:t>Tabel 4. 5 operasi dan Atribut Kelas Penguji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8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3</w:t>
        </w:r>
        <w:r w:rsidR="007905D9">
          <w:rPr>
            <w:noProof/>
            <w:webHidden/>
          </w:rPr>
          <w:fldChar w:fldCharType="end"/>
        </w:r>
      </w:hyperlink>
    </w:p>
    <w:p w14:paraId="0E7681E7" w14:textId="2723061A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49" w:history="1">
        <w:r w:rsidR="007905D9" w:rsidRPr="004D4212">
          <w:rPr>
            <w:rStyle w:val="Hyperlink"/>
            <w:noProof/>
          </w:rPr>
          <w:t>Tabel 4. 6 operasi dan Atribut Kelas Mahasiswa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49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3</w:t>
        </w:r>
        <w:r w:rsidR="007905D9">
          <w:rPr>
            <w:noProof/>
            <w:webHidden/>
          </w:rPr>
          <w:fldChar w:fldCharType="end"/>
        </w:r>
      </w:hyperlink>
    </w:p>
    <w:p w14:paraId="73622F71" w14:textId="78BA8620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0" w:history="1">
        <w:r w:rsidR="007905D9" w:rsidRPr="004D4212">
          <w:rPr>
            <w:rStyle w:val="Hyperlink"/>
            <w:noProof/>
          </w:rPr>
          <w:t>Tabel 4. 7 operasi dan Atribut Kelas Plotting Pembimbi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0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4</w:t>
        </w:r>
        <w:r w:rsidR="007905D9">
          <w:rPr>
            <w:noProof/>
            <w:webHidden/>
          </w:rPr>
          <w:fldChar w:fldCharType="end"/>
        </w:r>
      </w:hyperlink>
    </w:p>
    <w:p w14:paraId="18C2E88E" w14:textId="0C26E2C9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1" w:history="1">
        <w:r w:rsidR="007905D9" w:rsidRPr="004D4212">
          <w:rPr>
            <w:rStyle w:val="Hyperlink"/>
            <w:noProof/>
          </w:rPr>
          <w:t>Tabel 4. 8 operasi dan Atribut Kelas Pembeka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4</w:t>
        </w:r>
        <w:r w:rsidR="007905D9">
          <w:rPr>
            <w:noProof/>
            <w:webHidden/>
          </w:rPr>
          <w:fldChar w:fldCharType="end"/>
        </w:r>
      </w:hyperlink>
    </w:p>
    <w:p w14:paraId="086055A6" w14:textId="33E7E28A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2" w:history="1">
        <w:r w:rsidR="007905D9" w:rsidRPr="004D4212">
          <w:rPr>
            <w:rStyle w:val="Hyperlink"/>
            <w:noProof/>
          </w:rPr>
          <w:t>Tabel 4. 9 operasi dan Atribut Kelas Bimbing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2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5</w:t>
        </w:r>
        <w:r w:rsidR="007905D9">
          <w:rPr>
            <w:noProof/>
            <w:webHidden/>
          </w:rPr>
          <w:fldChar w:fldCharType="end"/>
        </w:r>
      </w:hyperlink>
    </w:p>
    <w:p w14:paraId="72C26E69" w14:textId="013AC04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3" w:history="1">
        <w:r w:rsidR="007905D9" w:rsidRPr="004D4212">
          <w:rPr>
            <w:rStyle w:val="Hyperlink"/>
            <w:noProof/>
          </w:rPr>
          <w:t>Tabel 4. 10 operasi dan Atribut Kelas Pengumpu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3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5</w:t>
        </w:r>
        <w:r w:rsidR="007905D9">
          <w:rPr>
            <w:noProof/>
            <w:webHidden/>
          </w:rPr>
          <w:fldChar w:fldCharType="end"/>
        </w:r>
      </w:hyperlink>
    </w:p>
    <w:p w14:paraId="28129953" w14:textId="1CD91BA4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4" w:history="1">
        <w:r w:rsidR="007905D9" w:rsidRPr="004D4212">
          <w:rPr>
            <w:rStyle w:val="Hyperlink"/>
            <w:noProof/>
          </w:rPr>
          <w:t>Tabel 4. 11 operasi dan Atribut Kelas Sida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4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6</w:t>
        </w:r>
        <w:r w:rsidR="007905D9">
          <w:rPr>
            <w:noProof/>
            <w:webHidden/>
          </w:rPr>
          <w:fldChar w:fldCharType="end"/>
        </w:r>
      </w:hyperlink>
    </w:p>
    <w:p w14:paraId="6C90BD45" w14:textId="18E43695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55" w:history="1">
        <w:r w:rsidR="007905D9" w:rsidRPr="004D4212">
          <w:rPr>
            <w:rStyle w:val="Hyperlink"/>
            <w:noProof/>
          </w:rPr>
          <w:t>Tabel 4. 12 operasi dan Atribut Kelas Dokumen Akhi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17</w:t>
        </w:r>
        <w:r w:rsidR="007905D9">
          <w:rPr>
            <w:noProof/>
            <w:webHidden/>
          </w:rPr>
          <w:fldChar w:fldCharType="end"/>
        </w:r>
      </w:hyperlink>
    </w:p>
    <w:p w14:paraId="792F9106" w14:textId="7CBA288B" w:rsidR="007905D9" w:rsidRDefault="00000000" w:rsidP="007905D9">
      <w:pPr>
        <w:pStyle w:val="TableofFigures"/>
        <w:tabs>
          <w:tab w:val="right" w:leader="dot" w:pos="7927"/>
        </w:tabs>
        <w:rPr>
          <w:noProof/>
        </w:rPr>
      </w:pPr>
      <w:hyperlink w:anchor="_Toc110239056" w:history="1">
        <w:r w:rsidR="007905D9" w:rsidRPr="004D4212">
          <w:rPr>
            <w:rStyle w:val="Hyperlink"/>
            <w:noProof/>
          </w:rPr>
          <w:t>Tabel 4. 13  Antarmuka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5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28</w:t>
        </w:r>
        <w:r w:rsidR="007905D9">
          <w:rPr>
            <w:noProof/>
            <w:webHidden/>
          </w:rPr>
          <w:fldChar w:fldCharType="end"/>
        </w:r>
      </w:hyperlink>
      <w:r w:rsidR="007905D9">
        <w:fldChar w:fldCharType="end"/>
      </w:r>
      <w:r w:rsidR="007905D9">
        <w:fldChar w:fldCharType="begin"/>
      </w:r>
      <w:r w:rsidR="007905D9">
        <w:instrText xml:space="preserve"> TOC \h \z \c "Tabel 6." </w:instrText>
      </w:r>
      <w:r w:rsidR="007905D9">
        <w:fldChar w:fldCharType="separate"/>
      </w:r>
    </w:p>
    <w:p w14:paraId="30DB87C5" w14:textId="31B20FB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65" w:history="1">
        <w:r w:rsidR="007905D9" w:rsidRPr="003C5E16">
          <w:rPr>
            <w:rStyle w:val="Hyperlink"/>
            <w:noProof/>
          </w:rPr>
          <w:t>Tabel 6. 1 Rencana dan Prosedur Penguji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6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39</w:t>
        </w:r>
        <w:r w:rsidR="007905D9">
          <w:rPr>
            <w:noProof/>
            <w:webHidden/>
          </w:rPr>
          <w:fldChar w:fldCharType="end"/>
        </w:r>
      </w:hyperlink>
    </w:p>
    <w:p w14:paraId="70F45C51" w14:textId="4246CE9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66" w:history="1">
        <w:r w:rsidR="007905D9" w:rsidRPr="003C5E16">
          <w:rPr>
            <w:rStyle w:val="Hyperlink"/>
            <w:noProof/>
          </w:rPr>
          <w:t>Tabel 6. 2 Pengujian Use Case Logi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6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3</w:t>
        </w:r>
        <w:r w:rsidR="007905D9">
          <w:rPr>
            <w:noProof/>
            <w:webHidden/>
          </w:rPr>
          <w:fldChar w:fldCharType="end"/>
        </w:r>
      </w:hyperlink>
    </w:p>
    <w:p w14:paraId="698681C4" w14:textId="590C295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67" w:history="1">
        <w:r w:rsidR="007905D9" w:rsidRPr="003C5E16">
          <w:rPr>
            <w:rStyle w:val="Hyperlink"/>
            <w:noProof/>
          </w:rPr>
          <w:t>Tabel 6. 3 Pengujian Use Case Kelola Use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6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4</w:t>
        </w:r>
        <w:r w:rsidR="007905D9">
          <w:rPr>
            <w:noProof/>
            <w:webHidden/>
          </w:rPr>
          <w:fldChar w:fldCharType="end"/>
        </w:r>
      </w:hyperlink>
    </w:p>
    <w:p w14:paraId="682D1D3C" w14:textId="473F2CA1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68" w:history="1">
        <w:r w:rsidR="007905D9" w:rsidRPr="003C5E16">
          <w:rPr>
            <w:rStyle w:val="Hyperlink"/>
            <w:noProof/>
          </w:rPr>
          <w:t>Tabel 6. 4 Pengujian Use Case Kelola Dose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68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5</w:t>
        </w:r>
        <w:r w:rsidR="007905D9">
          <w:rPr>
            <w:noProof/>
            <w:webHidden/>
          </w:rPr>
          <w:fldChar w:fldCharType="end"/>
        </w:r>
      </w:hyperlink>
    </w:p>
    <w:p w14:paraId="25C76941" w14:textId="5C6C29AE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69" w:history="1">
        <w:r w:rsidR="007905D9" w:rsidRPr="003C5E16">
          <w:rPr>
            <w:rStyle w:val="Hyperlink"/>
            <w:noProof/>
          </w:rPr>
          <w:t>Tabel 6. 5 Pengujian Use Case Kelola Mahasiswa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69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7</w:t>
        </w:r>
        <w:r w:rsidR="007905D9">
          <w:rPr>
            <w:noProof/>
            <w:webHidden/>
          </w:rPr>
          <w:fldChar w:fldCharType="end"/>
        </w:r>
      </w:hyperlink>
    </w:p>
    <w:p w14:paraId="6E1DB003" w14:textId="40EE35C4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0" w:history="1">
        <w:r w:rsidR="007905D9" w:rsidRPr="003C5E16">
          <w:rPr>
            <w:rStyle w:val="Hyperlink"/>
            <w:noProof/>
          </w:rPr>
          <w:t>Tabel 6. 6 Pengujian Use Case Kelola Penguji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0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8</w:t>
        </w:r>
        <w:r w:rsidR="007905D9">
          <w:rPr>
            <w:noProof/>
            <w:webHidden/>
          </w:rPr>
          <w:fldChar w:fldCharType="end"/>
        </w:r>
      </w:hyperlink>
    </w:p>
    <w:p w14:paraId="03F65549" w14:textId="21A7A24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1" w:history="1">
        <w:r w:rsidR="007905D9" w:rsidRPr="003C5E16">
          <w:rPr>
            <w:rStyle w:val="Hyperlink"/>
            <w:noProof/>
          </w:rPr>
          <w:t>Tabel 6. 7 Pengujian Use Case Kelola Plotting Pembimbi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8</w:t>
        </w:r>
        <w:r w:rsidR="007905D9">
          <w:rPr>
            <w:noProof/>
            <w:webHidden/>
          </w:rPr>
          <w:fldChar w:fldCharType="end"/>
        </w:r>
      </w:hyperlink>
    </w:p>
    <w:p w14:paraId="1C327E1B" w14:textId="186C1160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2" w:history="1">
        <w:r w:rsidR="007905D9" w:rsidRPr="003C5E16">
          <w:rPr>
            <w:rStyle w:val="Hyperlink"/>
            <w:noProof/>
          </w:rPr>
          <w:t>Tabel 6. 8 Pengujian Use Case Pembeka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2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9</w:t>
        </w:r>
        <w:r w:rsidR="007905D9">
          <w:rPr>
            <w:noProof/>
            <w:webHidden/>
          </w:rPr>
          <w:fldChar w:fldCharType="end"/>
        </w:r>
      </w:hyperlink>
    </w:p>
    <w:p w14:paraId="581C8835" w14:textId="1FE8EAD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3" w:history="1">
        <w:r w:rsidR="007905D9" w:rsidRPr="003C5E16">
          <w:rPr>
            <w:rStyle w:val="Hyperlink"/>
            <w:noProof/>
          </w:rPr>
          <w:t>Tabel 6. 9 Pengujian Use Case Bimbing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3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49</w:t>
        </w:r>
        <w:r w:rsidR="007905D9">
          <w:rPr>
            <w:noProof/>
            <w:webHidden/>
          </w:rPr>
          <w:fldChar w:fldCharType="end"/>
        </w:r>
      </w:hyperlink>
    </w:p>
    <w:p w14:paraId="59A22E25" w14:textId="5A8615EC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4" w:history="1">
        <w:r w:rsidR="007905D9" w:rsidRPr="003C5E16">
          <w:rPr>
            <w:rStyle w:val="Hyperlink"/>
            <w:noProof/>
          </w:rPr>
          <w:t>Tabel 6. 10 Pengujian Use Case Kelola Pengumpulan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4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0</w:t>
        </w:r>
        <w:r w:rsidR="007905D9">
          <w:rPr>
            <w:noProof/>
            <w:webHidden/>
          </w:rPr>
          <w:fldChar w:fldCharType="end"/>
        </w:r>
      </w:hyperlink>
    </w:p>
    <w:p w14:paraId="3DD139ED" w14:textId="6446FB25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5" w:history="1">
        <w:r w:rsidR="007905D9" w:rsidRPr="003C5E16">
          <w:rPr>
            <w:rStyle w:val="Hyperlink"/>
            <w:noProof/>
          </w:rPr>
          <w:t>Tabel 6. 11 Pengujian Use Case Sidang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5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1</w:t>
        </w:r>
        <w:r w:rsidR="007905D9">
          <w:rPr>
            <w:noProof/>
            <w:webHidden/>
          </w:rPr>
          <w:fldChar w:fldCharType="end"/>
        </w:r>
      </w:hyperlink>
    </w:p>
    <w:p w14:paraId="1EA815F0" w14:textId="14EAF307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76" w:history="1">
        <w:r w:rsidR="007905D9" w:rsidRPr="003C5E16">
          <w:rPr>
            <w:rStyle w:val="Hyperlink"/>
            <w:noProof/>
          </w:rPr>
          <w:t>Tabel 6. 12 Pengujian Use Case Dokumen Akhi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6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1</w:t>
        </w:r>
        <w:r w:rsidR="007905D9">
          <w:rPr>
            <w:noProof/>
            <w:webHidden/>
          </w:rPr>
          <w:fldChar w:fldCharType="end"/>
        </w:r>
      </w:hyperlink>
    </w:p>
    <w:p w14:paraId="0C6ED61B" w14:textId="2A746515" w:rsidR="007905D9" w:rsidRDefault="00000000" w:rsidP="007905D9">
      <w:pPr>
        <w:pStyle w:val="TableofFigures"/>
        <w:tabs>
          <w:tab w:val="right" w:leader="dot" w:pos="7927"/>
        </w:tabs>
        <w:rPr>
          <w:noProof/>
        </w:rPr>
      </w:pPr>
      <w:hyperlink w:anchor="_Toc110239077" w:history="1">
        <w:r w:rsidR="007905D9" w:rsidRPr="003C5E16">
          <w:rPr>
            <w:rStyle w:val="Hyperlink"/>
            <w:noProof/>
          </w:rPr>
          <w:t>Tabel 6. 13 Pengujian Use Case Logout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77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2</w:t>
        </w:r>
        <w:r w:rsidR="007905D9">
          <w:rPr>
            <w:noProof/>
            <w:webHidden/>
          </w:rPr>
          <w:fldChar w:fldCharType="end"/>
        </w:r>
      </w:hyperlink>
      <w:r w:rsidR="007905D9">
        <w:fldChar w:fldCharType="end"/>
      </w:r>
      <w:r w:rsidR="007905D9">
        <w:fldChar w:fldCharType="begin"/>
      </w:r>
      <w:r w:rsidR="007905D9">
        <w:instrText xml:space="preserve"> TOC \h \z \c "Tabel 7." </w:instrText>
      </w:r>
      <w:r w:rsidR="007905D9">
        <w:fldChar w:fldCharType="separate"/>
      </w:r>
    </w:p>
    <w:p w14:paraId="13187D23" w14:textId="6C1EFB65" w:rsidR="007905D9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0239081" w:history="1">
        <w:r w:rsidR="007905D9" w:rsidRPr="00CB4E87">
          <w:rPr>
            <w:rStyle w:val="Hyperlink"/>
            <w:noProof/>
          </w:rPr>
          <w:t>Tabel 7. 1 Berkas Sumber</w:t>
        </w:r>
        <w:r w:rsidR="007905D9">
          <w:rPr>
            <w:noProof/>
            <w:webHidden/>
          </w:rPr>
          <w:tab/>
        </w:r>
        <w:r w:rsidR="007905D9">
          <w:rPr>
            <w:noProof/>
            <w:webHidden/>
          </w:rPr>
          <w:fldChar w:fldCharType="begin"/>
        </w:r>
        <w:r w:rsidR="007905D9">
          <w:rPr>
            <w:noProof/>
            <w:webHidden/>
          </w:rPr>
          <w:instrText xml:space="preserve"> PAGEREF _Toc110239081 \h </w:instrText>
        </w:r>
        <w:r w:rsidR="007905D9">
          <w:rPr>
            <w:noProof/>
            <w:webHidden/>
          </w:rPr>
        </w:r>
        <w:r w:rsidR="007905D9">
          <w:rPr>
            <w:noProof/>
            <w:webHidden/>
          </w:rPr>
          <w:fldChar w:fldCharType="separate"/>
        </w:r>
        <w:r w:rsidR="00776DB9">
          <w:rPr>
            <w:noProof/>
            <w:webHidden/>
          </w:rPr>
          <w:t>154</w:t>
        </w:r>
        <w:r w:rsidR="007905D9">
          <w:rPr>
            <w:noProof/>
            <w:webHidden/>
          </w:rPr>
          <w:fldChar w:fldCharType="end"/>
        </w:r>
      </w:hyperlink>
    </w:p>
    <w:p w14:paraId="091C55DF" w14:textId="3BF6F702" w:rsidR="007905D9" w:rsidRDefault="007905D9" w:rsidP="007905D9">
      <w:r>
        <w:fldChar w:fldCharType="end"/>
      </w:r>
    </w:p>
    <w:p w14:paraId="61BC2646" w14:textId="77777777" w:rsidR="007905D9" w:rsidRDefault="007905D9" w:rsidP="007905D9"/>
    <w:p w14:paraId="3847417B" w14:textId="37054F33" w:rsidR="007905D9" w:rsidRPr="007905D9" w:rsidRDefault="007905D9" w:rsidP="007905D9">
      <w:pPr>
        <w:sectPr w:rsidR="007905D9" w:rsidRPr="007905D9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721178EF" w14:textId="4EA7F94E" w:rsidR="008C7F45" w:rsidRPr="00064CF2" w:rsidRDefault="008C7F45" w:rsidP="00064CF2">
      <w:pPr>
        <w:pStyle w:val="Heading1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bookmarkStart w:id="9" w:name="_Toc68545043"/>
      <w:bookmarkStart w:id="10" w:name="_Toc78230692"/>
      <w:bookmarkStart w:id="11" w:name="_Toc110248256"/>
      <w:r w:rsidRPr="00064CF2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DAFTAR SIMBOL</w:t>
      </w:r>
      <w:bookmarkEnd w:id="9"/>
      <w:bookmarkEnd w:id="10"/>
      <w:bookmarkEnd w:id="1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1566"/>
        <w:gridCol w:w="5791"/>
      </w:tblGrid>
      <w:tr w:rsidR="00B73E46" w:rsidRPr="005313E0" w14:paraId="5441CB9A" w14:textId="77777777" w:rsidTr="00754DF8">
        <w:tc>
          <w:tcPr>
            <w:tcW w:w="570" w:type="dxa"/>
            <w:vAlign w:val="center"/>
          </w:tcPr>
          <w:p w14:paraId="1EE735B0" w14:textId="6DCE890C" w:rsidR="00B73E46" w:rsidRPr="005313E0" w:rsidRDefault="00B73E46" w:rsidP="00F97497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No.</w:t>
            </w:r>
          </w:p>
        </w:tc>
        <w:tc>
          <w:tcPr>
            <w:tcW w:w="1410" w:type="dxa"/>
            <w:vAlign w:val="center"/>
          </w:tcPr>
          <w:p w14:paraId="27035B9C" w14:textId="01A3C5DA" w:rsidR="00B73E46" w:rsidRPr="005313E0" w:rsidRDefault="00B73E46" w:rsidP="00F97497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Simbol</w:t>
            </w:r>
            <w:proofErr w:type="spellEnd"/>
          </w:p>
        </w:tc>
        <w:tc>
          <w:tcPr>
            <w:tcW w:w="5947" w:type="dxa"/>
            <w:vAlign w:val="center"/>
          </w:tcPr>
          <w:p w14:paraId="46DE2BC4" w14:textId="6CA08821" w:rsidR="00B73E46" w:rsidRPr="005313E0" w:rsidRDefault="00B73E46" w:rsidP="00F97497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B73E46" w:rsidRPr="005313E0" w14:paraId="2A99555F" w14:textId="77777777" w:rsidTr="00754DF8">
        <w:tc>
          <w:tcPr>
            <w:tcW w:w="570" w:type="dxa"/>
            <w:vAlign w:val="center"/>
          </w:tcPr>
          <w:p w14:paraId="7B2CC522" w14:textId="327A792D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1.</w:t>
            </w:r>
          </w:p>
        </w:tc>
        <w:tc>
          <w:tcPr>
            <w:tcW w:w="1410" w:type="dxa"/>
            <w:vAlign w:val="center"/>
          </w:tcPr>
          <w:p w14:paraId="7F93A2A8" w14:textId="74EB8578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0A6C3486" wp14:editId="7427A9C1">
                  <wp:extent cx="380952" cy="485714"/>
                  <wp:effectExtent l="0" t="0" r="63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0952" cy="485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5DD40A3B" w14:textId="46D7D8B7" w:rsidR="00B73E46" w:rsidRPr="005313E0" w:rsidRDefault="008A0A93" w:rsidP="00F97497">
            <w:pPr>
              <w:spacing w:line="360" w:lineRule="auto"/>
              <w:jc w:val="both"/>
              <w:rPr>
                <w:rFonts w:eastAsia="Times New Roman"/>
                <w:bCs/>
                <w:iCs/>
                <w:color w:val="000000" w:themeColor="text1"/>
                <w:spacing w:val="-2"/>
              </w:rPr>
            </w:pPr>
            <w:r w:rsidRPr="005313E0">
              <w:rPr>
                <w:rFonts w:eastAsia="Times New Roman"/>
                <w:b/>
                <w:i/>
                <w:color w:val="000000" w:themeColor="text1"/>
                <w:spacing w:val="-2"/>
              </w:rPr>
              <w:t>Actor</w:t>
            </w:r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adala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eleme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diluar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sistem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   yang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berkepenting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secar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langsung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deng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sistem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.</w:t>
            </w:r>
          </w:p>
        </w:tc>
      </w:tr>
      <w:tr w:rsidR="00B73E46" w:rsidRPr="005313E0" w14:paraId="6D5A032D" w14:textId="77777777" w:rsidTr="00754DF8">
        <w:tc>
          <w:tcPr>
            <w:tcW w:w="570" w:type="dxa"/>
            <w:vAlign w:val="center"/>
          </w:tcPr>
          <w:p w14:paraId="576CF27B" w14:textId="2E79B986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2.</w:t>
            </w:r>
          </w:p>
        </w:tc>
        <w:tc>
          <w:tcPr>
            <w:tcW w:w="1410" w:type="dxa"/>
            <w:vAlign w:val="center"/>
          </w:tcPr>
          <w:p w14:paraId="099F31C7" w14:textId="0BC7CD8D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0B255C17" wp14:editId="334A905F">
                  <wp:extent cx="457143" cy="285714"/>
                  <wp:effectExtent l="0" t="0" r="635" b="63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7143" cy="285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3B4551A5" w14:textId="12AAE879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Use Case</w:t>
            </w:r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dalah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urut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interak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ntar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ktor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eng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iste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>.</w:t>
            </w:r>
          </w:p>
        </w:tc>
      </w:tr>
      <w:tr w:rsidR="00B73E46" w:rsidRPr="005313E0" w14:paraId="0AC72992" w14:textId="77777777" w:rsidTr="00754DF8">
        <w:tc>
          <w:tcPr>
            <w:tcW w:w="570" w:type="dxa"/>
            <w:vAlign w:val="center"/>
          </w:tcPr>
          <w:p w14:paraId="3138C631" w14:textId="3AA6C198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3.</w:t>
            </w:r>
          </w:p>
        </w:tc>
        <w:tc>
          <w:tcPr>
            <w:tcW w:w="1410" w:type="dxa"/>
            <w:vAlign w:val="center"/>
          </w:tcPr>
          <w:p w14:paraId="50D3A56E" w14:textId="77777777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2E02618D" wp14:editId="46661F07">
                  <wp:extent cx="787175" cy="12382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8818" cy="1240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A180E8E" w14:textId="01926AC4" w:rsidR="00EF165C" w:rsidRPr="005313E0" w:rsidRDefault="00EF165C" w:rsidP="00F97497">
            <w:pPr>
              <w:spacing w:line="360" w:lineRule="auto"/>
              <w:jc w:val="center"/>
            </w:pPr>
            <w:r w:rsidRPr="005313E0">
              <w:t>&lt;&lt;include&gt;&gt;</w:t>
            </w:r>
          </w:p>
        </w:tc>
        <w:tc>
          <w:tcPr>
            <w:tcW w:w="5947" w:type="dxa"/>
            <w:vAlign w:val="center"/>
          </w:tcPr>
          <w:p w14:paraId="37F345BD" w14:textId="1A928493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Include</w:t>
            </w:r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dalah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rela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r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base use case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kepada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inclusion use case,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menggambark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bagaimana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perilaku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r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inclusion use case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isisipk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ke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la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base use case.</w:t>
            </w:r>
          </w:p>
        </w:tc>
      </w:tr>
      <w:tr w:rsidR="00B73E46" w:rsidRPr="005313E0" w14:paraId="239C3C0C" w14:textId="77777777" w:rsidTr="00754DF8">
        <w:tc>
          <w:tcPr>
            <w:tcW w:w="570" w:type="dxa"/>
            <w:vAlign w:val="center"/>
          </w:tcPr>
          <w:p w14:paraId="15928B93" w14:textId="68262492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4.</w:t>
            </w:r>
          </w:p>
        </w:tc>
        <w:tc>
          <w:tcPr>
            <w:tcW w:w="1410" w:type="dxa"/>
            <w:vAlign w:val="center"/>
          </w:tcPr>
          <w:p w14:paraId="232A3F30" w14:textId="77777777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2DC79AA8" wp14:editId="5D84DA13">
                  <wp:extent cx="856684" cy="134759"/>
                  <wp:effectExtent l="0" t="0" r="63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6684" cy="1347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2014F75" w14:textId="641F3BA8" w:rsidR="00EF165C" w:rsidRPr="005313E0" w:rsidRDefault="00EF165C" w:rsidP="00F97497">
            <w:pPr>
              <w:spacing w:line="360" w:lineRule="auto"/>
              <w:jc w:val="center"/>
            </w:pPr>
            <w:r w:rsidRPr="005313E0">
              <w:t>&lt;&lt;extends&gt;&gt;</w:t>
            </w:r>
          </w:p>
        </w:tc>
        <w:tc>
          <w:tcPr>
            <w:tcW w:w="5947" w:type="dxa"/>
            <w:vAlign w:val="center"/>
          </w:tcPr>
          <w:p w14:paraId="77521929" w14:textId="2346FA8C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Extends</w:t>
            </w:r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dalah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hubung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r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extentio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use case, </w:t>
            </w:r>
            <w:proofErr w:type="spellStart"/>
            <w:proofErr w:type="gramStart"/>
            <w:r w:rsidRPr="005313E0">
              <w:rPr>
                <w:bCs/>
                <w:iCs/>
                <w:color w:val="000000" w:themeColor="text1"/>
              </w:rPr>
              <w:t>menerangk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bagaimana</w:t>
            </w:r>
            <w:proofErr w:type="spellEnd"/>
            <w:proofErr w:type="gramEnd"/>
            <w:r w:rsidRPr="005313E0">
              <w:rPr>
                <w:bCs/>
                <w:iCs/>
                <w:color w:val="000000" w:themeColor="text1"/>
              </w:rPr>
              <w:t xml:space="preserve"> 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perilaku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r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 extension use case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pat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isisipk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ke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la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perilaku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base use case.</w:t>
            </w:r>
          </w:p>
        </w:tc>
      </w:tr>
      <w:tr w:rsidR="00B73E46" w:rsidRPr="005313E0" w14:paraId="6581FBE7" w14:textId="77777777" w:rsidTr="00754DF8">
        <w:tc>
          <w:tcPr>
            <w:tcW w:w="570" w:type="dxa"/>
            <w:vAlign w:val="center"/>
          </w:tcPr>
          <w:p w14:paraId="3BB85F78" w14:textId="69DA14CE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5.</w:t>
            </w:r>
          </w:p>
        </w:tc>
        <w:tc>
          <w:tcPr>
            <w:tcW w:w="1410" w:type="dxa"/>
            <w:vAlign w:val="center"/>
          </w:tcPr>
          <w:p w14:paraId="2B334088" w14:textId="022A3D14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2975E5EF" wp14:editId="2B02C81C">
                  <wp:extent cx="828571" cy="28571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571" cy="285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683F7540" w14:textId="035CEBC6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Association</w:t>
            </w:r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dalah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partisipa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ktor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la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uatu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use case yang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aling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berkomunika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atu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eng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yang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lainnya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>.</w:t>
            </w:r>
          </w:p>
        </w:tc>
      </w:tr>
      <w:tr w:rsidR="00B73E46" w:rsidRPr="005313E0" w14:paraId="228069E4" w14:textId="77777777" w:rsidTr="00754DF8">
        <w:tc>
          <w:tcPr>
            <w:tcW w:w="570" w:type="dxa"/>
            <w:vAlign w:val="center"/>
          </w:tcPr>
          <w:p w14:paraId="46A9BD16" w14:textId="015EBEA0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6.</w:t>
            </w:r>
          </w:p>
        </w:tc>
        <w:tc>
          <w:tcPr>
            <w:tcW w:w="1410" w:type="dxa"/>
            <w:vAlign w:val="center"/>
          </w:tcPr>
          <w:p w14:paraId="78C7CB9B" w14:textId="050D325F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6652224D" wp14:editId="77FAE239">
                  <wp:extent cx="398390" cy="570423"/>
                  <wp:effectExtent l="0" t="0" r="1905" b="127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8390" cy="5704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23DAF89D" w14:textId="089C04A1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 xml:space="preserve">System    </w:t>
            </w:r>
            <w:proofErr w:type="gramStart"/>
            <w:r w:rsidRPr="005313E0">
              <w:rPr>
                <w:b/>
                <w:i/>
                <w:color w:val="000000" w:themeColor="text1"/>
              </w:rPr>
              <w:t>boundary</w:t>
            </w:r>
            <w:r w:rsidRPr="005313E0">
              <w:rPr>
                <w:bCs/>
                <w:iCs/>
                <w:color w:val="000000" w:themeColor="text1"/>
              </w:rPr>
              <w:t xml:space="preserve">,   </w:t>
            </w:r>
            <w:proofErr w:type="gram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untuk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  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mereprensentasik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batas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fisik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iste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eng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ktor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yang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berinterak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eng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istem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>.</w:t>
            </w:r>
          </w:p>
        </w:tc>
      </w:tr>
      <w:tr w:rsidR="00B73E46" w:rsidRPr="005313E0" w14:paraId="5A30DBC6" w14:textId="77777777" w:rsidTr="00754DF8">
        <w:tc>
          <w:tcPr>
            <w:tcW w:w="570" w:type="dxa"/>
            <w:vAlign w:val="center"/>
          </w:tcPr>
          <w:p w14:paraId="336B14EA" w14:textId="316EE561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7.</w:t>
            </w:r>
          </w:p>
        </w:tc>
        <w:tc>
          <w:tcPr>
            <w:tcW w:w="1410" w:type="dxa"/>
            <w:vAlign w:val="center"/>
          </w:tcPr>
          <w:p w14:paraId="2E0E1A9E" w14:textId="068B7272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2EB23B0F" wp14:editId="06907868">
                  <wp:extent cx="695238" cy="428571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95238" cy="4285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6E1FEF6B" w14:textId="080AE7A2" w:rsidR="00B73E46" w:rsidRPr="005313E0" w:rsidRDefault="008A0A93" w:rsidP="00F97497">
            <w:pPr>
              <w:spacing w:line="360" w:lineRule="auto"/>
              <w:jc w:val="both"/>
              <w:rPr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Class</w:t>
            </w:r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dalah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eskrips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dar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kumpulan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objek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yang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memiliki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atribut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 xml:space="preserve">, operation, method, relationship, dan semantics yang </w:t>
            </w:r>
            <w:proofErr w:type="spellStart"/>
            <w:r w:rsidRPr="005313E0">
              <w:rPr>
                <w:bCs/>
                <w:iCs/>
                <w:color w:val="000000" w:themeColor="text1"/>
              </w:rPr>
              <w:t>sama</w:t>
            </w:r>
            <w:proofErr w:type="spellEnd"/>
            <w:r w:rsidRPr="005313E0">
              <w:rPr>
                <w:bCs/>
                <w:iCs/>
                <w:color w:val="000000" w:themeColor="text1"/>
              </w:rPr>
              <w:t>.</w:t>
            </w:r>
          </w:p>
        </w:tc>
      </w:tr>
      <w:tr w:rsidR="00B73E46" w:rsidRPr="005313E0" w14:paraId="4E163F8A" w14:textId="77777777" w:rsidTr="00754DF8">
        <w:tc>
          <w:tcPr>
            <w:tcW w:w="570" w:type="dxa"/>
            <w:vAlign w:val="center"/>
          </w:tcPr>
          <w:p w14:paraId="15C750EB" w14:textId="0AA8D51D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8.</w:t>
            </w:r>
          </w:p>
        </w:tc>
        <w:tc>
          <w:tcPr>
            <w:tcW w:w="1410" w:type="dxa"/>
            <w:vAlign w:val="center"/>
          </w:tcPr>
          <w:p w14:paraId="1A780231" w14:textId="7347A679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1ECA6A3E" wp14:editId="565A90C8">
                  <wp:extent cx="485714" cy="228571"/>
                  <wp:effectExtent l="0" t="0" r="0" b="63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5714" cy="2285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08F8DBD5" w14:textId="58B68EE7" w:rsidR="00B73E46" w:rsidRPr="005313E0" w:rsidRDefault="008A0A93" w:rsidP="00F97497">
            <w:pPr>
              <w:spacing w:line="360" w:lineRule="auto"/>
              <w:jc w:val="both"/>
              <w:rPr>
                <w:rFonts w:eastAsia="Times New Roman"/>
                <w:bCs/>
                <w:iCs/>
                <w:color w:val="000000" w:themeColor="text1"/>
                <w:spacing w:val="1"/>
              </w:rPr>
            </w:pPr>
            <w:r w:rsidRPr="005313E0">
              <w:rPr>
                <w:b/>
                <w:i/>
                <w:color w:val="000000" w:themeColor="text1"/>
              </w:rPr>
              <w:t xml:space="preserve">Generalization </w:t>
            </w:r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adala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hubung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  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taksonomik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antar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use case yang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lebi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umum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dan use case yang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lebi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spesifik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1"/>
              </w:rPr>
              <w:t>.</w:t>
            </w:r>
          </w:p>
        </w:tc>
      </w:tr>
      <w:tr w:rsidR="00B73E46" w:rsidRPr="005313E0" w14:paraId="16BCAAB3" w14:textId="77777777" w:rsidTr="00754DF8">
        <w:tc>
          <w:tcPr>
            <w:tcW w:w="570" w:type="dxa"/>
            <w:vAlign w:val="center"/>
          </w:tcPr>
          <w:p w14:paraId="1F279716" w14:textId="69BB0C75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9.</w:t>
            </w:r>
          </w:p>
        </w:tc>
        <w:tc>
          <w:tcPr>
            <w:tcW w:w="1410" w:type="dxa"/>
            <w:vAlign w:val="center"/>
          </w:tcPr>
          <w:p w14:paraId="4CDBEF4C" w14:textId="4254194A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2F5B0D24" wp14:editId="5313EF13">
                  <wp:extent cx="228571" cy="219048"/>
                  <wp:effectExtent l="0" t="0" r="635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571" cy="2190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2C781B51" w14:textId="69C73FEB" w:rsidR="00B73E46" w:rsidRPr="005313E0" w:rsidRDefault="008A0A93" w:rsidP="00F97497">
            <w:pPr>
              <w:spacing w:line="360" w:lineRule="auto"/>
              <w:jc w:val="both"/>
              <w:rPr>
                <w:rFonts w:eastAsia="Times New Roman"/>
                <w:bCs/>
                <w:iCs/>
                <w:color w:val="000000" w:themeColor="text1"/>
                <w:spacing w:val="-5"/>
              </w:rPr>
            </w:pPr>
            <w:r w:rsidRPr="005313E0">
              <w:rPr>
                <w:b/>
                <w:i/>
                <w:color w:val="000000" w:themeColor="text1"/>
              </w:rPr>
              <w:t>Start State</w:t>
            </w:r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adala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memperlihatk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diman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alir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kerj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berawal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5"/>
              </w:rPr>
              <w:t>.</w:t>
            </w:r>
          </w:p>
        </w:tc>
      </w:tr>
      <w:tr w:rsidR="00B73E46" w:rsidRPr="005313E0" w14:paraId="2D2306CA" w14:textId="77777777" w:rsidTr="00754DF8">
        <w:tc>
          <w:tcPr>
            <w:tcW w:w="570" w:type="dxa"/>
            <w:vAlign w:val="center"/>
          </w:tcPr>
          <w:p w14:paraId="353DF5B1" w14:textId="2A77949A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10.</w:t>
            </w:r>
          </w:p>
        </w:tc>
        <w:tc>
          <w:tcPr>
            <w:tcW w:w="1410" w:type="dxa"/>
            <w:vAlign w:val="center"/>
          </w:tcPr>
          <w:p w14:paraId="25074D83" w14:textId="03050481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728A6DF3" wp14:editId="43A9001C">
                  <wp:extent cx="375401" cy="279144"/>
                  <wp:effectExtent l="0" t="0" r="5715" b="698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5401" cy="2791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243555A3" w14:textId="4A1ADE37" w:rsidR="00B73E46" w:rsidRPr="005313E0" w:rsidRDefault="008A0A93" w:rsidP="00F97497">
            <w:pPr>
              <w:spacing w:line="360" w:lineRule="auto"/>
              <w:jc w:val="both"/>
              <w:rPr>
                <w:rFonts w:eastAsia="Times New Roman"/>
                <w:bCs/>
                <w:iCs/>
                <w:color w:val="000000" w:themeColor="text1"/>
                <w:spacing w:val="-2"/>
              </w:rPr>
            </w:pPr>
            <w:r w:rsidRPr="005313E0">
              <w:rPr>
                <w:b/>
                <w:i/>
                <w:color w:val="000000" w:themeColor="text1"/>
              </w:rPr>
              <w:t>End State</w:t>
            </w:r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adalah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memperlihatk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diman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alir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kerja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berakhir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  <w:spacing w:val="-2"/>
              </w:rPr>
              <w:t>.</w:t>
            </w:r>
          </w:p>
        </w:tc>
      </w:tr>
      <w:tr w:rsidR="00B73E46" w:rsidRPr="005313E0" w14:paraId="353F0AC6" w14:textId="77777777" w:rsidTr="00754DF8">
        <w:tc>
          <w:tcPr>
            <w:tcW w:w="570" w:type="dxa"/>
            <w:vAlign w:val="center"/>
          </w:tcPr>
          <w:p w14:paraId="2E7A4782" w14:textId="4A05E709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t>11.</w:t>
            </w:r>
          </w:p>
        </w:tc>
        <w:tc>
          <w:tcPr>
            <w:tcW w:w="1410" w:type="dxa"/>
            <w:vAlign w:val="center"/>
          </w:tcPr>
          <w:p w14:paraId="24160D30" w14:textId="611BFCA7" w:rsidR="00B73E46" w:rsidRPr="005313E0" w:rsidRDefault="00EF165C" w:rsidP="00F97497">
            <w:pPr>
              <w:spacing w:line="360" w:lineRule="auto"/>
              <w:jc w:val="center"/>
            </w:pPr>
            <w:r w:rsidRPr="005313E0">
              <w:rPr>
                <w:noProof/>
              </w:rPr>
              <w:drawing>
                <wp:inline distT="0" distB="0" distL="0" distR="0" wp14:anchorId="09B87ECB" wp14:editId="4F7F1D11">
                  <wp:extent cx="772451" cy="238125"/>
                  <wp:effectExtent l="0" t="0" r="889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8738" cy="2523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47" w:type="dxa"/>
            <w:vAlign w:val="center"/>
          </w:tcPr>
          <w:p w14:paraId="7D049E6F" w14:textId="52CBCAAC" w:rsidR="00B73E46" w:rsidRPr="005313E0" w:rsidRDefault="008A0A93" w:rsidP="00F97497">
            <w:pPr>
              <w:spacing w:line="360" w:lineRule="auto"/>
              <w:jc w:val="both"/>
              <w:rPr>
                <w:rFonts w:eastAsia="Times New Roman"/>
                <w:bCs/>
                <w:iCs/>
                <w:color w:val="000000" w:themeColor="text1"/>
              </w:rPr>
            </w:pPr>
            <w:r w:rsidRPr="005313E0">
              <w:rPr>
                <w:b/>
                <w:i/>
                <w:color w:val="000000" w:themeColor="text1"/>
              </w:rPr>
              <w:t>Activity</w:t>
            </w:r>
            <w:r w:rsidRPr="005313E0">
              <w:rPr>
                <w:rFonts w:eastAsia="Times New Roman"/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</w:rPr>
              <w:t>merupakan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5313E0">
              <w:rPr>
                <w:rFonts w:eastAsia="Times New Roman"/>
                <w:bCs/>
                <w:iCs/>
                <w:color w:val="000000" w:themeColor="text1"/>
              </w:rPr>
              <w:t>aktivitas</w:t>
            </w:r>
            <w:proofErr w:type="spellEnd"/>
            <w:r w:rsidRPr="005313E0">
              <w:rPr>
                <w:rFonts w:eastAsia="Times New Roman"/>
                <w:bCs/>
                <w:iCs/>
                <w:color w:val="000000" w:themeColor="text1"/>
              </w:rPr>
              <w:t xml:space="preserve"> pada diagram activity.</w:t>
            </w:r>
          </w:p>
        </w:tc>
      </w:tr>
    </w:tbl>
    <w:p w14:paraId="4FF8A8FF" w14:textId="77777777" w:rsidR="008C7F45" w:rsidRPr="005313E0" w:rsidRDefault="008C7F45" w:rsidP="00064CF2">
      <w:pPr>
        <w:spacing w:after="0" w:line="360" w:lineRule="auto"/>
        <w:rPr>
          <w:b/>
          <w:bCs/>
          <w:sz w:val="32"/>
          <w:szCs w:val="32"/>
        </w:rPr>
        <w:sectPr w:rsidR="008C7F45" w:rsidRPr="005313E0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56F84D98" w14:textId="10AD01F9" w:rsidR="008C7F45" w:rsidRPr="00064CF2" w:rsidRDefault="008C7F45">
      <w:pPr>
        <w:pStyle w:val="ListParagraph"/>
        <w:numPr>
          <w:ilvl w:val="0"/>
          <w:numId w:val="26"/>
        </w:numPr>
        <w:ind w:left="709" w:hanging="709"/>
        <w:outlineLvl w:val="0"/>
        <w:rPr>
          <w:b/>
          <w:bCs/>
          <w:color w:val="000000" w:themeColor="text1"/>
        </w:rPr>
      </w:pPr>
      <w:bookmarkStart w:id="12" w:name="_Toc68545044"/>
      <w:bookmarkStart w:id="13" w:name="_Toc78230693"/>
      <w:bookmarkStart w:id="14" w:name="_Toc110248257"/>
      <w:r w:rsidRPr="00064CF2">
        <w:rPr>
          <w:b/>
          <w:bCs/>
          <w:color w:val="000000" w:themeColor="text1"/>
        </w:rPr>
        <w:lastRenderedPageBreak/>
        <w:t>PENDAHULUAN</w:t>
      </w:r>
      <w:bookmarkEnd w:id="12"/>
      <w:bookmarkEnd w:id="13"/>
      <w:bookmarkEnd w:id="14"/>
    </w:p>
    <w:p w14:paraId="2A559060" w14:textId="79E91241" w:rsidR="00001ACC" w:rsidRPr="005313E0" w:rsidRDefault="00001ACC" w:rsidP="00F97497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tujuan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, </w:t>
      </w:r>
      <w:proofErr w:type="spellStart"/>
      <w:r w:rsidRPr="005313E0">
        <w:t>lingkup</w:t>
      </w:r>
      <w:proofErr w:type="spellEnd"/>
      <w:r w:rsidRPr="005313E0">
        <w:t xml:space="preserve"> </w:t>
      </w:r>
      <w:proofErr w:type="spellStart"/>
      <w:r w:rsidRPr="005313E0">
        <w:t>masalah</w:t>
      </w:r>
      <w:proofErr w:type="spellEnd"/>
      <w:r w:rsidRPr="005313E0">
        <w:t xml:space="preserve"> yang </w:t>
      </w:r>
      <w:proofErr w:type="spellStart"/>
      <w:r w:rsidRPr="005313E0">
        <w:t>ditangani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mbangun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, </w:t>
      </w:r>
      <w:proofErr w:type="spellStart"/>
      <w:r w:rsidRPr="005313E0">
        <w:t>aturan</w:t>
      </w:r>
      <w:proofErr w:type="spellEnd"/>
      <w:r w:rsidRPr="005313E0">
        <w:t xml:space="preserve"> </w:t>
      </w:r>
      <w:proofErr w:type="spellStart"/>
      <w:r w:rsidRPr="005313E0">
        <w:t>penomoran</w:t>
      </w:r>
      <w:proofErr w:type="spellEnd"/>
      <w:r w:rsidR="00A030F0" w:rsidRPr="005313E0">
        <w:t xml:space="preserve">, </w:t>
      </w:r>
      <w:proofErr w:type="spellStart"/>
      <w:r w:rsidRPr="005313E0">
        <w:t>referensi</w:t>
      </w:r>
      <w:proofErr w:type="spellEnd"/>
      <w:r w:rsidRPr="005313E0">
        <w:t xml:space="preserve"> </w:t>
      </w:r>
      <w:proofErr w:type="spellStart"/>
      <w:r w:rsidRPr="005313E0">
        <w:t>serta</w:t>
      </w:r>
      <w:proofErr w:type="spellEnd"/>
      <w:r w:rsidRPr="005313E0">
        <w:t xml:space="preserve"> </w:t>
      </w:r>
      <w:proofErr w:type="spellStart"/>
      <w:r w:rsidRPr="005313E0">
        <w:t>deskripsi</w:t>
      </w:r>
      <w:proofErr w:type="spellEnd"/>
      <w:r w:rsidRPr="005313E0">
        <w:t xml:space="preserve"> </w:t>
      </w:r>
      <w:proofErr w:type="spellStart"/>
      <w:r w:rsidRPr="005313E0">
        <w:t>umum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(</w:t>
      </w:r>
      <w:proofErr w:type="spellStart"/>
      <w:r w:rsidRPr="005313E0">
        <w:t>ikhtisar</w:t>
      </w:r>
      <w:proofErr w:type="spellEnd"/>
      <w:r w:rsidRPr="005313E0">
        <w:t>).</w:t>
      </w:r>
    </w:p>
    <w:p w14:paraId="2E3384CC" w14:textId="14915A2E" w:rsidR="001F7789" w:rsidRPr="00064CF2" w:rsidRDefault="001F7789">
      <w:pPr>
        <w:pStyle w:val="ListParagraph"/>
        <w:numPr>
          <w:ilvl w:val="0"/>
          <w:numId w:val="27"/>
        </w:numPr>
        <w:ind w:hanging="720"/>
        <w:outlineLvl w:val="1"/>
        <w:rPr>
          <w:b/>
          <w:bCs/>
          <w:color w:val="000000" w:themeColor="text1"/>
        </w:rPr>
      </w:pPr>
      <w:bookmarkStart w:id="15" w:name="_Toc68545045"/>
      <w:bookmarkStart w:id="16" w:name="_Toc78230694"/>
      <w:bookmarkStart w:id="17" w:name="_Toc110248258"/>
      <w:proofErr w:type="spellStart"/>
      <w:r w:rsidRPr="00064CF2">
        <w:rPr>
          <w:b/>
          <w:bCs/>
          <w:color w:val="000000" w:themeColor="text1"/>
        </w:rPr>
        <w:t>Tujuan</w:t>
      </w:r>
      <w:proofErr w:type="spellEnd"/>
      <w:r w:rsidRPr="00064CF2">
        <w:rPr>
          <w:b/>
          <w:bCs/>
          <w:color w:val="000000" w:themeColor="text1"/>
        </w:rPr>
        <w:t xml:space="preserve"> </w:t>
      </w:r>
      <w:proofErr w:type="spellStart"/>
      <w:r w:rsidRPr="00064CF2">
        <w:rPr>
          <w:b/>
          <w:bCs/>
          <w:color w:val="000000" w:themeColor="text1"/>
        </w:rPr>
        <w:t>Penulisan</w:t>
      </w:r>
      <w:proofErr w:type="spellEnd"/>
      <w:r w:rsidRPr="00064CF2">
        <w:rPr>
          <w:b/>
          <w:bCs/>
          <w:color w:val="000000" w:themeColor="text1"/>
        </w:rPr>
        <w:t xml:space="preserve"> </w:t>
      </w:r>
      <w:proofErr w:type="spellStart"/>
      <w:r w:rsidRPr="00064CF2">
        <w:rPr>
          <w:b/>
          <w:bCs/>
          <w:color w:val="000000" w:themeColor="text1"/>
        </w:rPr>
        <w:t>Dokumen</w:t>
      </w:r>
      <w:bookmarkEnd w:id="15"/>
      <w:bookmarkEnd w:id="16"/>
      <w:bookmarkEnd w:id="17"/>
      <w:proofErr w:type="spellEnd"/>
    </w:p>
    <w:p w14:paraId="09953488" w14:textId="7EC20F61" w:rsidR="000C7365" w:rsidRPr="005313E0" w:rsidRDefault="00EE64EC" w:rsidP="00F97497">
      <w:pPr>
        <w:spacing w:after="0" w:line="360" w:lineRule="auto"/>
        <w:ind w:firstLine="720"/>
        <w:jc w:val="both"/>
      </w:pP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</w:t>
      </w:r>
      <w:proofErr w:type="spellStart"/>
      <w:r w:rsidRPr="005313E0">
        <w:t>keseluruhan</w:t>
      </w:r>
      <w:proofErr w:type="spellEnd"/>
      <w:r w:rsidRPr="005313E0">
        <w:t xml:space="preserve"> </w:t>
      </w:r>
      <w:proofErr w:type="spellStart"/>
      <w:r w:rsidRPr="005313E0">
        <w:t>mencakup</w:t>
      </w:r>
      <w:proofErr w:type="spellEnd"/>
      <w:r w:rsidRPr="005313E0">
        <w:t xml:space="preserve"> </w:t>
      </w:r>
      <w:proofErr w:type="spellStart"/>
      <w:r w:rsidRPr="005313E0">
        <w:t>dua</w:t>
      </w:r>
      <w:proofErr w:type="spellEnd"/>
      <w:r w:rsidRPr="005313E0">
        <w:t xml:space="preserve"> </w:t>
      </w:r>
      <w:proofErr w:type="spellStart"/>
      <w:r w:rsidRPr="005313E0">
        <w:t>bagian</w:t>
      </w:r>
      <w:proofErr w:type="spellEnd"/>
      <w:r w:rsidRPr="005313E0">
        <w:t xml:space="preserve"> </w:t>
      </w:r>
      <w:proofErr w:type="spellStart"/>
      <w:r w:rsidRPr="005313E0">
        <w:t>besar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</w:t>
      </w:r>
      <w:proofErr w:type="spellStart"/>
      <w:r w:rsidRPr="005313E0">
        <w:t>Spesifikasi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(SKPL) dan </w:t>
      </w:r>
      <w:proofErr w:type="spellStart"/>
      <w:r w:rsidRPr="005313E0">
        <w:t>Dokumentasi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(DPL). </w:t>
      </w:r>
      <w:proofErr w:type="spellStart"/>
      <w:r w:rsidRPr="005313E0">
        <w:t>Tujuan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SKPL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definisikan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</w:t>
      </w:r>
      <w:proofErr w:type="spellStart"/>
      <w:r w:rsidRPr="005313E0">
        <w:t>rinci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</w:t>
      </w:r>
      <w:proofErr w:type="spellStart"/>
      <w:proofErr w:type="gramStart"/>
      <w:r w:rsidRPr="005313E0">
        <w:t>perangkat</w:t>
      </w:r>
      <w:proofErr w:type="spellEnd"/>
      <w:r w:rsidRPr="005313E0">
        <w:t xml:space="preserve">  </w:t>
      </w:r>
      <w:proofErr w:type="spellStart"/>
      <w:r w:rsidRPr="005313E0">
        <w:t>lunak</w:t>
      </w:r>
      <w:proofErr w:type="spellEnd"/>
      <w:proofErr w:type="gramEnd"/>
      <w:r w:rsidRPr="005313E0">
        <w:t xml:space="preserve"> 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="0084230E" w:rsidRPr="005313E0">
        <w:t>Manajemen</w:t>
      </w:r>
      <w:proofErr w:type="spellEnd"/>
      <w:r w:rsidR="00F11AAA" w:rsidRPr="005313E0">
        <w:t xml:space="preserve"> </w:t>
      </w:r>
      <w:proofErr w:type="spellStart"/>
      <w:r w:rsidR="00F11AAA" w:rsidRPr="005313E0">
        <w:t>Matakuliah</w:t>
      </w:r>
      <w:proofErr w:type="spellEnd"/>
      <w:r w:rsidR="00F11AAA" w:rsidRPr="005313E0">
        <w:t xml:space="preserve"> </w:t>
      </w:r>
      <w:proofErr w:type="spellStart"/>
      <w:r w:rsidR="00F11AAA" w:rsidRPr="005313E0">
        <w:t>Proyek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r w:rsidR="0084230E" w:rsidRPr="005313E0">
        <w:t xml:space="preserve">media </w:t>
      </w:r>
      <w:proofErr w:type="spellStart"/>
      <w:r w:rsidR="003741C9" w:rsidRPr="005313E0">
        <w:t>pelaksanaan</w:t>
      </w:r>
      <w:proofErr w:type="spellEnd"/>
      <w:r w:rsidR="003741C9" w:rsidRPr="005313E0">
        <w:t xml:space="preserve"> </w:t>
      </w:r>
      <w:proofErr w:type="spellStart"/>
      <w:r w:rsidR="003741C9" w:rsidRPr="005313E0">
        <w:t>matakuliah</w:t>
      </w:r>
      <w:proofErr w:type="spellEnd"/>
      <w:r w:rsidR="003741C9" w:rsidRPr="005313E0">
        <w:t xml:space="preserve"> </w:t>
      </w:r>
      <w:proofErr w:type="spellStart"/>
      <w:r w:rsidR="003741C9" w:rsidRPr="005313E0">
        <w:t>proyek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menuhi</w:t>
      </w:r>
      <w:proofErr w:type="spellEnd"/>
      <w:r w:rsidRPr="005313E0">
        <w:t xml:space="preserve"> </w:t>
      </w:r>
      <w:proofErr w:type="spellStart"/>
      <w:r w:rsidRPr="005313E0">
        <w:t>keinginan</w:t>
      </w:r>
      <w:proofErr w:type="spellEnd"/>
      <w:r w:rsidRPr="005313E0">
        <w:t xml:space="preserve"> </w:t>
      </w:r>
      <w:proofErr w:type="spellStart"/>
      <w:r w:rsidRPr="005313E0">
        <w:t>pemakai</w:t>
      </w:r>
      <w:proofErr w:type="spellEnd"/>
      <w:r w:rsidRPr="005313E0">
        <w:t xml:space="preserve">. </w:t>
      </w:r>
      <w:proofErr w:type="spellStart"/>
      <w:r w:rsidRPr="005313E0">
        <w:t>Dokumen</w:t>
      </w:r>
      <w:proofErr w:type="spellEnd"/>
      <w:r w:rsidRPr="005313E0">
        <w:t xml:space="preserve"> SKPL </w:t>
      </w:r>
      <w:proofErr w:type="spellStart"/>
      <w:r w:rsidRPr="005313E0">
        <w:t>membantu</w:t>
      </w:r>
      <w:proofErr w:type="spellEnd"/>
      <w:r w:rsidRPr="005313E0">
        <w:t xml:space="preserve"> </w:t>
      </w:r>
      <w:proofErr w:type="spellStart"/>
      <w:r w:rsidRPr="005313E0">
        <w:t>pengembang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</w:t>
      </w:r>
      <w:proofErr w:type="spellStart"/>
      <w:r w:rsidRPr="005313E0">
        <w:t>fokus</w:t>
      </w:r>
      <w:proofErr w:type="spellEnd"/>
      <w:r w:rsidRPr="005313E0">
        <w:t xml:space="preserve"> dan </w:t>
      </w:r>
      <w:proofErr w:type="spellStart"/>
      <w:r w:rsidRPr="005313E0">
        <w:t>terarah</w:t>
      </w:r>
      <w:proofErr w:type="spellEnd"/>
      <w:r w:rsidRPr="005313E0">
        <w:t xml:space="preserve">. </w:t>
      </w:r>
      <w:proofErr w:type="spellStart"/>
      <w:r w:rsidRPr="005313E0">
        <w:t>Tujuan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DPL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gambarkan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="00C96262" w:rsidRPr="005313E0">
        <w:t>Manajemen</w:t>
      </w:r>
      <w:proofErr w:type="spellEnd"/>
      <w:r w:rsidR="00C96262" w:rsidRPr="005313E0">
        <w:t xml:space="preserve"> </w:t>
      </w:r>
      <w:proofErr w:type="spellStart"/>
      <w:r w:rsidR="003741C9" w:rsidRPr="005313E0">
        <w:t>Matakuliah</w:t>
      </w:r>
      <w:proofErr w:type="spellEnd"/>
      <w:r w:rsidR="003741C9" w:rsidRPr="005313E0">
        <w:t xml:space="preserve"> </w:t>
      </w:r>
      <w:proofErr w:type="spellStart"/>
      <w:r w:rsidR="003741C9" w:rsidRPr="005313E0">
        <w:t>Proyek</w:t>
      </w:r>
      <w:proofErr w:type="spellEnd"/>
      <w:r w:rsidRPr="005313E0">
        <w:t xml:space="preserve"> </w:t>
      </w:r>
      <w:proofErr w:type="spellStart"/>
      <w:r w:rsidRPr="005313E0">
        <w:t>berdasarkan</w:t>
      </w:r>
      <w:proofErr w:type="spellEnd"/>
      <w:r w:rsidRPr="005313E0">
        <w:t xml:space="preserve"> </w:t>
      </w:r>
      <w:proofErr w:type="spellStart"/>
      <w:r w:rsidRPr="005313E0">
        <w:t>spesifikasi</w:t>
      </w:r>
      <w:proofErr w:type="spellEnd"/>
      <w:r w:rsidRPr="005313E0">
        <w:t xml:space="preserve"> yang </w:t>
      </w:r>
      <w:proofErr w:type="spellStart"/>
      <w:r w:rsidRPr="005313E0">
        <w:t>dituliskan</w:t>
      </w:r>
      <w:proofErr w:type="spellEnd"/>
      <w:r w:rsidRPr="005313E0">
        <w:t xml:space="preserve"> di SKPL. </w:t>
      </w:r>
      <w:proofErr w:type="spellStart"/>
      <w:r w:rsidRPr="005313E0">
        <w:t>Penulisan</w:t>
      </w:r>
      <w:proofErr w:type="spellEnd"/>
      <w:r w:rsidRPr="005313E0">
        <w:t xml:space="preserve"> DPL </w:t>
      </w:r>
      <w:proofErr w:type="spellStart"/>
      <w:r w:rsidRPr="005313E0">
        <w:t>menggambarkan</w:t>
      </w:r>
      <w:proofErr w:type="spellEnd"/>
      <w:r w:rsidRPr="005313E0">
        <w:t xml:space="preserve"> </w:t>
      </w:r>
      <w:proofErr w:type="spellStart"/>
      <w:r w:rsidRPr="005313E0">
        <w:t>struktur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menu dan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yang </w:t>
      </w:r>
      <w:proofErr w:type="spellStart"/>
      <w:r w:rsidRPr="005313E0">
        <w:t>dijadikan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ahan</w:t>
      </w:r>
      <w:proofErr w:type="spellEnd"/>
      <w:r w:rsidRPr="005313E0">
        <w:t xml:space="preserve"> </w:t>
      </w:r>
      <w:proofErr w:type="spellStart"/>
      <w:r w:rsidRPr="005313E0">
        <w:t>pertimbangan</w:t>
      </w:r>
      <w:proofErr w:type="spellEnd"/>
      <w:r w:rsidRPr="005313E0">
        <w:t xml:space="preserve"> dan </w:t>
      </w:r>
      <w:proofErr w:type="spellStart"/>
      <w:r w:rsidRPr="005313E0">
        <w:t>gambaran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pengemb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selanjutnya</w:t>
      </w:r>
      <w:proofErr w:type="spellEnd"/>
      <w:r w:rsidRPr="005313E0">
        <w:t>.</w:t>
      </w:r>
    </w:p>
    <w:p w14:paraId="09BEF321" w14:textId="11E57DA5" w:rsidR="001F7789" w:rsidRPr="00064CF2" w:rsidRDefault="001F7789">
      <w:pPr>
        <w:pStyle w:val="ListParagraph"/>
        <w:numPr>
          <w:ilvl w:val="0"/>
          <w:numId w:val="27"/>
        </w:numPr>
        <w:ind w:hanging="720"/>
        <w:outlineLvl w:val="1"/>
        <w:rPr>
          <w:b/>
          <w:bCs/>
          <w:color w:val="000000" w:themeColor="text1"/>
        </w:rPr>
      </w:pPr>
      <w:bookmarkStart w:id="18" w:name="_Toc68545046"/>
      <w:bookmarkStart w:id="19" w:name="_Toc78230695"/>
      <w:bookmarkStart w:id="20" w:name="_Toc110248259"/>
      <w:proofErr w:type="spellStart"/>
      <w:r w:rsidRPr="00064CF2">
        <w:rPr>
          <w:b/>
          <w:bCs/>
          <w:color w:val="000000" w:themeColor="text1"/>
        </w:rPr>
        <w:t>Lingkup</w:t>
      </w:r>
      <w:proofErr w:type="spellEnd"/>
      <w:r w:rsidRPr="00064CF2">
        <w:rPr>
          <w:b/>
          <w:bCs/>
          <w:color w:val="000000" w:themeColor="text1"/>
        </w:rPr>
        <w:t xml:space="preserve"> </w:t>
      </w:r>
      <w:proofErr w:type="spellStart"/>
      <w:r w:rsidRPr="00064CF2">
        <w:rPr>
          <w:b/>
          <w:bCs/>
          <w:color w:val="000000" w:themeColor="text1"/>
        </w:rPr>
        <w:t>Masalah</w:t>
      </w:r>
      <w:bookmarkEnd w:id="18"/>
      <w:bookmarkEnd w:id="19"/>
      <w:bookmarkEnd w:id="20"/>
      <w:proofErr w:type="spellEnd"/>
    </w:p>
    <w:p w14:paraId="58A9484A" w14:textId="376836A2" w:rsidR="000C7365" w:rsidRPr="005313E0" w:rsidRDefault="00F97497" w:rsidP="00F97497">
      <w:pPr>
        <w:spacing w:after="0" w:line="360" w:lineRule="auto"/>
        <w:ind w:firstLine="720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yang akan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memiliki</w:t>
      </w:r>
      <w:proofErr w:type="spellEnd"/>
      <w:r w:rsidRPr="005313E0">
        <w:t xml:space="preserve"> </w:t>
      </w:r>
      <w:proofErr w:type="spellStart"/>
      <w:r w:rsidRPr="005313E0">
        <w:t>beberapa</w:t>
      </w:r>
      <w:proofErr w:type="spellEnd"/>
      <w:r w:rsidRPr="005313E0">
        <w:t xml:space="preserve"> </w:t>
      </w:r>
      <w:proofErr w:type="spellStart"/>
      <w:r w:rsidRPr="005313E0">
        <w:t>lingku</w:t>
      </w:r>
      <w:proofErr w:type="spellEnd"/>
      <w:r w:rsidR="00242E60" w:rsidRPr="005313E0">
        <w:rPr>
          <w:lang w:val="id-ID"/>
        </w:rPr>
        <w:t>p</w:t>
      </w:r>
      <w:r w:rsidRPr="005313E0">
        <w:t xml:space="preserve"> </w:t>
      </w:r>
      <w:proofErr w:type="spellStart"/>
      <w:r w:rsidRPr="005313E0">
        <w:t>masalah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01FA3640" w14:textId="4D5A7954" w:rsidR="00F97497" w:rsidRPr="005313E0" w:rsidRDefault="00F97497" w:rsidP="00F97497">
      <w:pPr>
        <w:pStyle w:val="ListParagraph"/>
        <w:numPr>
          <w:ilvl w:val="0"/>
          <w:numId w:val="3"/>
        </w:numPr>
        <w:spacing w:after="0" w:line="360" w:lineRule="auto"/>
      </w:pPr>
      <w:r w:rsidRPr="005313E0">
        <w:t xml:space="preserve">Fitur yang akan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meliputi</w:t>
      </w:r>
      <w:proofErr w:type="spellEnd"/>
      <w:r w:rsidRPr="005313E0">
        <w:t>:</w:t>
      </w:r>
    </w:p>
    <w:p w14:paraId="452C2CC6" w14:textId="041EC474" w:rsidR="00F97497" w:rsidRPr="005313E0" w:rsidRDefault="00F97497" w:rsidP="00F97497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t>Kelola user</w:t>
      </w:r>
    </w:p>
    <w:p w14:paraId="283BBB29" w14:textId="3BF9379D" w:rsidR="00F97497" w:rsidRPr="005313E0" w:rsidRDefault="003741C9" w:rsidP="00F97497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rPr>
          <w:lang w:val="en-US"/>
        </w:rPr>
        <w:t>Timeline</w:t>
      </w:r>
    </w:p>
    <w:p w14:paraId="405FAEDD" w14:textId="63DBBA0C" w:rsidR="003741C9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t xml:space="preserve">Kelola data </w:t>
      </w:r>
      <w:proofErr w:type="spellStart"/>
      <w:r w:rsidRPr="005313E0">
        <w:t>Dose</w:t>
      </w:r>
      <w:r w:rsidR="00064CF2">
        <w:t>n</w:t>
      </w:r>
      <w:proofErr w:type="spellEnd"/>
    </w:p>
    <w:p w14:paraId="5BEABE2F" w14:textId="67078FAA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t xml:space="preserve">Kelola data </w:t>
      </w:r>
      <w:proofErr w:type="spellStart"/>
      <w:r w:rsidRPr="005313E0">
        <w:t>Penguji</w:t>
      </w:r>
      <w:proofErr w:type="spellEnd"/>
    </w:p>
    <w:p w14:paraId="281F53DC" w14:textId="69020D99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t xml:space="preserve">Kelola data </w:t>
      </w:r>
      <w:proofErr w:type="spellStart"/>
      <w:r w:rsidRPr="005313E0">
        <w:t>Mahasiswa</w:t>
      </w:r>
      <w:proofErr w:type="spellEnd"/>
    </w:p>
    <w:p w14:paraId="0ED09A0D" w14:textId="406D4C1F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 w:rsidRPr="005313E0">
        <w:t>Pembekalan</w:t>
      </w:r>
      <w:proofErr w:type="spellEnd"/>
    </w:p>
    <w:p w14:paraId="3C0E26B7" w14:textId="04BE1B94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 w:rsidRPr="005313E0">
        <w:t>Bimbingan</w:t>
      </w:r>
      <w:proofErr w:type="spellEnd"/>
      <w:r w:rsidRPr="005313E0">
        <w:t xml:space="preserve"> </w:t>
      </w:r>
    </w:p>
    <w:p w14:paraId="5C99FA00" w14:textId="3FAE75EC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 w:rsidRPr="005313E0">
        <w:t>Pengumpulan</w:t>
      </w:r>
      <w:proofErr w:type="spellEnd"/>
    </w:p>
    <w:p w14:paraId="6D8E27AB" w14:textId="291FCF1B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r w:rsidRPr="005313E0">
        <w:t xml:space="preserve">Kelola </w:t>
      </w:r>
      <w:proofErr w:type="spellStart"/>
      <w:r w:rsidRPr="005313E0">
        <w:t>sidang</w:t>
      </w:r>
      <w:proofErr w:type="spellEnd"/>
    </w:p>
    <w:p w14:paraId="4458FF66" w14:textId="405D9857" w:rsidR="00F11AAA" w:rsidRPr="005313E0" w:rsidRDefault="00F11AAA" w:rsidP="00F11AAA">
      <w:pPr>
        <w:pStyle w:val="ListParagraph"/>
        <w:numPr>
          <w:ilvl w:val="0"/>
          <w:numId w:val="4"/>
        </w:numPr>
        <w:spacing w:after="0" w:line="360" w:lineRule="auto"/>
      </w:pP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  <w:r w:rsidRPr="005313E0">
        <w:t xml:space="preserve"> </w:t>
      </w:r>
    </w:p>
    <w:p w14:paraId="03CEA2B7" w14:textId="0BEAE4DC" w:rsidR="00F97497" w:rsidRPr="005313E0" w:rsidRDefault="00F97497" w:rsidP="00F97497">
      <w:pPr>
        <w:pStyle w:val="ListParagraph"/>
        <w:numPr>
          <w:ilvl w:val="0"/>
          <w:numId w:val="3"/>
        </w:numPr>
        <w:spacing w:after="0" w:line="360" w:lineRule="auto"/>
      </w:pPr>
      <w:r w:rsidRPr="005313E0">
        <w:lastRenderedPageBreak/>
        <w:t xml:space="preserve">Database yang </w:t>
      </w:r>
      <w:proofErr w:type="spellStart"/>
      <w:r w:rsidRPr="005313E0">
        <w:t>dibangung</w:t>
      </w:r>
      <w:proofErr w:type="spellEnd"/>
      <w:r w:rsidRPr="005313E0">
        <w:t xml:space="preserve"> </w:t>
      </w:r>
      <w:proofErr w:type="spellStart"/>
      <w:r w:rsidRPr="005313E0">
        <w:t>menggunakan</w:t>
      </w:r>
      <w:proofErr w:type="spellEnd"/>
      <w:r w:rsidRPr="005313E0">
        <w:t xml:space="preserve"> MySQL.</w:t>
      </w:r>
    </w:p>
    <w:p w14:paraId="2FDE8E6B" w14:textId="6F510D4C" w:rsidR="00E141B5" w:rsidRPr="00064CF2" w:rsidRDefault="001F7789">
      <w:pPr>
        <w:pStyle w:val="ListParagraph"/>
        <w:numPr>
          <w:ilvl w:val="0"/>
          <w:numId w:val="27"/>
        </w:numPr>
        <w:ind w:hanging="720"/>
        <w:outlineLvl w:val="1"/>
        <w:rPr>
          <w:b/>
          <w:bCs/>
          <w:color w:val="000000" w:themeColor="text1"/>
        </w:rPr>
      </w:pPr>
      <w:bookmarkStart w:id="21" w:name="_Toc68545047"/>
      <w:bookmarkStart w:id="22" w:name="_Toc78230696"/>
      <w:bookmarkStart w:id="23" w:name="_Toc110248260"/>
      <w:proofErr w:type="spellStart"/>
      <w:r w:rsidRPr="00064CF2">
        <w:rPr>
          <w:b/>
          <w:bCs/>
          <w:color w:val="000000" w:themeColor="text1"/>
        </w:rPr>
        <w:t>Referensi</w:t>
      </w:r>
      <w:bookmarkEnd w:id="21"/>
      <w:bookmarkEnd w:id="22"/>
      <w:bookmarkEnd w:id="23"/>
      <w:proofErr w:type="spellEnd"/>
    </w:p>
    <w:p w14:paraId="51F36734" w14:textId="7C9F8339" w:rsidR="000C7365" w:rsidRPr="005313E0" w:rsidRDefault="00FB02B5" w:rsidP="00FB02B5">
      <w:pPr>
        <w:spacing w:after="0" w:line="360" w:lineRule="auto"/>
        <w:ind w:firstLine="720"/>
      </w:pP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pembangun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F11AAA" w:rsidRPr="005313E0">
        <w:t>Matakuliah</w:t>
      </w:r>
      <w:proofErr w:type="spellEnd"/>
      <w:r w:rsidR="00F11AAA" w:rsidRPr="005313E0">
        <w:t xml:space="preserve"> </w:t>
      </w:r>
      <w:proofErr w:type="spellStart"/>
      <w:r w:rsidR="00F11AAA" w:rsidRPr="005313E0">
        <w:t>Proyek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rujuk</w:t>
      </w:r>
      <w:proofErr w:type="spellEnd"/>
      <w:r w:rsidRPr="005313E0">
        <w:t xml:space="preserve"> pada </w:t>
      </w:r>
      <w:proofErr w:type="spellStart"/>
      <w:r w:rsidRPr="005313E0">
        <w:t>struktur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mbuat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berdasarkan</w:t>
      </w:r>
      <w:proofErr w:type="spellEnd"/>
      <w:r w:rsidRPr="005313E0">
        <w:t xml:space="preserve"> </w:t>
      </w:r>
      <w:r w:rsidRPr="005313E0">
        <w:rPr>
          <w:i/>
          <w:iCs/>
        </w:rPr>
        <w:t xml:space="preserve">template </w:t>
      </w:r>
      <w:proofErr w:type="spellStart"/>
      <w:r w:rsidRPr="005313E0">
        <w:t>dokumen</w:t>
      </w:r>
      <w:proofErr w:type="spellEnd"/>
      <w:r w:rsidRPr="005313E0">
        <w:t xml:space="preserve"> yang </w:t>
      </w:r>
      <w:proofErr w:type="spellStart"/>
      <w:r w:rsidRPr="005313E0">
        <w:t>telah</w:t>
      </w:r>
      <w:proofErr w:type="spellEnd"/>
      <w:r w:rsidRPr="005313E0">
        <w:t xml:space="preserve"> </w:t>
      </w:r>
      <w:proofErr w:type="spellStart"/>
      <w:r w:rsidRPr="005313E0">
        <w:t>dikeluarkan</w:t>
      </w:r>
      <w:proofErr w:type="spellEnd"/>
      <w:r w:rsidRPr="005313E0">
        <w:t xml:space="preserve"> oleh Prodi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Informatika</w:t>
      </w:r>
      <w:proofErr w:type="spellEnd"/>
      <w:r w:rsidRPr="005313E0">
        <w:t xml:space="preserve"> </w:t>
      </w:r>
      <w:proofErr w:type="spellStart"/>
      <w:r w:rsidRPr="005313E0">
        <w:t>Politeknik</w:t>
      </w:r>
      <w:proofErr w:type="spellEnd"/>
      <w:r w:rsidRPr="005313E0">
        <w:t xml:space="preserve"> </w:t>
      </w:r>
      <w:proofErr w:type="spellStart"/>
      <w:r w:rsidRPr="005313E0">
        <w:t>Pos</w:t>
      </w:r>
      <w:proofErr w:type="spellEnd"/>
      <w:r w:rsidRPr="005313E0">
        <w:t xml:space="preserve"> Indonesia.</w:t>
      </w:r>
    </w:p>
    <w:p w14:paraId="0FFEBD1C" w14:textId="21A65519" w:rsidR="00643BA3" w:rsidRPr="00643BA3" w:rsidRDefault="00FB02B5" w:rsidP="00643BA3">
      <w:pPr>
        <w:spacing w:after="0" w:line="360" w:lineRule="auto"/>
        <w:ind w:firstLine="720"/>
      </w:pPr>
      <w:r w:rsidRPr="005313E0">
        <w:t xml:space="preserve">Adapun </w:t>
      </w:r>
      <w:proofErr w:type="spellStart"/>
      <w:r w:rsidRPr="005313E0">
        <w:t>buku</w:t>
      </w:r>
      <w:proofErr w:type="spellEnd"/>
      <w:r w:rsidRPr="005313E0">
        <w:t xml:space="preserve"> </w:t>
      </w:r>
      <w:proofErr w:type="spellStart"/>
      <w:r w:rsidRPr="005313E0">
        <w:t>teks</w:t>
      </w:r>
      <w:proofErr w:type="spellEnd"/>
      <w:r w:rsidRPr="005313E0">
        <w:t xml:space="preserve"> dan </w:t>
      </w:r>
      <w:proofErr w:type="spellStart"/>
      <w:r w:rsidRPr="005313E0">
        <w:t>referensi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ahan</w:t>
      </w:r>
      <w:proofErr w:type="spellEnd"/>
      <w:r w:rsidRPr="005313E0">
        <w:t xml:space="preserve"> </w:t>
      </w:r>
      <w:proofErr w:type="spellStart"/>
      <w:r w:rsidRPr="005313E0">
        <w:t>acu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Pr="005313E0">
        <w:t>pembangun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surat</w:t>
      </w:r>
      <w:proofErr w:type="spellEnd"/>
      <w:r w:rsidRPr="005313E0">
        <w:t xml:space="preserve"> internal yang </w:t>
      </w:r>
      <w:proofErr w:type="spellStart"/>
      <w:r w:rsidRPr="005313E0">
        <w:t>terintegrasi</w:t>
      </w:r>
      <w:proofErr w:type="spellEnd"/>
      <w:r w:rsidRPr="005313E0">
        <w:t xml:space="preserve"> </w:t>
      </w:r>
      <w:proofErr w:type="spellStart"/>
      <w:r w:rsidRPr="005313E0">
        <w:t>notifikasi</w:t>
      </w:r>
      <w:proofErr w:type="spellEnd"/>
      <w:r w:rsidRPr="005313E0">
        <w:t xml:space="preserve"> </w:t>
      </w:r>
      <w:proofErr w:type="spellStart"/>
      <w:r w:rsidRPr="005313E0">
        <w:t>whatsapp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3AA9905F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>
        <w:rPr>
          <w:rFonts w:eastAsiaTheme="minorEastAsia"/>
          <w:b/>
          <w:bCs/>
          <w:lang w:val="en-US"/>
        </w:rPr>
        <w:fldChar w:fldCharType="begin" w:fldLock="1"/>
      </w:r>
      <w:r>
        <w:rPr>
          <w:b/>
          <w:bCs/>
          <w:lang w:val="en-US"/>
        </w:rPr>
        <w:instrText xml:space="preserve">ADDIN Mendeley Bibliography CSL_BIBLIOGRAPHY </w:instrText>
      </w:r>
      <w:r>
        <w:rPr>
          <w:rFonts w:eastAsiaTheme="minorEastAsia"/>
          <w:b/>
          <w:bCs/>
          <w:lang w:val="en-US"/>
        </w:rPr>
        <w:fldChar w:fldCharType="separate"/>
      </w:r>
      <w:r w:rsidRPr="00F570B0">
        <w:rPr>
          <w:noProof/>
        </w:rPr>
        <w:t xml:space="preserve">Acai Sudirman, Muttaqin Muttaqin, Ramen A. Purba, Alexander Wirapraja , Leon A. Abdillah, Fajrillah Fajrillah, Fatimah Nur Arifah, Julyanthry Julyanthry, Ronal Watrianthos, J. S. (2020). </w:t>
      </w:r>
      <w:r w:rsidRPr="00F570B0">
        <w:rPr>
          <w:i/>
          <w:iCs/>
          <w:noProof/>
        </w:rPr>
        <w:t>Sistem Informasi Manajemen</w:t>
      </w:r>
      <w:r w:rsidRPr="00F570B0">
        <w:rPr>
          <w:noProof/>
        </w:rPr>
        <w:t>. yayasan Kita Menulis. https://books.google.co.id/books?hl=id&amp;lr=&amp;id=WiLwDwAAQBAJ&amp;oi=fnd&amp;pg=PR5&amp;dq=sistem+informasi+manajemen&amp;ots=794NbmUqqi&amp;sig=F_9BpRnSwsPk1HqEZ5Ti8vs9RMg&amp;redir_esc=y#v=onepage&amp;q&amp;f=false</w:t>
      </w:r>
    </w:p>
    <w:p w14:paraId="16146501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Alam, G. A., Aknuranda, I., &amp; Rachmadi, A. (2019). </w:t>
      </w:r>
      <w:r w:rsidRPr="00F570B0">
        <w:rPr>
          <w:i/>
          <w:iCs/>
          <w:noProof/>
        </w:rPr>
        <w:t>Pemodelan dan Evaluasi Proses Bisnis Menggunakan Business Process Model and Notation ( BPMN ) ( Studi Kasus : Percetakan Mabes Printing )</w:t>
      </w:r>
      <w:r w:rsidRPr="00F570B0">
        <w:rPr>
          <w:noProof/>
        </w:rPr>
        <w:t xml:space="preserve">. </w:t>
      </w:r>
      <w:r w:rsidRPr="00F570B0">
        <w:rPr>
          <w:i/>
          <w:iCs/>
          <w:noProof/>
        </w:rPr>
        <w:t>3</w:t>
      </w:r>
      <w:r w:rsidRPr="00F570B0">
        <w:rPr>
          <w:noProof/>
        </w:rPr>
        <w:t>(1), 621–627.</w:t>
      </w:r>
    </w:p>
    <w:p w14:paraId="27739EB2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Cause, D., &amp; Sebab, D. (n.d.). </w:t>
      </w:r>
      <w:r w:rsidRPr="00F570B0">
        <w:rPr>
          <w:i/>
          <w:iCs/>
          <w:noProof/>
        </w:rPr>
        <w:t>Diagram Fishbone</w:t>
      </w:r>
      <w:r w:rsidRPr="00F570B0">
        <w:rPr>
          <w:noProof/>
        </w:rPr>
        <w:t>.</w:t>
      </w:r>
    </w:p>
    <w:p w14:paraId="199BE982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Dedy Rahma Prehanto, S.Kom., M. K. (2020). </w:t>
      </w:r>
      <w:r w:rsidRPr="00F570B0">
        <w:rPr>
          <w:i/>
          <w:iCs/>
          <w:noProof/>
        </w:rPr>
        <w:t>Buku Ajar Konsep Sistem Informasi</w:t>
      </w:r>
      <w:r w:rsidRPr="00F570B0">
        <w:rPr>
          <w:noProof/>
        </w:rPr>
        <w:t>. Scopindo Media Pustaka. https://www.google.co.id/books/edition/BUKU_AJAR_KONSEP_SISTEM_INFORMASI/0OriDwAAQBAJ?hl=id&amp;gbpv=1&amp;dq=karakteristik+sistem&amp;printsec=frontcover</w:t>
      </w:r>
    </w:p>
    <w:p w14:paraId="0D59E7B6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Enterprise, J. (2016). </w:t>
      </w:r>
      <w:r w:rsidRPr="00F570B0">
        <w:rPr>
          <w:i/>
          <w:iCs/>
          <w:noProof/>
        </w:rPr>
        <w:t>Trik Cepat Menguasai Microsoft Visio</w:t>
      </w:r>
      <w:r w:rsidRPr="00F570B0">
        <w:rPr>
          <w:noProof/>
        </w:rPr>
        <w:t>. PT Elex Media Komputindo. https://www.google.co.id/books/edition/Trik_Cepat_Menguasai_Microsoft_Visio/ritIDwAAQBAJ?hl=id&amp;gbpv=1&amp;dq=microsoft+visio+adalah&amp;printsec=frontcover</w:t>
      </w:r>
    </w:p>
    <w:p w14:paraId="4D1AEF88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lastRenderedPageBreak/>
        <w:t xml:space="preserve">Hikmah, A. B. (2014). </w:t>
      </w:r>
      <w:r w:rsidRPr="00F570B0">
        <w:rPr>
          <w:i/>
          <w:iCs/>
          <w:noProof/>
        </w:rPr>
        <w:t>MENDEFINISIKAN ENTERPRISE ARCHITECTURE PLANNING DALAM PERENCANAAN INTEGRASI SISTEM</w:t>
      </w:r>
      <w:r w:rsidRPr="00F570B0">
        <w:rPr>
          <w:noProof/>
        </w:rPr>
        <w:t xml:space="preserve">. </w:t>
      </w:r>
      <w:r w:rsidRPr="00F570B0">
        <w:rPr>
          <w:i/>
          <w:iCs/>
          <w:noProof/>
        </w:rPr>
        <w:t>I</w:t>
      </w:r>
      <w:r w:rsidRPr="00F570B0">
        <w:rPr>
          <w:noProof/>
        </w:rPr>
        <w:t>(2), 130–135.</w:t>
      </w:r>
    </w:p>
    <w:p w14:paraId="1D641A03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Hutahaean, J. (2014). </w:t>
      </w:r>
      <w:r w:rsidRPr="00F570B0">
        <w:rPr>
          <w:i/>
          <w:iCs/>
          <w:noProof/>
        </w:rPr>
        <w:t>Konsep Sistem Informasi</w:t>
      </w:r>
      <w:r w:rsidRPr="00F570B0">
        <w:rPr>
          <w:noProof/>
        </w:rPr>
        <w:t>. Deepublish. https://books.google.co.id/books?id=o8LjCAAAQBAJ&amp;printsec=frontcover&amp;hl=id&amp;source=gbs_ge_summary_r&amp;cad=0#v=onepage&amp;q&amp;f=false</w:t>
      </w:r>
    </w:p>
    <w:p w14:paraId="2446A442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Ii, B. A. B. (2013). </w:t>
      </w:r>
      <w:r w:rsidRPr="00F570B0">
        <w:rPr>
          <w:i/>
          <w:iCs/>
          <w:noProof/>
        </w:rPr>
        <w:t>Bab ii landasan teori 2.1.</w:t>
      </w:r>
      <w:r w:rsidRPr="00F570B0">
        <w:rPr>
          <w:noProof/>
        </w:rPr>
        <w:t xml:space="preserve"> 8–30.</w:t>
      </w:r>
    </w:p>
    <w:p w14:paraId="4518302C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Iskandar, H. (2017). Modul 3 Modul 3. </w:t>
      </w:r>
      <w:r w:rsidRPr="00F570B0">
        <w:rPr>
          <w:i/>
          <w:iCs/>
          <w:noProof/>
        </w:rPr>
        <w:t>Suhu, Kalor, Dan Energi Di Sekitarku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Pppurg 1987</w:t>
      </w:r>
      <w:r w:rsidRPr="00F570B0">
        <w:rPr>
          <w:noProof/>
        </w:rPr>
        <w:t>, 1–26. file:///C:/Users/ASUS/Downloads/2.Modul Suhu dan Kalor.pdf, diakses pada tanggal 27 maret 2020</w:t>
      </w:r>
    </w:p>
    <w:p w14:paraId="4BFCEAAA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Kasus, S., Leuwi, A., &amp; Majalengka, S. (2015). Program Studi Sistem Informasi , Fakultas Teknik dan Ilmu Komputer Universitas Komputer Indonesia , Bandung. </w:t>
      </w:r>
      <w:r w:rsidRPr="00F570B0">
        <w:rPr>
          <w:i/>
          <w:iCs/>
          <w:noProof/>
        </w:rPr>
        <w:t>Jurnal Teknologi Dan Informasi UNIKOM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2</w:t>
      </w:r>
      <w:r w:rsidRPr="00F570B0">
        <w:rPr>
          <w:noProof/>
        </w:rPr>
        <w:t>, 1–14.</w:t>
      </w:r>
    </w:p>
    <w:p w14:paraId="40C35E10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Kemendikbud. (1996). Modul 2 Modul 2. </w:t>
      </w:r>
      <w:r w:rsidRPr="00F570B0">
        <w:rPr>
          <w:i/>
          <w:iCs/>
          <w:noProof/>
        </w:rPr>
        <w:t>Pertanian Global, Aspek Sosial Kultural, Ekonomi Dan Ekologi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2</w:t>
      </w:r>
      <w:r w:rsidRPr="00F570B0">
        <w:rPr>
          <w:noProof/>
        </w:rPr>
        <w:t>(1), 1–7.</w:t>
      </w:r>
    </w:p>
    <w:p w14:paraId="21FC71A4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Munawir, L. A. (2018). </w:t>
      </w:r>
      <w:r w:rsidRPr="00F570B0">
        <w:rPr>
          <w:i/>
          <w:iCs/>
          <w:noProof/>
        </w:rPr>
        <w:t>Sistem Informasi Manajemen</w:t>
      </w:r>
      <w:r w:rsidRPr="00F570B0">
        <w:rPr>
          <w:noProof/>
        </w:rPr>
        <w:t>. Lembaga Komunitas Informasi Teknologi Aceh (KITA). https://www.google.co.id/books/edition/Sistem_Informasi_Manajemen_Buku_Referens/Jr2XDwAAQBAJ?hl=id&amp;gbpv=1&amp;dq=sistem+informasi+manajemen&amp;printsec=frontcover</w:t>
      </w:r>
    </w:p>
    <w:p w14:paraId="6CA074A5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i/>
          <w:iCs/>
          <w:noProof/>
        </w:rPr>
        <w:t>No Title</w:t>
      </w:r>
      <w:r w:rsidRPr="00F570B0">
        <w:rPr>
          <w:noProof/>
        </w:rPr>
        <w:t>. (n.d.).</w:t>
      </w:r>
    </w:p>
    <w:p w14:paraId="62A7D680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Oktafianto, M. M. (2016). </w:t>
      </w:r>
      <w:r w:rsidRPr="00F570B0">
        <w:rPr>
          <w:i/>
          <w:iCs/>
          <w:noProof/>
        </w:rPr>
        <w:t>Analisis Dan Perancangan Sistem Informasi</w:t>
      </w:r>
      <w:r w:rsidRPr="00F570B0">
        <w:rPr>
          <w:noProof/>
        </w:rPr>
        <w:t>. cv Andi Offset (andi). https://books.google.co.id/books?id=2SU3DgAAQBAJ&amp;printsec=frontcover&amp;hl=id#v=onepage&amp;q&amp;f=false</w:t>
      </w:r>
    </w:p>
    <w:p w14:paraId="5BDCD061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Patel. (2019). </w:t>
      </w:r>
      <w:r w:rsidRPr="00F570B0">
        <w:rPr>
          <w:rFonts w:ascii="MS Mincho" w:eastAsia="MS Mincho" w:hAnsi="MS Mincho" w:cs="MS Mincho" w:hint="eastAsia"/>
          <w:i/>
          <w:iCs/>
          <w:noProof/>
        </w:rPr>
        <w:t>済無</w:t>
      </w:r>
      <w:r w:rsidRPr="00F570B0">
        <w:rPr>
          <w:i/>
          <w:iCs/>
          <w:noProof/>
        </w:rPr>
        <w:t>No Title No Title No Title</w:t>
      </w:r>
      <w:r w:rsidRPr="00F570B0">
        <w:rPr>
          <w:noProof/>
        </w:rPr>
        <w:t>. 9–25.</w:t>
      </w:r>
    </w:p>
    <w:p w14:paraId="4132F7F3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Peranginangin, K. (2010). </w:t>
      </w:r>
      <w:r w:rsidRPr="00F570B0">
        <w:rPr>
          <w:i/>
          <w:iCs/>
          <w:noProof/>
        </w:rPr>
        <w:t>PHP dan MySQL</w:t>
      </w:r>
      <w:r w:rsidRPr="00F570B0">
        <w:rPr>
          <w:noProof/>
        </w:rPr>
        <w:t>. 1.</w:t>
      </w:r>
    </w:p>
    <w:p w14:paraId="5B5EEF88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lastRenderedPageBreak/>
        <w:t xml:space="preserve">Purnomo, D. (2017). Model Prototyping Pada Pengembangan Sistem Informasi. </w:t>
      </w:r>
      <w:r w:rsidRPr="00F570B0">
        <w:rPr>
          <w:i/>
          <w:iCs/>
          <w:noProof/>
        </w:rPr>
        <w:t>J I M P - Jurnal Informatika Merdeka Pasuruan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2</w:t>
      </w:r>
      <w:r w:rsidRPr="00F570B0">
        <w:rPr>
          <w:noProof/>
        </w:rPr>
        <w:t>(2), 54–61. https://doi.org/10.37438/jimp.v2i2.67</w:t>
      </w:r>
    </w:p>
    <w:p w14:paraId="64180E78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Ramen A Purba, R. (2020). </w:t>
      </w:r>
      <w:r w:rsidRPr="00F570B0">
        <w:rPr>
          <w:i/>
          <w:iCs/>
          <w:noProof/>
        </w:rPr>
        <w:t>Konsep Dasar Sistem Informasi Dalam Dunia Usaha</w:t>
      </w:r>
      <w:r w:rsidRPr="00F570B0">
        <w:rPr>
          <w:noProof/>
        </w:rPr>
        <w:t>. yayasan Kita Menulis. https://www.google.co.id/books/edition/Konsep_Dasar_Sistem_Informasi_dalam_Duni/BUhxEAAAQBAJ?hl=id&amp;gbpv=1&amp;dq=definisi+informasi&amp;pg=PR7&amp;printsec=frontcover</w:t>
      </w:r>
    </w:p>
    <w:p w14:paraId="09EFF82D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Supono, O. (2020). </w:t>
      </w:r>
      <w:r w:rsidRPr="00F570B0">
        <w:rPr>
          <w:i/>
          <w:iCs/>
          <w:noProof/>
        </w:rPr>
        <w:t>Pengantar Bahasa Pemrograman ( 1 )</w:t>
      </w:r>
      <w:r w:rsidRPr="00F570B0">
        <w:rPr>
          <w:noProof/>
        </w:rPr>
        <w:t>.</w:t>
      </w:r>
    </w:p>
    <w:p w14:paraId="56107D02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Syafrial Fachrie Pane, Wahyu Kurnia Sari, Z. A. W. (2020). </w:t>
      </w:r>
      <w:r w:rsidRPr="00F570B0">
        <w:rPr>
          <w:i/>
          <w:iCs/>
          <w:noProof/>
        </w:rPr>
        <w:t>Membuat Aplikasi Pengolahan Data Administrasi Barang Menggunakan Aplikasi Apex Online</w:t>
      </w:r>
      <w:r w:rsidRPr="00F570B0">
        <w:rPr>
          <w:noProof/>
        </w:rPr>
        <w:t>. Kreatif Aditya Saputra. https://www.google.co.id/books/edition/Membuat_Aplikasi_Pengolahan_Data_Adminis/3s3XDwAAQBAJ?hl=id&amp;gbpv=1&amp;dq=definisi+data+adalah&amp;pg=PA7&amp;printsec=frontcover</w:t>
      </w:r>
    </w:p>
    <w:p w14:paraId="5198AB70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Tatang. (2019). Bab Ii Landasan Teori. </w:t>
      </w:r>
      <w:r w:rsidRPr="00F570B0">
        <w:rPr>
          <w:i/>
          <w:iCs/>
          <w:noProof/>
        </w:rPr>
        <w:t>Journal of Chemical Information and Modeling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53</w:t>
      </w:r>
      <w:r w:rsidRPr="00F570B0">
        <w:rPr>
          <w:noProof/>
        </w:rPr>
        <w:t>(9), 1689–1699.</w:t>
      </w:r>
    </w:p>
    <w:p w14:paraId="68F5CF3C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Teori, K. (2010). </w:t>
      </w:r>
      <w:r w:rsidRPr="00F570B0">
        <w:rPr>
          <w:i/>
          <w:iCs/>
          <w:noProof/>
        </w:rPr>
        <w:t>Pengertian Sistem Pengertian Informasi Pengertian Sistem Informasi Pengertian Manajemen</w:t>
      </w:r>
      <w:r w:rsidRPr="00F570B0">
        <w:rPr>
          <w:noProof/>
        </w:rPr>
        <w:t>.</w:t>
      </w:r>
    </w:p>
    <w:p w14:paraId="391C320D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i/>
          <w:iCs/>
          <w:noProof/>
        </w:rPr>
        <w:t>Value chain</w:t>
      </w:r>
      <w:r w:rsidRPr="00F570B0">
        <w:rPr>
          <w:noProof/>
        </w:rPr>
        <w:t>. (n.d.).</w:t>
      </w:r>
    </w:p>
    <w:p w14:paraId="09B8DCDD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Wardana, S. H. M. S. (n.d.). </w:t>
      </w:r>
      <w:r w:rsidRPr="00F570B0">
        <w:rPr>
          <w:i/>
          <w:iCs/>
          <w:noProof/>
        </w:rPr>
        <w:t>Menjadi Master PHP dengan Framework Codeigniter</w:t>
      </w:r>
      <w:r w:rsidRPr="00F570B0">
        <w:rPr>
          <w:noProof/>
        </w:rPr>
        <w:t>. https://www.google.co.id/books/edition/Menjadi_Master_PHP_dengan_Framework_Code/jqnkoEn5n0EC?hl=id&amp;gbpv=1&amp;dq=framework+adalah&amp;pg=PA3&amp;printsec=frontcover</w:t>
      </w:r>
    </w:p>
    <w:p w14:paraId="13FDD059" w14:textId="77777777" w:rsidR="00643BA3" w:rsidRPr="00F570B0" w:rsidRDefault="00643BA3" w:rsidP="00643BA3">
      <w:pPr>
        <w:widowControl w:val="0"/>
        <w:autoSpaceDE w:val="0"/>
        <w:autoSpaceDN w:val="0"/>
        <w:adjustRightInd w:val="0"/>
        <w:spacing w:line="360" w:lineRule="auto"/>
        <w:rPr>
          <w:noProof/>
        </w:rPr>
      </w:pPr>
      <w:r w:rsidRPr="00F570B0">
        <w:rPr>
          <w:noProof/>
        </w:rPr>
        <w:t xml:space="preserve">Wijaya, M. (2019). Analisis Rantai Nilai dalam Meningkatkan Kinerja dan Keunggulan Kompetitif Perusahaan. </w:t>
      </w:r>
      <w:r w:rsidRPr="00F570B0">
        <w:rPr>
          <w:i/>
          <w:iCs/>
          <w:noProof/>
        </w:rPr>
        <w:t>Media Informatika</w:t>
      </w:r>
      <w:r w:rsidRPr="00F570B0">
        <w:rPr>
          <w:noProof/>
        </w:rPr>
        <w:t xml:space="preserve">, </w:t>
      </w:r>
      <w:r w:rsidRPr="00F570B0">
        <w:rPr>
          <w:i/>
          <w:iCs/>
          <w:noProof/>
        </w:rPr>
        <w:t>18</w:t>
      </w:r>
      <w:r w:rsidRPr="00F570B0">
        <w:rPr>
          <w:noProof/>
        </w:rPr>
        <w:t>(3), 122–128. https://doi.org/10.37595/mediainfo.v18i3.31</w:t>
      </w:r>
    </w:p>
    <w:p w14:paraId="2E97FADF" w14:textId="4CD98EA4" w:rsidR="00BD3875" w:rsidRPr="005313E0" w:rsidRDefault="00643BA3" w:rsidP="00643BA3">
      <w:pPr>
        <w:spacing w:after="0" w:line="360" w:lineRule="auto"/>
        <w:sectPr w:rsidR="00BD3875" w:rsidRPr="005313E0" w:rsidSect="00064CF2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rPr>
          <w:b/>
          <w:bCs/>
          <w:lang w:val="en-US"/>
        </w:rPr>
        <w:fldChar w:fldCharType="end"/>
      </w:r>
      <w:bookmarkStart w:id="24" w:name="_Toc68545048"/>
    </w:p>
    <w:p w14:paraId="4F0BF26F" w14:textId="4C6BAEEB" w:rsidR="00C67282" w:rsidRPr="00704D14" w:rsidRDefault="001F7789">
      <w:pPr>
        <w:pStyle w:val="ListParagraph"/>
        <w:numPr>
          <w:ilvl w:val="0"/>
          <w:numId w:val="27"/>
        </w:numPr>
        <w:ind w:hanging="720"/>
        <w:outlineLvl w:val="1"/>
        <w:rPr>
          <w:b/>
          <w:bCs/>
          <w:color w:val="000000" w:themeColor="text1"/>
        </w:rPr>
      </w:pPr>
      <w:bookmarkStart w:id="25" w:name="_Toc78230697"/>
      <w:bookmarkStart w:id="26" w:name="_Toc110248261"/>
      <w:proofErr w:type="spellStart"/>
      <w:r w:rsidRPr="00B3601C">
        <w:rPr>
          <w:b/>
          <w:bCs/>
          <w:color w:val="000000" w:themeColor="text1"/>
        </w:rPr>
        <w:lastRenderedPageBreak/>
        <w:t>Aturan</w:t>
      </w:r>
      <w:proofErr w:type="spellEnd"/>
      <w:r w:rsidRPr="00B3601C">
        <w:rPr>
          <w:b/>
          <w:bCs/>
          <w:color w:val="000000" w:themeColor="text1"/>
        </w:rPr>
        <w:t xml:space="preserve"> </w:t>
      </w:r>
      <w:proofErr w:type="spellStart"/>
      <w:r w:rsidRPr="00B3601C">
        <w:rPr>
          <w:b/>
          <w:bCs/>
          <w:color w:val="000000" w:themeColor="text1"/>
        </w:rPr>
        <w:t>Penomoran</w:t>
      </w:r>
      <w:bookmarkEnd w:id="24"/>
      <w:bookmarkEnd w:id="25"/>
      <w:bookmarkEnd w:id="26"/>
      <w:proofErr w:type="spellEnd"/>
    </w:p>
    <w:p w14:paraId="449E687B" w14:textId="11B56EC6" w:rsidR="00704D14" w:rsidRPr="00704D14" w:rsidRDefault="00704D14" w:rsidP="00704D14">
      <w:pPr>
        <w:rPr>
          <w:sz w:val="20"/>
          <w:szCs w:val="20"/>
        </w:rPr>
      </w:pPr>
      <w:bookmarkStart w:id="27" w:name="_Toc110238979"/>
      <w:proofErr w:type="spellStart"/>
      <w:r w:rsidRPr="00704D14">
        <w:rPr>
          <w:sz w:val="20"/>
          <w:szCs w:val="20"/>
        </w:rPr>
        <w:t>Tabel</w:t>
      </w:r>
      <w:proofErr w:type="spellEnd"/>
      <w:r w:rsidRPr="00704D14">
        <w:rPr>
          <w:sz w:val="20"/>
          <w:szCs w:val="20"/>
        </w:rPr>
        <w:t xml:space="preserve"> 1. </w:t>
      </w:r>
      <w:r w:rsidRPr="00704D14">
        <w:rPr>
          <w:sz w:val="20"/>
          <w:szCs w:val="20"/>
        </w:rPr>
        <w:fldChar w:fldCharType="begin"/>
      </w:r>
      <w:r w:rsidRPr="00704D14">
        <w:rPr>
          <w:sz w:val="20"/>
          <w:szCs w:val="20"/>
        </w:rPr>
        <w:instrText xml:space="preserve"> SEQ Tabel_1. \* ARABIC </w:instrText>
      </w:r>
      <w:r w:rsidRPr="00704D14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</w:t>
      </w:r>
      <w:r w:rsidRPr="00704D14">
        <w:rPr>
          <w:sz w:val="20"/>
          <w:szCs w:val="20"/>
        </w:rPr>
        <w:fldChar w:fldCharType="end"/>
      </w:r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Tabel</w:t>
      </w:r>
      <w:proofErr w:type="spellEnd"/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Aturan</w:t>
      </w:r>
      <w:proofErr w:type="spellEnd"/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Penomoran</w:t>
      </w:r>
      <w:bookmarkEnd w:id="27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6231"/>
      </w:tblGrid>
      <w:tr w:rsidR="00C67282" w:rsidRPr="005313E0" w14:paraId="125C02B1" w14:textId="77777777" w:rsidTr="00C67282">
        <w:tc>
          <w:tcPr>
            <w:tcW w:w="1696" w:type="dxa"/>
          </w:tcPr>
          <w:p w14:paraId="6833B099" w14:textId="25A8958D" w:rsidR="00C67282" w:rsidRPr="005313E0" w:rsidRDefault="00C67282" w:rsidP="00C67282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Format</w:t>
            </w:r>
          </w:p>
        </w:tc>
        <w:tc>
          <w:tcPr>
            <w:tcW w:w="6231" w:type="dxa"/>
          </w:tcPr>
          <w:p w14:paraId="220AC609" w14:textId="2ABBCF1F" w:rsidR="00C67282" w:rsidRPr="005313E0" w:rsidRDefault="00C67282" w:rsidP="00C67282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Arti</w:t>
            </w:r>
          </w:p>
        </w:tc>
      </w:tr>
      <w:tr w:rsidR="00C67282" w:rsidRPr="005313E0" w14:paraId="437E9524" w14:textId="77777777" w:rsidTr="00C67282">
        <w:tc>
          <w:tcPr>
            <w:tcW w:w="1696" w:type="dxa"/>
          </w:tcPr>
          <w:p w14:paraId="2A1D38C9" w14:textId="3349AF63" w:rsidR="00C67282" w:rsidRPr="005313E0" w:rsidRDefault="00C67282" w:rsidP="00C67282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</w:t>
            </w:r>
            <w:proofErr w:type="gramStart"/>
            <w:r w:rsidRPr="005313E0">
              <w:t>X.Y</w:t>
            </w:r>
            <w:proofErr w:type="gramEnd"/>
          </w:p>
        </w:tc>
        <w:tc>
          <w:tcPr>
            <w:tcW w:w="6231" w:type="dxa"/>
          </w:tcPr>
          <w:p w14:paraId="3E1840E6" w14:textId="2D32BC47" w:rsidR="00C67282" w:rsidRPr="005313E0" w:rsidRDefault="00C67282" w:rsidP="00C67282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ada</w:t>
            </w:r>
            <w:proofErr w:type="spellEnd"/>
            <w:r w:rsidRPr="005313E0">
              <w:t xml:space="preserve"> di </w:t>
            </w:r>
            <w:proofErr w:type="spellStart"/>
            <w:r w:rsidRPr="005313E0">
              <w:t>bab</w:t>
            </w:r>
            <w:proofErr w:type="spellEnd"/>
            <w:r w:rsidRPr="005313E0">
              <w:t xml:space="preserve"> X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nom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rut</w:t>
            </w:r>
            <w:proofErr w:type="spellEnd"/>
            <w:r w:rsidRPr="005313E0">
              <w:t xml:space="preserve"> Y</w:t>
            </w:r>
          </w:p>
        </w:tc>
      </w:tr>
      <w:tr w:rsidR="00C67282" w:rsidRPr="005313E0" w14:paraId="4063A4B6" w14:textId="77777777" w:rsidTr="00C67282">
        <w:tc>
          <w:tcPr>
            <w:tcW w:w="1696" w:type="dxa"/>
          </w:tcPr>
          <w:p w14:paraId="6A2C5AE5" w14:textId="6564F8BB" w:rsidR="00C67282" w:rsidRPr="005313E0" w:rsidRDefault="00C67282" w:rsidP="00C67282">
            <w:pPr>
              <w:spacing w:line="360" w:lineRule="auto"/>
              <w:jc w:val="both"/>
            </w:pPr>
            <w:r w:rsidRPr="005313E0">
              <w:t xml:space="preserve">Gambar </w:t>
            </w:r>
            <w:proofErr w:type="gramStart"/>
            <w:r w:rsidRPr="005313E0">
              <w:t>X.Y</w:t>
            </w:r>
            <w:proofErr w:type="gramEnd"/>
          </w:p>
        </w:tc>
        <w:tc>
          <w:tcPr>
            <w:tcW w:w="6231" w:type="dxa"/>
          </w:tcPr>
          <w:p w14:paraId="42A7F4B5" w14:textId="75B64BDE" w:rsidR="00C67282" w:rsidRPr="005313E0" w:rsidRDefault="00C67282" w:rsidP="00C67282">
            <w:pPr>
              <w:spacing w:line="360" w:lineRule="auto"/>
              <w:jc w:val="both"/>
            </w:pPr>
            <w:r w:rsidRPr="005313E0">
              <w:t xml:space="preserve">Gambar </w:t>
            </w:r>
            <w:proofErr w:type="spellStart"/>
            <w:r w:rsidRPr="005313E0">
              <w:t>berada</w:t>
            </w:r>
            <w:proofErr w:type="spellEnd"/>
            <w:r w:rsidRPr="005313E0">
              <w:t xml:space="preserve"> di </w:t>
            </w:r>
            <w:proofErr w:type="spellStart"/>
            <w:r w:rsidRPr="005313E0">
              <w:t>bab</w:t>
            </w:r>
            <w:proofErr w:type="spellEnd"/>
            <w:r w:rsidRPr="005313E0">
              <w:t xml:space="preserve"> X</w:t>
            </w:r>
            <w:r w:rsidR="00BD3875"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nom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rut</w:t>
            </w:r>
            <w:proofErr w:type="spellEnd"/>
            <w:r w:rsidRPr="005313E0">
              <w:t xml:space="preserve"> Y</w:t>
            </w:r>
          </w:p>
        </w:tc>
      </w:tr>
      <w:tr w:rsidR="00C67282" w:rsidRPr="005313E0" w14:paraId="28D7D2D5" w14:textId="77777777" w:rsidTr="00C67282">
        <w:tc>
          <w:tcPr>
            <w:tcW w:w="1696" w:type="dxa"/>
          </w:tcPr>
          <w:p w14:paraId="49B2B59B" w14:textId="5D643C1E" w:rsidR="00C67282" w:rsidRPr="005313E0" w:rsidRDefault="00C67282" w:rsidP="00C67282">
            <w:pPr>
              <w:spacing w:line="360" w:lineRule="auto"/>
              <w:jc w:val="both"/>
            </w:pPr>
            <w:r w:rsidRPr="005313E0">
              <w:t>SRS-F-X</w:t>
            </w:r>
          </w:p>
        </w:tc>
        <w:tc>
          <w:tcPr>
            <w:tcW w:w="6231" w:type="dxa"/>
          </w:tcPr>
          <w:p w14:paraId="67EDCCD4" w14:textId="69B33F86" w:rsidR="00C67282" w:rsidRPr="005313E0" w:rsidRDefault="00C67282" w:rsidP="00C67282">
            <w:pPr>
              <w:spacing w:line="360" w:lineRule="auto"/>
              <w:jc w:val="both"/>
            </w:pPr>
            <w:proofErr w:type="spellStart"/>
            <w:r w:rsidRPr="005313E0">
              <w:t>Kebutuh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fingsiona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r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stem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fungs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</w:t>
            </w:r>
            <w:proofErr w:type="spellEnd"/>
            <w:r w:rsidRPr="005313E0">
              <w:t>-X</w:t>
            </w:r>
          </w:p>
        </w:tc>
      </w:tr>
      <w:tr w:rsidR="00C67282" w:rsidRPr="005313E0" w14:paraId="12443AD7" w14:textId="77777777" w:rsidTr="00C67282">
        <w:tc>
          <w:tcPr>
            <w:tcW w:w="1696" w:type="dxa"/>
          </w:tcPr>
          <w:p w14:paraId="7AC00BD8" w14:textId="50BE0202" w:rsidR="00C67282" w:rsidRPr="005313E0" w:rsidRDefault="00C67282" w:rsidP="00C67282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t>X.Y</w:t>
            </w:r>
            <w:proofErr w:type="gramEnd"/>
          </w:p>
        </w:tc>
        <w:tc>
          <w:tcPr>
            <w:tcW w:w="6231" w:type="dxa"/>
          </w:tcPr>
          <w:p w14:paraId="34934ED6" w14:textId="76D259C2" w:rsidR="00C67282" w:rsidRPr="005313E0" w:rsidRDefault="00C67282" w:rsidP="00C67282">
            <w:pPr>
              <w:spacing w:line="360" w:lineRule="auto"/>
              <w:jc w:val="both"/>
            </w:pPr>
            <w:proofErr w:type="spellStart"/>
            <w:r w:rsidRPr="005313E0">
              <w:t>Buti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nguji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butuh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fungsiona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r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stem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fungs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-X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nom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rut</w:t>
            </w:r>
            <w:proofErr w:type="spellEnd"/>
            <w:r w:rsidRPr="005313E0">
              <w:t xml:space="preserve"> Y</w:t>
            </w:r>
          </w:p>
        </w:tc>
      </w:tr>
    </w:tbl>
    <w:p w14:paraId="66274A9A" w14:textId="77777777" w:rsidR="000C7365" w:rsidRPr="005313E0" w:rsidRDefault="000C7365" w:rsidP="00F97497">
      <w:pPr>
        <w:spacing w:after="0" w:line="360" w:lineRule="auto"/>
      </w:pPr>
    </w:p>
    <w:p w14:paraId="2DBA80E5" w14:textId="765A62B1" w:rsidR="001F7789" w:rsidRPr="00B3601C" w:rsidRDefault="001F7789">
      <w:pPr>
        <w:pStyle w:val="ListParagraph"/>
        <w:numPr>
          <w:ilvl w:val="0"/>
          <w:numId w:val="27"/>
        </w:numPr>
        <w:ind w:hanging="720"/>
        <w:outlineLvl w:val="1"/>
        <w:rPr>
          <w:b/>
          <w:bCs/>
          <w:color w:val="000000" w:themeColor="text1"/>
        </w:rPr>
      </w:pPr>
      <w:bookmarkStart w:id="28" w:name="_Toc68545049"/>
      <w:bookmarkStart w:id="29" w:name="_Toc78230698"/>
      <w:bookmarkStart w:id="30" w:name="_Toc110248262"/>
      <w:proofErr w:type="spellStart"/>
      <w:r w:rsidRPr="00B3601C">
        <w:rPr>
          <w:b/>
          <w:bCs/>
          <w:color w:val="000000" w:themeColor="text1"/>
        </w:rPr>
        <w:t>Deskripsi</w:t>
      </w:r>
      <w:proofErr w:type="spellEnd"/>
      <w:r w:rsidRPr="00B3601C">
        <w:rPr>
          <w:b/>
          <w:bCs/>
          <w:color w:val="000000" w:themeColor="text1"/>
        </w:rPr>
        <w:t xml:space="preserve"> </w:t>
      </w:r>
      <w:proofErr w:type="spellStart"/>
      <w:r w:rsidRPr="00B3601C">
        <w:rPr>
          <w:b/>
          <w:bCs/>
          <w:color w:val="000000" w:themeColor="text1"/>
        </w:rPr>
        <w:t>Umum</w:t>
      </w:r>
      <w:proofErr w:type="spellEnd"/>
      <w:r w:rsidRPr="00B3601C">
        <w:rPr>
          <w:b/>
          <w:bCs/>
          <w:color w:val="000000" w:themeColor="text1"/>
        </w:rPr>
        <w:t xml:space="preserve"> </w:t>
      </w:r>
      <w:proofErr w:type="spellStart"/>
      <w:r w:rsidRPr="00B3601C">
        <w:rPr>
          <w:b/>
          <w:bCs/>
          <w:color w:val="000000" w:themeColor="text1"/>
        </w:rPr>
        <w:t>Dokumen</w:t>
      </w:r>
      <w:proofErr w:type="spellEnd"/>
      <w:r w:rsidRPr="00B3601C">
        <w:rPr>
          <w:b/>
          <w:bCs/>
          <w:color w:val="000000" w:themeColor="text1"/>
        </w:rPr>
        <w:t xml:space="preserve"> (</w:t>
      </w:r>
      <w:proofErr w:type="spellStart"/>
      <w:r w:rsidRPr="00B3601C">
        <w:rPr>
          <w:b/>
          <w:bCs/>
          <w:color w:val="000000" w:themeColor="text1"/>
        </w:rPr>
        <w:t>Ikhtisar</w:t>
      </w:r>
      <w:proofErr w:type="spellEnd"/>
      <w:r w:rsidRPr="00B3601C">
        <w:rPr>
          <w:b/>
          <w:bCs/>
          <w:color w:val="000000" w:themeColor="text1"/>
        </w:rPr>
        <w:t>)</w:t>
      </w:r>
      <w:bookmarkEnd w:id="28"/>
      <w:bookmarkEnd w:id="29"/>
      <w:bookmarkEnd w:id="30"/>
    </w:p>
    <w:p w14:paraId="440FF055" w14:textId="7FB7A91A" w:rsidR="000F42A3" w:rsidRPr="005313E0" w:rsidRDefault="000F42A3" w:rsidP="00F70C61">
      <w:pPr>
        <w:spacing w:after="0" w:line="360" w:lineRule="auto"/>
        <w:ind w:firstLine="720"/>
        <w:jc w:val="both"/>
      </w:pPr>
      <w:r w:rsidRPr="005313E0">
        <w:t xml:space="preserve">Isi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deskripsi</w:t>
      </w:r>
      <w:proofErr w:type="spellEnd"/>
      <w:r w:rsidRPr="005313E0">
        <w:t xml:space="preserve"> </w:t>
      </w:r>
      <w:proofErr w:type="spellStart"/>
      <w:r w:rsidRPr="005313E0">
        <w:t>umum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(</w:t>
      </w:r>
      <w:proofErr w:type="spellStart"/>
      <w:r w:rsidRPr="005313E0">
        <w:t>ikhtisar</w:t>
      </w:r>
      <w:proofErr w:type="spellEnd"/>
      <w:r w:rsidRPr="005313E0">
        <w:t xml:space="preserve">)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rincian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enulisan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dan </w:t>
      </w:r>
      <w:proofErr w:type="spellStart"/>
      <w:r w:rsidRPr="005313E0">
        <w:t>rincian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akan </w:t>
      </w:r>
      <w:proofErr w:type="spellStart"/>
      <w:r w:rsidRPr="005313E0">
        <w:t>dikembangkan</w:t>
      </w:r>
      <w:proofErr w:type="spellEnd"/>
      <w:r w:rsidRPr="005313E0">
        <w:t xml:space="preserve">. </w:t>
      </w:r>
      <w:proofErr w:type="spellStart"/>
      <w:r w:rsidRPr="005313E0">
        <w:t>Struktur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Pembangunan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terdiri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>:</w:t>
      </w:r>
    </w:p>
    <w:p w14:paraId="7A766E12" w14:textId="4AEA3F51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1. </w:t>
      </w:r>
      <w:proofErr w:type="spellStart"/>
      <w:r w:rsidRPr="005313E0">
        <w:rPr>
          <w:b/>
          <w:bCs/>
          <w:color w:val="000000" w:themeColor="text1"/>
        </w:rPr>
        <w:t>Pendahuluan</w:t>
      </w:r>
      <w:proofErr w:type="spellEnd"/>
    </w:p>
    <w:p w14:paraId="3F69098E" w14:textId="4A764AC0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b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nta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gambar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mu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luruh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pes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  <w:r w:rsidRPr="005313E0">
        <w:rPr>
          <w:color w:val="000000" w:themeColor="text1"/>
        </w:rPr>
        <w:t xml:space="preserve"> yang akan </w:t>
      </w:r>
      <w:proofErr w:type="spellStart"/>
      <w:r w:rsidRPr="005313E0">
        <w:rPr>
          <w:color w:val="000000" w:themeColor="text1"/>
        </w:rPr>
        <w:t>dirancang</w:t>
      </w:r>
      <w:proofErr w:type="spellEnd"/>
      <w:r w:rsidRPr="005313E0">
        <w:rPr>
          <w:color w:val="000000" w:themeColor="text1"/>
        </w:rPr>
        <w:t>.</w:t>
      </w:r>
    </w:p>
    <w:p w14:paraId="3BA05D22" w14:textId="21A68D88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1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Tuju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uli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okumen</w:t>
      </w:r>
      <w:proofErr w:type="spellEnd"/>
      <w:r w:rsidRPr="005313E0">
        <w:rPr>
          <w:color w:val="000000" w:themeColor="text1"/>
        </w:rPr>
        <w:t xml:space="preserve"> </w:t>
      </w:r>
    </w:p>
    <w:p w14:paraId="1221C54F" w14:textId="77777777" w:rsidR="00E24952" w:rsidRPr="005313E0" w:rsidRDefault="00E2495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ngetahu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uju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mbuat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okument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  <w:r w:rsidRPr="005313E0">
        <w:rPr>
          <w:color w:val="000000" w:themeColor="text1"/>
        </w:rPr>
        <w:t xml:space="preserve"> (DPL).</w:t>
      </w:r>
    </w:p>
    <w:p w14:paraId="349B2704" w14:textId="0D90614B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1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Lingku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asalah</w:t>
      </w:r>
      <w:proofErr w:type="spellEnd"/>
      <w:r w:rsidRPr="005313E0">
        <w:rPr>
          <w:color w:val="000000" w:themeColor="text1"/>
        </w:rPr>
        <w:t>.</w:t>
      </w:r>
    </w:p>
    <w:p w14:paraId="5DB576EE" w14:textId="26CEC181" w:rsidR="00E24952" w:rsidRPr="005313E0" w:rsidRDefault="00E24952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jela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ngena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pa</w:t>
      </w:r>
      <w:proofErr w:type="spellEnd"/>
      <w:r w:rsidRPr="005313E0">
        <w:rPr>
          <w:color w:val="000000" w:themeColor="text1"/>
        </w:rPr>
        <w:t xml:space="preserve"> yang akan </w:t>
      </w:r>
      <w:proofErr w:type="spellStart"/>
      <w:r w:rsidRPr="005313E0">
        <w:rPr>
          <w:color w:val="000000" w:themeColor="text1"/>
        </w:rPr>
        <w:t>dilakukan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apa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tida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lakukan</w:t>
      </w:r>
      <w:proofErr w:type="spellEnd"/>
      <w:r w:rsidRPr="005313E0">
        <w:rPr>
          <w:color w:val="000000" w:themeColor="text1"/>
        </w:rPr>
        <w:t xml:space="preserve"> oleh </w:t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  <w:r w:rsidRPr="005313E0">
        <w:rPr>
          <w:color w:val="000000" w:themeColor="text1"/>
        </w:rPr>
        <w:t>.</w:t>
      </w:r>
    </w:p>
    <w:p w14:paraId="15A06B85" w14:textId="76F12746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1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Referensi</w:t>
      </w:r>
      <w:proofErr w:type="spellEnd"/>
    </w:p>
    <w:p w14:paraId="463CD80B" w14:textId="67E07DCD" w:rsidR="00E24952" w:rsidRPr="005313E0" w:rsidRDefault="00E24952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aftar </w:t>
      </w:r>
      <w:proofErr w:type="spellStart"/>
      <w:r w:rsidRPr="005313E0">
        <w:rPr>
          <w:color w:val="000000" w:themeColor="text1"/>
        </w:rPr>
        <w:t>lengkap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dokumen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ireferensikan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ident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okume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rdas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judul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pengarang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tanggal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penerbi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rt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umber-sumbe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referensi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idapat</w:t>
      </w:r>
      <w:proofErr w:type="spellEnd"/>
      <w:r w:rsidRPr="005313E0">
        <w:rPr>
          <w:color w:val="000000" w:themeColor="text1"/>
        </w:rPr>
        <w:t>.</w:t>
      </w:r>
    </w:p>
    <w:p w14:paraId="273904F3" w14:textId="1C7CAF01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1.4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Atur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omoran</w:t>
      </w:r>
      <w:proofErr w:type="spellEnd"/>
    </w:p>
    <w:p w14:paraId="517FA7C8" w14:textId="77777777" w:rsidR="00E24952" w:rsidRPr="005313E0" w:rsidRDefault="00E2495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abel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menjelaskan</w:t>
      </w:r>
      <w:proofErr w:type="spellEnd"/>
      <w:r w:rsidRPr="005313E0">
        <w:rPr>
          <w:color w:val="000000" w:themeColor="text1"/>
        </w:rPr>
        <w:t xml:space="preserve"> format </w:t>
      </w:r>
      <w:proofErr w:type="spellStart"/>
      <w:r w:rsidRPr="005313E0">
        <w:rPr>
          <w:color w:val="000000" w:themeColor="text1"/>
        </w:rPr>
        <w:t>pember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nomor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artinya</w:t>
      </w:r>
      <w:proofErr w:type="spellEnd"/>
      <w:r w:rsidRPr="005313E0">
        <w:rPr>
          <w:color w:val="000000" w:themeColor="text1"/>
        </w:rPr>
        <w:t>.</w:t>
      </w:r>
    </w:p>
    <w:p w14:paraId="295484C4" w14:textId="76527587" w:rsidR="00E24952" w:rsidRPr="005313E0" w:rsidRDefault="00E2495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1.5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Deskrip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mu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okumen</w:t>
      </w:r>
      <w:proofErr w:type="spellEnd"/>
      <w:r w:rsidRPr="005313E0">
        <w:rPr>
          <w:color w:val="000000" w:themeColor="text1"/>
        </w:rPr>
        <w:t xml:space="preserve"> (</w:t>
      </w:r>
      <w:proofErr w:type="spellStart"/>
      <w:r w:rsidRPr="005313E0">
        <w:rPr>
          <w:color w:val="000000" w:themeColor="text1"/>
        </w:rPr>
        <w:t>Ikhtisar</w:t>
      </w:r>
      <w:proofErr w:type="spellEnd"/>
      <w:r w:rsidRPr="005313E0">
        <w:rPr>
          <w:color w:val="000000" w:themeColor="text1"/>
        </w:rPr>
        <w:t>)</w:t>
      </w:r>
    </w:p>
    <w:p w14:paraId="178BEB82" w14:textId="2C7C548C" w:rsidR="00E24952" w:rsidRPr="005313E0" w:rsidRDefault="00E2495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njelas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si</w:t>
      </w:r>
      <w:proofErr w:type="spellEnd"/>
      <w:r w:rsidRPr="005313E0">
        <w:rPr>
          <w:color w:val="000000" w:themeColor="text1"/>
        </w:rPr>
        <w:t xml:space="preserve"> DPL dan </w:t>
      </w:r>
      <w:proofErr w:type="spellStart"/>
      <w:r w:rsidRPr="005313E0">
        <w:rPr>
          <w:color w:val="000000" w:themeColor="text1"/>
        </w:rPr>
        <w:t>organis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DPL.</w:t>
      </w:r>
    </w:p>
    <w:p w14:paraId="38C44EF5" w14:textId="77777777" w:rsidR="00F11AAA" w:rsidRPr="005313E0" w:rsidRDefault="00F11AAA" w:rsidP="00F70C61">
      <w:pPr>
        <w:spacing w:after="0" w:line="360" w:lineRule="auto"/>
        <w:ind w:firstLine="720"/>
        <w:jc w:val="both"/>
        <w:rPr>
          <w:color w:val="000000" w:themeColor="text1"/>
        </w:rPr>
      </w:pPr>
    </w:p>
    <w:p w14:paraId="42FF3BDB" w14:textId="451B9C8B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lastRenderedPageBreak/>
        <w:t xml:space="preserve">2. </w:t>
      </w:r>
      <w:proofErr w:type="spellStart"/>
      <w:r w:rsidRPr="005313E0">
        <w:rPr>
          <w:b/>
          <w:bCs/>
          <w:color w:val="000000" w:themeColor="text1"/>
        </w:rPr>
        <w:t>Kebutuhan</w:t>
      </w:r>
      <w:proofErr w:type="spellEnd"/>
      <w:r w:rsidRPr="005313E0">
        <w:rPr>
          <w:b/>
          <w:bCs/>
          <w:color w:val="000000" w:themeColor="text1"/>
        </w:rPr>
        <w:t xml:space="preserve"> </w:t>
      </w:r>
      <w:proofErr w:type="spellStart"/>
      <w:r w:rsidRPr="005313E0">
        <w:rPr>
          <w:b/>
          <w:bCs/>
          <w:color w:val="000000" w:themeColor="text1"/>
        </w:rPr>
        <w:t>Perangkat</w:t>
      </w:r>
      <w:proofErr w:type="spellEnd"/>
      <w:r w:rsidRPr="005313E0">
        <w:rPr>
          <w:b/>
          <w:bCs/>
          <w:color w:val="000000" w:themeColor="text1"/>
        </w:rPr>
        <w:t xml:space="preserve"> </w:t>
      </w:r>
      <w:proofErr w:type="spellStart"/>
      <w:r w:rsidRPr="005313E0">
        <w:rPr>
          <w:b/>
          <w:bCs/>
          <w:color w:val="000000" w:themeColor="text1"/>
        </w:rPr>
        <w:t>Lunak</w:t>
      </w:r>
      <w:proofErr w:type="spellEnd"/>
    </w:p>
    <w:p w14:paraId="436AD5F7" w14:textId="635103A1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Deskrip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mu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</w:p>
    <w:p w14:paraId="3A161F38" w14:textId="78FBF514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overview,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gambar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narasi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ap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mberi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gambar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nta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plikasi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konteksny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rt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atasan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keterkait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tar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yang akan </w:t>
      </w:r>
      <w:proofErr w:type="spellStart"/>
      <w:r w:rsidRPr="005313E0">
        <w:rPr>
          <w:color w:val="000000" w:themeColor="text1"/>
        </w:rPr>
        <w:t>dibangu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lain </w:t>
      </w:r>
      <w:proofErr w:type="spellStart"/>
      <w:r w:rsidRPr="005313E0">
        <w:rPr>
          <w:color w:val="000000" w:themeColor="text1"/>
        </w:rPr>
        <w:t>diluarnya</w:t>
      </w:r>
      <w:proofErr w:type="spellEnd"/>
      <w:r w:rsidRPr="005313E0">
        <w:rPr>
          <w:color w:val="000000" w:themeColor="text1"/>
        </w:rPr>
        <w:t>.</w:t>
      </w:r>
    </w:p>
    <w:p w14:paraId="7DB88500" w14:textId="36051F31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2 </w:t>
      </w:r>
      <w:r w:rsidRPr="005313E0">
        <w:rPr>
          <w:color w:val="000000" w:themeColor="text1"/>
        </w:rPr>
        <w:tab/>
        <w:t xml:space="preserve">Fitur Utama </w:t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</w:p>
    <w:p w14:paraId="4F51583D" w14:textId="7D8A5D42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form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fungsi-fung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tama</w:t>
      </w:r>
      <w:proofErr w:type="spellEnd"/>
      <w:r w:rsidRPr="005313E0">
        <w:rPr>
          <w:color w:val="000000" w:themeColor="text1"/>
        </w:rPr>
        <w:t xml:space="preserve"> yang akan </w:t>
      </w:r>
      <w:proofErr w:type="spellStart"/>
      <w:r w:rsidRPr="005313E0">
        <w:rPr>
          <w:color w:val="000000" w:themeColor="text1"/>
        </w:rPr>
        <w:t>diberi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angsu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gun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au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lain yang </w:t>
      </w:r>
      <w:proofErr w:type="spellStart"/>
      <w:r w:rsidRPr="005313E0">
        <w:rPr>
          <w:color w:val="000000" w:themeColor="text1"/>
        </w:rPr>
        <w:t>terkait</w:t>
      </w:r>
      <w:proofErr w:type="spellEnd"/>
      <w:r w:rsidRPr="005313E0">
        <w:rPr>
          <w:color w:val="000000" w:themeColor="text1"/>
        </w:rPr>
        <w:t>.</w:t>
      </w:r>
    </w:p>
    <w:p w14:paraId="6FC27D8F" w14:textId="1326C41F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2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Fungsional</w:t>
      </w:r>
      <w:proofErr w:type="spellEnd"/>
    </w:p>
    <w:p w14:paraId="1357BDFB" w14:textId="77777777" w:rsidR="00C81AAE" w:rsidRPr="005313E0" w:rsidRDefault="00C81AAE" w:rsidP="00F70C61">
      <w:pPr>
        <w:spacing w:after="0" w:line="360" w:lineRule="auto"/>
        <w:ind w:left="720"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nta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fungsi</w:t>
      </w:r>
      <w:proofErr w:type="spellEnd"/>
      <w:r w:rsidRPr="005313E0">
        <w:rPr>
          <w:color w:val="000000" w:themeColor="text1"/>
        </w:rPr>
        <w:t xml:space="preserve"> – </w:t>
      </w:r>
      <w:proofErr w:type="spellStart"/>
      <w:r w:rsidRPr="005313E0">
        <w:rPr>
          <w:color w:val="000000" w:themeColor="text1"/>
        </w:rPr>
        <w:t>fung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tam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ibangun</w:t>
      </w:r>
      <w:proofErr w:type="spellEnd"/>
      <w:r w:rsidRPr="005313E0">
        <w:rPr>
          <w:color w:val="000000" w:themeColor="text1"/>
        </w:rPr>
        <w:t xml:space="preserve">. </w:t>
      </w:r>
    </w:p>
    <w:p w14:paraId="281FF05F" w14:textId="513E9D72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2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Non </w:t>
      </w:r>
      <w:proofErr w:type="spellStart"/>
      <w:r w:rsidRPr="005313E0">
        <w:rPr>
          <w:color w:val="000000" w:themeColor="text1"/>
        </w:rPr>
        <w:t>Fungsional</w:t>
      </w:r>
      <w:proofErr w:type="spellEnd"/>
    </w:p>
    <w:p w14:paraId="4028B19A" w14:textId="1340DB4A" w:rsidR="00C81AAE" w:rsidRPr="005313E0" w:rsidRDefault="00C81AAE" w:rsidP="00F70C61">
      <w:pPr>
        <w:spacing w:after="0" w:line="360" w:lineRule="auto"/>
        <w:ind w:left="144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nta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– </w:t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lain yang </w:t>
      </w:r>
      <w:proofErr w:type="spellStart"/>
      <w:r w:rsidRPr="005313E0">
        <w:rPr>
          <w:color w:val="000000" w:themeColor="text1"/>
        </w:rPr>
        <w:t>terdap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>.</w:t>
      </w:r>
    </w:p>
    <w:p w14:paraId="255DE408" w14:textId="2E4B25D7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3 </w:t>
      </w:r>
      <w:r w:rsidRPr="005313E0">
        <w:rPr>
          <w:color w:val="000000" w:themeColor="text1"/>
        </w:rPr>
        <w:tab/>
        <w:t>Model Use Case</w:t>
      </w:r>
    </w:p>
    <w:p w14:paraId="485CF977" w14:textId="2217D172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iagram use case, </w:t>
      </w:r>
      <w:proofErr w:type="spellStart"/>
      <w:r w:rsidRPr="005313E0">
        <w:rPr>
          <w:color w:val="000000" w:themeColor="text1"/>
        </w:rPr>
        <w:t>definisi</w:t>
      </w:r>
      <w:proofErr w:type="spellEnd"/>
      <w:r w:rsidRPr="005313E0">
        <w:rPr>
          <w:color w:val="000000" w:themeColor="text1"/>
        </w:rPr>
        <w:t xml:space="preserve"> actor, </w:t>
      </w:r>
      <w:proofErr w:type="spellStart"/>
      <w:r w:rsidRPr="005313E0">
        <w:rPr>
          <w:color w:val="000000" w:themeColor="text1"/>
        </w:rPr>
        <w:t>definisi</w:t>
      </w:r>
      <w:proofErr w:type="spellEnd"/>
      <w:r w:rsidRPr="005313E0">
        <w:rPr>
          <w:color w:val="000000" w:themeColor="text1"/>
        </w:rPr>
        <w:t xml:space="preserve"> use case, dan scenario use case.</w:t>
      </w:r>
    </w:p>
    <w:p w14:paraId="31DB22F2" w14:textId="744CFA33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3.1 </w:t>
      </w:r>
      <w:r w:rsidRPr="005313E0">
        <w:rPr>
          <w:color w:val="000000" w:themeColor="text1"/>
        </w:rPr>
        <w:tab/>
        <w:t xml:space="preserve">Diagram Use Case </w:t>
      </w:r>
    </w:p>
    <w:p w14:paraId="11D2F4A6" w14:textId="2B598924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rupakan</w:t>
      </w:r>
      <w:proofErr w:type="spellEnd"/>
      <w:r w:rsidRPr="005313E0">
        <w:rPr>
          <w:color w:val="000000" w:themeColor="text1"/>
        </w:rPr>
        <w:t xml:space="preserve"> diagram use case </w:t>
      </w:r>
      <w:proofErr w:type="spellStart"/>
      <w:r w:rsidRPr="005313E0">
        <w:rPr>
          <w:color w:val="000000" w:themeColor="text1"/>
        </w:rPr>
        <w:t>ver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wal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UML. </w:t>
      </w:r>
      <w:proofErr w:type="spellStart"/>
      <w:r w:rsidRPr="005313E0">
        <w:rPr>
          <w:color w:val="000000" w:themeColor="text1"/>
        </w:rPr>
        <w:t>Lengk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raian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menjelaskan</w:t>
      </w:r>
      <w:proofErr w:type="spellEnd"/>
      <w:r w:rsidRPr="005313E0">
        <w:rPr>
          <w:color w:val="000000" w:themeColor="text1"/>
        </w:rPr>
        <w:t xml:space="preserve"> diagram </w:t>
      </w:r>
      <w:proofErr w:type="spellStart"/>
      <w:r w:rsidRPr="005313E0">
        <w:rPr>
          <w:color w:val="000000" w:themeColor="text1"/>
        </w:rPr>
        <w:t>tersebut</w:t>
      </w:r>
      <w:proofErr w:type="spellEnd"/>
      <w:r w:rsidRPr="005313E0">
        <w:rPr>
          <w:color w:val="000000" w:themeColor="text1"/>
        </w:rPr>
        <w:t xml:space="preserve">. </w:t>
      </w:r>
    </w:p>
    <w:p w14:paraId="65004CE9" w14:textId="24EEF562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3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Definisi</w:t>
      </w:r>
      <w:proofErr w:type="spellEnd"/>
      <w:r w:rsidRPr="005313E0">
        <w:rPr>
          <w:color w:val="000000" w:themeColor="text1"/>
        </w:rPr>
        <w:t xml:space="preserve"> Actor</w:t>
      </w:r>
    </w:p>
    <w:p w14:paraId="579360DB" w14:textId="77777777" w:rsidR="00C81AAE" w:rsidRPr="005313E0" w:rsidRDefault="00C81AAE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aftar actor dan </w:t>
      </w:r>
      <w:proofErr w:type="spellStart"/>
      <w:r w:rsidRPr="005313E0">
        <w:rPr>
          <w:color w:val="000000" w:themeColor="text1"/>
        </w:rPr>
        <w:t>deskripsi</w:t>
      </w:r>
      <w:proofErr w:type="spellEnd"/>
      <w:r w:rsidRPr="005313E0">
        <w:rPr>
          <w:color w:val="000000" w:themeColor="text1"/>
        </w:rPr>
        <w:t xml:space="preserve"> role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actor </w:t>
      </w:r>
      <w:proofErr w:type="spellStart"/>
      <w:r w:rsidRPr="005313E0">
        <w:rPr>
          <w:color w:val="000000" w:themeColor="text1"/>
        </w:rPr>
        <w:t>tersebut</w:t>
      </w:r>
      <w:proofErr w:type="spellEnd"/>
      <w:r w:rsidRPr="005313E0">
        <w:rPr>
          <w:color w:val="000000" w:themeColor="text1"/>
        </w:rPr>
        <w:t xml:space="preserve">. </w:t>
      </w:r>
    </w:p>
    <w:p w14:paraId="4BF7A612" w14:textId="08C41FEF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3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Definisi</w:t>
      </w:r>
      <w:proofErr w:type="spellEnd"/>
      <w:r w:rsidRPr="005313E0">
        <w:rPr>
          <w:color w:val="000000" w:themeColor="text1"/>
        </w:rPr>
        <w:t xml:space="preserve"> Use Case</w:t>
      </w:r>
    </w:p>
    <w:p w14:paraId="16208F0A" w14:textId="3D5BE099" w:rsidR="00C81AAE" w:rsidRPr="005313E0" w:rsidRDefault="00C81AAE" w:rsidP="00F70C61">
      <w:pPr>
        <w:spacing w:after="0" w:line="360" w:lineRule="auto"/>
        <w:ind w:left="144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aftar use case dan </w:t>
      </w:r>
      <w:proofErr w:type="spellStart"/>
      <w:r w:rsidRPr="005313E0">
        <w:rPr>
          <w:color w:val="000000" w:themeColor="text1"/>
        </w:rPr>
        <w:t>deskrip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ngenai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tersebut</w:t>
      </w:r>
      <w:proofErr w:type="spellEnd"/>
      <w:r w:rsidRPr="005313E0">
        <w:rPr>
          <w:color w:val="000000" w:themeColor="text1"/>
        </w:rPr>
        <w:t xml:space="preserve">. </w:t>
      </w:r>
    </w:p>
    <w:p w14:paraId="7A1C2CD9" w14:textId="6709B8D6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3.4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Skenario</w:t>
      </w:r>
      <w:proofErr w:type="spellEnd"/>
      <w:r w:rsidRPr="005313E0">
        <w:rPr>
          <w:color w:val="000000" w:themeColor="text1"/>
        </w:rPr>
        <w:t xml:space="preserve"> Use Case</w:t>
      </w:r>
    </w:p>
    <w:p w14:paraId="25F18635" w14:textId="77777777" w:rsidR="00C81AAE" w:rsidRPr="005313E0" w:rsidRDefault="00C81AAE" w:rsidP="00F70C61">
      <w:pPr>
        <w:spacing w:after="0" w:line="360" w:lineRule="auto"/>
        <w:ind w:left="720"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jela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au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tunj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use case. </w:t>
      </w:r>
    </w:p>
    <w:p w14:paraId="3DB65F05" w14:textId="7B04DF9A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2.4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Spes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ambahan</w:t>
      </w:r>
      <w:proofErr w:type="spellEnd"/>
    </w:p>
    <w:p w14:paraId="6AB066C4" w14:textId="2A1714BD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form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ambah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ngena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au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luruh</w:t>
      </w:r>
      <w:proofErr w:type="spellEnd"/>
      <w:r w:rsidRPr="005313E0">
        <w:rPr>
          <w:color w:val="000000" w:themeColor="text1"/>
        </w:rPr>
        <w:t xml:space="preserve"> use case, </w:t>
      </w:r>
      <w:proofErr w:type="spellStart"/>
      <w:r w:rsidRPr="005313E0">
        <w:rPr>
          <w:color w:val="000000" w:themeColor="text1"/>
        </w:rPr>
        <w:t>terutam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ngena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butuhan</w:t>
      </w:r>
      <w:proofErr w:type="spellEnd"/>
      <w:r w:rsidRPr="005313E0">
        <w:rPr>
          <w:color w:val="000000" w:themeColor="text1"/>
        </w:rPr>
        <w:t xml:space="preserve"> non </w:t>
      </w:r>
      <w:proofErr w:type="spellStart"/>
      <w:r w:rsidRPr="005313E0">
        <w:rPr>
          <w:color w:val="000000" w:themeColor="text1"/>
        </w:rPr>
        <w:t>fungsional</w:t>
      </w:r>
      <w:proofErr w:type="spellEnd"/>
      <w:r w:rsidRPr="005313E0">
        <w:rPr>
          <w:color w:val="000000" w:themeColor="text1"/>
        </w:rPr>
        <w:t xml:space="preserve">. </w:t>
      </w:r>
    </w:p>
    <w:p w14:paraId="52835FDD" w14:textId="15018CE3" w:rsidR="00F11AAA" w:rsidRPr="005313E0" w:rsidRDefault="00F11AAA" w:rsidP="00F70C61">
      <w:pPr>
        <w:spacing w:after="0" w:line="360" w:lineRule="auto"/>
        <w:ind w:left="720"/>
        <w:jc w:val="both"/>
        <w:rPr>
          <w:color w:val="000000" w:themeColor="text1"/>
        </w:rPr>
      </w:pPr>
    </w:p>
    <w:p w14:paraId="77868DA5" w14:textId="77777777" w:rsidR="00F11AAA" w:rsidRPr="005313E0" w:rsidRDefault="00F11AAA" w:rsidP="00F70C61">
      <w:pPr>
        <w:spacing w:after="0" w:line="360" w:lineRule="auto"/>
        <w:ind w:left="720"/>
        <w:jc w:val="both"/>
        <w:rPr>
          <w:color w:val="000000" w:themeColor="text1"/>
        </w:rPr>
      </w:pPr>
    </w:p>
    <w:p w14:paraId="0C635282" w14:textId="775DA158" w:rsidR="00C81AAE" w:rsidRPr="005313E0" w:rsidRDefault="00C81AAE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lastRenderedPageBreak/>
        <w:t xml:space="preserve">2.5 </w:t>
      </w:r>
      <w:r w:rsidRPr="005313E0">
        <w:rPr>
          <w:color w:val="000000" w:themeColor="text1"/>
        </w:rPr>
        <w:tab/>
        <w:t>Glossary</w:t>
      </w:r>
    </w:p>
    <w:p w14:paraId="3A29541D" w14:textId="285C3EC3" w:rsidR="00C81AAE" w:rsidRPr="005313E0" w:rsidRDefault="00C81AAE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aftar </w:t>
      </w:r>
      <w:proofErr w:type="spellStart"/>
      <w:r w:rsidRPr="005313E0">
        <w:rPr>
          <w:color w:val="000000" w:themeColor="text1"/>
        </w:rPr>
        <w:t>istilah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igunakan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terutam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stilah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spesifi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rhadap</w:t>
      </w:r>
      <w:proofErr w:type="spellEnd"/>
      <w:r w:rsidRPr="005313E0">
        <w:rPr>
          <w:color w:val="000000" w:themeColor="text1"/>
        </w:rPr>
        <w:t xml:space="preserve"> domain problem.</w:t>
      </w:r>
    </w:p>
    <w:p w14:paraId="06410160" w14:textId="3A5FAEC6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3. Model </w:t>
      </w:r>
      <w:proofErr w:type="spellStart"/>
      <w:r w:rsidRPr="005313E0">
        <w:rPr>
          <w:b/>
          <w:bCs/>
          <w:color w:val="000000" w:themeColor="text1"/>
        </w:rPr>
        <w:t>Analisis</w:t>
      </w:r>
      <w:proofErr w:type="spellEnd"/>
    </w:p>
    <w:p w14:paraId="3C6B42FF" w14:textId="7D74C2C8" w:rsidR="00DD02C4" w:rsidRPr="005313E0" w:rsidRDefault="00DD02C4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Realisasi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tah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</w:p>
    <w:p w14:paraId="70080FF6" w14:textId="4D7A56BA" w:rsidR="00DD02C4" w:rsidRPr="005313E0" w:rsidRDefault="00DD02C4" w:rsidP="00F70C61">
      <w:pPr>
        <w:spacing w:after="0" w:line="360" w:lineRule="auto"/>
        <w:ind w:left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nggamb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terak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obje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terlibat</w:t>
      </w:r>
      <w:proofErr w:type="spellEnd"/>
      <w:r w:rsidRPr="005313E0">
        <w:rPr>
          <w:color w:val="000000" w:themeColor="text1"/>
        </w:rPr>
        <w:t xml:space="preserve"> di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use case.</w:t>
      </w:r>
    </w:p>
    <w:p w14:paraId="03C0C6A4" w14:textId="57E3068B" w:rsidR="00DD02C4" w:rsidRPr="005313E0" w:rsidRDefault="00DD02C4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1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Sequence Diagram (SSD)</w:t>
      </w:r>
    </w:p>
    <w:p w14:paraId="3DCBFC6C" w14:textId="2D860D6B" w:rsidR="00DD02C4" w:rsidRPr="005313E0" w:rsidRDefault="00DD02C4" w:rsidP="00F70C61">
      <w:pPr>
        <w:spacing w:after="0" w:line="360" w:lineRule="auto"/>
        <w:ind w:left="144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sequence diagram </w:t>
      </w:r>
      <w:proofErr w:type="spellStart"/>
      <w:r w:rsidRPr="005313E0">
        <w:rPr>
          <w:color w:val="000000" w:themeColor="text1"/>
        </w:rPr>
        <w:t>menggamb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san-pe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antara</w:t>
      </w:r>
      <w:proofErr w:type="spellEnd"/>
      <w:r w:rsidRPr="005313E0">
        <w:rPr>
          <w:color w:val="000000" w:themeColor="text1"/>
        </w:rPr>
        <w:t xml:space="preserve"> garis–garis </w:t>
      </w:r>
      <w:proofErr w:type="spellStart"/>
      <w:r w:rsidRPr="005313E0">
        <w:rPr>
          <w:color w:val="000000" w:themeColor="text1"/>
        </w:rPr>
        <w:t>hidup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objek-obje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au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obje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riny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ndiri</w:t>
      </w:r>
      <w:proofErr w:type="spellEnd"/>
      <w:r w:rsidRPr="005313E0">
        <w:rPr>
          <w:color w:val="000000" w:themeColor="text1"/>
        </w:rPr>
        <w:t xml:space="preserve">. </w:t>
      </w:r>
    </w:p>
    <w:p w14:paraId="559F8DCE" w14:textId="0ABD91AC" w:rsidR="00DD02C4" w:rsidRPr="005313E0" w:rsidRDefault="00DD02C4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1.2 </w:t>
      </w:r>
      <w:r w:rsidRPr="005313E0">
        <w:rPr>
          <w:color w:val="000000" w:themeColor="text1"/>
        </w:rPr>
        <w:tab/>
        <w:t>Conceptual Class</w:t>
      </w:r>
    </w:p>
    <w:p w14:paraId="3B7EF057" w14:textId="539B8CEA" w:rsidR="00DD02C4" w:rsidRPr="005313E0" w:rsidRDefault="00DD02C4" w:rsidP="00F70C61">
      <w:pPr>
        <w:spacing w:after="0" w:line="360" w:lineRule="auto"/>
        <w:ind w:left="144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Conceptual Class </w:t>
      </w:r>
      <w:proofErr w:type="spellStart"/>
      <w:r w:rsidRPr="005313E0">
        <w:rPr>
          <w:color w:val="000000" w:themeColor="text1"/>
        </w:rPr>
        <w:t>menggamb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hubu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ta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proofErr w:type="gram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 </w:t>
      </w:r>
      <w:proofErr w:type="spellStart"/>
      <w:r w:rsidRPr="005313E0">
        <w:rPr>
          <w:color w:val="000000" w:themeColor="text1"/>
        </w:rPr>
        <w:t>dengan</w:t>
      </w:r>
      <w:proofErr w:type="spellEnd"/>
      <w:proofErr w:type="gram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ribu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>.</w:t>
      </w:r>
    </w:p>
    <w:p w14:paraId="391B5534" w14:textId="49B65374" w:rsidR="00466EC2" w:rsidRPr="005313E0" w:rsidRDefault="00466EC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</w:p>
    <w:p w14:paraId="68A07372" w14:textId="72AC5318" w:rsidR="00466EC2" w:rsidRPr="005313E0" w:rsidRDefault="00466EC2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2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Tanggung</w:t>
      </w:r>
      <w:proofErr w:type="spellEnd"/>
      <w:r w:rsidRPr="005313E0">
        <w:rPr>
          <w:color w:val="000000" w:themeColor="text1"/>
        </w:rPr>
        <w:t xml:space="preserve"> Jawab dan </w:t>
      </w:r>
      <w:proofErr w:type="spellStart"/>
      <w:r w:rsidRPr="005313E0">
        <w:rPr>
          <w:color w:val="000000" w:themeColor="text1"/>
        </w:rPr>
        <w:t>Atribut</w:t>
      </w:r>
      <w:proofErr w:type="spellEnd"/>
    </w:p>
    <w:p w14:paraId="5100AE60" w14:textId="5E939741" w:rsidR="00466EC2" w:rsidRPr="005313E0" w:rsidRDefault="00466EC2" w:rsidP="00F70C61">
      <w:pPr>
        <w:spacing w:after="0" w:line="360" w:lineRule="auto"/>
        <w:ind w:left="144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daftar </w:t>
      </w:r>
      <w:proofErr w:type="spellStart"/>
      <w:r w:rsidRPr="005313E0">
        <w:rPr>
          <w:color w:val="000000" w:themeColor="text1"/>
        </w:rPr>
        <w:t>tanggung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jawab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atribu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realisasi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telah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bu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belumnya</w:t>
      </w:r>
      <w:proofErr w:type="spellEnd"/>
      <w:r w:rsidRPr="005313E0">
        <w:rPr>
          <w:color w:val="000000" w:themeColor="text1"/>
        </w:rPr>
        <w:t xml:space="preserve">. </w:t>
      </w:r>
    </w:p>
    <w:p w14:paraId="222E7EDB" w14:textId="5F1E942B" w:rsidR="00466EC2" w:rsidRPr="005313E0" w:rsidRDefault="00466EC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ake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</w:p>
    <w:p w14:paraId="6CC55333" w14:textId="3327239E" w:rsidR="00466EC2" w:rsidRPr="005313E0" w:rsidRDefault="00466EC2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3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Ident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ake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</w:p>
    <w:p w14:paraId="6915BBD8" w14:textId="7F8E30BF" w:rsidR="00466EC2" w:rsidRPr="005313E0" w:rsidRDefault="00466EC2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3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Ident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lisi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aket</w:t>
      </w:r>
      <w:proofErr w:type="spellEnd"/>
      <w:r w:rsidRPr="005313E0">
        <w:rPr>
          <w:color w:val="000000" w:themeColor="text1"/>
        </w:rPr>
        <w:t xml:space="preserve"> </w:t>
      </w:r>
    </w:p>
    <w:p w14:paraId="01D4321A" w14:textId="0CF1131D" w:rsidR="00466EC2" w:rsidRPr="005313E0" w:rsidRDefault="00466EC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4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rototipe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atarmuka</w:t>
      </w:r>
      <w:proofErr w:type="spellEnd"/>
    </w:p>
    <w:p w14:paraId="4492C0C0" w14:textId="77777777" w:rsidR="00466EC2" w:rsidRPr="005313E0" w:rsidRDefault="00466EC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nggamb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truktu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ampilan</w:t>
      </w:r>
      <w:proofErr w:type="spellEnd"/>
      <w:r w:rsidRPr="005313E0">
        <w:rPr>
          <w:color w:val="000000" w:themeColor="text1"/>
        </w:rPr>
        <w:t xml:space="preserve"> (</w:t>
      </w:r>
      <w:r w:rsidRPr="005313E0">
        <w:rPr>
          <w:i/>
          <w:iCs/>
          <w:color w:val="000000" w:themeColor="text1"/>
        </w:rPr>
        <w:t>interface</w:t>
      </w:r>
      <w:r w:rsidRPr="005313E0">
        <w:rPr>
          <w:color w:val="000000" w:themeColor="text1"/>
        </w:rPr>
        <w:t xml:space="preserve">)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</w:t>
      </w:r>
    </w:p>
    <w:p w14:paraId="4CF94D29" w14:textId="1776FF9A" w:rsidR="00466EC2" w:rsidRPr="005313E0" w:rsidRDefault="00466EC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>3.5</w:t>
      </w:r>
      <w:r w:rsidRPr="005313E0">
        <w:rPr>
          <w:color w:val="000000" w:themeColor="text1"/>
        </w:rPr>
        <w:tab/>
        <w:t xml:space="preserve"> </w:t>
      </w:r>
      <w:proofErr w:type="spellStart"/>
      <w:r w:rsidRPr="005313E0">
        <w:rPr>
          <w:color w:val="000000" w:themeColor="text1"/>
        </w:rPr>
        <w:t>Deskrip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rsitektur</w:t>
      </w:r>
      <w:proofErr w:type="spellEnd"/>
    </w:p>
    <w:p w14:paraId="1311EC59" w14:textId="77777777" w:rsidR="00466EC2" w:rsidRPr="005313E0" w:rsidRDefault="00466EC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rupa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gambar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bangun</w:t>
      </w:r>
      <w:proofErr w:type="spellEnd"/>
      <w:r w:rsidRPr="005313E0">
        <w:rPr>
          <w:color w:val="000000" w:themeColor="text1"/>
        </w:rPr>
        <w:t xml:space="preserve"> </w:t>
      </w:r>
    </w:p>
    <w:p w14:paraId="31A4CCA1" w14:textId="4B387609" w:rsidR="00466EC2" w:rsidRPr="005313E0" w:rsidRDefault="00466EC2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3.6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edom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</w:p>
    <w:p w14:paraId="1179BCF6" w14:textId="1A4AFC1B" w:rsidR="00466EC2" w:rsidRPr="005313E0" w:rsidRDefault="00466EC2" w:rsidP="00F70C61">
      <w:pPr>
        <w:spacing w:after="0" w:line="360" w:lineRule="auto"/>
        <w:ind w:firstLine="720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Merupa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dom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laku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system</w:t>
      </w:r>
    </w:p>
    <w:p w14:paraId="4EFB726E" w14:textId="24FB7D3E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4. Model </w:t>
      </w:r>
      <w:proofErr w:type="spellStart"/>
      <w:r w:rsidRPr="005313E0">
        <w:rPr>
          <w:b/>
          <w:bCs/>
          <w:color w:val="000000" w:themeColor="text1"/>
        </w:rPr>
        <w:t>Perancangan</w:t>
      </w:r>
      <w:proofErr w:type="spellEnd"/>
    </w:p>
    <w:p w14:paraId="24B830CF" w14:textId="52577C1D" w:rsidR="00513997" w:rsidRPr="005313E0" w:rsidRDefault="00513997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Realisasi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Tah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</w:p>
    <w:p w14:paraId="078C0820" w14:textId="4B3D1ABD" w:rsidR="00513997" w:rsidRPr="005313E0" w:rsidRDefault="00513997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diagram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use case. </w:t>
      </w:r>
      <w:proofErr w:type="spellStart"/>
      <w:r w:rsidRPr="005313E0">
        <w:rPr>
          <w:color w:val="000000" w:themeColor="text1"/>
        </w:rPr>
        <w:t>Selanjutnya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dibuat</w:t>
      </w:r>
      <w:proofErr w:type="spellEnd"/>
      <w:r w:rsidRPr="005313E0">
        <w:rPr>
          <w:color w:val="000000" w:themeColor="text1"/>
        </w:rPr>
        <w:t xml:space="preserve"> sequence diagram yang </w:t>
      </w:r>
      <w:proofErr w:type="spellStart"/>
      <w:r w:rsidRPr="005313E0">
        <w:rPr>
          <w:color w:val="000000" w:themeColor="text1"/>
        </w:rPr>
        <w:t>menggambar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lastRenderedPageBreak/>
        <w:t>interak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obje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terlibat</w:t>
      </w:r>
      <w:proofErr w:type="spellEnd"/>
      <w:r w:rsidRPr="005313E0">
        <w:rPr>
          <w:color w:val="000000" w:themeColor="text1"/>
        </w:rPr>
        <w:t xml:space="preserve"> di </w:t>
      </w:r>
      <w:proofErr w:type="spellStart"/>
      <w:r w:rsidRPr="005313E0">
        <w:rPr>
          <w:color w:val="000000" w:themeColor="text1"/>
        </w:rPr>
        <w:t>dalam</w:t>
      </w:r>
      <w:proofErr w:type="spellEnd"/>
      <w:r w:rsidRPr="005313E0">
        <w:rPr>
          <w:color w:val="000000" w:themeColor="text1"/>
        </w:rPr>
        <w:t xml:space="preserve"> use case </w:t>
      </w:r>
      <w:proofErr w:type="spellStart"/>
      <w:r w:rsidRPr="005313E0">
        <w:rPr>
          <w:color w:val="000000" w:themeColor="text1"/>
        </w:rPr>
        <w:t>tersebut</w:t>
      </w:r>
      <w:proofErr w:type="spellEnd"/>
      <w:r w:rsidRPr="005313E0">
        <w:rPr>
          <w:color w:val="000000" w:themeColor="text1"/>
        </w:rPr>
        <w:t>.</w:t>
      </w:r>
    </w:p>
    <w:p w14:paraId="222070B2" w14:textId="0237AB17" w:rsidR="00513997" w:rsidRPr="005313E0" w:rsidRDefault="00513997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1.1 </w:t>
      </w:r>
      <w:r w:rsidRPr="005313E0">
        <w:rPr>
          <w:color w:val="000000" w:themeColor="text1"/>
        </w:rPr>
        <w:tab/>
        <w:t>Sequence Diagram</w:t>
      </w:r>
    </w:p>
    <w:p w14:paraId="51901190" w14:textId="2CAB5072" w:rsidR="00513997" w:rsidRPr="005313E0" w:rsidRDefault="00513997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1.2 </w:t>
      </w:r>
      <w:r w:rsidRPr="005313E0">
        <w:rPr>
          <w:color w:val="000000" w:themeColor="text1"/>
        </w:rPr>
        <w:tab/>
        <w:t>Class Diagram</w:t>
      </w:r>
    </w:p>
    <w:p w14:paraId="1EFEA44C" w14:textId="4339FD02" w:rsidR="00513997" w:rsidRPr="005313E0" w:rsidRDefault="00513997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</w:t>
      </w:r>
    </w:p>
    <w:p w14:paraId="36EFA028" w14:textId="3D82037D" w:rsidR="00513997" w:rsidRPr="005313E0" w:rsidRDefault="00513997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versi</w:t>
      </w:r>
      <w:proofErr w:type="spellEnd"/>
      <w:r w:rsidRPr="005313E0">
        <w:rPr>
          <w:color w:val="000000" w:themeColor="text1"/>
        </w:rPr>
        <w:t xml:space="preserve"> final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daftar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hasil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til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>.</w:t>
      </w:r>
    </w:p>
    <w:p w14:paraId="5F008664" w14:textId="251A1E92" w:rsidR="00513997" w:rsidRPr="005313E0" w:rsidRDefault="00513997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2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Oper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tribut</w:t>
      </w:r>
      <w:proofErr w:type="spellEnd"/>
    </w:p>
    <w:p w14:paraId="39072F62" w14:textId="63CA1886" w:rsidR="00C57116" w:rsidRPr="005313E0" w:rsidRDefault="00C57116" w:rsidP="00F70C61">
      <w:pPr>
        <w:spacing w:after="0" w:line="360" w:lineRule="auto"/>
        <w:ind w:left="144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daftar </w:t>
      </w:r>
      <w:proofErr w:type="spellStart"/>
      <w:r w:rsidRPr="005313E0">
        <w:rPr>
          <w:color w:val="000000" w:themeColor="text1"/>
        </w:rPr>
        <w:t>operasi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atribu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telah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buat</w:t>
      </w:r>
      <w:proofErr w:type="spellEnd"/>
      <w:r w:rsidRPr="005313E0">
        <w:rPr>
          <w:color w:val="000000" w:themeColor="text1"/>
        </w:rPr>
        <w:t xml:space="preserve">. </w:t>
      </w:r>
    </w:p>
    <w:p w14:paraId="63B1A102" w14:textId="5B1BCBC2" w:rsidR="00C57116" w:rsidRPr="005313E0" w:rsidRDefault="00C57116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2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Algoritma</w:t>
      </w:r>
      <w:proofErr w:type="spellEnd"/>
      <w:r w:rsidRPr="005313E0">
        <w:rPr>
          <w:color w:val="000000" w:themeColor="text1"/>
        </w:rPr>
        <w:t>/Query</w:t>
      </w:r>
    </w:p>
    <w:p w14:paraId="70DE09ED" w14:textId="7B3467FF" w:rsidR="00C57116" w:rsidRPr="005313E0" w:rsidRDefault="00C57116" w:rsidP="00F70C61">
      <w:pPr>
        <w:spacing w:after="0" w:line="360" w:lineRule="auto"/>
        <w:ind w:left="144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lgoritma</w:t>
      </w:r>
      <w:proofErr w:type="spellEnd"/>
      <w:r w:rsidRPr="005313E0">
        <w:rPr>
          <w:color w:val="000000" w:themeColor="text1"/>
        </w:rPr>
        <w:t xml:space="preserve">/query yang </w:t>
      </w:r>
      <w:proofErr w:type="spellStart"/>
      <w:r w:rsidRPr="005313E0">
        <w:rPr>
          <w:color w:val="000000" w:themeColor="text1"/>
        </w:rPr>
        <w:t>terdapat</w:t>
      </w:r>
      <w:proofErr w:type="spellEnd"/>
      <w:r w:rsidRPr="005313E0">
        <w:rPr>
          <w:color w:val="000000" w:themeColor="text1"/>
        </w:rPr>
        <w:t xml:space="preserve"> pada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ksi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diberikan</w:t>
      </w:r>
      <w:proofErr w:type="spellEnd"/>
      <w:r w:rsidRPr="005313E0">
        <w:rPr>
          <w:color w:val="000000" w:themeColor="text1"/>
        </w:rPr>
        <w:t xml:space="preserve"> oleh </w:t>
      </w:r>
      <w:proofErr w:type="spellStart"/>
      <w:r w:rsidRPr="005313E0">
        <w:rPr>
          <w:color w:val="000000" w:themeColor="text1"/>
        </w:rPr>
        <w:t>pengguna</w:t>
      </w:r>
      <w:proofErr w:type="spellEnd"/>
      <w:r w:rsidRPr="005313E0">
        <w:rPr>
          <w:color w:val="000000" w:themeColor="text1"/>
        </w:rPr>
        <w:t xml:space="preserve"> pada </w:t>
      </w:r>
      <w:proofErr w:type="spellStart"/>
      <w:r w:rsidRPr="005313E0">
        <w:rPr>
          <w:color w:val="000000" w:themeColor="text1"/>
        </w:rPr>
        <w:t>setiap</w:t>
      </w:r>
      <w:proofErr w:type="spellEnd"/>
      <w:r w:rsidRPr="005313E0">
        <w:rPr>
          <w:color w:val="000000" w:themeColor="text1"/>
        </w:rPr>
        <w:t xml:space="preserve"> button yang </w:t>
      </w:r>
      <w:proofErr w:type="spellStart"/>
      <w:r w:rsidRPr="005313E0">
        <w:rPr>
          <w:color w:val="000000" w:themeColor="text1"/>
        </w:rPr>
        <w:t>ada</w:t>
      </w:r>
      <w:proofErr w:type="spellEnd"/>
      <w:r w:rsidRPr="005313E0">
        <w:rPr>
          <w:color w:val="000000" w:themeColor="text1"/>
        </w:rPr>
        <w:t xml:space="preserve"> di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>.</w:t>
      </w:r>
    </w:p>
    <w:p w14:paraId="112FAE2E" w14:textId="2486981A" w:rsidR="00C57116" w:rsidRPr="005313E0" w:rsidRDefault="00C57116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ubsistem</w:t>
      </w:r>
      <w:proofErr w:type="spellEnd"/>
    </w:p>
    <w:p w14:paraId="6D39CF88" w14:textId="5A85D7AA" w:rsidR="00C57116" w:rsidRPr="005313E0" w:rsidRDefault="00C57116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3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Ident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ubsiste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dukung</w:t>
      </w:r>
      <w:proofErr w:type="spellEnd"/>
    </w:p>
    <w:p w14:paraId="5DDB96C8" w14:textId="5BAF73C4" w:rsidR="00C57116" w:rsidRPr="005313E0" w:rsidRDefault="00C57116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3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Ident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el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</w:t>
      </w:r>
    </w:p>
    <w:p w14:paraId="4C345298" w14:textId="56C08A73" w:rsidR="00C57116" w:rsidRPr="005313E0" w:rsidRDefault="00C57116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4 </w:t>
      </w:r>
      <w:r w:rsidR="00BB4211"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tarmuka</w:t>
      </w:r>
      <w:proofErr w:type="spellEnd"/>
    </w:p>
    <w:p w14:paraId="761381B4" w14:textId="338C3778" w:rsidR="00C57116" w:rsidRPr="005313E0" w:rsidRDefault="00C57116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4.5 </w:t>
      </w:r>
      <w:r w:rsidR="00BB4211" w:rsidRPr="005313E0">
        <w:rPr>
          <w:color w:val="000000" w:themeColor="text1"/>
        </w:rPr>
        <w:tab/>
      </w:r>
      <w:r w:rsidRPr="005313E0">
        <w:rPr>
          <w:color w:val="000000" w:themeColor="text1"/>
        </w:rPr>
        <w:t>Deployment Diagram</w:t>
      </w:r>
    </w:p>
    <w:p w14:paraId="44BEA4DC" w14:textId="2F5C18E1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5. </w:t>
      </w:r>
      <w:proofErr w:type="spellStart"/>
      <w:r w:rsidRPr="005313E0">
        <w:rPr>
          <w:b/>
          <w:bCs/>
          <w:color w:val="000000" w:themeColor="text1"/>
        </w:rPr>
        <w:t>Implementasi</w:t>
      </w:r>
      <w:proofErr w:type="spellEnd"/>
    </w:p>
    <w:p w14:paraId="47D06A19" w14:textId="77777777" w:rsidR="0011037B" w:rsidRPr="005313E0" w:rsidRDefault="0011037B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mapar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mplement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cangan</w:t>
      </w:r>
      <w:proofErr w:type="spellEnd"/>
      <w:r w:rsidRPr="005313E0">
        <w:rPr>
          <w:color w:val="000000" w:themeColor="text1"/>
        </w:rPr>
        <w:t xml:space="preserve"> yang </w:t>
      </w:r>
      <w:proofErr w:type="spellStart"/>
      <w:r w:rsidRPr="005313E0">
        <w:rPr>
          <w:color w:val="000000" w:themeColor="text1"/>
        </w:rPr>
        <w:t>telah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buat</w:t>
      </w:r>
      <w:proofErr w:type="spellEnd"/>
      <w:r w:rsidRPr="005313E0">
        <w:rPr>
          <w:color w:val="000000" w:themeColor="text1"/>
        </w:rPr>
        <w:t>.</w:t>
      </w:r>
    </w:p>
    <w:p w14:paraId="7B333199" w14:textId="401F4537" w:rsidR="0011037B" w:rsidRPr="005313E0" w:rsidRDefault="0011037B" w:rsidP="00F70C61">
      <w:pPr>
        <w:spacing w:after="0" w:line="360" w:lineRule="auto"/>
        <w:ind w:firstLine="720"/>
        <w:jc w:val="both"/>
        <w:rPr>
          <w:color w:val="000000" w:themeColor="text1"/>
        </w:rPr>
      </w:pPr>
      <w:r w:rsidRPr="005313E0">
        <w:rPr>
          <w:color w:val="000000" w:themeColor="text1"/>
        </w:rPr>
        <w:t>5.1 I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mplement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Antarmuka</w:t>
      </w:r>
      <w:proofErr w:type="spellEnd"/>
    </w:p>
    <w:p w14:paraId="7F1D8968" w14:textId="0AAF1857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6. </w:t>
      </w:r>
      <w:proofErr w:type="spellStart"/>
      <w:r w:rsidRPr="005313E0">
        <w:rPr>
          <w:b/>
          <w:bCs/>
          <w:color w:val="000000" w:themeColor="text1"/>
        </w:rPr>
        <w:t>Pengujian</w:t>
      </w:r>
      <w:proofErr w:type="spellEnd"/>
    </w:p>
    <w:p w14:paraId="60577478" w14:textId="72F3FBB9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ri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rencana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prosedu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e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asus</w:t>
      </w:r>
      <w:proofErr w:type="spellEnd"/>
      <w:r w:rsidRPr="005313E0">
        <w:rPr>
          <w:color w:val="000000" w:themeColor="text1"/>
        </w:rPr>
        <w:t xml:space="preserve"> uji </w:t>
      </w:r>
      <w:proofErr w:type="spellStart"/>
      <w:r w:rsidRPr="005313E0">
        <w:rPr>
          <w:color w:val="000000" w:themeColor="text1"/>
        </w:rPr>
        <w:t>berdasarkan</w:t>
      </w:r>
      <w:proofErr w:type="spellEnd"/>
      <w:r w:rsidRPr="005313E0">
        <w:rPr>
          <w:color w:val="000000" w:themeColor="text1"/>
        </w:rPr>
        <w:t xml:space="preserve"> use case.</w:t>
      </w:r>
    </w:p>
    <w:p w14:paraId="161C03DA" w14:textId="150CCEA3" w:rsidR="0011037B" w:rsidRPr="005313E0" w:rsidRDefault="0011037B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6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Rencana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Prosedu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</w:p>
    <w:p w14:paraId="4BCC7705" w14:textId="27600262" w:rsidR="0011037B" w:rsidRPr="005313E0" w:rsidRDefault="0011037B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6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Kasus</w:t>
      </w:r>
      <w:proofErr w:type="spellEnd"/>
      <w:r w:rsidRPr="005313E0">
        <w:rPr>
          <w:color w:val="000000" w:themeColor="text1"/>
        </w:rPr>
        <w:t xml:space="preserve"> Uji</w:t>
      </w:r>
    </w:p>
    <w:p w14:paraId="7DFED6D3" w14:textId="681E51C2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6.2.1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E57BFC" w:rsidRPr="005313E0">
        <w:rPr>
          <w:color w:val="000000" w:themeColor="text1"/>
        </w:rPr>
        <w:t>Login</w:t>
      </w:r>
    </w:p>
    <w:p w14:paraId="553B8BAF" w14:textId="20561706" w:rsidR="0011037B" w:rsidRPr="005313E0" w:rsidRDefault="0011037B" w:rsidP="00BD3875">
      <w:pPr>
        <w:spacing w:after="0" w:line="360" w:lineRule="auto"/>
        <w:ind w:left="720"/>
        <w:jc w:val="both"/>
        <w:rPr>
          <w:color w:val="000000" w:themeColor="text1"/>
          <w:lang w:val="id-ID"/>
        </w:rPr>
      </w:pPr>
      <w:r w:rsidRPr="005313E0">
        <w:rPr>
          <w:color w:val="000000" w:themeColor="text1"/>
        </w:rPr>
        <w:t xml:space="preserve">6.2.2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4015E1" w:rsidRPr="005313E0">
        <w:rPr>
          <w:color w:val="000000" w:themeColor="text1"/>
          <w:lang w:val="id-ID"/>
        </w:rPr>
        <w:t>Kelola User</w:t>
      </w:r>
    </w:p>
    <w:p w14:paraId="686A98A1" w14:textId="0F3D2442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t>6.2.</w:t>
      </w:r>
      <w:r w:rsidR="00BD3875" w:rsidRPr="005313E0">
        <w:rPr>
          <w:color w:val="000000" w:themeColor="text1"/>
        </w:rPr>
        <w:t>3</w:t>
      </w:r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4015E1" w:rsidRPr="005313E0">
        <w:rPr>
          <w:color w:val="000000" w:themeColor="text1"/>
          <w:lang w:val="id-ID"/>
        </w:rPr>
        <w:t xml:space="preserve">Kelola </w:t>
      </w:r>
      <w:r w:rsidR="00F24B5E" w:rsidRPr="005313E0">
        <w:rPr>
          <w:color w:val="000000" w:themeColor="text1"/>
          <w:lang w:val="en-US"/>
        </w:rPr>
        <w:t>Timeline</w:t>
      </w:r>
    </w:p>
    <w:p w14:paraId="77EEB9CA" w14:textId="4FD25EF7" w:rsidR="007C1BBC" w:rsidRPr="005313E0" w:rsidRDefault="0011037B" w:rsidP="007C1BBC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t>6.2.</w:t>
      </w:r>
      <w:r w:rsidR="00BD3875" w:rsidRPr="005313E0">
        <w:rPr>
          <w:color w:val="000000" w:themeColor="text1"/>
        </w:rPr>
        <w:t>4</w:t>
      </w:r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4015E1" w:rsidRPr="005313E0">
        <w:rPr>
          <w:color w:val="000000" w:themeColor="text1"/>
          <w:lang w:val="id-ID"/>
        </w:rPr>
        <w:t xml:space="preserve">Kelola </w:t>
      </w:r>
      <w:r w:rsidR="00F24B5E" w:rsidRPr="005313E0">
        <w:rPr>
          <w:color w:val="000000" w:themeColor="text1"/>
          <w:lang w:val="en-US"/>
        </w:rPr>
        <w:t>Data</w:t>
      </w:r>
    </w:p>
    <w:p w14:paraId="0F841907" w14:textId="7BEF4EB1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lastRenderedPageBreak/>
        <w:t xml:space="preserve">6.2.6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0F7E66" w:rsidRPr="005313E0">
        <w:rPr>
          <w:color w:val="000000" w:themeColor="text1"/>
          <w:lang w:val="id-ID"/>
        </w:rPr>
        <w:t xml:space="preserve">Kelola </w:t>
      </w:r>
      <w:r w:rsidR="00F24B5E" w:rsidRPr="005313E0">
        <w:rPr>
          <w:color w:val="000000" w:themeColor="text1"/>
          <w:lang w:val="en-US"/>
        </w:rPr>
        <w:t xml:space="preserve">Plotting </w:t>
      </w:r>
      <w:proofErr w:type="spellStart"/>
      <w:r w:rsidR="00F24B5E" w:rsidRPr="005313E0">
        <w:rPr>
          <w:color w:val="000000" w:themeColor="text1"/>
          <w:lang w:val="en-US"/>
        </w:rPr>
        <w:t>Pembimbing</w:t>
      </w:r>
      <w:proofErr w:type="spellEnd"/>
    </w:p>
    <w:p w14:paraId="59C0E880" w14:textId="23B06690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t xml:space="preserve">6.2.7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F24B5E" w:rsidRPr="005313E0">
        <w:rPr>
          <w:color w:val="000000" w:themeColor="text1"/>
          <w:lang w:val="en-US"/>
        </w:rPr>
        <w:t xml:space="preserve">Kelola </w:t>
      </w:r>
      <w:proofErr w:type="spellStart"/>
      <w:r w:rsidR="00F24B5E" w:rsidRPr="005313E0">
        <w:rPr>
          <w:color w:val="000000" w:themeColor="text1"/>
          <w:lang w:val="en-US"/>
        </w:rPr>
        <w:t>Pembekalan</w:t>
      </w:r>
      <w:proofErr w:type="spellEnd"/>
    </w:p>
    <w:p w14:paraId="58A450DD" w14:textId="581728DE" w:rsidR="0011037B" w:rsidRPr="005313E0" w:rsidRDefault="0011037B" w:rsidP="00F70C61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6.2.8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F24B5E" w:rsidRPr="005313E0">
        <w:rPr>
          <w:color w:val="000000" w:themeColor="text1"/>
        </w:rPr>
        <w:t xml:space="preserve">Kelola </w:t>
      </w:r>
      <w:proofErr w:type="spellStart"/>
      <w:r w:rsidR="00F24B5E" w:rsidRPr="005313E0">
        <w:rPr>
          <w:color w:val="000000" w:themeColor="text1"/>
        </w:rPr>
        <w:t>Bimbingan</w:t>
      </w:r>
      <w:proofErr w:type="spellEnd"/>
    </w:p>
    <w:p w14:paraId="6282F147" w14:textId="2FF4CF16" w:rsidR="00F24B5E" w:rsidRPr="005313E0" w:rsidRDefault="0011037B" w:rsidP="00F24B5E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t xml:space="preserve">6.2.9 </w:t>
      </w:r>
      <w:proofErr w:type="spellStart"/>
      <w:r w:rsidRPr="005313E0">
        <w:rPr>
          <w:color w:val="000000" w:themeColor="text1"/>
        </w:rPr>
        <w:t>Pengujinga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="00226DCF" w:rsidRPr="005313E0">
        <w:rPr>
          <w:color w:val="000000" w:themeColor="text1"/>
        </w:rPr>
        <w:t xml:space="preserve"> </w:t>
      </w:r>
      <w:r w:rsidR="000F7E66" w:rsidRPr="005313E0">
        <w:rPr>
          <w:color w:val="000000" w:themeColor="text1"/>
          <w:lang w:val="id-ID"/>
        </w:rPr>
        <w:t xml:space="preserve">Kelola </w:t>
      </w:r>
      <w:proofErr w:type="spellStart"/>
      <w:r w:rsidR="00F24B5E" w:rsidRPr="005313E0">
        <w:rPr>
          <w:color w:val="000000" w:themeColor="text1"/>
          <w:lang w:val="en-US"/>
        </w:rPr>
        <w:t>Pengumpulan</w:t>
      </w:r>
      <w:proofErr w:type="spellEnd"/>
    </w:p>
    <w:p w14:paraId="6101923C" w14:textId="0A0BED44" w:rsidR="00226DCF" w:rsidRPr="005313E0" w:rsidRDefault="00226DCF" w:rsidP="00226DCF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</w:rPr>
        <w:t xml:space="preserve">6.2.10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F24B5E" w:rsidRPr="005313E0">
        <w:rPr>
          <w:color w:val="000000" w:themeColor="text1"/>
          <w:lang w:val="en-US"/>
        </w:rPr>
        <w:t xml:space="preserve">Kelola </w:t>
      </w:r>
      <w:proofErr w:type="spellStart"/>
      <w:r w:rsidR="00F24B5E" w:rsidRPr="005313E0">
        <w:rPr>
          <w:color w:val="000000" w:themeColor="text1"/>
          <w:lang w:val="en-US"/>
        </w:rPr>
        <w:t>Sidang</w:t>
      </w:r>
      <w:proofErr w:type="spellEnd"/>
    </w:p>
    <w:p w14:paraId="069A0E6B" w14:textId="1F1C4AC6" w:rsidR="00F24B5E" w:rsidRPr="005313E0" w:rsidRDefault="00F24B5E" w:rsidP="00226DCF">
      <w:pPr>
        <w:spacing w:after="0" w:line="360" w:lineRule="auto"/>
        <w:ind w:left="720"/>
        <w:jc w:val="both"/>
        <w:rPr>
          <w:color w:val="000000" w:themeColor="text1"/>
          <w:lang w:val="en-US"/>
        </w:rPr>
      </w:pPr>
      <w:r w:rsidRPr="005313E0">
        <w:rPr>
          <w:color w:val="000000" w:themeColor="text1"/>
          <w:lang w:val="en-US"/>
        </w:rPr>
        <w:t xml:space="preserve">6.2.11 </w:t>
      </w:r>
      <w:proofErr w:type="spellStart"/>
      <w:r w:rsidRPr="005313E0">
        <w:rPr>
          <w:color w:val="000000" w:themeColor="text1"/>
          <w:lang w:val="en-US"/>
        </w:rPr>
        <w:t>Pengujian</w:t>
      </w:r>
      <w:proofErr w:type="spellEnd"/>
      <w:r w:rsidRPr="005313E0">
        <w:rPr>
          <w:color w:val="000000" w:themeColor="text1"/>
          <w:lang w:val="en-US"/>
        </w:rPr>
        <w:t xml:space="preserve"> </w:t>
      </w:r>
      <w:proofErr w:type="spellStart"/>
      <w:r w:rsidRPr="005313E0">
        <w:rPr>
          <w:color w:val="000000" w:themeColor="text1"/>
          <w:lang w:val="en-US"/>
        </w:rPr>
        <w:t>Usecase</w:t>
      </w:r>
      <w:proofErr w:type="spellEnd"/>
      <w:r w:rsidRPr="005313E0">
        <w:rPr>
          <w:color w:val="000000" w:themeColor="text1"/>
          <w:lang w:val="en-US"/>
        </w:rPr>
        <w:t xml:space="preserve"> Kelola </w:t>
      </w:r>
      <w:proofErr w:type="spellStart"/>
      <w:r w:rsidRPr="005313E0">
        <w:rPr>
          <w:color w:val="000000" w:themeColor="text1"/>
          <w:lang w:val="en-US"/>
        </w:rPr>
        <w:t>Dokumen</w:t>
      </w:r>
      <w:proofErr w:type="spellEnd"/>
      <w:r w:rsidRPr="005313E0">
        <w:rPr>
          <w:color w:val="000000" w:themeColor="text1"/>
          <w:lang w:val="en-US"/>
        </w:rPr>
        <w:t xml:space="preserve"> Akhir</w:t>
      </w:r>
    </w:p>
    <w:p w14:paraId="6C118B65" w14:textId="4C7281EC" w:rsidR="00226DCF" w:rsidRPr="005313E0" w:rsidRDefault="00226DCF" w:rsidP="000F7E66">
      <w:pPr>
        <w:spacing w:after="0" w:line="360" w:lineRule="auto"/>
        <w:ind w:left="720"/>
        <w:jc w:val="both"/>
        <w:rPr>
          <w:color w:val="000000" w:themeColor="text1"/>
        </w:rPr>
      </w:pPr>
      <w:r w:rsidRPr="005313E0">
        <w:rPr>
          <w:color w:val="000000" w:themeColor="text1"/>
        </w:rPr>
        <w:t>6.2.1</w:t>
      </w:r>
      <w:r w:rsidR="00F24B5E" w:rsidRPr="005313E0">
        <w:rPr>
          <w:color w:val="000000" w:themeColor="text1"/>
        </w:rPr>
        <w:t>2</w:t>
      </w:r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secase</w:t>
      </w:r>
      <w:proofErr w:type="spellEnd"/>
      <w:r w:rsidRPr="005313E0">
        <w:rPr>
          <w:color w:val="000000" w:themeColor="text1"/>
        </w:rPr>
        <w:t xml:space="preserve"> </w:t>
      </w:r>
      <w:r w:rsidR="000F7E66" w:rsidRPr="005313E0">
        <w:rPr>
          <w:color w:val="000000" w:themeColor="text1"/>
          <w:lang w:val="id-ID"/>
        </w:rPr>
        <w:t>Logout</w:t>
      </w:r>
    </w:p>
    <w:p w14:paraId="7A456E69" w14:textId="52F1F6B8" w:rsidR="0011037B" w:rsidRPr="005313E0" w:rsidRDefault="0011037B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6.3 </w:t>
      </w:r>
      <w:proofErr w:type="spellStart"/>
      <w:r w:rsidRPr="005313E0">
        <w:rPr>
          <w:color w:val="000000" w:themeColor="text1"/>
        </w:rPr>
        <w:t>Evalu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ujian</w:t>
      </w:r>
      <w:proofErr w:type="spellEnd"/>
    </w:p>
    <w:p w14:paraId="45D907B0" w14:textId="35773427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7. </w:t>
      </w:r>
      <w:proofErr w:type="spellStart"/>
      <w:r w:rsidRPr="005313E0">
        <w:rPr>
          <w:b/>
          <w:bCs/>
          <w:color w:val="000000" w:themeColor="text1"/>
        </w:rPr>
        <w:t>Spesifikasi</w:t>
      </w:r>
      <w:proofErr w:type="spellEnd"/>
      <w:r w:rsidRPr="005313E0">
        <w:rPr>
          <w:b/>
          <w:bCs/>
          <w:color w:val="000000" w:themeColor="text1"/>
        </w:rPr>
        <w:t xml:space="preserve"> </w:t>
      </w:r>
      <w:proofErr w:type="spellStart"/>
      <w:r w:rsidRPr="005313E0">
        <w:rPr>
          <w:b/>
          <w:bCs/>
          <w:color w:val="000000" w:themeColor="text1"/>
        </w:rPr>
        <w:t>Produk</w:t>
      </w:r>
      <w:proofErr w:type="spellEnd"/>
      <w:r w:rsidRPr="005313E0">
        <w:rPr>
          <w:b/>
          <w:bCs/>
          <w:color w:val="000000" w:themeColor="text1"/>
        </w:rPr>
        <w:t xml:space="preserve"> </w:t>
      </w:r>
      <w:proofErr w:type="spellStart"/>
      <w:r w:rsidRPr="005313E0">
        <w:rPr>
          <w:b/>
          <w:bCs/>
          <w:color w:val="000000" w:themeColor="text1"/>
        </w:rPr>
        <w:t>Perangkat</w:t>
      </w:r>
      <w:proofErr w:type="spellEnd"/>
      <w:r w:rsidRPr="005313E0">
        <w:rPr>
          <w:b/>
          <w:bCs/>
          <w:color w:val="000000" w:themeColor="text1"/>
        </w:rPr>
        <w:t xml:space="preserve"> </w:t>
      </w:r>
      <w:proofErr w:type="spellStart"/>
      <w:r w:rsidRPr="005313E0">
        <w:rPr>
          <w:b/>
          <w:bCs/>
          <w:color w:val="000000" w:themeColor="text1"/>
        </w:rPr>
        <w:t>Lunak</w:t>
      </w:r>
      <w:proofErr w:type="spellEnd"/>
    </w:p>
    <w:p w14:paraId="1D1B9624" w14:textId="3E574F38" w:rsidR="00923DA9" w:rsidRPr="005313E0" w:rsidRDefault="00923DA9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</w:t>
      </w:r>
      <w:proofErr w:type="spellStart"/>
      <w:r w:rsidRPr="005313E0">
        <w:rPr>
          <w:color w:val="000000" w:themeColor="text1"/>
        </w:rPr>
        <w:t>in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berisi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jela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mengena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pesifik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roduk</w:t>
      </w:r>
      <w:proofErr w:type="spellEnd"/>
      <w:r w:rsidRPr="005313E0">
        <w:rPr>
          <w:color w:val="000000" w:themeColor="text1"/>
        </w:rPr>
        <w:t xml:space="preserve">, </w:t>
      </w:r>
      <w:proofErr w:type="spellStart"/>
      <w:r w:rsidRPr="005313E0">
        <w:rPr>
          <w:color w:val="000000" w:themeColor="text1"/>
        </w:rPr>
        <w:t>syarat</w:t>
      </w:r>
      <w:proofErr w:type="spellEnd"/>
      <w:r w:rsidRPr="005313E0">
        <w:rPr>
          <w:color w:val="000000" w:themeColor="text1"/>
        </w:rPr>
        <w:t xml:space="preserve"> dan </w:t>
      </w:r>
      <w:proofErr w:type="spellStart"/>
      <w:r w:rsidRPr="005313E0">
        <w:rPr>
          <w:color w:val="000000" w:themeColor="text1"/>
        </w:rPr>
        <w:t>prosedu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  <w:r w:rsidRPr="005313E0">
        <w:rPr>
          <w:color w:val="000000" w:themeColor="text1"/>
        </w:rPr>
        <w:t>.</w:t>
      </w:r>
    </w:p>
    <w:p w14:paraId="465BA2C4" w14:textId="3686ED96" w:rsidR="00923DA9" w:rsidRPr="005313E0" w:rsidRDefault="00923DA9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7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erangk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Luna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Eksekusi</w:t>
      </w:r>
      <w:proofErr w:type="spellEnd"/>
    </w:p>
    <w:p w14:paraId="4480222D" w14:textId="71556FF3" w:rsidR="00923DA9" w:rsidRPr="005313E0" w:rsidRDefault="00923DA9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7.2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Berkas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umber</w:t>
      </w:r>
      <w:proofErr w:type="spellEnd"/>
    </w:p>
    <w:p w14:paraId="02AC048C" w14:textId="75B4C305" w:rsidR="00923DA9" w:rsidRPr="005313E0" w:rsidRDefault="00923DA9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7.3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Syarat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maketan</w:t>
      </w:r>
      <w:proofErr w:type="spellEnd"/>
    </w:p>
    <w:p w14:paraId="39189CC0" w14:textId="32AA9FDD" w:rsidR="00923DA9" w:rsidRPr="005313E0" w:rsidRDefault="00923DA9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7.4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Prosedur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Konstruksi</w:t>
      </w:r>
      <w:proofErr w:type="spellEnd"/>
    </w:p>
    <w:p w14:paraId="79A44C68" w14:textId="57A1519A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8. Panduan </w:t>
      </w:r>
      <w:proofErr w:type="spellStart"/>
      <w:r w:rsidRPr="005313E0">
        <w:rPr>
          <w:b/>
          <w:bCs/>
          <w:color w:val="000000" w:themeColor="text1"/>
        </w:rPr>
        <w:t>Instalasi</w:t>
      </w:r>
      <w:proofErr w:type="spellEnd"/>
    </w:p>
    <w:p w14:paraId="457B861C" w14:textId="77777777" w:rsidR="00DB195A" w:rsidRPr="005313E0" w:rsidRDefault="00DB195A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Bagian in </w:t>
      </w:r>
      <w:proofErr w:type="spellStart"/>
      <w:r w:rsidRPr="005313E0">
        <w:rPr>
          <w:color w:val="000000" w:themeColor="text1"/>
        </w:rPr>
        <w:t>berisik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jela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instalas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program yang </w:t>
      </w:r>
      <w:proofErr w:type="spellStart"/>
      <w:r w:rsidRPr="005313E0">
        <w:rPr>
          <w:color w:val="000000" w:themeColor="text1"/>
        </w:rPr>
        <w:t>telah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ibuat</w:t>
      </w:r>
      <w:proofErr w:type="spellEnd"/>
      <w:r w:rsidRPr="005313E0">
        <w:rPr>
          <w:color w:val="000000" w:themeColor="text1"/>
        </w:rPr>
        <w:t>.</w:t>
      </w:r>
    </w:p>
    <w:p w14:paraId="62C4760E" w14:textId="32B16E19" w:rsidR="00DB195A" w:rsidRPr="005313E0" w:rsidRDefault="00DB195A" w:rsidP="00F70C61">
      <w:pPr>
        <w:spacing w:after="0" w:line="360" w:lineRule="auto"/>
        <w:jc w:val="both"/>
        <w:rPr>
          <w:color w:val="000000" w:themeColor="text1"/>
        </w:rPr>
      </w:pPr>
      <w:r w:rsidRPr="005313E0">
        <w:rPr>
          <w:color w:val="000000" w:themeColor="text1"/>
        </w:rPr>
        <w:t xml:space="preserve">8.1 </w:t>
      </w:r>
      <w:r w:rsidRPr="005313E0">
        <w:rPr>
          <w:color w:val="000000" w:themeColor="text1"/>
        </w:rPr>
        <w:tab/>
      </w:r>
      <w:proofErr w:type="spellStart"/>
      <w:r w:rsidRPr="005313E0">
        <w:rPr>
          <w:color w:val="000000" w:themeColor="text1"/>
        </w:rPr>
        <w:t>Instalasi</w:t>
      </w:r>
      <w:proofErr w:type="spellEnd"/>
      <w:r w:rsidRPr="005313E0">
        <w:rPr>
          <w:color w:val="000000" w:themeColor="text1"/>
        </w:rPr>
        <w:t xml:space="preserve"> Program </w:t>
      </w:r>
      <w:proofErr w:type="spellStart"/>
      <w:r w:rsidRPr="005313E0">
        <w:rPr>
          <w:color w:val="000000" w:themeColor="text1"/>
        </w:rPr>
        <w:t>Sia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Eksekusi</w:t>
      </w:r>
      <w:proofErr w:type="spellEnd"/>
    </w:p>
    <w:p w14:paraId="1B29178B" w14:textId="5BD986E7" w:rsidR="001F7789" w:rsidRPr="005313E0" w:rsidRDefault="001F7789" w:rsidP="00F70C61">
      <w:pPr>
        <w:spacing w:after="0" w:line="360" w:lineRule="auto"/>
        <w:jc w:val="both"/>
        <w:rPr>
          <w:b/>
          <w:bCs/>
          <w:color w:val="000000" w:themeColor="text1"/>
        </w:rPr>
      </w:pPr>
      <w:r w:rsidRPr="005313E0">
        <w:rPr>
          <w:b/>
          <w:bCs/>
          <w:color w:val="000000" w:themeColor="text1"/>
        </w:rPr>
        <w:t xml:space="preserve">9. </w:t>
      </w:r>
      <w:proofErr w:type="spellStart"/>
      <w:r w:rsidRPr="005313E0">
        <w:rPr>
          <w:b/>
          <w:bCs/>
          <w:color w:val="000000" w:themeColor="text1"/>
        </w:rPr>
        <w:t>Penutup</w:t>
      </w:r>
      <w:proofErr w:type="spellEnd"/>
    </w:p>
    <w:p w14:paraId="4319333F" w14:textId="61D56542" w:rsidR="00DB195A" w:rsidRDefault="00DB195A" w:rsidP="00F70C61">
      <w:pPr>
        <w:spacing w:after="0" w:line="360" w:lineRule="auto"/>
        <w:jc w:val="both"/>
        <w:rPr>
          <w:color w:val="000000" w:themeColor="text1"/>
        </w:rPr>
      </w:pPr>
      <w:proofErr w:type="spellStart"/>
      <w:r w:rsidRPr="005313E0">
        <w:rPr>
          <w:color w:val="000000" w:themeColor="text1"/>
        </w:rPr>
        <w:t>Penutup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ari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ulis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dokume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ekaligus</w:t>
      </w:r>
      <w:proofErr w:type="spellEnd"/>
      <w:r w:rsidRPr="005313E0">
        <w:rPr>
          <w:color w:val="000000" w:themeColor="text1"/>
        </w:rPr>
        <w:t xml:space="preserve"> saran </w:t>
      </w:r>
      <w:proofErr w:type="spellStart"/>
      <w:r w:rsidRPr="005313E0">
        <w:rPr>
          <w:color w:val="000000" w:themeColor="text1"/>
        </w:rPr>
        <w:t>untuk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pengembangan</w:t>
      </w:r>
      <w:proofErr w:type="spellEnd"/>
      <w:r w:rsidRPr="005313E0">
        <w:rPr>
          <w:color w:val="000000" w:themeColor="text1"/>
        </w:rPr>
        <w:t xml:space="preserve"> </w:t>
      </w:r>
      <w:proofErr w:type="spellStart"/>
      <w:r w:rsidRPr="005313E0">
        <w:rPr>
          <w:color w:val="000000" w:themeColor="text1"/>
        </w:rPr>
        <w:t>sistem</w:t>
      </w:r>
      <w:proofErr w:type="spellEnd"/>
      <w:r w:rsidRPr="005313E0">
        <w:rPr>
          <w:color w:val="000000" w:themeColor="text1"/>
        </w:rPr>
        <w:t>.</w:t>
      </w:r>
    </w:p>
    <w:p w14:paraId="529A8ECF" w14:textId="77777777" w:rsidR="007C1BBC" w:rsidRPr="005313E0" w:rsidRDefault="007C1BBC" w:rsidP="00F70C61">
      <w:pPr>
        <w:spacing w:after="0" w:line="360" w:lineRule="auto"/>
        <w:jc w:val="both"/>
        <w:rPr>
          <w:color w:val="000000" w:themeColor="text1"/>
        </w:rPr>
      </w:pPr>
    </w:p>
    <w:p w14:paraId="3FBD07D7" w14:textId="08200B9B" w:rsidR="001F7789" w:rsidRPr="007C1BBC" w:rsidRDefault="001F7789">
      <w:pPr>
        <w:pStyle w:val="ListParagraph"/>
        <w:numPr>
          <w:ilvl w:val="0"/>
          <w:numId w:val="26"/>
        </w:numPr>
        <w:ind w:hanging="783"/>
        <w:outlineLvl w:val="0"/>
        <w:rPr>
          <w:b/>
          <w:bCs/>
          <w:color w:val="000000" w:themeColor="text1"/>
        </w:rPr>
      </w:pPr>
      <w:bookmarkStart w:id="31" w:name="_Toc78230699"/>
      <w:bookmarkStart w:id="32" w:name="_Toc68545050"/>
      <w:bookmarkStart w:id="33" w:name="_Toc110248263"/>
      <w:r w:rsidRPr="007C1BBC">
        <w:rPr>
          <w:b/>
          <w:bCs/>
          <w:color w:val="000000" w:themeColor="text1"/>
        </w:rPr>
        <w:t>KEBUTUHAN PERANGKAT LUNAK</w:t>
      </w:r>
      <w:bookmarkEnd w:id="31"/>
      <w:bookmarkEnd w:id="32"/>
      <w:bookmarkEnd w:id="33"/>
    </w:p>
    <w:p w14:paraId="549936AF" w14:textId="68601797" w:rsidR="001D24CB" w:rsidRPr="005313E0" w:rsidRDefault="001D24CB" w:rsidP="00D36908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deskripsi</w:t>
      </w:r>
      <w:proofErr w:type="spellEnd"/>
      <w:r w:rsidRPr="005313E0">
        <w:t xml:space="preserve"> </w:t>
      </w:r>
      <w:proofErr w:type="spellStart"/>
      <w:r w:rsidRPr="005313E0">
        <w:t>umum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, </w:t>
      </w:r>
      <w:proofErr w:type="spellStart"/>
      <w:r w:rsidRPr="005313E0">
        <w:t>fitur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="002207D2"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, model </w:t>
      </w:r>
      <w:r w:rsidRPr="005313E0">
        <w:rPr>
          <w:i/>
          <w:iCs/>
        </w:rPr>
        <w:t>use case</w:t>
      </w:r>
      <w:r w:rsidRPr="005313E0">
        <w:t xml:space="preserve">, </w:t>
      </w:r>
      <w:proofErr w:type="spellStart"/>
      <w:r w:rsidRPr="005313E0">
        <w:t>spesifikasi</w:t>
      </w:r>
      <w:proofErr w:type="spellEnd"/>
      <w:r w:rsidRPr="005313E0">
        <w:t xml:space="preserve"> </w:t>
      </w:r>
      <w:proofErr w:type="spellStart"/>
      <w:r w:rsidRPr="005313E0">
        <w:t>tambahan</w:t>
      </w:r>
      <w:proofErr w:type="spellEnd"/>
      <w:r w:rsidRPr="005313E0">
        <w:t xml:space="preserve"> dan </w:t>
      </w:r>
      <w:r w:rsidRPr="005313E0">
        <w:rPr>
          <w:i/>
          <w:iCs/>
        </w:rPr>
        <w:t>glossary</w:t>
      </w:r>
      <w:r w:rsidRPr="005313E0">
        <w:t>.</w:t>
      </w:r>
    </w:p>
    <w:p w14:paraId="5CEF3578" w14:textId="76F6DB67" w:rsidR="001F7789" w:rsidRPr="007C1BBC" w:rsidRDefault="001F7789" w:rsidP="007C1BBC">
      <w:pPr>
        <w:pStyle w:val="ListParagraph"/>
        <w:numPr>
          <w:ilvl w:val="1"/>
          <w:numId w:val="4"/>
        </w:numPr>
        <w:ind w:left="709" w:hanging="709"/>
        <w:outlineLvl w:val="1"/>
        <w:rPr>
          <w:b/>
          <w:bCs/>
          <w:color w:val="000000" w:themeColor="text1"/>
        </w:rPr>
      </w:pPr>
      <w:bookmarkStart w:id="34" w:name="_Toc68545051"/>
      <w:bookmarkStart w:id="35" w:name="_Toc78230700"/>
      <w:bookmarkStart w:id="36" w:name="_Toc110248264"/>
      <w:proofErr w:type="spellStart"/>
      <w:r w:rsidRPr="007C1BBC">
        <w:rPr>
          <w:b/>
          <w:bCs/>
          <w:color w:val="000000" w:themeColor="text1"/>
        </w:rPr>
        <w:t>Deskripsi</w:t>
      </w:r>
      <w:proofErr w:type="spellEnd"/>
      <w:r w:rsidRPr="007C1BBC">
        <w:rPr>
          <w:b/>
          <w:bCs/>
          <w:color w:val="000000" w:themeColor="text1"/>
        </w:rPr>
        <w:t xml:space="preserve"> </w:t>
      </w:r>
      <w:proofErr w:type="spellStart"/>
      <w:r w:rsidRPr="007C1BBC">
        <w:rPr>
          <w:b/>
          <w:bCs/>
          <w:color w:val="000000" w:themeColor="text1"/>
        </w:rPr>
        <w:t>Umum</w:t>
      </w:r>
      <w:proofErr w:type="spellEnd"/>
      <w:r w:rsidRPr="007C1BBC">
        <w:rPr>
          <w:b/>
          <w:bCs/>
          <w:color w:val="000000" w:themeColor="text1"/>
        </w:rPr>
        <w:t xml:space="preserve"> </w:t>
      </w:r>
      <w:proofErr w:type="spellStart"/>
      <w:r w:rsidRPr="007C1BBC">
        <w:rPr>
          <w:b/>
          <w:bCs/>
          <w:color w:val="000000" w:themeColor="text1"/>
        </w:rPr>
        <w:t>Sistem</w:t>
      </w:r>
      <w:bookmarkEnd w:id="34"/>
      <w:bookmarkEnd w:id="35"/>
      <w:bookmarkEnd w:id="36"/>
      <w:proofErr w:type="spellEnd"/>
    </w:p>
    <w:p w14:paraId="32B720AB" w14:textId="62FE8DBE" w:rsidR="001803F5" w:rsidRDefault="0084329F" w:rsidP="00EE16FA">
      <w:pPr>
        <w:spacing w:after="0" w:line="360" w:lineRule="auto"/>
        <w:ind w:firstLine="720"/>
        <w:jc w:val="both"/>
      </w:pPr>
      <w:proofErr w:type="spellStart"/>
      <w:r w:rsidRPr="005313E0">
        <w:t>Sistem</w:t>
      </w:r>
      <w:proofErr w:type="spellEnd"/>
      <w:r w:rsidRPr="005313E0">
        <w:t xml:space="preserve"> yang akan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="00F24B5E" w:rsidRPr="005313E0">
        <w:t>Sistem</w:t>
      </w:r>
      <w:proofErr w:type="spellEnd"/>
      <w:r w:rsidR="00F24B5E" w:rsidRPr="005313E0">
        <w:t xml:space="preserve"> </w:t>
      </w:r>
      <w:proofErr w:type="spellStart"/>
      <w:r w:rsidR="00F24B5E" w:rsidRPr="005313E0">
        <w:t>Informasi</w:t>
      </w:r>
      <w:proofErr w:type="spellEnd"/>
      <w:r w:rsidR="00F24B5E" w:rsidRPr="005313E0">
        <w:t xml:space="preserve"> </w:t>
      </w:r>
      <w:proofErr w:type="spellStart"/>
      <w:r w:rsidR="00F24B5E" w:rsidRPr="005313E0">
        <w:t>Manajemen</w:t>
      </w:r>
      <w:proofErr w:type="spellEnd"/>
      <w:r w:rsidR="00F24B5E" w:rsidRPr="005313E0">
        <w:t xml:space="preserve"> </w:t>
      </w:r>
      <w:proofErr w:type="spellStart"/>
      <w:r w:rsidR="00F24B5E" w:rsidRPr="005313E0">
        <w:t>Matakuliah</w:t>
      </w:r>
      <w:proofErr w:type="spellEnd"/>
      <w:r w:rsidR="00F24B5E" w:rsidRPr="005313E0">
        <w:t xml:space="preserve"> </w:t>
      </w:r>
      <w:proofErr w:type="spellStart"/>
      <w:r w:rsidR="00F24B5E" w:rsidRPr="005313E0">
        <w:t>Proyek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mbantu</w:t>
      </w:r>
      <w:proofErr w:type="spellEnd"/>
      <w:r w:rsidRPr="005313E0">
        <w:t xml:space="preserve"> </w:t>
      </w:r>
      <w:proofErr w:type="spellStart"/>
      <w:r w:rsidRPr="005313E0">
        <w:t>mengelola</w:t>
      </w:r>
      <w:proofErr w:type="spellEnd"/>
      <w:r w:rsidRPr="005313E0">
        <w:t xml:space="preserve"> </w:t>
      </w:r>
      <w:proofErr w:type="spellStart"/>
      <w:r w:rsidR="00F24B5E" w:rsidRPr="005313E0">
        <w:t>Matakuliah</w:t>
      </w:r>
      <w:proofErr w:type="spellEnd"/>
      <w:r w:rsidR="00F24B5E" w:rsidRPr="005313E0">
        <w:t xml:space="preserve"> </w:t>
      </w:r>
      <w:proofErr w:type="spellStart"/>
      <w:r w:rsidR="00F24B5E" w:rsidRPr="005313E0">
        <w:t>proyek</w:t>
      </w:r>
      <w:proofErr w:type="spellEnd"/>
      <w:r w:rsidR="00F4253E" w:rsidRPr="005313E0">
        <w:t xml:space="preserve"> </w:t>
      </w:r>
      <w:proofErr w:type="spellStart"/>
      <w:r w:rsidR="00F4253E" w:rsidRPr="005313E0">
        <w:t>terintegrasi</w:t>
      </w:r>
      <w:proofErr w:type="spellEnd"/>
      <w:r w:rsidR="00F4253E" w:rsidRPr="005313E0">
        <w:t xml:space="preserve"> </w:t>
      </w:r>
      <w:proofErr w:type="spellStart"/>
      <w:r w:rsidR="00F24B5E" w:rsidRPr="005313E0">
        <w:t>dengan</w:t>
      </w:r>
      <w:proofErr w:type="spellEnd"/>
      <w:r w:rsidR="00F24B5E" w:rsidRPr="005313E0">
        <w:t xml:space="preserve"> system web</w:t>
      </w:r>
      <w:r w:rsidRPr="005313E0">
        <w:t xml:space="preserve">.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="001D3445" w:rsidRPr="005313E0">
        <w:t>berbasis</w:t>
      </w:r>
      <w:proofErr w:type="spellEnd"/>
      <w:r w:rsidR="001D3445" w:rsidRPr="005313E0">
        <w:t xml:space="preserve"> web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menggunakan</w:t>
      </w:r>
      <w:proofErr w:type="spellEnd"/>
      <w:r w:rsidRPr="005313E0">
        <w:t xml:space="preserve"> </w:t>
      </w:r>
      <w:proofErr w:type="spellStart"/>
      <w:r w:rsidRPr="005313E0">
        <w:t>bahasa</w:t>
      </w:r>
      <w:proofErr w:type="spellEnd"/>
      <w:r w:rsidRPr="005313E0">
        <w:t xml:space="preserve"> </w:t>
      </w:r>
      <w:proofErr w:type="spellStart"/>
      <w:r w:rsidRPr="005313E0">
        <w:t>pemograman</w:t>
      </w:r>
      <w:proofErr w:type="spellEnd"/>
      <w:r w:rsidRPr="005313E0">
        <w:t xml:space="preserve"> PHP yang </w:t>
      </w:r>
      <w:proofErr w:type="spellStart"/>
      <w:r w:rsidRPr="005313E0">
        <w:t>dibantu</w:t>
      </w:r>
      <w:proofErr w:type="spellEnd"/>
      <w:r w:rsidRPr="005313E0">
        <w:t xml:space="preserve"> framework </w:t>
      </w:r>
      <w:proofErr w:type="spellStart"/>
      <w:r w:rsidRPr="005313E0">
        <w:t>Codeigniter</w:t>
      </w:r>
      <w:proofErr w:type="spellEnd"/>
      <w:r w:rsidRPr="005313E0">
        <w:t xml:space="preserve"> 3, </w:t>
      </w:r>
      <w:proofErr w:type="spellStart"/>
      <w:r w:rsidRPr="005313E0">
        <w:t>serta</w:t>
      </w:r>
      <w:proofErr w:type="spellEnd"/>
      <w:r w:rsidRPr="005313E0">
        <w:t xml:space="preserve"> </w:t>
      </w:r>
      <w:proofErr w:type="spellStart"/>
      <w:r w:rsidRPr="005313E0">
        <w:t>kode</w:t>
      </w:r>
      <w:proofErr w:type="spellEnd"/>
      <w:r w:rsidRPr="005313E0">
        <w:t xml:space="preserve"> editor </w:t>
      </w:r>
      <w:proofErr w:type="spellStart"/>
      <w:r w:rsidRPr="005313E0">
        <w:t>yaitu</w:t>
      </w:r>
      <w:proofErr w:type="spellEnd"/>
      <w:r w:rsidRPr="005313E0">
        <w:t xml:space="preserve"> Visual Studio Code dan MySQL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rPr>
          <w:i/>
          <w:iCs/>
        </w:rPr>
        <w:t>database</w:t>
      </w:r>
      <w:r w:rsidRPr="005313E0">
        <w:t>nya</w:t>
      </w:r>
      <w:proofErr w:type="spellEnd"/>
      <w:r w:rsidRPr="005313E0">
        <w:t>.</w:t>
      </w:r>
    </w:p>
    <w:p w14:paraId="5A909574" w14:textId="77777777" w:rsidR="007C1BBC" w:rsidRPr="005313E0" w:rsidRDefault="007C1BBC" w:rsidP="007C1BBC">
      <w:pPr>
        <w:spacing w:after="0" w:line="360" w:lineRule="auto"/>
        <w:jc w:val="both"/>
      </w:pPr>
    </w:p>
    <w:p w14:paraId="0C3B16B6" w14:textId="69265458" w:rsidR="001F7789" w:rsidRPr="007C1BBC" w:rsidRDefault="001F7789" w:rsidP="007C1BBC">
      <w:pPr>
        <w:pStyle w:val="ListParagraph"/>
        <w:numPr>
          <w:ilvl w:val="1"/>
          <w:numId w:val="4"/>
        </w:numPr>
        <w:ind w:left="709" w:hanging="709"/>
        <w:outlineLvl w:val="1"/>
        <w:rPr>
          <w:b/>
          <w:bCs/>
          <w:color w:val="000000" w:themeColor="text1"/>
        </w:rPr>
      </w:pPr>
      <w:bookmarkStart w:id="37" w:name="_Toc68545052"/>
      <w:bookmarkStart w:id="38" w:name="_Toc78230701"/>
      <w:bookmarkStart w:id="39" w:name="_Toc110248265"/>
      <w:r w:rsidRPr="007C1BBC">
        <w:rPr>
          <w:b/>
          <w:bCs/>
          <w:color w:val="000000" w:themeColor="text1"/>
        </w:rPr>
        <w:lastRenderedPageBreak/>
        <w:t xml:space="preserve">Fitur Utama </w:t>
      </w:r>
      <w:proofErr w:type="spellStart"/>
      <w:r w:rsidRPr="007C1BBC">
        <w:rPr>
          <w:b/>
          <w:bCs/>
          <w:color w:val="000000" w:themeColor="text1"/>
        </w:rPr>
        <w:t>Perangkat</w:t>
      </w:r>
      <w:proofErr w:type="spellEnd"/>
      <w:r w:rsidRPr="007C1BBC">
        <w:rPr>
          <w:b/>
          <w:bCs/>
          <w:color w:val="000000" w:themeColor="text1"/>
        </w:rPr>
        <w:t xml:space="preserve"> </w:t>
      </w:r>
      <w:proofErr w:type="spellStart"/>
      <w:r w:rsidRPr="007C1BBC">
        <w:rPr>
          <w:b/>
          <w:bCs/>
          <w:color w:val="000000" w:themeColor="text1"/>
        </w:rPr>
        <w:t>Lunak</w:t>
      </w:r>
      <w:bookmarkEnd w:id="37"/>
      <w:bookmarkEnd w:id="38"/>
      <w:bookmarkEnd w:id="39"/>
      <w:proofErr w:type="spellEnd"/>
    </w:p>
    <w:p w14:paraId="0FCC6399" w14:textId="47FA5BF5" w:rsidR="001803F5" w:rsidRPr="005313E0" w:rsidRDefault="008B2439" w:rsidP="00EE16FA">
      <w:pPr>
        <w:spacing w:after="0" w:line="360" w:lineRule="auto"/>
        <w:ind w:firstLine="720"/>
        <w:jc w:val="both"/>
      </w:pPr>
      <w:r w:rsidRPr="005313E0">
        <w:t xml:space="preserve">Fitur </w:t>
      </w:r>
      <w:proofErr w:type="spellStart"/>
      <w:r w:rsidRPr="005313E0">
        <w:t>utama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fungsi-fung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yang akan </w:t>
      </w:r>
      <w:proofErr w:type="spellStart"/>
      <w:r w:rsidRPr="005313E0">
        <w:t>diberikan</w:t>
      </w:r>
      <w:proofErr w:type="spellEnd"/>
      <w:r w:rsidRPr="005313E0">
        <w:t xml:space="preserve"> </w:t>
      </w:r>
      <w:proofErr w:type="spellStart"/>
      <w:r w:rsidRPr="005313E0">
        <w:t>langsung</w:t>
      </w:r>
      <w:proofErr w:type="spellEnd"/>
      <w:r w:rsidRPr="005313E0">
        <w:t xml:space="preserve"> </w:t>
      </w:r>
      <w:proofErr w:type="spellStart"/>
      <w:r w:rsidRPr="005313E0">
        <w:t>kepada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maupu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terkait</w:t>
      </w:r>
      <w:proofErr w:type="spellEnd"/>
      <w:r w:rsidRPr="005313E0">
        <w:t>.</w:t>
      </w:r>
    </w:p>
    <w:p w14:paraId="121CD84D" w14:textId="524F918F" w:rsidR="001F7789" w:rsidRPr="007C1BBC" w:rsidRDefault="001F7789">
      <w:pPr>
        <w:pStyle w:val="ListParagraph"/>
        <w:numPr>
          <w:ilvl w:val="0"/>
          <w:numId w:val="28"/>
        </w:numPr>
        <w:ind w:hanging="720"/>
        <w:outlineLvl w:val="2"/>
        <w:rPr>
          <w:b/>
          <w:bCs/>
          <w:color w:val="000000" w:themeColor="text1"/>
        </w:rPr>
      </w:pPr>
      <w:bookmarkStart w:id="40" w:name="_Toc68545053"/>
      <w:bookmarkStart w:id="41" w:name="_Toc78230702"/>
      <w:bookmarkStart w:id="42" w:name="_Toc110248266"/>
      <w:proofErr w:type="spellStart"/>
      <w:r w:rsidRPr="007C1BBC">
        <w:rPr>
          <w:b/>
          <w:bCs/>
          <w:color w:val="000000" w:themeColor="text1"/>
        </w:rPr>
        <w:t>Kebutuhan</w:t>
      </w:r>
      <w:proofErr w:type="spellEnd"/>
      <w:r w:rsidRPr="007C1BBC">
        <w:rPr>
          <w:b/>
          <w:bCs/>
          <w:color w:val="000000" w:themeColor="text1"/>
        </w:rPr>
        <w:t xml:space="preserve"> </w:t>
      </w:r>
      <w:proofErr w:type="spellStart"/>
      <w:r w:rsidRPr="007C1BBC">
        <w:rPr>
          <w:b/>
          <w:bCs/>
          <w:color w:val="000000" w:themeColor="text1"/>
        </w:rPr>
        <w:t>Fungsional</w:t>
      </w:r>
      <w:bookmarkEnd w:id="40"/>
      <w:bookmarkEnd w:id="41"/>
      <w:bookmarkEnd w:id="42"/>
      <w:proofErr w:type="spellEnd"/>
    </w:p>
    <w:p w14:paraId="2953F5FA" w14:textId="695B81B8" w:rsidR="0002002D" w:rsidRPr="00704D14" w:rsidRDefault="00017884" w:rsidP="00704D14">
      <w:pPr>
        <w:spacing w:after="0" w:line="360" w:lineRule="auto"/>
        <w:jc w:val="both"/>
      </w:pPr>
      <w:proofErr w:type="spellStart"/>
      <w:r w:rsidRPr="005313E0">
        <w:t>Kebutuhan</w:t>
      </w:r>
      <w:proofErr w:type="spellEnd"/>
      <w:r w:rsidRPr="005313E0">
        <w:t xml:space="preserve"> 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ernyataan</w:t>
      </w:r>
      <w:proofErr w:type="spellEnd"/>
      <w:r w:rsidRPr="005313E0">
        <w:t xml:space="preserve"> </w:t>
      </w:r>
      <w:proofErr w:type="spellStart"/>
      <w:r w:rsidRPr="005313E0">
        <w:t>layan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yang </w:t>
      </w:r>
      <w:proofErr w:type="spellStart"/>
      <w:r w:rsidRPr="005313E0">
        <w:t>harus</w:t>
      </w:r>
      <w:proofErr w:type="spellEnd"/>
      <w:r w:rsidRPr="005313E0">
        <w:t xml:space="preserve"> </w:t>
      </w:r>
      <w:proofErr w:type="spellStart"/>
      <w:r w:rsidRPr="005313E0">
        <w:t>disediakan</w:t>
      </w:r>
      <w:proofErr w:type="spellEnd"/>
      <w:r w:rsidRPr="005313E0">
        <w:t xml:space="preserve">, </w:t>
      </w:r>
      <w:proofErr w:type="spellStart"/>
      <w:r w:rsidRPr="005313E0">
        <w:t>bagaimana</w:t>
      </w:r>
      <w:proofErr w:type="spellEnd"/>
      <w:r w:rsidRPr="005313E0">
        <w:t xml:space="preserve"> </w:t>
      </w:r>
      <w:proofErr w:type="spellStart"/>
      <w:r w:rsidRPr="005313E0">
        <w:t>interak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pada </w:t>
      </w:r>
      <w:proofErr w:type="spellStart"/>
      <w:r w:rsidRPr="005313E0">
        <w:t>suatu</w:t>
      </w:r>
      <w:proofErr w:type="spellEnd"/>
      <w:r w:rsidRPr="005313E0">
        <w:t xml:space="preserve"> </w:t>
      </w:r>
      <w:proofErr w:type="spellStart"/>
      <w:r w:rsidRPr="005313E0">
        <w:t>masukan</w:t>
      </w:r>
      <w:proofErr w:type="spellEnd"/>
      <w:r w:rsidRPr="005313E0">
        <w:t xml:space="preserve">.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="00F24B5E" w:rsidRPr="005313E0">
        <w:t>Informasi</w:t>
      </w:r>
      <w:proofErr w:type="spellEnd"/>
      <w:r w:rsidR="00F24B5E" w:rsidRPr="005313E0">
        <w:t xml:space="preserve"> </w:t>
      </w:r>
      <w:proofErr w:type="spellStart"/>
      <w:r w:rsidR="00F24B5E" w:rsidRPr="005313E0">
        <w:t>Manajemen</w:t>
      </w:r>
      <w:proofErr w:type="spellEnd"/>
      <w:r w:rsidR="00F24B5E" w:rsidRPr="005313E0">
        <w:t xml:space="preserve"> </w:t>
      </w:r>
      <w:proofErr w:type="spellStart"/>
      <w:r w:rsidR="00F24B5E" w:rsidRPr="005313E0">
        <w:t>Matakuliah</w:t>
      </w:r>
      <w:proofErr w:type="spellEnd"/>
      <w:r w:rsidR="00F24B5E" w:rsidRPr="005313E0">
        <w:t xml:space="preserve"> </w:t>
      </w:r>
      <w:proofErr w:type="spellStart"/>
      <w:r w:rsidR="00F24B5E" w:rsidRPr="005313E0">
        <w:t>Proyek</w:t>
      </w:r>
      <w:proofErr w:type="spellEnd"/>
      <w:r w:rsidRPr="005313E0">
        <w:t xml:space="preserve"> </w:t>
      </w:r>
      <w:proofErr w:type="spellStart"/>
      <w:proofErr w:type="gramStart"/>
      <w:r w:rsidRPr="005313E0">
        <w:t>ini</w:t>
      </w:r>
      <w:proofErr w:type="spellEnd"/>
      <w:r w:rsidRPr="005313E0">
        <w:t xml:space="preserve">  </w:t>
      </w:r>
      <w:proofErr w:type="spellStart"/>
      <w:r w:rsidRPr="005313E0">
        <w:t>memiliki</w:t>
      </w:r>
      <w:proofErr w:type="spellEnd"/>
      <w:proofErr w:type="gramEnd"/>
      <w:r w:rsidRPr="005313E0">
        <w:t xml:space="preserve"> </w:t>
      </w:r>
      <w:proofErr w:type="spellStart"/>
      <w:r w:rsidRPr="005313E0">
        <w:t>fungsi-fungsi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2FB753DB" w14:textId="43405D56" w:rsidR="00704D14" w:rsidRPr="00704D14" w:rsidRDefault="00704D14" w:rsidP="00704D14">
      <w:pPr>
        <w:rPr>
          <w:sz w:val="20"/>
          <w:szCs w:val="20"/>
        </w:rPr>
      </w:pPr>
      <w:bookmarkStart w:id="43" w:name="_Toc110239020"/>
      <w:proofErr w:type="spellStart"/>
      <w:r w:rsidRPr="00704D14">
        <w:rPr>
          <w:sz w:val="20"/>
          <w:szCs w:val="20"/>
        </w:rPr>
        <w:t>Tabel</w:t>
      </w:r>
      <w:proofErr w:type="spellEnd"/>
      <w:r w:rsidRPr="00704D14">
        <w:rPr>
          <w:sz w:val="20"/>
          <w:szCs w:val="20"/>
        </w:rPr>
        <w:t xml:space="preserve"> 2. </w:t>
      </w:r>
      <w:r w:rsidRPr="00704D14">
        <w:rPr>
          <w:sz w:val="20"/>
          <w:szCs w:val="20"/>
        </w:rPr>
        <w:fldChar w:fldCharType="begin"/>
      </w:r>
      <w:r w:rsidRPr="00704D14">
        <w:rPr>
          <w:sz w:val="20"/>
          <w:szCs w:val="20"/>
        </w:rPr>
        <w:instrText xml:space="preserve"> SEQ Tabel_2. \* ARABIC </w:instrText>
      </w:r>
      <w:r w:rsidRPr="00704D14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</w:t>
      </w:r>
      <w:r w:rsidRPr="00704D14">
        <w:rPr>
          <w:sz w:val="20"/>
          <w:szCs w:val="20"/>
        </w:rPr>
        <w:fldChar w:fldCharType="end"/>
      </w:r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Kebutuhan</w:t>
      </w:r>
      <w:proofErr w:type="spellEnd"/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Fungsional</w:t>
      </w:r>
      <w:bookmarkEnd w:id="43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5805"/>
      </w:tblGrid>
      <w:tr w:rsidR="00757DCE" w:rsidRPr="005313E0" w14:paraId="3BBAFA68" w14:textId="77777777" w:rsidTr="00757DCE">
        <w:tc>
          <w:tcPr>
            <w:tcW w:w="2122" w:type="dxa"/>
          </w:tcPr>
          <w:p w14:paraId="7DA524DC" w14:textId="26B38D6F" w:rsidR="00757DCE" w:rsidRPr="005313E0" w:rsidRDefault="00757DCE" w:rsidP="00EE16FA">
            <w:pPr>
              <w:spacing w:line="360" w:lineRule="auto"/>
              <w:jc w:val="both"/>
              <w:rPr>
                <w:b/>
                <w:bCs/>
              </w:rPr>
            </w:pPr>
            <w:r w:rsidRPr="005313E0">
              <w:rPr>
                <w:b/>
                <w:bCs/>
              </w:rPr>
              <w:t>No SKPL</w:t>
            </w:r>
          </w:p>
        </w:tc>
        <w:tc>
          <w:tcPr>
            <w:tcW w:w="5805" w:type="dxa"/>
          </w:tcPr>
          <w:p w14:paraId="43840B86" w14:textId="5258CF3F" w:rsidR="00757DCE" w:rsidRPr="005313E0" w:rsidRDefault="00757DCE" w:rsidP="00EE16FA">
            <w:pPr>
              <w:spacing w:line="360" w:lineRule="auto"/>
              <w:jc w:val="both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</w:tr>
      <w:tr w:rsidR="001C2C7F" w:rsidRPr="005313E0" w14:paraId="4248AA13" w14:textId="77777777" w:rsidTr="00757DCE">
        <w:tc>
          <w:tcPr>
            <w:tcW w:w="2122" w:type="dxa"/>
          </w:tcPr>
          <w:p w14:paraId="0F2542BF" w14:textId="42BABFD0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1</w:t>
            </w:r>
          </w:p>
        </w:tc>
        <w:tc>
          <w:tcPr>
            <w:tcW w:w="5805" w:type="dxa"/>
          </w:tcPr>
          <w:p w14:paraId="237E607F" w14:textId="12A6109A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Login</w:t>
            </w:r>
          </w:p>
        </w:tc>
      </w:tr>
      <w:tr w:rsidR="001C2C7F" w:rsidRPr="005313E0" w14:paraId="761A64F3" w14:textId="77777777" w:rsidTr="00757DCE">
        <w:tc>
          <w:tcPr>
            <w:tcW w:w="2122" w:type="dxa"/>
          </w:tcPr>
          <w:p w14:paraId="78B16EBE" w14:textId="4570A2E4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2</w:t>
            </w:r>
          </w:p>
        </w:tc>
        <w:tc>
          <w:tcPr>
            <w:tcW w:w="5805" w:type="dxa"/>
          </w:tcPr>
          <w:p w14:paraId="49F2790B" w14:textId="38F373B0" w:rsidR="001C2C7F" w:rsidRPr="005313E0" w:rsidRDefault="006D471A" w:rsidP="001C2C7F">
            <w:pPr>
              <w:spacing w:line="360" w:lineRule="auto"/>
              <w:jc w:val="both"/>
            </w:pPr>
            <w:r w:rsidRPr="005313E0">
              <w:rPr>
                <w:lang w:val="id-ID"/>
              </w:rPr>
              <w:t>Kelola User</w:t>
            </w:r>
            <w:r w:rsidR="001C2C7F" w:rsidRPr="005313E0">
              <w:t xml:space="preserve"> </w:t>
            </w:r>
          </w:p>
        </w:tc>
      </w:tr>
      <w:tr w:rsidR="001C2C7F" w:rsidRPr="005313E0" w14:paraId="11E32F58" w14:textId="77777777" w:rsidTr="00757DCE">
        <w:tc>
          <w:tcPr>
            <w:tcW w:w="2122" w:type="dxa"/>
          </w:tcPr>
          <w:p w14:paraId="260D24D6" w14:textId="41BE9B54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</w:t>
            </w:r>
            <w:r w:rsidR="007C1BBC">
              <w:t>3</w:t>
            </w:r>
          </w:p>
        </w:tc>
        <w:tc>
          <w:tcPr>
            <w:tcW w:w="5805" w:type="dxa"/>
          </w:tcPr>
          <w:p w14:paraId="614AE940" w14:textId="42BE465F" w:rsidR="001C2C7F" w:rsidRPr="005313E0" w:rsidRDefault="006D471A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r w:rsidR="00F24B5E" w:rsidRPr="005313E0">
              <w:rPr>
                <w:lang w:val="en-US"/>
              </w:rPr>
              <w:t>Timeline</w:t>
            </w:r>
          </w:p>
        </w:tc>
      </w:tr>
      <w:tr w:rsidR="001C2C7F" w:rsidRPr="005313E0" w14:paraId="0BE0E055" w14:textId="77777777" w:rsidTr="00757DCE">
        <w:tc>
          <w:tcPr>
            <w:tcW w:w="2122" w:type="dxa"/>
          </w:tcPr>
          <w:p w14:paraId="16ED144F" w14:textId="3556E002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</w:t>
            </w:r>
            <w:r w:rsidR="007C1BBC">
              <w:t>4</w:t>
            </w:r>
          </w:p>
        </w:tc>
        <w:tc>
          <w:tcPr>
            <w:tcW w:w="5805" w:type="dxa"/>
          </w:tcPr>
          <w:p w14:paraId="2030D179" w14:textId="39284167" w:rsidR="001C2C7F" w:rsidRPr="007C1BBC" w:rsidRDefault="006D471A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7C1BBC">
              <w:rPr>
                <w:lang w:val="en-US"/>
              </w:rPr>
              <w:t>Dosen</w:t>
            </w:r>
            <w:proofErr w:type="spellEnd"/>
          </w:p>
        </w:tc>
      </w:tr>
      <w:tr w:rsidR="007C1BBC" w:rsidRPr="005313E0" w14:paraId="3D11CE7B" w14:textId="77777777" w:rsidTr="00757DCE">
        <w:tc>
          <w:tcPr>
            <w:tcW w:w="2122" w:type="dxa"/>
          </w:tcPr>
          <w:p w14:paraId="58D7957D" w14:textId="507B453E" w:rsidR="007C1BBC" w:rsidRPr="005313E0" w:rsidRDefault="007C1BBC" w:rsidP="001C2C7F">
            <w:pPr>
              <w:spacing w:line="360" w:lineRule="auto"/>
              <w:jc w:val="both"/>
            </w:pPr>
            <w:r>
              <w:t>SRS-F-05</w:t>
            </w:r>
          </w:p>
        </w:tc>
        <w:tc>
          <w:tcPr>
            <w:tcW w:w="5805" w:type="dxa"/>
          </w:tcPr>
          <w:p w14:paraId="618EC469" w14:textId="44E66C71" w:rsidR="007C1BBC" w:rsidRPr="007C1BBC" w:rsidRDefault="007C1BBC" w:rsidP="001C2C7F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Kelol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7C1BBC" w:rsidRPr="005313E0" w14:paraId="244D82FB" w14:textId="77777777" w:rsidTr="00757DCE">
        <w:tc>
          <w:tcPr>
            <w:tcW w:w="2122" w:type="dxa"/>
          </w:tcPr>
          <w:p w14:paraId="2D048955" w14:textId="37FE3AE0" w:rsidR="007C1BBC" w:rsidRPr="005313E0" w:rsidRDefault="007C1BBC" w:rsidP="001C2C7F">
            <w:pPr>
              <w:spacing w:line="360" w:lineRule="auto"/>
              <w:jc w:val="both"/>
            </w:pPr>
            <w:r>
              <w:t>SRS-F-06</w:t>
            </w:r>
          </w:p>
        </w:tc>
        <w:tc>
          <w:tcPr>
            <w:tcW w:w="5805" w:type="dxa"/>
          </w:tcPr>
          <w:p w14:paraId="22154039" w14:textId="161F0DDC" w:rsidR="007C1BBC" w:rsidRDefault="007C1BBC" w:rsidP="001C2C7F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Kelola </w:t>
            </w: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1C2C7F" w:rsidRPr="005313E0" w14:paraId="39493662" w14:textId="77777777" w:rsidTr="00757DCE">
        <w:tc>
          <w:tcPr>
            <w:tcW w:w="2122" w:type="dxa"/>
          </w:tcPr>
          <w:p w14:paraId="539BF672" w14:textId="4C4178A7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</w:t>
            </w:r>
            <w:r w:rsidR="007C1BBC">
              <w:t>7</w:t>
            </w:r>
          </w:p>
        </w:tc>
        <w:tc>
          <w:tcPr>
            <w:tcW w:w="5805" w:type="dxa"/>
          </w:tcPr>
          <w:p w14:paraId="214A4517" w14:textId="24111BFD" w:rsidR="001C2C7F" w:rsidRPr="005313E0" w:rsidRDefault="008556B3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r w:rsidR="00F24B5E" w:rsidRPr="005313E0">
              <w:rPr>
                <w:lang w:val="en-US"/>
              </w:rPr>
              <w:t xml:space="preserve">Plotting </w:t>
            </w:r>
            <w:proofErr w:type="spellStart"/>
            <w:r w:rsidR="00F24B5E" w:rsidRPr="005313E0">
              <w:rPr>
                <w:lang w:val="en-US"/>
              </w:rPr>
              <w:t>Pembimbing</w:t>
            </w:r>
            <w:proofErr w:type="spellEnd"/>
          </w:p>
        </w:tc>
      </w:tr>
      <w:tr w:rsidR="001C2C7F" w:rsidRPr="005313E0" w14:paraId="4136D48B" w14:textId="77777777" w:rsidTr="00757DCE">
        <w:tc>
          <w:tcPr>
            <w:tcW w:w="2122" w:type="dxa"/>
          </w:tcPr>
          <w:p w14:paraId="48B81BD4" w14:textId="5410A5AC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</w:t>
            </w:r>
            <w:r w:rsidR="007C1BBC">
              <w:t>8</w:t>
            </w:r>
          </w:p>
        </w:tc>
        <w:tc>
          <w:tcPr>
            <w:tcW w:w="5805" w:type="dxa"/>
          </w:tcPr>
          <w:p w14:paraId="5A105FC4" w14:textId="2139B7F6" w:rsidR="001C2C7F" w:rsidRPr="005313E0" w:rsidRDefault="00F24B5E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en-US"/>
              </w:rPr>
              <w:t xml:space="preserve">Kelola </w:t>
            </w:r>
            <w:proofErr w:type="spellStart"/>
            <w:r w:rsidRPr="005313E0">
              <w:rPr>
                <w:lang w:val="en-US"/>
              </w:rPr>
              <w:t>Pembekalan</w:t>
            </w:r>
            <w:proofErr w:type="spellEnd"/>
          </w:p>
        </w:tc>
      </w:tr>
      <w:tr w:rsidR="001C2C7F" w:rsidRPr="005313E0" w14:paraId="16B2F21F" w14:textId="77777777" w:rsidTr="00757DCE">
        <w:tc>
          <w:tcPr>
            <w:tcW w:w="2122" w:type="dxa"/>
          </w:tcPr>
          <w:p w14:paraId="6F84B960" w14:textId="1D6744ED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0</w:t>
            </w:r>
            <w:r w:rsidR="007C1BBC">
              <w:t>9</w:t>
            </w:r>
          </w:p>
        </w:tc>
        <w:tc>
          <w:tcPr>
            <w:tcW w:w="5805" w:type="dxa"/>
          </w:tcPr>
          <w:p w14:paraId="51C892C2" w14:textId="3B2A35AC" w:rsidR="001C2C7F" w:rsidRPr="005313E0" w:rsidRDefault="00F24B5E" w:rsidP="001C2C7F">
            <w:pPr>
              <w:spacing w:line="360" w:lineRule="auto"/>
              <w:jc w:val="both"/>
            </w:pPr>
            <w:r w:rsidRPr="005313E0">
              <w:t xml:space="preserve">Kelola </w:t>
            </w:r>
            <w:proofErr w:type="spellStart"/>
            <w:r w:rsidRPr="005313E0">
              <w:t>Bimbingan</w:t>
            </w:r>
            <w:proofErr w:type="spellEnd"/>
          </w:p>
        </w:tc>
      </w:tr>
      <w:tr w:rsidR="001C2C7F" w:rsidRPr="005313E0" w14:paraId="5916EBCF" w14:textId="77777777" w:rsidTr="00757DCE">
        <w:tc>
          <w:tcPr>
            <w:tcW w:w="2122" w:type="dxa"/>
          </w:tcPr>
          <w:p w14:paraId="6D1B24DC" w14:textId="7F622087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</w:t>
            </w:r>
            <w:r w:rsidR="007C1BBC">
              <w:t>10</w:t>
            </w:r>
          </w:p>
        </w:tc>
        <w:tc>
          <w:tcPr>
            <w:tcW w:w="5805" w:type="dxa"/>
          </w:tcPr>
          <w:p w14:paraId="4561EEE7" w14:textId="4901AFB2" w:rsidR="001C2C7F" w:rsidRPr="005313E0" w:rsidRDefault="008556B3" w:rsidP="001C2C7F">
            <w:pPr>
              <w:spacing w:line="360" w:lineRule="auto"/>
              <w:jc w:val="both"/>
            </w:pPr>
            <w:r w:rsidRPr="005313E0">
              <w:rPr>
                <w:lang w:val="id-ID"/>
              </w:rPr>
              <w:t>Kelola</w:t>
            </w:r>
            <w:r w:rsidR="001C2C7F" w:rsidRPr="005313E0">
              <w:t xml:space="preserve"> </w:t>
            </w:r>
            <w:proofErr w:type="spellStart"/>
            <w:r w:rsidR="00F24B5E" w:rsidRPr="005313E0">
              <w:t>Pengumpulan</w:t>
            </w:r>
            <w:proofErr w:type="spellEnd"/>
          </w:p>
        </w:tc>
      </w:tr>
      <w:tr w:rsidR="00F24B5E" w:rsidRPr="005313E0" w14:paraId="43A120B8" w14:textId="77777777" w:rsidTr="00757DCE">
        <w:tc>
          <w:tcPr>
            <w:tcW w:w="2122" w:type="dxa"/>
          </w:tcPr>
          <w:p w14:paraId="285005B1" w14:textId="3A9B9160" w:rsidR="00F24B5E" w:rsidRPr="005313E0" w:rsidRDefault="00F24B5E" w:rsidP="001C2C7F">
            <w:pPr>
              <w:spacing w:line="360" w:lineRule="auto"/>
              <w:jc w:val="both"/>
            </w:pPr>
            <w:r w:rsidRPr="005313E0">
              <w:t>SRS-F-1</w:t>
            </w:r>
            <w:r w:rsidR="007C1BBC">
              <w:t>1</w:t>
            </w:r>
          </w:p>
        </w:tc>
        <w:tc>
          <w:tcPr>
            <w:tcW w:w="5805" w:type="dxa"/>
          </w:tcPr>
          <w:p w14:paraId="20F7205C" w14:textId="17389635" w:rsidR="00F24B5E" w:rsidRPr="005313E0" w:rsidRDefault="00F24B5E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en-US"/>
              </w:rPr>
              <w:t xml:space="preserve">Kelola </w:t>
            </w:r>
            <w:proofErr w:type="spellStart"/>
            <w:r w:rsidRPr="005313E0">
              <w:rPr>
                <w:lang w:val="en-US"/>
              </w:rPr>
              <w:t>Sidang</w:t>
            </w:r>
            <w:proofErr w:type="spellEnd"/>
          </w:p>
        </w:tc>
      </w:tr>
      <w:tr w:rsidR="001C2C7F" w:rsidRPr="005313E0" w14:paraId="3393DF72" w14:textId="77777777" w:rsidTr="00757DCE">
        <w:tc>
          <w:tcPr>
            <w:tcW w:w="2122" w:type="dxa"/>
          </w:tcPr>
          <w:p w14:paraId="1E272362" w14:textId="0BE7A600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1</w:t>
            </w:r>
            <w:r w:rsidR="007C1BBC">
              <w:t>2</w:t>
            </w:r>
          </w:p>
        </w:tc>
        <w:tc>
          <w:tcPr>
            <w:tcW w:w="5805" w:type="dxa"/>
          </w:tcPr>
          <w:p w14:paraId="5E851C19" w14:textId="5071DD3C" w:rsidR="001C2C7F" w:rsidRPr="005313E0" w:rsidRDefault="00F24B5E" w:rsidP="001C2C7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en-US"/>
              </w:rPr>
              <w:t xml:space="preserve">Kelola </w:t>
            </w:r>
            <w:proofErr w:type="spellStart"/>
            <w:r w:rsidRPr="005313E0">
              <w:rPr>
                <w:lang w:val="en-US"/>
              </w:rPr>
              <w:t>Dokumen</w:t>
            </w:r>
            <w:proofErr w:type="spellEnd"/>
            <w:r w:rsidRPr="005313E0">
              <w:rPr>
                <w:lang w:val="en-US"/>
              </w:rPr>
              <w:t xml:space="preserve"> Akhir</w:t>
            </w:r>
          </w:p>
        </w:tc>
      </w:tr>
      <w:tr w:rsidR="001C2C7F" w:rsidRPr="005313E0" w14:paraId="36C8C190" w14:textId="77777777" w:rsidTr="00757DCE">
        <w:tc>
          <w:tcPr>
            <w:tcW w:w="2122" w:type="dxa"/>
          </w:tcPr>
          <w:p w14:paraId="69090FF5" w14:textId="0BC2DFB8" w:rsidR="001C2C7F" w:rsidRPr="005313E0" w:rsidRDefault="001C2C7F" w:rsidP="001C2C7F">
            <w:pPr>
              <w:spacing w:line="360" w:lineRule="auto"/>
              <w:jc w:val="both"/>
            </w:pPr>
            <w:r w:rsidRPr="005313E0">
              <w:t>SRS-F-1</w:t>
            </w:r>
            <w:r w:rsidR="007C1BBC">
              <w:t>3</w:t>
            </w:r>
          </w:p>
        </w:tc>
        <w:tc>
          <w:tcPr>
            <w:tcW w:w="5805" w:type="dxa"/>
          </w:tcPr>
          <w:p w14:paraId="1BB62C28" w14:textId="495AF148" w:rsidR="001C2C7F" w:rsidRPr="005313E0" w:rsidRDefault="008556B3" w:rsidP="001C2C7F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Logout</w:t>
            </w:r>
          </w:p>
        </w:tc>
      </w:tr>
    </w:tbl>
    <w:p w14:paraId="6E99D8CE" w14:textId="77777777" w:rsidR="00757DCE" w:rsidRPr="005313E0" w:rsidRDefault="00757DCE" w:rsidP="00EE16FA">
      <w:pPr>
        <w:spacing w:after="0" w:line="360" w:lineRule="auto"/>
        <w:jc w:val="both"/>
      </w:pPr>
    </w:p>
    <w:p w14:paraId="54E9EA34" w14:textId="2068F277" w:rsidR="001F7789" w:rsidRPr="007C1BBC" w:rsidRDefault="00501560">
      <w:pPr>
        <w:pStyle w:val="ListParagraph"/>
        <w:numPr>
          <w:ilvl w:val="0"/>
          <w:numId w:val="28"/>
        </w:numPr>
        <w:ind w:left="426" w:hanging="426"/>
        <w:outlineLvl w:val="2"/>
        <w:rPr>
          <w:b/>
          <w:bCs/>
          <w:color w:val="000000" w:themeColor="text1"/>
        </w:rPr>
      </w:pPr>
      <w:bookmarkStart w:id="44" w:name="_Toc68545054"/>
      <w:bookmarkStart w:id="45" w:name="_Toc78230703"/>
      <w:bookmarkStart w:id="46" w:name="_Toc110248267"/>
      <w:proofErr w:type="spellStart"/>
      <w:r w:rsidRPr="007C1BBC">
        <w:rPr>
          <w:b/>
          <w:bCs/>
          <w:color w:val="000000" w:themeColor="text1"/>
        </w:rPr>
        <w:t>Kebutuhan</w:t>
      </w:r>
      <w:proofErr w:type="spellEnd"/>
      <w:r w:rsidRPr="007C1BBC">
        <w:rPr>
          <w:b/>
          <w:bCs/>
          <w:color w:val="000000" w:themeColor="text1"/>
        </w:rPr>
        <w:t xml:space="preserve"> Non </w:t>
      </w:r>
      <w:proofErr w:type="spellStart"/>
      <w:r w:rsidRPr="007C1BBC">
        <w:rPr>
          <w:b/>
          <w:bCs/>
          <w:color w:val="000000" w:themeColor="text1"/>
        </w:rPr>
        <w:t>Fungsional</w:t>
      </w:r>
      <w:bookmarkEnd w:id="44"/>
      <w:bookmarkEnd w:id="45"/>
      <w:bookmarkEnd w:id="46"/>
      <w:proofErr w:type="spellEnd"/>
    </w:p>
    <w:p w14:paraId="2D92EFEA" w14:textId="72C643DB" w:rsidR="00514424" w:rsidRDefault="00514424" w:rsidP="00CA17C9">
      <w:pPr>
        <w:spacing w:after="0" w:line="360" w:lineRule="auto"/>
        <w:ind w:firstLine="720"/>
        <w:jc w:val="both"/>
      </w:pPr>
      <w:proofErr w:type="spellStart"/>
      <w:r w:rsidRPr="005313E0">
        <w:t>Kebutuhan</w:t>
      </w:r>
      <w:proofErr w:type="spellEnd"/>
      <w:r w:rsidRPr="005313E0">
        <w:t xml:space="preserve"> non 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batasan</w:t>
      </w:r>
      <w:proofErr w:type="spellEnd"/>
      <w:r w:rsidRPr="005313E0">
        <w:t xml:space="preserve"> </w:t>
      </w:r>
      <w:proofErr w:type="spellStart"/>
      <w:r w:rsidRPr="005313E0">
        <w:t>layanan</w:t>
      </w:r>
      <w:proofErr w:type="spellEnd"/>
      <w:r w:rsidRPr="005313E0">
        <w:t xml:space="preserve"> </w:t>
      </w:r>
      <w:proofErr w:type="spellStart"/>
      <w:r w:rsidRPr="005313E0">
        <w:t>atau</w:t>
      </w:r>
      <w:proofErr w:type="spellEnd"/>
      <w:r w:rsidRPr="005313E0">
        <w:t xml:space="preserve"> </w:t>
      </w:r>
      <w:proofErr w:type="spellStart"/>
      <w:r w:rsidRPr="005313E0">
        <w:t>fungsi</w:t>
      </w:r>
      <w:proofErr w:type="spellEnd"/>
      <w:r w:rsidRPr="005313E0">
        <w:t xml:space="preserve"> yang </w:t>
      </w:r>
      <w:proofErr w:type="spellStart"/>
      <w:r w:rsidRPr="005313E0">
        <w:t>ditawarkan</w:t>
      </w:r>
      <w:proofErr w:type="spellEnd"/>
      <w:r w:rsidRPr="005313E0">
        <w:t xml:space="preserve"> oleh </w:t>
      </w:r>
      <w:proofErr w:type="spellStart"/>
      <w:r w:rsidRPr="005313E0">
        <w:t>sistem</w:t>
      </w:r>
      <w:proofErr w:type="spellEnd"/>
      <w:r w:rsidRPr="005313E0">
        <w:t xml:space="preserve">. </w:t>
      </w:r>
      <w:proofErr w:type="spellStart"/>
      <w:r w:rsidRPr="005313E0">
        <w:t>Kebutuhan</w:t>
      </w:r>
      <w:proofErr w:type="spellEnd"/>
      <w:r w:rsidRPr="005313E0">
        <w:t xml:space="preserve"> non 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="00A01750" w:rsidRPr="005313E0">
        <w:t>I</w:t>
      </w:r>
      <w:r w:rsidRPr="005313E0">
        <w:t>nformasi</w:t>
      </w:r>
      <w:proofErr w:type="spellEnd"/>
      <w:r w:rsidRPr="005313E0">
        <w:t xml:space="preserve"> </w:t>
      </w:r>
      <w:proofErr w:type="spellStart"/>
      <w:r w:rsidR="00A01750" w:rsidRPr="005313E0">
        <w:t>Manajemen</w:t>
      </w:r>
      <w:proofErr w:type="spellEnd"/>
      <w:r w:rsidR="00A01750" w:rsidRPr="005313E0">
        <w:t xml:space="preserve"> </w:t>
      </w:r>
      <w:proofErr w:type="spellStart"/>
      <w:r w:rsidR="00A01750" w:rsidRPr="005313E0">
        <w:t>Matakuliah</w:t>
      </w:r>
      <w:proofErr w:type="spellEnd"/>
      <w:r w:rsidR="00A01750" w:rsidRPr="005313E0">
        <w:t xml:space="preserve"> </w:t>
      </w:r>
      <w:proofErr w:type="spellStart"/>
      <w:r w:rsidR="00A01750" w:rsidRPr="005313E0">
        <w:t>Proyek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3B261AE6" w14:textId="3FE2CA96" w:rsidR="007C1BBC" w:rsidRDefault="007C1BBC" w:rsidP="00CA17C9">
      <w:pPr>
        <w:spacing w:after="0" w:line="360" w:lineRule="auto"/>
        <w:ind w:firstLine="720"/>
        <w:jc w:val="both"/>
      </w:pPr>
    </w:p>
    <w:p w14:paraId="7A82BEF2" w14:textId="77777777" w:rsidR="007C1BBC" w:rsidRPr="005313E0" w:rsidRDefault="007C1BBC" w:rsidP="00CA17C9">
      <w:pPr>
        <w:spacing w:after="0" w:line="360" w:lineRule="auto"/>
        <w:ind w:firstLine="720"/>
        <w:jc w:val="both"/>
      </w:pPr>
    </w:p>
    <w:p w14:paraId="100BC490" w14:textId="1785BD44" w:rsidR="00514424" w:rsidRPr="005313E0" w:rsidRDefault="00514424" w:rsidP="00EE16FA">
      <w:pPr>
        <w:spacing w:after="0" w:line="360" w:lineRule="auto"/>
        <w:jc w:val="both"/>
      </w:pPr>
      <w:r w:rsidRPr="005313E0">
        <w:lastRenderedPageBreak/>
        <w:t xml:space="preserve">1. </w:t>
      </w:r>
      <w:proofErr w:type="spellStart"/>
      <w:r w:rsidRPr="005313E0">
        <w:t>Keamanan</w:t>
      </w:r>
      <w:proofErr w:type="spellEnd"/>
      <w:r w:rsidRPr="005313E0">
        <w:t xml:space="preserve"> (</w:t>
      </w:r>
      <w:r w:rsidRPr="005313E0">
        <w:rPr>
          <w:i/>
          <w:iCs/>
        </w:rPr>
        <w:t>Security</w:t>
      </w:r>
      <w:r w:rsidRPr="005313E0">
        <w:t>)</w:t>
      </w:r>
    </w:p>
    <w:p w14:paraId="105C3A1A" w14:textId="0DB4B262" w:rsidR="00514424" w:rsidRPr="005313E0" w:rsidRDefault="00514424" w:rsidP="00EE16FA">
      <w:pPr>
        <w:spacing w:after="0" w:line="360" w:lineRule="auto"/>
        <w:ind w:firstLine="720"/>
        <w:jc w:val="both"/>
      </w:pPr>
      <w:proofErr w:type="spellStart"/>
      <w:r w:rsidRPr="005313E0">
        <w:t>Keaman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lebih</w:t>
      </w:r>
      <w:proofErr w:type="spellEnd"/>
      <w:r w:rsidRPr="005313E0">
        <w:t xml:space="preserve"> </w:t>
      </w:r>
      <w:proofErr w:type="spellStart"/>
      <w:r w:rsidRPr="005313E0">
        <w:t>terjaga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adanya</w:t>
      </w:r>
      <w:proofErr w:type="spellEnd"/>
      <w:r w:rsidRPr="005313E0">
        <w:t xml:space="preserve"> </w:t>
      </w:r>
      <w:proofErr w:type="spellStart"/>
      <w:r w:rsidRPr="005313E0">
        <w:t>pembagian</w:t>
      </w:r>
      <w:proofErr w:type="spellEnd"/>
      <w:r w:rsidRPr="005313E0">
        <w:t xml:space="preserve"> </w:t>
      </w:r>
      <w:proofErr w:type="spellStart"/>
      <w:r w:rsidRPr="005313E0">
        <w:t>hak</w:t>
      </w:r>
      <w:proofErr w:type="spellEnd"/>
      <w:r w:rsidRPr="005313E0">
        <w:t xml:space="preserve"> </w:t>
      </w:r>
      <w:proofErr w:type="spellStart"/>
      <w:r w:rsidRPr="005313E0">
        <w:t>akses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masing-masing user.</w:t>
      </w:r>
    </w:p>
    <w:p w14:paraId="3D2DC36C" w14:textId="77777777" w:rsidR="00514424" w:rsidRPr="005313E0" w:rsidRDefault="00514424" w:rsidP="00EE16FA">
      <w:pPr>
        <w:spacing w:after="0" w:line="360" w:lineRule="auto"/>
        <w:jc w:val="both"/>
      </w:pPr>
      <w:r w:rsidRPr="005313E0">
        <w:t xml:space="preserve">2. </w:t>
      </w:r>
      <w:proofErr w:type="spellStart"/>
      <w:r w:rsidRPr="005313E0">
        <w:t>Kehandalan</w:t>
      </w:r>
      <w:proofErr w:type="spellEnd"/>
      <w:r w:rsidRPr="005313E0">
        <w:t xml:space="preserve"> (</w:t>
      </w:r>
      <w:r w:rsidRPr="005313E0">
        <w:rPr>
          <w:i/>
          <w:iCs/>
        </w:rPr>
        <w:t>Reliability</w:t>
      </w:r>
      <w:r w:rsidRPr="005313E0">
        <w:t>)</w:t>
      </w:r>
    </w:p>
    <w:p w14:paraId="13E53E6C" w14:textId="3AF411CC" w:rsidR="00514424" w:rsidRPr="005313E0" w:rsidRDefault="00514424" w:rsidP="00EE16FA">
      <w:pPr>
        <w:spacing w:after="0" w:line="360" w:lineRule="auto"/>
        <w:ind w:firstLine="720"/>
        <w:jc w:val="both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ampu</w:t>
      </w:r>
      <w:proofErr w:type="spellEnd"/>
      <w:r w:rsidRPr="005313E0">
        <w:t xml:space="preserve"> </w:t>
      </w:r>
      <w:proofErr w:type="spellStart"/>
      <w:r w:rsidRPr="005313E0">
        <w:t>menampung</w:t>
      </w:r>
      <w:proofErr w:type="spellEnd"/>
      <w:r w:rsidRPr="005313E0">
        <w:t xml:space="preserve"> data-data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atu</w:t>
      </w:r>
      <w:proofErr w:type="spellEnd"/>
      <w:r w:rsidRPr="005313E0">
        <w:t xml:space="preserve"> database </w:t>
      </w:r>
      <w:proofErr w:type="spellStart"/>
      <w:r w:rsidRPr="005313E0">
        <w:t>terpusat</w:t>
      </w:r>
      <w:proofErr w:type="spellEnd"/>
      <w:r w:rsidRPr="005313E0">
        <w:t xml:space="preserve"> </w:t>
      </w:r>
      <w:proofErr w:type="spellStart"/>
      <w:r w:rsidRPr="005313E0">
        <w:t>sehingga</w:t>
      </w:r>
      <w:proofErr w:type="spellEnd"/>
      <w:r w:rsidRPr="005313E0">
        <w:t xml:space="preserve"> </w:t>
      </w:r>
      <w:proofErr w:type="spellStart"/>
      <w:r w:rsidRPr="005313E0">
        <w:t>memudah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nyusunan</w:t>
      </w:r>
      <w:proofErr w:type="spellEnd"/>
      <w:r w:rsidRPr="005313E0">
        <w:t xml:space="preserve"> </w:t>
      </w:r>
      <w:proofErr w:type="spellStart"/>
      <w:r w:rsidRPr="005313E0">
        <w:t>laporan</w:t>
      </w:r>
      <w:proofErr w:type="spellEnd"/>
      <w:r w:rsidRPr="005313E0">
        <w:t>.</w:t>
      </w:r>
    </w:p>
    <w:p w14:paraId="5C986483" w14:textId="77777777" w:rsidR="00514424" w:rsidRPr="005313E0" w:rsidRDefault="00514424" w:rsidP="00EE16FA">
      <w:pPr>
        <w:spacing w:after="0" w:line="360" w:lineRule="auto"/>
        <w:jc w:val="both"/>
      </w:pPr>
      <w:r w:rsidRPr="005313E0">
        <w:t xml:space="preserve">3. </w:t>
      </w:r>
      <w:proofErr w:type="spellStart"/>
      <w:r w:rsidRPr="005313E0">
        <w:t>Kecepatan</w:t>
      </w:r>
      <w:proofErr w:type="spellEnd"/>
      <w:r w:rsidRPr="005313E0">
        <w:t xml:space="preserve"> </w:t>
      </w:r>
      <w:proofErr w:type="spellStart"/>
      <w:r w:rsidRPr="005313E0">
        <w:t>transaksi</w:t>
      </w:r>
      <w:proofErr w:type="spellEnd"/>
    </w:p>
    <w:p w14:paraId="1D2FF7E6" w14:textId="60AE644F" w:rsidR="00514424" w:rsidRPr="005313E0" w:rsidRDefault="00514424" w:rsidP="00EE16FA">
      <w:pPr>
        <w:spacing w:after="0" w:line="360" w:lineRule="auto"/>
        <w:ind w:firstLine="720"/>
        <w:jc w:val="both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ampu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proses </w:t>
      </w:r>
      <w:proofErr w:type="spellStart"/>
      <w:r w:rsidRPr="005313E0">
        <w:t>pengolahan</w:t>
      </w:r>
      <w:proofErr w:type="spellEnd"/>
      <w:r w:rsidRPr="005313E0">
        <w:t xml:space="preserve"> data </w:t>
      </w:r>
      <w:proofErr w:type="spellStart"/>
      <w:r w:rsidRPr="005313E0">
        <w:t>secara</w:t>
      </w:r>
      <w:proofErr w:type="spellEnd"/>
      <w:r w:rsidRPr="005313E0">
        <w:t xml:space="preserve"> valid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waktu</w:t>
      </w:r>
      <w:proofErr w:type="spellEnd"/>
      <w:r w:rsidRPr="005313E0">
        <w:t xml:space="preserve"> yang </w:t>
      </w:r>
      <w:proofErr w:type="spellStart"/>
      <w:r w:rsidRPr="005313E0">
        <w:t>cepat</w:t>
      </w:r>
      <w:proofErr w:type="spellEnd"/>
      <w:r w:rsidRPr="005313E0">
        <w:t>.</w:t>
      </w:r>
    </w:p>
    <w:p w14:paraId="5445EBCD" w14:textId="77777777" w:rsidR="00514424" w:rsidRPr="005313E0" w:rsidRDefault="00514424" w:rsidP="00EE16FA">
      <w:pPr>
        <w:spacing w:after="0" w:line="360" w:lineRule="auto"/>
        <w:jc w:val="both"/>
      </w:pPr>
      <w:r w:rsidRPr="005313E0">
        <w:t xml:space="preserve">4. Bahasa dan </w:t>
      </w:r>
      <w:proofErr w:type="spellStart"/>
      <w:r w:rsidRPr="005313E0">
        <w:t>tampilan</w:t>
      </w:r>
      <w:proofErr w:type="spellEnd"/>
      <w:r w:rsidRPr="005313E0">
        <w:t xml:space="preserve"> </w:t>
      </w:r>
      <w:proofErr w:type="spellStart"/>
      <w:r w:rsidRPr="005313E0">
        <w:t>layar</w:t>
      </w:r>
      <w:proofErr w:type="spellEnd"/>
      <w:r w:rsidRPr="005313E0">
        <w:t xml:space="preserve"> (</w:t>
      </w:r>
      <w:r w:rsidRPr="005313E0">
        <w:rPr>
          <w:i/>
          <w:iCs/>
        </w:rPr>
        <w:t>User Interface</w:t>
      </w:r>
      <w:r w:rsidRPr="005313E0">
        <w:t>)</w:t>
      </w:r>
    </w:p>
    <w:p w14:paraId="1973E89F" w14:textId="70948F9B" w:rsidR="00514424" w:rsidRPr="005313E0" w:rsidRDefault="00514424" w:rsidP="00EE16FA">
      <w:pPr>
        <w:spacing w:after="0" w:line="360" w:lineRule="auto"/>
        <w:ind w:firstLine="720"/>
        <w:jc w:val="both"/>
      </w:pPr>
      <w:proofErr w:type="spellStart"/>
      <w:r w:rsidRPr="005313E0">
        <w:t>Antarmuka</w:t>
      </w:r>
      <w:proofErr w:type="spellEnd"/>
      <w:r w:rsidRPr="005313E0">
        <w:t xml:space="preserve"> dan </w:t>
      </w:r>
      <w:proofErr w:type="spellStart"/>
      <w:r w:rsidRPr="005313E0">
        <w:t>bahasa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idesain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user friendly. </w:t>
      </w:r>
    </w:p>
    <w:p w14:paraId="0EAFEABD" w14:textId="77777777" w:rsidR="00514424" w:rsidRPr="005313E0" w:rsidRDefault="00514424" w:rsidP="00EE16FA">
      <w:pPr>
        <w:spacing w:after="0" w:line="360" w:lineRule="auto"/>
        <w:jc w:val="both"/>
      </w:pPr>
      <w:r w:rsidRPr="005313E0">
        <w:t xml:space="preserve">5. </w:t>
      </w:r>
      <w:proofErr w:type="spellStart"/>
      <w:r w:rsidRPr="005313E0">
        <w:t>Pemeliharaan</w:t>
      </w:r>
      <w:proofErr w:type="spellEnd"/>
      <w:r w:rsidRPr="005313E0">
        <w:t xml:space="preserve"> (</w:t>
      </w:r>
      <w:r w:rsidRPr="005313E0">
        <w:rPr>
          <w:i/>
          <w:iCs/>
        </w:rPr>
        <w:t>Maintenance</w:t>
      </w:r>
      <w:r w:rsidRPr="005313E0">
        <w:t>)</w:t>
      </w:r>
    </w:p>
    <w:p w14:paraId="7929E0A6" w14:textId="32C2A45F" w:rsidR="001803F5" w:rsidRDefault="00514424" w:rsidP="00EE16FA">
      <w:pPr>
        <w:spacing w:after="0" w:line="360" w:lineRule="auto"/>
        <w:ind w:firstLine="720"/>
        <w:jc w:val="both"/>
      </w:pPr>
      <w:proofErr w:type="spellStart"/>
      <w:r w:rsidRPr="005313E0">
        <w:t>Sistem</w:t>
      </w:r>
      <w:proofErr w:type="spellEnd"/>
      <w:r w:rsidRPr="005313E0">
        <w:t xml:space="preserve"> yang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tidak</w:t>
      </w:r>
      <w:proofErr w:type="spellEnd"/>
      <w:r w:rsidRPr="005313E0">
        <w:t xml:space="preserve"> </w:t>
      </w:r>
      <w:proofErr w:type="spellStart"/>
      <w:r w:rsidRPr="005313E0">
        <w:t>memerlukan</w:t>
      </w:r>
      <w:proofErr w:type="spellEnd"/>
      <w:r w:rsidRPr="005313E0">
        <w:t xml:space="preserve"> </w:t>
      </w:r>
      <w:proofErr w:type="spellStart"/>
      <w:r w:rsidRPr="005313E0">
        <w:t>perawatan</w:t>
      </w:r>
      <w:proofErr w:type="spellEnd"/>
      <w:r w:rsidRPr="005313E0">
        <w:t xml:space="preserve"> </w:t>
      </w:r>
      <w:proofErr w:type="spellStart"/>
      <w:r w:rsidRPr="005313E0">
        <w:t>khusus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jaga</w:t>
      </w:r>
      <w:proofErr w:type="spellEnd"/>
      <w:r w:rsidRPr="005313E0">
        <w:t xml:space="preserve"> </w:t>
      </w:r>
      <w:proofErr w:type="spellStart"/>
      <w:r w:rsidRPr="005313E0">
        <w:t>fungsi</w:t>
      </w:r>
      <w:proofErr w:type="spellEnd"/>
      <w:r w:rsidRPr="005313E0">
        <w:t xml:space="preserve"> </w:t>
      </w:r>
      <w:proofErr w:type="spellStart"/>
      <w:r w:rsidRPr="005313E0">
        <w:t>operasionalnya</w:t>
      </w:r>
      <w:proofErr w:type="spellEnd"/>
      <w:r w:rsidRPr="005313E0">
        <w:t>.</w:t>
      </w:r>
    </w:p>
    <w:p w14:paraId="7028A1A8" w14:textId="77777777" w:rsidR="00704D14" w:rsidRPr="005313E0" w:rsidRDefault="00704D14" w:rsidP="00EE16FA">
      <w:pPr>
        <w:spacing w:after="0" w:line="360" w:lineRule="auto"/>
        <w:ind w:firstLine="720"/>
        <w:jc w:val="both"/>
      </w:pPr>
    </w:p>
    <w:p w14:paraId="738065AA" w14:textId="6DB0CF1F" w:rsidR="00501560" w:rsidRPr="00704D14" w:rsidRDefault="00501560" w:rsidP="00704D14">
      <w:pPr>
        <w:pStyle w:val="ListParagraph"/>
        <w:numPr>
          <w:ilvl w:val="1"/>
          <w:numId w:val="4"/>
        </w:numPr>
        <w:ind w:left="709" w:hanging="709"/>
        <w:outlineLvl w:val="1"/>
        <w:rPr>
          <w:b/>
          <w:bCs/>
          <w:color w:val="000000" w:themeColor="text1"/>
        </w:rPr>
      </w:pPr>
      <w:bookmarkStart w:id="47" w:name="_Toc68545055"/>
      <w:bookmarkStart w:id="48" w:name="_Toc78230704"/>
      <w:bookmarkStart w:id="49" w:name="_Toc110248268"/>
      <w:r w:rsidRPr="00704D14">
        <w:rPr>
          <w:b/>
          <w:bCs/>
          <w:color w:val="000000" w:themeColor="text1"/>
        </w:rPr>
        <w:t>Model Use Case</w:t>
      </w:r>
      <w:bookmarkEnd w:id="47"/>
      <w:bookmarkEnd w:id="48"/>
      <w:bookmarkEnd w:id="49"/>
    </w:p>
    <w:p w14:paraId="403EB12F" w14:textId="61CE9F5E" w:rsidR="001803F5" w:rsidRDefault="00EE16FA" w:rsidP="00EE16FA">
      <w:pPr>
        <w:spacing w:after="0" w:line="360" w:lineRule="auto"/>
        <w:ind w:firstLine="720"/>
        <w:jc w:val="both"/>
      </w:pPr>
      <w:r w:rsidRPr="005313E0">
        <w:t xml:space="preserve">Pada model use case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diagram use case, </w:t>
      </w:r>
      <w:proofErr w:type="spellStart"/>
      <w:r w:rsidRPr="005313E0">
        <w:t>definisi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, </w:t>
      </w:r>
      <w:proofErr w:type="spellStart"/>
      <w:r w:rsidRPr="005313E0">
        <w:t>definisi</w:t>
      </w:r>
      <w:proofErr w:type="spellEnd"/>
      <w:r w:rsidRPr="005313E0">
        <w:t xml:space="preserve"> use case dan </w:t>
      </w:r>
      <w:proofErr w:type="spellStart"/>
      <w:r w:rsidRPr="005313E0">
        <w:t>skenario</w:t>
      </w:r>
      <w:proofErr w:type="spellEnd"/>
      <w:r w:rsidRPr="005313E0">
        <w:t xml:space="preserve"> use case.</w:t>
      </w:r>
    </w:p>
    <w:p w14:paraId="4EC4C45F" w14:textId="77777777" w:rsidR="00704D14" w:rsidRPr="005313E0" w:rsidRDefault="00704D14" w:rsidP="00EE16FA">
      <w:pPr>
        <w:spacing w:after="0" w:line="360" w:lineRule="auto"/>
        <w:ind w:firstLine="720"/>
        <w:jc w:val="both"/>
      </w:pPr>
    </w:p>
    <w:p w14:paraId="33B23956" w14:textId="2AF46C19" w:rsidR="00501560" w:rsidRPr="005313E0" w:rsidRDefault="00501560">
      <w:pPr>
        <w:pStyle w:val="Heading3"/>
        <w:numPr>
          <w:ilvl w:val="0"/>
          <w:numId w:val="29"/>
        </w:numPr>
        <w:ind w:left="426" w:hanging="426"/>
        <w:rPr>
          <w:rFonts w:ascii="Times New Roman" w:hAnsi="Times New Roman" w:cs="Times New Roman"/>
          <w:b/>
          <w:bCs/>
          <w:color w:val="000000" w:themeColor="text1"/>
        </w:rPr>
      </w:pPr>
      <w:bookmarkStart w:id="50" w:name="_Toc68545056"/>
      <w:bookmarkStart w:id="51" w:name="_Toc78230705"/>
      <w:bookmarkStart w:id="52" w:name="_Toc110248269"/>
      <w:r w:rsidRPr="005313E0">
        <w:rPr>
          <w:rFonts w:ascii="Times New Roman" w:hAnsi="Times New Roman" w:cs="Times New Roman"/>
          <w:b/>
          <w:bCs/>
          <w:color w:val="000000" w:themeColor="text1"/>
        </w:rPr>
        <w:t>Diagram Use Case</w:t>
      </w:r>
      <w:bookmarkEnd w:id="50"/>
      <w:bookmarkEnd w:id="51"/>
      <w:bookmarkEnd w:id="52"/>
    </w:p>
    <w:p w14:paraId="2612ABD2" w14:textId="0AC1B587" w:rsidR="00103178" w:rsidRPr="005313E0" w:rsidRDefault="00103178" w:rsidP="00ED1F97">
      <w:pPr>
        <w:spacing w:after="0" w:line="360" w:lineRule="auto"/>
        <w:ind w:firstLine="720"/>
        <w:jc w:val="both"/>
      </w:pPr>
      <w:r w:rsidRPr="005313E0">
        <w:t xml:space="preserve">Diagram use case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surat</w:t>
      </w:r>
      <w:proofErr w:type="spellEnd"/>
      <w:r w:rsidRPr="005313E0">
        <w:t xml:space="preserve"> internal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7E0F1FD9" w14:textId="77777777" w:rsidR="00BD3875" w:rsidRPr="005313E0" w:rsidRDefault="00BD3875" w:rsidP="00BD3875">
      <w:pPr>
        <w:keepNext/>
        <w:spacing w:after="0" w:line="360" w:lineRule="auto"/>
      </w:pPr>
      <w:r w:rsidRPr="005313E0">
        <w:rPr>
          <w:noProof/>
        </w:rPr>
        <w:lastRenderedPageBreak/>
        <w:drawing>
          <wp:inline distT="0" distB="0" distL="0" distR="0" wp14:anchorId="6E162182" wp14:editId="053E261A">
            <wp:extent cx="5039995" cy="6454775"/>
            <wp:effectExtent l="0" t="0" r="8255" b="31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454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3CD4AE" w14:textId="4B9AD30A" w:rsidR="00BD3875" w:rsidRPr="005313E0" w:rsidRDefault="00BD3875" w:rsidP="00704D14">
      <w:pPr>
        <w:jc w:val="center"/>
      </w:pPr>
      <w:bookmarkStart w:id="53" w:name="_Toc110238612"/>
      <w:r w:rsidRPr="005313E0">
        <w:t xml:space="preserve">Gambar 2. </w:t>
      </w:r>
      <w:fldSimple w:instr=" SEQ Gambar_2. \* ARABIC ">
        <w:r w:rsidR="00776DB9">
          <w:rPr>
            <w:noProof/>
          </w:rPr>
          <w:t>1</w:t>
        </w:r>
      </w:fldSimple>
      <w:r w:rsidRPr="005313E0">
        <w:t xml:space="preserve"> Use Case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Matakuliah</w:t>
      </w:r>
      <w:proofErr w:type="spellEnd"/>
      <w:r w:rsidRPr="005313E0">
        <w:t xml:space="preserve"> </w:t>
      </w:r>
      <w:proofErr w:type="spellStart"/>
      <w:r w:rsidRPr="005313E0">
        <w:t>Proyek</w:t>
      </w:r>
      <w:bookmarkEnd w:id="53"/>
      <w:proofErr w:type="spellEnd"/>
    </w:p>
    <w:p w14:paraId="6486A69F" w14:textId="77777777" w:rsidR="00BD3875" w:rsidRPr="005313E0" w:rsidRDefault="00BD3875" w:rsidP="00BD3875">
      <w:pPr>
        <w:jc w:val="center"/>
      </w:pPr>
    </w:p>
    <w:p w14:paraId="0C814235" w14:textId="53A640EA" w:rsidR="00501560" w:rsidRPr="00704D14" w:rsidRDefault="00501560">
      <w:pPr>
        <w:pStyle w:val="ListParagraph"/>
        <w:numPr>
          <w:ilvl w:val="0"/>
          <w:numId w:val="29"/>
        </w:numPr>
        <w:ind w:hanging="720"/>
        <w:rPr>
          <w:b/>
          <w:bCs/>
          <w:color w:val="000000" w:themeColor="text1"/>
        </w:rPr>
      </w:pPr>
      <w:bookmarkStart w:id="54" w:name="_Toc68545057"/>
      <w:bookmarkStart w:id="55" w:name="_Toc78230706"/>
      <w:proofErr w:type="spellStart"/>
      <w:r w:rsidRPr="00704D14">
        <w:rPr>
          <w:b/>
          <w:bCs/>
          <w:color w:val="000000" w:themeColor="text1"/>
        </w:rPr>
        <w:t>Definisi</w:t>
      </w:r>
      <w:proofErr w:type="spellEnd"/>
      <w:r w:rsidRPr="00704D14">
        <w:rPr>
          <w:b/>
          <w:bCs/>
          <w:color w:val="000000" w:themeColor="text1"/>
        </w:rPr>
        <w:t xml:space="preserve"> </w:t>
      </w:r>
      <w:proofErr w:type="spellStart"/>
      <w:r w:rsidRPr="00704D14">
        <w:rPr>
          <w:b/>
          <w:bCs/>
          <w:color w:val="000000" w:themeColor="text1"/>
        </w:rPr>
        <w:t>Aktor</w:t>
      </w:r>
      <w:bookmarkEnd w:id="54"/>
      <w:bookmarkEnd w:id="55"/>
      <w:proofErr w:type="spellEnd"/>
    </w:p>
    <w:p w14:paraId="3F2174A9" w14:textId="305ED835" w:rsidR="00E446E2" w:rsidRPr="00704D14" w:rsidRDefault="00022B27" w:rsidP="00704D14">
      <w:pPr>
        <w:spacing w:after="0" w:line="360" w:lineRule="auto"/>
        <w:ind w:firstLine="720"/>
        <w:jc w:val="both"/>
      </w:pPr>
      <w:proofErr w:type="spellStart"/>
      <w:r w:rsidRPr="005313E0">
        <w:t>Definisi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penjelasan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siapa</w:t>
      </w:r>
      <w:proofErr w:type="spellEnd"/>
      <w:r w:rsidRPr="005313E0">
        <w:t xml:space="preserve"> </w:t>
      </w:r>
      <w:proofErr w:type="spellStart"/>
      <w:r w:rsidRPr="005313E0">
        <w:t>saja</w:t>
      </w:r>
      <w:proofErr w:type="spellEnd"/>
      <w:r w:rsidRPr="005313E0">
        <w:t xml:space="preserve"> dan </w:t>
      </w:r>
      <w:proofErr w:type="spellStart"/>
      <w:r w:rsidRPr="005313E0">
        <w:t>apa</w:t>
      </w:r>
      <w:proofErr w:type="spellEnd"/>
      <w:r w:rsidRPr="005313E0">
        <w:t xml:space="preserve"> </w:t>
      </w:r>
      <w:proofErr w:type="spellStart"/>
      <w:r w:rsidRPr="005313E0">
        <w:t>saja</w:t>
      </w:r>
      <w:proofErr w:type="spellEnd"/>
      <w:r w:rsidRPr="005313E0">
        <w:t xml:space="preserve"> yang </w:t>
      </w:r>
      <w:proofErr w:type="spellStart"/>
      <w:r w:rsidRPr="005313E0">
        <w:t>dilakukan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yang </w:t>
      </w:r>
      <w:proofErr w:type="spellStart"/>
      <w:r w:rsidRPr="005313E0">
        <w:t>terlibat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</w:t>
      </w:r>
      <w:proofErr w:type="spellStart"/>
      <w:r w:rsidRPr="005313E0">
        <w:t>dirancang</w:t>
      </w:r>
      <w:proofErr w:type="spellEnd"/>
      <w:r w:rsidRPr="005313E0">
        <w:t>.</w:t>
      </w:r>
      <w:r w:rsidR="00A141B3" w:rsidRPr="005313E0">
        <w:t xml:space="preserve"> Adapun </w:t>
      </w:r>
      <w:proofErr w:type="spellStart"/>
      <w:r w:rsidR="00A141B3" w:rsidRPr="005313E0">
        <w:t>deskripsi</w:t>
      </w:r>
      <w:proofErr w:type="spellEnd"/>
      <w:r w:rsidR="00A141B3" w:rsidRPr="005313E0">
        <w:t xml:space="preserve"> </w:t>
      </w:r>
      <w:proofErr w:type="spellStart"/>
      <w:r w:rsidR="00A141B3" w:rsidRPr="005313E0">
        <w:t>dari</w:t>
      </w:r>
      <w:proofErr w:type="spellEnd"/>
      <w:r w:rsidR="00A141B3" w:rsidRPr="005313E0">
        <w:t xml:space="preserve"> </w:t>
      </w:r>
      <w:proofErr w:type="spellStart"/>
      <w:r w:rsidR="00A141B3" w:rsidRPr="005313E0">
        <w:lastRenderedPageBreak/>
        <w:t>aktor</w:t>
      </w:r>
      <w:proofErr w:type="spellEnd"/>
      <w:r w:rsidR="00A141B3" w:rsidRPr="005313E0">
        <w:t xml:space="preserve"> yang </w:t>
      </w:r>
      <w:proofErr w:type="spellStart"/>
      <w:r w:rsidR="00A141B3" w:rsidRPr="005313E0">
        <w:t>terlibat</w:t>
      </w:r>
      <w:proofErr w:type="spellEnd"/>
      <w:r w:rsidR="00A141B3" w:rsidRPr="005313E0">
        <w:t xml:space="preserve"> </w:t>
      </w:r>
      <w:proofErr w:type="spellStart"/>
      <w:r w:rsidR="00A141B3" w:rsidRPr="005313E0">
        <w:t>dalam</w:t>
      </w:r>
      <w:proofErr w:type="spellEnd"/>
      <w:r w:rsidR="00A141B3" w:rsidRPr="005313E0">
        <w:t xml:space="preserve"> </w:t>
      </w:r>
      <w:proofErr w:type="spellStart"/>
      <w:r w:rsidR="00A141B3" w:rsidRPr="005313E0">
        <w:t>perancangan</w:t>
      </w:r>
      <w:proofErr w:type="spellEnd"/>
      <w:r w:rsidR="00A141B3" w:rsidRPr="005313E0">
        <w:t xml:space="preserve"> </w:t>
      </w:r>
      <w:proofErr w:type="spellStart"/>
      <w:r w:rsidR="00A141B3" w:rsidRPr="005313E0">
        <w:t>sistem</w:t>
      </w:r>
      <w:proofErr w:type="spellEnd"/>
      <w:r w:rsidR="00A141B3" w:rsidRPr="005313E0">
        <w:t xml:space="preserve"> </w:t>
      </w:r>
      <w:proofErr w:type="spellStart"/>
      <w:r w:rsidR="00A141B3" w:rsidRPr="005313E0">
        <w:t>informasi</w:t>
      </w:r>
      <w:proofErr w:type="spellEnd"/>
      <w:r w:rsidR="00A141B3" w:rsidRPr="005313E0">
        <w:t xml:space="preserve"> </w:t>
      </w:r>
      <w:proofErr w:type="spellStart"/>
      <w:r w:rsidR="00A141B3" w:rsidRPr="005313E0">
        <w:t>manajemen</w:t>
      </w:r>
      <w:proofErr w:type="spellEnd"/>
      <w:r w:rsidR="00A141B3" w:rsidRPr="005313E0">
        <w:t xml:space="preserve"> </w:t>
      </w:r>
      <w:proofErr w:type="spellStart"/>
      <w:r w:rsidR="00A141B3" w:rsidRPr="005313E0">
        <w:t>surat</w:t>
      </w:r>
      <w:proofErr w:type="spellEnd"/>
      <w:r w:rsidR="00A141B3" w:rsidRPr="005313E0">
        <w:t xml:space="preserve"> internal </w:t>
      </w:r>
      <w:proofErr w:type="spellStart"/>
      <w:r w:rsidR="00A141B3" w:rsidRPr="005313E0">
        <w:t>adalah</w:t>
      </w:r>
      <w:proofErr w:type="spellEnd"/>
      <w:r w:rsidR="00A141B3" w:rsidRPr="005313E0">
        <w:t xml:space="preserve"> </w:t>
      </w:r>
      <w:proofErr w:type="spellStart"/>
      <w:r w:rsidR="00A141B3" w:rsidRPr="005313E0">
        <w:t>sebagai</w:t>
      </w:r>
      <w:proofErr w:type="spellEnd"/>
      <w:r w:rsidR="00A141B3" w:rsidRPr="005313E0">
        <w:t xml:space="preserve"> </w:t>
      </w:r>
      <w:proofErr w:type="spellStart"/>
      <w:r w:rsidR="00A141B3" w:rsidRPr="005313E0">
        <w:t>berikut</w:t>
      </w:r>
      <w:proofErr w:type="spellEnd"/>
      <w:r w:rsidR="00A141B3" w:rsidRPr="005313E0">
        <w:t>.</w:t>
      </w:r>
    </w:p>
    <w:p w14:paraId="2E5640D6" w14:textId="319B2447" w:rsidR="00704D14" w:rsidRPr="00704D14" w:rsidRDefault="00704D14" w:rsidP="00704D14">
      <w:pPr>
        <w:rPr>
          <w:sz w:val="20"/>
          <w:szCs w:val="20"/>
        </w:rPr>
      </w:pPr>
      <w:bookmarkStart w:id="56" w:name="_Toc110239021"/>
      <w:proofErr w:type="spellStart"/>
      <w:r w:rsidRPr="00704D14">
        <w:rPr>
          <w:sz w:val="20"/>
          <w:szCs w:val="20"/>
        </w:rPr>
        <w:t>Tabel</w:t>
      </w:r>
      <w:proofErr w:type="spellEnd"/>
      <w:r w:rsidRPr="00704D14">
        <w:rPr>
          <w:sz w:val="20"/>
          <w:szCs w:val="20"/>
        </w:rPr>
        <w:t xml:space="preserve"> 2. </w:t>
      </w:r>
      <w:r w:rsidRPr="00704D14">
        <w:rPr>
          <w:sz w:val="20"/>
          <w:szCs w:val="20"/>
        </w:rPr>
        <w:fldChar w:fldCharType="begin"/>
      </w:r>
      <w:r w:rsidRPr="00704D14">
        <w:rPr>
          <w:sz w:val="20"/>
          <w:szCs w:val="20"/>
        </w:rPr>
        <w:instrText xml:space="preserve"> SEQ Tabel_2. \* ARABIC </w:instrText>
      </w:r>
      <w:r w:rsidRPr="00704D14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2</w:t>
      </w:r>
      <w:r w:rsidRPr="00704D14">
        <w:rPr>
          <w:sz w:val="20"/>
          <w:szCs w:val="20"/>
        </w:rPr>
        <w:fldChar w:fldCharType="end"/>
      </w:r>
      <w:r w:rsidRPr="00704D14">
        <w:rPr>
          <w:sz w:val="20"/>
          <w:szCs w:val="20"/>
        </w:rPr>
        <w:t xml:space="preserve"> </w:t>
      </w:r>
      <w:proofErr w:type="spellStart"/>
      <w:r w:rsidRPr="00704D14">
        <w:rPr>
          <w:sz w:val="20"/>
          <w:szCs w:val="20"/>
        </w:rPr>
        <w:t>Aktor</w:t>
      </w:r>
      <w:proofErr w:type="spellEnd"/>
      <w:r w:rsidRPr="00704D14">
        <w:rPr>
          <w:sz w:val="20"/>
          <w:szCs w:val="20"/>
        </w:rPr>
        <w:t xml:space="preserve"> Use Case</w:t>
      </w:r>
      <w:bookmarkEnd w:id="5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462"/>
        <w:gridCol w:w="4955"/>
      </w:tblGrid>
      <w:tr w:rsidR="00A141B3" w:rsidRPr="005313E0" w14:paraId="1381BD3D" w14:textId="77777777" w:rsidTr="00AD58C4">
        <w:tc>
          <w:tcPr>
            <w:tcW w:w="510" w:type="dxa"/>
            <w:shd w:val="clear" w:color="auto" w:fill="BFBFBF" w:themeFill="background1" w:themeFillShade="BF"/>
          </w:tcPr>
          <w:p w14:paraId="58E3582B" w14:textId="6B34BB60" w:rsidR="00A141B3" w:rsidRPr="005313E0" w:rsidRDefault="00A141B3" w:rsidP="00AD58C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No</w:t>
            </w:r>
          </w:p>
        </w:tc>
        <w:tc>
          <w:tcPr>
            <w:tcW w:w="2462" w:type="dxa"/>
            <w:shd w:val="clear" w:color="auto" w:fill="BFBFBF" w:themeFill="background1" w:themeFillShade="BF"/>
          </w:tcPr>
          <w:p w14:paraId="24BA536C" w14:textId="2467A4C2" w:rsidR="00A141B3" w:rsidRPr="005313E0" w:rsidRDefault="00A141B3" w:rsidP="00AD58C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ktor</w:t>
            </w:r>
            <w:proofErr w:type="spellEnd"/>
          </w:p>
        </w:tc>
        <w:tc>
          <w:tcPr>
            <w:tcW w:w="4955" w:type="dxa"/>
            <w:shd w:val="clear" w:color="auto" w:fill="BFBFBF" w:themeFill="background1" w:themeFillShade="BF"/>
          </w:tcPr>
          <w:p w14:paraId="1B1F1BFF" w14:textId="44A9614B" w:rsidR="00A141B3" w:rsidRPr="005313E0" w:rsidRDefault="00A141B3" w:rsidP="00AD58C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</w:tr>
      <w:tr w:rsidR="00A141B3" w:rsidRPr="005313E0" w14:paraId="15655FAC" w14:textId="77777777" w:rsidTr="00A141B3">
        <w:tc>
          <w:tcPr>
            <w:tcW w:w="510" w:type="dxa"/>
          </w:tcPr>
          <w:p w14:paraId="73457817" w14:textId="3106549C" w:rsidR="00A141B3" w:rsidRPr="005313E0" w:rsidRDefault="00A141B3" w:rsidP="00A141B3">
            <w:pPr>
              <w:spacing w:line="360" w:lineRule="auto"/>
            </w:pPr>
            <w:r w:rsidRPr="005313E0">
              <w:t>1</w:t>
            </w:r>
          </w:p>
        </w:tc>
        <w:tc>
          <w:tcPr>
            <w:tcW w:w="2462" w:type="dxa"/>
          </w:tcPr>
          <w:p w14:paraId="4B1D0DA1" w14:textId="2AD2C1D3" w:rsidR="00A141B3" w:rsidRPr="005313E0" w:rsidRDefault="00A01750" w:rsidP="00A141B3">
            <w:pPr>
              <w:spacing w:line="360" w:lineRule="auto"/>
            </w:pPr>
            <w:r w:rsidRPr="005313E0">
              <w:t>Koordinator</w:t>
            </w:r>
          </w:p>
        </w:tc>
        <w:tc>
          <w:tcPr>
            <w:tcW w:w="4955" w:type="dxa"/>
          </w:tcPr>
          <w:p w14:paraId="34A0BC52" w14:textId="7CBD206E" w:rsidR="00A141B3" w:rsidRPr="005313E0" w:rsidRDefault="0034571F" w:rsidP="00ED1F97">
            <w:pPr>
              <w:spacing w:line="360" w:lineRule="auto"/>
              <w:jc w:val="both"/>
            </w:pPr>
            <w:proofErr w:type="spellStart"/>
            <w:r w:rsidRPr="005313E0">
              <w:t>Aktor</w:t>
            </w:r>
            <w:proofErr w:type="spellEnd"/>
            <w:r w:rsidRPr="005313E0">
              <w:t xml:space="preserve"> yang </w:t>
            </w:r>
            <w:proofErr w:type="spellStart"/>
            <w:r w:rsidRPr="005313E0">
              <w:t>memilik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otorita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elola</w:t>
            </w:r>
            <w:proofErr w:type="spellEnd"/>
            <w:r w:rsidRPr="005313E0">
              <w:t xml:space="preserve"> user, </w:t>
            </w:r>
            <w:proofErr w:type="spellStart"/>
            <w:r w:rsidRPr="005313E0">
              <w:t>mengelola</w:t>
            </w:r>
            <w:proofErr w:type="spellEnd"/>
            <w:r w:rsidRPr="005313E0">
              <w:t xml:space="preserve"> sidebar menu </w:t>
            </w:r>
            <w:proofErr w:type="spellStart"/>
            <w:r w:rsidRPr="005313E0">
              <w:t>aplikasi</w:t>
            </w:r>
            <w:proofErr w:type="spellEnd"/>
            <w:r w:rsidRPr="005313E0">
              <w:t xml:space="preserve">, </w:t>
            </w:r>
            <w:proofErr w:type="spellStart"/>
            <w:r w:rsidR="00A01750" w:rsidRPr="005313E0">
              <w:t>mengelola</w:t>
            </w:r>
            <w:proofErr w:type="spellEnd"/>
            <w:r w:rsidR="00A01750" w:rsidRPr="005313E0">
              <w:t xml:space="preserve"> timeline, </w:t>
            </w:r>
            <w:proofErr w:type="spellStart"/>
            <w:r w:rsidR="00A01750" w:rsidRPr="005313E0">
              <w:t>mengelola</w:t>
            </w:r>
            <w:proofErr w:type="spellEnd"/>
            <w:r w:rsidR="00A01750" w:rsidRPr="005313E0">
              <w:t xml:space="preserve"> data </w:t>
            </w:r>
            <w:proofErr w:type="spellStart"/>
            <w:r w:rsidR="00A01750" w:rsidRPr="005313E0">
              <w:t>mahasiswa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mengelola</w:t>
            </w:r>
            <w:proofErr w:type="spellEnd"/>
            <w:r w:rsidR="00A01750" w:rsidRPr="005313E0">
              <w:t xml:space="preserve"> data </w:t>
            </w:r>
            <w:proofErr w:type="spellStart"/>
            <w:r w:rsidR="00A01750" w:rsidRPr="005313E0">
              <w:t>dosen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mengelola</w:t>
            </w:r>
            <w:proofErr w:type="spellEnd"/>
            <w:r w:rsidR="00A01750" w:rsidRPr="005313E0">
              <w:t xml:space="preserve"> data </w:t>
            </w:r>
            <w:proofErr w:type="spellStart"/>
            <w:r w:rsidR="00A01750" w:rsidRPr="005313E0">
              <w:t>penguji</w:t>
            </w:r>
            <w:proofErr w:type="spellEnd"/>
            <w:r w:rsidR="00A01750" w:rsidRPr="005313E0">
              <w:t xml:space="preserve">, Kelola </w:t>
            </w:r>
            <w:proofErr w:type="spellStart"/>
            <w:r w:rsidR="00A01750" w:rsidRPr="005313E0">
              <w:t>pembekalan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liat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pengumpulan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lihat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sidang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lihat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dokumen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akhir</w:t>
            </w:r>
            <w:proofErr w:type="spellEnd"/>
            <w:r w:rsidR="00A01750" w:rsidRPr="005313E0">
              <w:t>.</w:t>
            </w:r>
          </w:p>
        </w:tc>
      </w:tr>
      <w:tr w:rsidR="00A141B3" w:rsidRPr="005313E0" w14:paraId="40DB068B" w14:textId="77777777" w:rsidTr="00A141B3">
        <w:tc>
          <w:tcPr>
            <w:tcW w:w="510" w:type="dxa"/>
          </w:tcPr>
          <w:p w14:paraId="6D1400B4" w14:textId="5AE8C0C2" w:rsidR="00A141B3" w:rsidRPr="005313E0" w:rsidRDefault="00A141B3" w:rsidP="00A141B3">
            <w:pPr>
              <w:spacing w:line="360" w:lineRule="auto"/>
            </w:pPr>
            <w:r w:rsidRPr="005313E0">
              <w:t>2</w:t>
            </w:r>
          </w:p>
        </w:tc>
        <w:tc>
          <w:tcPr>
            <w:tcW w:w="2462" w:type="dxa"/>
          </w:tcPr>
          <w:p w14:paraId="336BF493" w14:textId="6C266A22" w:rsidR="00A141B3" w:rsidRPr="005313E0" w:rsidRDefault="00A01750" w:rsidP="00A141B3">
            <w:pPr>
              <w:spacing w:line="360" w:lineRule="auto"/>
            </w:pPr>
            <w:proofErr w:type="spellStart"/>
            <w:r w:rsidRPr="005313E0">
              <w:t>Dosen</w:t>
            </w:r>
            <w:proofErr w:type="spellEnd"/>
          </w:p>
        </w:tc>
        <w:tc>
          <w:tcPr>
            <w:tcW w:w="4955" w:type="dxa"/>
          </w:tcPr>
          <w:p w14:paraId="4F92768E" w14:textId="32620C73" w:rsidR="00A141B3" w:rsidRPr="005313E0" w:rsidRDefault="0034571F" w:rsidP="00ED1F97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Aktor</w:t>
            </w:r>
            <w:proofErr w:type="spellEnd"/>
            <w:r w:rsidRPr="005313E0">
              <w:t xml:space="preserve"> yang </w:t>
            </w:r>
            <w:proofErr w:type="spellStart"/>
            <w:r w:rsidRPr="005313E0">
              <w:t>memilik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h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se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</w:t>
            </w:r>
            <w:r w:rsidR="00A01750" w:rsidRPr="005313E0">
              <w:t xml:space="preserve">timeline, Kelola </w:t>
            </w:r>
            <w:proofErr w:type="spellStart"/>
            <w:r w:rsidR="00A01750" w:rsidRPr="005313E0">
              <w:t>bimbingan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Melihat</w:t>
            </w:r>
            <w:proofErr w:type="spellEnd"/>
            <w:r w:rsidR="00A01750" w:rsidRPr="005313E0">
              <w:t xml:space="preserve"> plotting </w:t>
            </w:r>
            <w:proofErr w:type="spellStart"/>
            <w:proofErr w:type="gramStart"/>
            <w:r w:rsidR="00A01750" w:rsidRPr="005313E0">
              <w:t>pembimbing</w:t>
            </w:r>
            <w:proofErr w:type="spellEnd"/>
            <w:r w:rsidR="00A01750" w:rsidRPr="005313E0">
              <w:t xml:space="preserve"> ,</w:t>
            </w:r>
            <w:proofErr w:type="gramEnd"/>
            <w:r w:rsidR="00A01750" w:rsidRPr="005313E0">
              <w:t xml:space="preserve"> </w:t>
            </w:r>
            <w:proofErr w:type="spellStart"/>
            <w:r w:rsidR="00A01750" w:rsidRPr="005313E0">
              <w:t>Melihat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pengumpulam</w:t>
            </w:r>
            <w:proofErr w:type="spellEnd"/>
            <w:r w:rsidR="00A01750" w:rsidRPr="005313E0">
              <w:t xml:space="preserve">, Kelola </w:t>
            </w:r>
            <w:proofErr w:type="spellStart"/>
            <w:r w:rsidR="00A01750" w:rsidRPr="005313E0">
              <w:t>sidang</w:t>
            </w:r>
            <w:proofErr w:type="spellEnd"/>
            <w:r w:rsidR="00A01750" w:rsidRPr="005313E0">
              <w:t xml:space="preserve">, </w:t>
            </w:r>
            <w:proofErr w:type="spellStart"/>
            <w:r w:rsidR="00A01750" w:rsidRPr="005313E0">
              <w:t>melihat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dokumen</w:t>
            </w:r>
            <w:proofErr w:type="spellEnd"/>
            <w:r w:rsidR="00A01750" w:rsidRPr="005313E0">
              <w:t xml:space="preserve"> </w:t>
            </w:r>
            <w:proofErr w:type="spellStart"/>
            <w:r w:rsidR="00A01750" w:rsidRPr="005313E0">
              <w:t>akhir</w:t>
            </w:r>
            <w:proofErr w:type="spellEnd"/>
            <w:r w:rsidR="00A01750" w:rsidRPr="005313E0">
              <w:t xml:space="preserve">, Kelola </w:t>
            </w:r>
            <w:proofErr w:type="spellStart"/>
            <w:r w:rsidR="00A01750" w:rsidRPr="005313E0">
              <w:t>sidang</w:t>
            </w:r>
            <w:proofErr w:type="spellEnd"/>
            <w:r w:rsidR="00A01750" w:rsidRPr="005313E0">
              <w:t>.</w:t>
            </w:r>
          </w:p>
        </w:tc>
      </w:tr>
      <w:tr w:rsidR="00A141B3" w:rsidRPr="005313E0" w14:paraId="01B39DBF" w14:textId="77777777" w:rsidTr="00A141B3">
        <w:tc>
          <w:tcPr>
            <w:tcW w:w="510" w:type="dxa"/>
          </w:tcPr>
          <w:p w14:paraId="2D96DDFC" w14:textId="2E37B562" w:rsidR="00A141B3" w:rsidRPr="005313E0" w:rsidRDefault="00A141B3" w:rsidP="00A141B3">
            <w:pPr>
              <w:spacing w:line="360" w:lineRule="auto"/>
            </w:pPr>
            <w:r w:rsidRPr="005313E0">
              <w:t>3</w:t>
            </w:r>
          </w:p>
        </w:tc>
        <w:tc>
          <w:tcPr>
            <w:tcW w:w="2462" w:type="dxa"/>
          </w:tcPr>
          <w:p w14:paraId="0FCEDE12" w14:textId="6F081EF3" w:rsidR="00A141B3" w:rsidRPr="005313E0" w:rsidRDefault="00A01750" w:rsidP="00A141B3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</w:p>
        </w:tc>
        <w:tc>
          <w:tcPr>
            <w:tcW w:w="4955" w:type="dxa"/>
          </w:tcPr>
          <w:p w14:paraId="0E2A23FF" w14:textId="31C0FC88" w:rsidR="00A141B3" w:rsidRPr="005313E0" w:rsidRDefault="00A01750" w:rsidP="00ED1F97">
            <w:pPr>
              <w:spacing w:line="360" w:lineRule="auto"/>
              <w:jc w:val="both"/>
            </w:pPr>
            <w:proofErr w:type="spellStart"/>
            <w:r w:rsidRPr="005313E0">
              <w:t>Aktor</w:t>
            </w:r>
            <w:proofErr w:type="spellEnd"/>
            <w:r w:rsidRPr="005313E0">
              <w:t xml:space="preserve"> yang </w:t>
            </w:r>
            <w:proofErr w:type="spellStart"/>
            <w:r w:rsidRPr="005313E0">
              <w:t>memilik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h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se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timeline, Kelola </w:t>
            </w:r>
            <w:proofErr w:type="spellStart"/>
            <w:r w:rsidRPr="005313E0">
              <w:t>bimbinga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plotting </w:t>
            </w:r>
            <w:proofErr w:type="spellStart"/>
            <w:proofErr w:type="gramStart"/>
            <w:r w:rsidRPr="005313E0">
              <w:t>pembimbing</w:t>
            </w:r>
            <w:proofErr w:type="spellEnd"/>
            <w:r w:rsidRPr="005313E0">
              <w:t xml:space="preserve"> ,</w:t>
            </w:r>
            <w:proofErr w:type="gramEnd"/>
            <w:r w:rsidRPr="005313E0">
              <w:t xml:space="preserve"> Kelola </w:t>
            </w:r>
            <w:proofErr w:type="spellStart"/>
            <w:r w:rsidRPr="005313E0">
              <w:t>pengumpulan</w:t>
            </w:r>
            <w:proofErr w:type="spellEnd"/>
            <w:r w:rsidRPr="005313E0">
              <w:t xml:space="preserve">,  Kelola </w:t>
            </w:r>
            <w:proofErr w:type="spellStart"/>
            <w:r w:rsidRPr="005313E0">
              <w:t>sidang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 xml:space="preserve">, Kelola </w:t>
            </w:r>
            <w:proofErr w:type="spellStart"/>
            <w:r w:rsidRPr="005313E0">
              <w:t>sidang</w:t>
            </w:r>
            <w:proofErr w:type="spellEnd"/>
            <w:r w:rsidRPr="005313E0">
              <w:t>,</w:t>
            </w:r>
          </w:p>
        </w:tc>
      </w:tr>
      <w:tr w:rsidR="00A141B3" w:rsidRPr="005313E0" w14:paraId="0D1A1F12" w14:textId="77777777" w:rsidTr="00A141B3">
        <w:tc>
          <w:tcPr>
            <w:tcW w:w="510" w:type="dxa"/>
          </w:tcPr>
          <w:p w14:paraId="62B74D06" w14:textId="2A364173" w:rsidR="00A141B3" w:rsidRPr="005313E0" w:rsidRDefault="00A141B3" w:rsidP="00A141B3">
            <w:pPr>
              <w:spacing w:line="360" w:lineRule="auto"/>
            </w:pPr>
            <w:r w:rsidRPr="005313E0">
              <w:t>4</w:t>
            </w:r>
          </w:p>
        </w:tc>
        <w:tc>
          <w:tcPr>
            <w:tcW w:w="2462" w:type="dxa"/>
          </w:tcPr>
          <w:p w14:paraId="2D12D891" w14:textId="379877A6" w:rsidR="00A141B3" w:rsidRPr="005313E0" w:rsidRDefault="00A01750" w:rsidP="00A141B3">
            <w:pPr>
              <w:spacing w:line="360" w:lineRule="auto"/>
            </w:pPr>
            <w:r w:rsidRPr="005313E0">
              <w:t>Staf Prodi</w:t>
            </w:r>
          </w:p>
        </w:tc>
        <w:tc>
          <w:tcPr>
            <w:tcW w:w="4955" w:type="dxa"/>
          </w:tcPr>
          <w:p w14:paraId="470B070C" w14:textId="3D6B270A" w:rsidR="00A141B3" w:rsidRPr="005313E0" w:rsidRDefault="0034571F" w:rsidP="00ED1F97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 w:rsidRPr="005313E0">
              <w:t>Aktor</w:t>
            </w:r>
            <w:proofErr w:type="spellEnd"/>
            <w:r w:rsidRPr="005313E0">
              <w:t xml:space="preserve"> yang </w:t>
            </w:r>
            <w:proofErr w:type="spellStart"/>
            <w:r w:rsidRPr="005313E0">
              <w:t>memilik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h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se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="00A01750" w:rsidRPr="005313E0">
              <w:rPr>
                <w:lang w:val="en-US"/>
              </w:rPr>
              <w:t>untuk</w:t>
            </w:r>
            <w:proofErr w:type="spellEnd"/>
            <w:r w:rsidR="00A01750" w:rsidRPr="005313E0">
              <w:rPr>
                <w:lang w:val="en-US"/>
              </w:rPr>
              <w:t xml:space="preserve"> </w:t>
            </w:r>
            <w:proofErr w:type="spellStart"/>
            <w:r w:rsidR="00A01750" w:rsidRPr="005313E0">
              <w:rPr>
                <w:lang w:val="en-US"/>
              </w:rPr>
              <w:t>melihat</w:t>
            </w:r>
            <w:proofErr w:type="spellEnd"/>
            <w:r w:rsidR="00A01750" w:rsidRPr="005313E0">
              <w:rPr>
                <w:lang w:val="en-US"/>
              </w:rPr>
              <w:t xml:space="preserve"> timeline dan </w:t>
            </w:r>
            <w:proofErr w:type="spellStart"/>
            <w:r w:rsidR="00A01750" w:rsidRPr="005313E0">
              <w:rPr>
                <w:lang w:val="en-US"/>
              </w:rPr>
              <w:t>melihat</w:t>
            </w:r>
            <w:proofErr w:type="spellEnd"/>
            <w:r w:rsidR="00A01750" w:rsidRPr="005313E0">
              <w:rPr>
                <w:lang w:val="en-US"/>
              </w:rPr>
              <w:t xml:space="preserve"> </w:t>
            </w:r>
            <w:proofErr w:type="spellStart"/>
            <w:r w:rsidR="00A01750" w:rsidRPr="005313E0">
              <w:rPr>
                <w:lang w:val="en-US"/>
              </w:rPr>
              <w:t>dokumen</w:t>
            </w:r>
            <w:proofErr w:type="spellEnd"/>
            <w:r w:rsidR="00A01750" w:rsidRPr="005313E0">
              <w:rPr>
                <w:lang w:val="en-US"/>
              </w:rPr>
              <w:t xml:space="preserve"> </w:t>
            </w:r>
            <w:proofErr w:type="spellStart"/>
            <w:r w:rsidR="00A01750" w:rsidRPr="005313E0">
              <w:rPr>
                <w:lang w:val="en-US"/>
              </w:rPr>
              <w:t>akhir</w:t>
            </w:r>
            <w:proofErr w:type="spellEnd"/>
            <w:r w:rsidR="00A01750" w:rsidRPr="005313E0">
              <w:rPr>
                <w:lang w:val="en-US"/>
              </w:rPr>
              <w:t>.</w:t>
            </w:r>
          </w:p>
        </w:tc>
      </w:tr>
      <w:tr w:rsidR="00A01750" w:rsidRPr="005313E0" w14:paraId="6F4C0963" w14:textId="77777777" w:rsidTr="00A141B3">
        <w:tc>
          <w:tcPr>
            <w:tcW w:w="510" w:type="dxa"/>
          </w:tcPr>
          <w:p w14:paraId="005B4C55" w14:textId="6069DDBF" w:rsidR="00A01750" w:rsidRPr="005313E0" w:rsidRDefault="00A01750" w:rsidP="00A141B3">
            <w:pPr>
              <w:spacing w:line="360" w:lineRule="auto"/>
            </w:pPr>
            <w:r w:rsidRPr="005313E0">
              <w:t>5</w:t>
            </w:r>
          </w:p>
        </w:tc>
        <w:tc>
          <w:tcPr>
            <w:tcW w:w="2462" w:type="dxa"/>
          </w:tcPr>
          <w:p w14:paraId="498BFEDE" w14:textId="390CEF5E" w:rsidR="00A01750" w:rsidRPr="005313E0" w:rsidRDefault="00A01750" w:rsidP="00A141B3">
            <w:pPr>
              <w:spacing w:line="360" w:lineRule="auto"/>
            </w:pP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</w:p>
        </w:tc>
        <w:tc>
          <w:tcPr>
            <w:tcW w:w="4955" w:type="dxa"/>
          </w:tcPr>
          <w:p w14:paraId="1ABD6803" w14:textId="733E4177" w:rsidR="00A01750" w:rsidRPr="005313E0" w:rsidRDefault="00A01750" w:rsidP="00ED1F97">
            <w:pPr>
              <w:spacing w:line="360" w:lineRule="auto"/>
              <w:jc w:val="both"/>
            </w:pPr>
            <w:proofErr w:type="spellStart"/>
            <w:r w:rsidRPr="005313E0">
              <w:t>Aktor</w:t>
            </w:r>
            <w:proofErr w:type="spellEnd"/>
            <w:r w:rsidRPr="005313E0">
              <w:t xml:space="preserve"> yang </w:t>
            </w:r>
            <w:proofErr w:type="spellStart"/>
            <w:r w:rsidRPr="005313E0">
              <w:t>memilik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otorita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timeline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ose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mbekala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li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ngumpula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lih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dang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lih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</w:tbl>
    <w:p w14:paraId="49FA0F73" w14:textId="77777777" w:rsidR="00A141B3" w:rsidRPr="005313E0" w:rsidRDefault="00A141B3" w:rsidP="00A141B3">
      <w:pPr>
        <w:spacing w:after="0" w:line="360" w:lineRule="auto"/>
      </w:pPr>
    </w:p>
    <w:p w14:paraId="3B98EC94" w14:textId="59A6C770" w:rsidR="00501560" w:rsidRPr="005313E0" w:rsidRDefault="00501560">
      <w:pPr>
        <w:pStyle w:val="Heading3"/>
        <w:numPr>
          <w:ilvl w:val="0"/>
          <w:numId w:val="29"/>
        </w:numPr>
        <w:ind w:hanging="720"/>
        <w:rPr>
          <w:rFonts w:ascii="Times New Roman" w:hAnsi="Times New Roman" w:cs="Times New Roman"/>
          <w:b/>
          <w:bCs/>
          <w:color w:val="000000" w:themeColor="text1"/>
        </w:rPr>
      </w:pPr>
      <w:bookmarkStart w:id="57" w:name="_Toc68545058"/>
      <w:bookmarkStart w:id="58" w:name="_Toc78230707"/>
      <w:bookmarkStart w:id="59" w:name="_Toc110248270"/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Defini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</w:t>
      </w:r>
      <w:bookmarkEnd w:id="57"/>
      <w:bookmarkEnd w:id="58"/>
      <w:bookmarkEnd w:id="59"/>
    </w:p>
    <w:p w14:paraId="16E291A4" w14:textId="56A2BFDC" w:rsidR="000842A5" w:rsidRPr="008067AB" w:rsidRDefault="00ED1F97" w:rsidP="008067AB">
      <w:pPr>
        <w:spacing w:after="0" w:line="360" w:lineRule="auto"/>
        <w:ind w:firstLine="720"/>
        <w:jc w:val="both"/>
      </w:pPr>
      <w:proofErr w:type="spellStart"/>
      <w:r w:rsidRPr="005313E0">
        <w:t>Definisi</w:t>
      </w:r>
      <w:proofErr w:type="spellEnd"/>
      <w:r w:rsidRPr="005313E0">
        <w:t xml:space="preserve"> use case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definisi</w:t>
      </w:r>
      <w:proofErr w:type="spellEnd"/>
      <w:r w:rsidRPr="005313E0">
        <w:t xml:space="preserve"> yang </w:t>
      </w:r>
      <w:proofErr w:type="spellStart"/>
      <w:r w:rsidRPr="005313E0">
        <w:t>menggambarkan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.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dibuat</w:t>
      </w:r>
      <w:proofErr w:type="spellEnd"/>
      <w:r w:rsidRPr="005313E0">
        <w:t xml:space="preserve"> </w:t>
      </w:r>
      <w:proofErr w:type="spellStart"/>
      <w:r w:rsidRPr="005313E0">
        <w:t>skenario</w:t>
      </w:r>
      <w:proofErr w:type="spellEnd"/>
      <w:r w:rsidRPr="005313E0">
        <w:t xml:space="preserve"> (flow of event) yang </w:t>
      </w:r>
      <w:proofErr w:type="spellStart"/>
      <w:r w:rsidRPr="005313E0">
        <w:t>menggambarkan</w:t>
      </w:r>
      <w:proofErr w:type="spellEnd"/>
      <w:r w:rsidRPr="005313E0">
        <w:t xml:space="preserve"> </w:t>
      </w:r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interaksi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etiap</w:t>
      </w:r>
      <w:proofErr w:type="spellEnd"/>
      <w:r w:rsidRPr="005313E0">
        <w:t xml:space="preserve"> use case </w:t>
      </w:r>
      <w:proofErr w:type="spellStart"/>
      <w:r w:rsidRPr="005313E0">
        <w:t>utama</w:t>
      </w:r>
      <w:proofErr w:type="spellEnd"/>
      <w:r w:rsidRPr="005313E0">
        <w:t xml:space="preserve">. Daftar dan </w:t>
      </w:r>
      <w:proofErr w:type="spellStart"/>
      <w:r w:rsidRPr="005313E0">
        <w:t>deskripsi</w:t>
      </w:r>
      <w:proofErr w:type="spellEnd"/>
      <w:r w:rsidRPr="005313E0">
        <w:t xml:space="preserve"> </w:t>
      </w:r>
      <w:proofErr w:type="spellStart"/>
      <w:r w:rsidRPr="005313E0">
        <w:t>singkat</w:t>
      </w:r>
      <w:proofErr w:type="spellEnd"/>
      <w:r w:rsidRPr="005313E0">
        <w:t xml:space="preserve"> use case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jelaskan</w:t>
      </w:r>
      <w:proofErr w:type="spellEnd"/>
      <w:r w:rsidRPr="005313E0">
        <w:t xml:space="preserve"> di </w:t>
      </w:r>
      <w:proofErr w:type="spellStart"/>
      <w:r w:rsidRPr="005313E0">
        <w:t>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>.</w:t>
      </w:r>
    </w:p>
    <w:p w14:paraId="2E21406D" w14:textId="1230F6A4" w:rsidR="008067AB" w:rsidRPr="008067AB" w:rsidRDefault="008067AB" w:rsidP="008067AB">
      <w:pPr>
        <w:rPr>
          <w:sz w:val="20"/>
          <w:szCs w:val="20"/>
        </w:rPr>
      </w:pPr>
      <w:bookmarkStart w:id="60" w:name="_Toc110239022"/>
      <w:proofErr w:type="spellStart"/>
      <w:r w:rsidRPr="008067AB">
        <w:rPr>
          <w:sz w:val="20"/>
          <w:szCs w:val="20"/>
        </w:rPr>
        <w:lastRenderedPageBreak/>
        <w:t>Tabel</w:t>
      </w:r>
      <w:proofErr w:type="spellEnd"/>
      <w:r w:rsidRPr="008067AB">
        <w:rPr>
          <w:sz w:val="20"/>
          <w:szCs w:val="20"/>
        </w:rPr>
        <w:t xml:space="preserve"> 2. </w:t>
      </w:r>
      <w:r w:rsidRPr="008067AB">
        <w:rPr>
          <w:sz w:val="20"/>
          <w:szCs w:val="20"/>
        </w:rPr>
        <w:fldChar w:fldCharType="begin"/>
      </w:r>
      <w:r w:rsidRPr="008067AB">
        <w:rPr>
          <w:sz w:val="20"/>
          <w:szCs w:val="20"/>
        </w:rPr>
        <w:instrText xml:space="preserve"> SEQ Tabel_2. \* ARABIC </w:instrText>
      </w:r>
      <w:r w:rsidRPr="008067A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3</w:t>
      </w:r>
      <w:r w:rsidRPr="008067AB">
        <w:rPr>
          <w:sz w:val="20"/>
          <w:szCs w:val="20"/>
        </w:rPr>
        <w:fldChar w:fldCharType="end"/>
      </w:r>
      <w:r w:rsidRPr="008067AB">
        <w:rPr>
          <w:sz w:val="20"/>
          <w:szCs w:val="20"/>
        </w:rPr>
        <w:t xml:space="preserve"> </w:t>
      </w:r>
      <w:proofErr w:type="spellStart"/>
      <w:r w:rsidRPr="008067AB">
        <w:rPr>
          <w:sz w:val="20"/>
          <w:szCs w:val="20"/>
        </w:rPr>
        <w:t>Definisi</w:t>
      </w:r>
      <w:proofErr w:type="spellEnd"/>
      <w:r w:rsidRPr="008067AB">
        <w:rPr>
          <w:sz w:val="20"/>
          <w:szCs w:val="20"/>
        </w:rPr>
        <w:t xml:space="preserve"> Use Case</w:t>
      </w:r>
      <w:bookmarkEnd w:id="6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2268"/>
        <w:gridCol w:w="5097"/>
      </w:tblGrid>
      <w:tr w:rsidR="00B56395" w:rsidRPr="005313E0" w14:paraId="1DCDEFA5" w14:textId="77777777" w:rsidTr="00AD58C4">
        <w:tc>
          <w:tcPr>
            <w:tcW w:w="562" w:type="dxa"/>
            <w:shd w:val="clear" w:color="auto" w:fill="BFBFBF" w:themeFill="background1" w:themeFillShade="BF"/>
          </w:tcPr>
          <w:p w14:paraId="54A15B9F" w14:textId="5A04299F" w:rsidR="00B56395" w:rsidRPr="005313E0" w:rsidRDefault="00B56395" w:rsidP="00AD58C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No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4D44D2A1" w14:textId="15DFC9CD" w:rsidR="00B56395" w:rsidRPr="005313E0" w:rsidRDefault="00B56395" w:rsidP="00AD58C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Use Case</w:t>
            </w:r>
          </w:p>
        </w:tc>
        <w:tc>
          <w:tcPr>
            <w:tcW w:w="5097" w:type="dxa"/>
            <w:shd w:val="clear" w:color="auto" w:fill="BFBFBF" w:themeFill="background1" w:themeFillShade="BF"/>
          </w:tcPr>
          <w:p w14:paraId="64514B98" w14:textId="0DC76712" w:rsidR="00B56395" w:rsidRPr="005313E0" w:rsidRDefault="00B56395" w:rsidP="00AD58C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</w:tr>
      <w:tr w:rsidR="00B56395" w:rsidRPr="005313E0" w14:paraId="1E9D4C29" w14:textId="77777777" w:rsidTr="00B56395">
        <w:tc>
          <w:tcPr>
            <w:tcW w:w="562" w:type="dxa"/>
          </w:tcPr>
          <w:p w14:paraId="006F563A" w14:textId="67D0F373" w:rsidR="00B56395" w:rsidRPr="005313E0" w:rsidRDefault="00B56395" w:rsidP="00F97497">
            <w:pPr>
              <w:spacing w:line="360" w:lineRule="auto"/>
              <w:rPr>
                <w:lang w:val="id-ID"/>
              </w:rPr>
            </w:pPr>
            <w:r w:rsidRPr="005313E0">
              <w:t>1</w:t>
            </w:r>
            <w:r w:rsidR="003817F1" w:rsidRPr="005313E0">
              <w:rPr>
                <w:lang w:val="id-ID"/>
              </w:rPr>
              <w:t>.</w:t>
            </w:r>
          </w:p>
        </w:tc>
        <w:tc>
          <w:tcPr>
            <w:tcW w:w="2268" w:type="dxa"/>
          </w:tcPr>
          <w:p w14:paraId="4A4B94E9" w14:textId="67FB934F" w:rsidR="00B56395" w:rsidRPr="005313E0" w:rsidRDefault="00B56395" w:rsidP="00F97497">
            <w:pPr>
              <w:spacing w:line="360" w:lineRule="auto"/>
            </w:pPr>
            <w:r w:rsidRPr="005313E0">
              <w:t>Login</w:t>
            </w:r>
          </w:p>
        </w:tc>
        <w:tc>
          <w:tcPr>
            <w:tcW w:w="5097" w:type="dxa"/>
          </w:tcPr>
          <w:p w14:paraId="509C7E12" w14:textId="4F52DEBC" w:rsidR="00B56395" w:rsidRPr="005313E0" w:rsidRDefault="00B56395" w:rsidP="00F97497">
            <w:pPr>
              <w:spacing w:line="360" w:lineRule="auto"/>
            </w:pPr>
            <w:r w:rsidRPr="005313E0">
              <w:t xml:space="preserve">Proses </w:t>
            </w:r>
            <w:proofErr w:type="spellStart"/>
            <w:r w:rsidRPr="005313E0">
              <w:t>terjadiny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verifikas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u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belum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as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stem</w:t>
            </w:r>
            <w:proofErr w:type="spellEnd"/>
          </w:p>
        </w:tc>
      </w:tr>
      <w:tr w:rsidR="003817F1" w:rsidRPr="005313E0" w14:paraId="25BFF1E9" w14:textId="77777777" w:rsidTr="00B56395">
        <w:tc>
          <w:tcPr>
            <w:tcW w:w="562" w:type="dxa"/>
          </w:tcPr>
          <w:p w14:paraId="2C9E7AF6" w14:textId="3613E32F" w:rsidR="003817F1" w:rsidRPr="005313E0" w:rsidRDefault="003817F1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2.</w:t>
            </w:r>
          </w:p>
        </w:tc>
        <w:tc>
          <w:tcPr>
            <w:tcW w:w="2268" w:type="dxa"/>
          </w:tcPr>
          <w:p w14:paraId="56DFE756" w14:textId="562F74F7" w:rsidR="003817F1" w:rsidRPr="005313E0" w:rsidRDefault="003817F1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Kelola User</w:t>
            </w:r>
          </w:p>
        </w:tc>
        <w:tc>
          <w:tcPr>
            <w:tcW w:w="5097" w:type="dxa"/>
          </w:tcPr>
          <w:p w14:paraId="66BAC261" w14:textId="636CCB8A" w:rsidR="003817F1" w:rsidRPr="005313E0" w:rsidRDefault="003817F1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 xml:space="preserve">Proses menambah, mengubah, dan menghapus data pengguna oleh </w:t>
            </w:r>
            <w:proofErr w:type="spellStart"/>
            <w:r w:rsidR="00A01750" w:rsidRPr="005313E0">
              <w:rPr>
                <w:lang w:val="en-US"/>
              </w:rPr>
              <w:t>koordinator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B56395" w:rsidRPr="005313E0" w14:paraId="5963C343" w14:textId="77777777" w:rsidTr="00B56395">
        <w:tc>
          <w:tcPr>
            <w:tcW w:w="562" w:type="dxa"/>
          </w:tcPr>
          <w:p w14:paraId="137F8FA6" w14:textId="29783FAA" w:rsidR="00B56395" w:rsidRPr="005313E0" w:rsidRDefault="00BD3875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3</w:t>
            </w:r>
            <w:r w:rsidR="003817F1" w:rsidRPr="005313E0">
              <w:rPr>
                <w:lang w:val="id-ID"/>
              </w:rPr>
              <w:t>.</w:t>
            </w:r>
          </w:p>
        </w:tc>
        <w:tc>
          <w:tcPr>
            <w:tcW w:w="2268" w:type="dxa"/>
          </w:tcPr>
          <w:p w14:paraId="1FB6831C" w14:textId="6E96B5DD" w:rsidR="00B56395" w:rsidRPr="005313E0" w:rsidRDefault="0041667B" w:rsidP="00F97497">
            <w:pPr>
              <w:spacing w:line="360" w:lineRule="auto"/>
            </w:pPr>
            <w:r w:rsidRPr="005313E0">
              <w:rPr>
                <w:lang w:val="id-ID"/>
              </w:rPr>
              <w:t xml:space="preserve">Kelola </w:t>
            </w:r>
            <w:r w:rsidR="00A01750" w:rsidRPr="005313E0">
              <w:rPr>
                <w:lang w:val="en-US"/>
              </w:rPr>
              <w:t>Timeline</w:t>
            </w:r>
            <w:r w:rsidR="00B56395" w:rsidRPr="005313E0">
              <w:t xml:space="preserve"> </w:t>
            </w:r>
          </w:p>
        </w:tc>
        <w:tc>
          <w:tcPr>
            <w:tcW w:w="5097" w:type="dxa"/>
          </w:tcPr>
          <w:p w14:paraId="37D09EAA" w14:textId="505239B3" w:rsidR="00B56395" w:rsidRPr="005313E0" w:rsidRDefault="00A01750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 xml:space="preserve">Proses menambah, mengubah, data </w:t>
            </w:r>
            <w:r w:rsidRPr="005313E0">
              <w:rPr>
                <w:lang w:val="en-US"/>
              </w:rPr>
              <w:t>timeline</w:t>
            </w:r>
            <w:r w:rsidRPr="005313E0">
              <w:rPr>
                <w:lang w:val="id-ID"/>
              </w:rPr>
              <w:t xml:space="preserve"> oleh </w:t>
            </w:r>
            <w:proofErr w:type="spellStart"/>
            <w:r w:rsidRPr="005313E0">
              <w:rPr>
                <w:lang w:val="en-US"/>
              </w:rPr>
              <w:t>koordinator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B56395" w:rsidRPr="005313E0" w14:paraId="6917EA35" w14:textId="77777777" w:rsidTr="00B56395">
        <w:tc>
          <w:tcPr>
            <w:tcW w:w="562" w:type="dxa"/>
          </w:tcPr>
          <w:p w14:paraId="6346C392" w14:textId="7D5FF37F" w:rsidR="00B56395" w:rsidRPr="005313E0" w:rsidRDefault="00BD3875" w:rsidP="00F97497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4</w:t>
            </w:r>
            <w:r w:rsidR="003817F1" w:rsidRPr="005313E0">
              <w:rPr>
                <w:lang w:val="id-ID"/>
              </w:rPr>
              <w:t>.</w:t>
            </w:r>
          </w:p>
        </w:tc>
        <w:tc>
          <w:tcPr>
            <w:tcW w:w="2268" w:type="dxa"/>
          </w:tcPr>
          <w:p w14:paraId="2CC996E6" w14:textId="67756837" w:rsidR="00B56395" w:rsidRPr="005313E0" w:rsidRDefault="0041667B" w:rsidP="00F9749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Kelola</w:t>
            </w:r>
            <w:r w:rsidR="00B56395" w:rsidRPr="005313E0">
              <w:t xml:space="preserve"> </w:t>
            </w:r>
            <w:r w:rsidR="00A01750" w:rsidRPr="005313E0">
              <w:t>Data</w:t>
            </w:r>
          </w:p>
        </w:tc>
        <w:tc>
          <w:tcPr>
            <w:tcW w:w="5097" w:type="dxa"/>
          </w:tcPr>
          <w:p w14:paraId="4CAECDBF" w14:textId="4D444D31" w:rsidR="00B56395" w:rsidRPr="005313E0" w:rsidRDefault="00A01750" w:rsidP="00F9749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Proses menambah</w:t>
            </w:r>
            <w:r w:rsidRPr="005313E0">
              <w:rPr>
                <w:lang w:val="en-US"/>
              </w:rPr>
              <w:t xml:space="preserve"> data </w:t>
            </w:r>
            <w:proofErr w:type="spellStart"/>
            <w:r w:rsidRPr="005313E0">
              <w:rPr>
                <w:lang w:val="en-US"/>
              </w:rPr>
              <w:t>Dosen,Mahasiswa,Penguji</w:t>
            </w:r>
            <w:proofErr w:type="spellEnd"/>
            <w:r w:rsidRPr="005313E0">
              <w:rPr>
                <w:lang w:val="id-ID"/>
              </w:rPr>
              <w:t>, mengubah</w:t>
            </w:r>
            <w:r w:rsidRPr="005313E0">
              <w:rPr>
                <w:lang w:val="en-US"/>
              </w:rPr>
              <w:t xml:space="preserve"> data </w:t>
            </w:r>
            <w:proofErr w:type="spellStart"/>
            <w:r w:rsidRPr="005313E0">
              <w:rPr>
                <w:lang w:val="en-US"/>
              </w:rPr>
              <w:t>Dosen,Mahasiswa,Penguji</w:t>
            </w:r>
            <w:proofErr w:type="spellEnd"/>
            <w:r w:rsidR="00BD3875" w:rsidRPr="005313E0">
              <w:rPr>
                <w:lang w:val="en-US"/>
              </w:rPr>
              <w:t>.</w:t>
            </w:r>
          </w:p>
        </w:tc>
      </w:tr>
      <w:tr w:rsidR="00A01750" w:rsidRPr="005313E0" w14:paraId="1E5C6192" w14:textId="77777777" w:rsidTr="00B56395">
        <w:tc>
          <w:tcPr>
            <w:tcW w:w="562" w:type="dxa"/>
          </w:tcPr>
          <w:p w14:paraId="5580DA94" w14:textId="4A73DA3E" w:rsidR="00A01750" w:rsidRPr="005313E0" w:rsidRDefault="00BD3875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5</w:t>
            </w:r>
            <w:r w:rsidR="00A01750" w:rsidRPr="005313E0">
              <w:rPr>
                <w:lang w:val="id-ID"/>
              </w:rPr>
              <w:t>.</w:t>
            </w:r>
          </w:p>
        </w:tc>
        <w:tc>
          <w:tcPr>
            <w:tcW w:w="2268" w:type="dxa"/>
          </w:tcPr>
          <w:p w14:paraId="4B4E4C1D" w14:textId="042D0084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Kelola</w:t>
            </w:r>
            <w:r w:rsidRPr="005313E0">
              <w:t xml:space="preserve"> Plotting </w:t>
            </w:r>
            <w:proofErr w:type="spellStart"/>
            <w:r w:rsidRPr="005313E0">
              <w:t>Pembimbing</w:t>
            </w:r>
            <w:proofErr w:type="spellEnd"/>
          </w:p>
        </w:tc>
        <w:tc>
          <w:tcPr>
            <w:tcW w:w="5097" w:type="dxa"/>
          </w:tcPr>
          <w:p w14:paraId="15CAC10A" w14:textId="3DF1DD26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Proses menambah, mengubah</w:t>
            </w:r>
            <w:r w:rsidR="00BD3875" w:rsidRPr="005313E0">
              <w:rPr>
                <w:lang w:val="en-US"/>
              </w:rPr>
              <w:t xml:space="preserve"> </w:t>
            </w:r>
            <w:r w:rsidRPr="005313E0">
              <w:rPr>
                <w:lang w:val="id-ID"/>
              </w:rPr>
              <w:t xml:space="preserve"> data </w:t>
            </w:r>
            <w:r w:rsidR="00BD3875" w:rsidRPr="005313E0">
              <w:rPr>
                <w:lang w:val="id-ID"/>
              </w:rPr>
              <w:t>plo</w:t>
            </w:r>
            <w:proofErr w:type="spellStart"/>
            <w:r w:rsidR="00BD3875" w:rsidRPr="005313E0">
              <w:rPr>
                <w:lang w:val="en-US"/>
              </w:rPr>
              <w:t>tting</w:t>
            </w:r>
            <w:proofErr w:type="spellEnd"/>
            <w:r w:rsidR="00BD3875" w:rsidRPr="005313E0">
              <w:rPr>
                <w:lang w:val="en-US"/>
              </w:rPr>
              <w:t xml:space="preserve"> </w:t>
            </w:r>
            <w:proofErr w:type="spellStart"/>
            <w:r w:rsidR="00BD3875" w:rsidRPr="005313E0">
              <w:rPr>
                <w:lang w:val="en-US"/>
              </w:rPr>
              <w:t>pembimbing</w:t>
            </w:r>
            <w:proofErr w:type="spellEnd"/>
            <w:r w:rsidRPr="005313E0">
              <w:rPr>
                <w:lang w:val="id-ID"/>
              </w:rPr>
              <w:t xml:space="preserve"> oleh </w:t>
            </w:r>
            <w:proofErr w:type="spellStart"/>
            <w:r w:rsidRPr="005313E0">
              <w:rPr>
                <w:lang w:val="en-US"/>
              </w:rPr>
              <w:t>koordinator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A01750" w:rsidRPr="005313E0" w14:paraId="47D0FE89" w14:textId="77777777" w:rsidTr="00B56395">
        <w:tc>
          <w:tcPr>
            <w:tcW w:w="562" w:type="dxa"/>
          </w:tcPr>
          <w:p w14:paraId="5917D5B6" w14:textId="5F49153D" w:rsidR="00A01750" w:rsidRPr="005313E0" w:rsidRDefault="00BD3875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="00A01750" w:rsidRPr="005313E0">
              <w:rPr>
                <w:lang w:val="id-ID"/>
              </w:rPr>
              <w:t>.</w:t>
            </w:r>
          </w:p>
        </w:tc>
        <w:tc>
          <w:tcPr>
            <w:tcW w:w="2268" w:type="dxa"/>
          </w:tcPr>
          <w:p w14:paraId="026E7F63" w14:textId="154EE7BB" w:rsidR="00A01750" w:rsidRPr="005313E0" w:rsidRDefault="00A01750" w:rsidP="00A01750">
            <w:pPr>
              <w:spacing w:line="360" w:lineRule="auto"/>
            </w:pPr>
            <w:proofErr w:type="spellStart"/>
            <w:r w:rsidRPr="005313E0">
              <w:t>Pembekalan</w:t>
            </w:r>
            <w:proofErr w:type="spellEnd"/>
          </w:p>
        </w:tc>
        <w:tc>
          <w:tcPr>
            <w:tcW w:w="5097" w:type="dxa"/>
          </w:tcPr>
          <w:p w14:paraId="6419AB64" w14:textId="7037566E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Proses menambah, mengubah</w:t>
            </w:r>
            <w:r w:rsidR="00BD3875" w:rsidRPr="005313E0">
              <w:rPr>
                <w:lang w:val="en-US"/>
              </w:rPr>
              <w:t xml:space="preserve"> </w:t>
            </w:r>
            <w:r w:rsidRPr="005313E0">
              <w:rPr>
                <w:lang w:val="id-ID"/>
              </w:rPr>
              <w:t xml:space="preserve">data pembekalan oleh </w:t>
            </w:r>
            <w:proofErr w:type="spellStart"/>
            <w:r w:rsidRPr="005313E0">
              <w:rPr>
                <w:lang w:val="en-US"/>
              </w:rPr>
              <w:t>koordinator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A01750" w:rsidRPr="005313E0" w14:paraId="487E1B2D" w14:textId="77777777" w:rsidTr="00B56395">
        <w:tc>
          <w:tcPr>
            <w:tcW w:w="562" w:type="dxa"/>
          </w:tcPr>
          <w:p w14:paraId="37C1AB22" w14:textId="5ECC6B48" w:rsidR="00A01750" w:rsidRPr="005313E0" w:rsidRDefault="00A01750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8.</w:t>
            </w:r>
          </w:p>
        </w:tc>
        <w:tc>
          <w:tcPr>
            <w:tcW w:w="2268" w:type="dxa"/>
          </w:tcPr>
          <w:p w14:paraId="1BCEF745" w14:textId="5F3CF042" w:rsidR="00A01750" w:rsidRPr="005313E0" w:rsidRDefault="00A01750" w:rsidP="00A01750">
            <w:pPr>
              <w:spacing w:line="360" w:lineRule="auto"/>
            </w:pPr>
            <w:proofErr w:type="spellStart"/>
            <w:r w:rsidRPr="005313E0">
              <w:t>Bimbingan</w:t>
            </w:r>
            <w:proofErr w:type="spellEnd"/>
          </w:p>
        </w:tc>
        <w:tc>
          <w:tcPr>
            <w:tcW w:w="5097" w:type="dxa"/>
          </w:tcPr>
          <w:p w14:paraId="6DF0C338" w14:textId="00A7B5E8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 xml:space="preserve">Proses menambah, </w:t>
            </w:r>
            <w:r w:rsidRPr="005313E0">
              <w:rPr>
                <w:lang w:val="en-US"/>
              </w:rPr>
              <w:t xml:space="preserve">dan </w:t>
            </w:r>
            <w:r w:rsidRPr="005313E0">
              <w:rPr>
                <w:lang w:val="id-ID"/>
              </w:rPr>
              <w:t>mengubah data bimbinga</w:t>
            </w:r>
            <w:r w:rsidRPr="005313E0">
              <w:rPr>
                <w:lang w:val="en-US"/>
              </w:rPr>
              <w:t>n</w:t>
            </w:r>
            <w:r w:rsidRPr="005313E0">
              <w:rPr>
                <w:lang w:val="id-ID"/>
              </w:rPr>
              <w:t xml:space="preserve"> oleh Mahasiswa dan Dosen.</w:t>
            </w:r>
          </w:p>
        </w:tc>
      </w:tr>
      <w:tr w:rsidR="00A01750" w:rsidRPr="005313E0" w14:paraId="44B920CB" w14:textId="77777777" w:rsidTr="00B56395">
        <w:tc>
          <w:tcPr>
            <w:tcW w:w="562" w:type="dxa"/>
          </w:tcPr>
          <w:p w14:paraId="28E5737A" w14:textId="145CDAF0" w:rsidR="00A01750" w:rsidRPr="005313E0" w:rsidRDefault="00A01750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9.</w:t>
            </w:r>
          </w:p>
        </w:tc>
        <w:tc>
          <w:tcPr>
            <w:tcW w:w="2268" w:type="dxa"/>
          </w:tcPr>
          <w:p w14:paraId="058BD8E7" w14:textId="5B2A9080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Kelola</w:t>
            </w:r>
            <w:r w:rsidRPr="005313E0">
              <w:t xml:space="preserve"> </w:t>
            </w:r>
            <w:proofErr w:type="spellStart"/>
            <w:r w:rsidRPr="005313E0">
              <w:t>Pengumpulan</w:t>
            </w:r>
            <w:proofErr w:type="spellEnd"/>
          </w:p>
        </w:tc>
        <w:tc>
          <w:tcPr>
            <w:tcW w:w="5097" w:type="dxa"/>
          </w:tcPr>
          <w:p w14:paraId="610CD7A1" w14:textId="5AD49729" w:rsidR="00A01750" w:rsidRPr="005313E0" w:rsidRDefault="00A01750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Proses menambah dan me</w:t>
            </w:r>
            <w:r w:rsidRPr="005313E0">
              <w:rPr>
                <w:lang w:val="en-US"/>
              </w:rPr>
              <w:t>download</w:t>
            </w:r>
            <w:r w:rsidRPr="005313E0">
              <w:rPr>
                <w:lang w:val="id-ID"/>
              </w:rPr>
              <w:t xml:space="preserve"> data pengumpul</w:t>
            </w:r>
            <w:r w:rsidRPr="005313E0">
              <w:rPr>
                <w:lang w:val="en-US"/>
              </w:rPr>
              <w:t>an.</w:t>
            </w:r>
          </w:p>
        </w:tc>
      </w:tr>
      <w:tr w:rsidR="00A01750" w:rsidRPr="005313E0" w14:paraId="762970C8" w14:textId="77777777" w:rsidTr="00B56395">
        <w:tc>
          <w:tcPr>
            <w:tcW w:w="562" w:type="dxa"/>
          </w:tcPr>
          <w:p w14:paraId="00946076" w14:textId="53EA92E7" w:rsidR="00A01750" w:rsidRPr="005313E0" w:rsidRDefault="00A01750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10.</w:t>
            </w:r>
          </w:p>
        </w:tc>
        <w:tc>
          <w:tcPr>
            <w:tcW w:w="2268" w:type="dxa"/>
          </w:tcPr>
          <w:p w14:paraId="57453514" w14:textId="23E0464A" w:rsidR="00A01750" w:rsidRPr="005313E0" w:rsidRDefault="00A01750" w:rsidP="00A01750">
            <w:pPr>
              <w:spacing w:line="360" w:lineRule="auto"/>
            </w:pPr>
            <w:r w:rsidRPr="005313E0">
              <w:t xml:space="preserve">Kelola </w:t>
            </w:r>
            <w:proofErr w:type="spellStart"/>
            <w:r w:rsidRPr="005313E0">
              <w:t>Sidang</w:t>
            </w:r>
            <w:proofErr w:type="spellEnd"/>
          </w:p>
        </w:tc>
        <w:tc>
          <w:tcPr>
            <w:tcW w:w="5097" w:type="dxa"/>
          </w:tcPr>
          <w:p w14:paraId="15123289" w14:textId="10A862C7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Proses menambah</w:t>
            </w:r>
            <w:r w:rsidRPr="005313E0">
              <w:rPr>
                <w:lang w:val="en-US"/>
              </w:rPr>
              <w:t xml:space="preserve"> dan </w:t>
            </w:r>
            <w:proofErr w:type="spellStart"/>
            <w:r w:rsidRPr="005313E0">
              <w:rPr>
                <w:lang w:val="en-US"/>
              </w:rPr>
              <w:t>mendownload</w:t>
            </w:r>
            <w:proofErr w:type="spellEnd"/>
            <w:r w:rsidRPr="005313E0">
              <w:rPr>
                <w:lang w:val="en-US"/>
              </w:rPr>
              <w:t xml:space="preserve"> </w:t>
            </w:r>
            <w:r w:rsidRPr="005313E0">
              <w:rPr>
                <w:lang w:val="id-ID"/>
              </w:rPr>
              <w:t>data s</w:t>
            </w:r>
            <w:proofErr w:type="spellStart"/>
            <w:r w:rsidRPr="005313E0">
              <w:rPr>
                <w:lang w:val="en-US"/>
              </w:rPr>
              <w:t>idang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A01750" w:rsidRPr="005313E0" w14:paraId="37BF154C" w14:textId="77777777" w:rsidTr="00B56395">
        <w:tc>
          <w:tcPr>
            <w:tcW w:w="562" w:type="dxa"/>
          </w:tcPr>
          <w:p w14:paraId="238010EE" w14:textId="58337B12" w:rsidR="00A01750" w:rsidRPr="005313E0" w:rsidRDefault="00A01750" w:rsidP="00A0175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11.</w:t>
            </w:r>
          </w:p>
        </w:tc>
        <w:tc>
          <w:tcPr>
            <w:tcW w:w="2268" w:type="dxa"/>
          </w:tcPr>
          <w:p w14:paraId="03162D44" w14:textId="28CD35D3" w:rsidR="00A01750" w:rsidRPr="005313E0" w:rsidRDefault="00A01750" w:rsidP="00A01750">
            <w:pPr>
              <w:spacing w:line="360" w:lineRule="auto"/>
            </w:pPr>
            <w:proofErr w:type="spellStart"/>
            <w:r w:rsidRPr="005313E0">
              <w:t>Dokumen</w:t>
            </w:r>
            <w:proofErr w:type="spellEnd"/>
            <w:r w:rsidRPr="005313E0">
              <w:t xml:space="preserve"> Akhir</w:t>
            </w:r>
          </w:p>
        </w:tc>
        <w:tc>
          <w:tcPr>
            <w:tcW w:w="5097" w:type="dxa"/>
          </w:tcPr>
          <w:p w14:paraId="04D34307" w14:textId="3CB0E98B" w:rsidR="00A01750" w:rsidRPr="005313E0" w:rsidRDefault="00A01750" w:rsidP="00A0175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 xml:space="preserve">Proses menambah, </w:t>
            </w:r>
            <w:r w:rsidRPr="005313E0">
              <w:rPr>
                <w:lang w:val="en-US"/>
              </w:rPr>
              <w:t xml:space="preserve">dan </w:t>
            </w:r>
            <w:proofErr w:type="spellStart"/>
            <w:r w:rsidRPr="005313E0">
              <w:rPr>
                <w:lang w:val="en-US"/>
              </w:rPr>
              <w:t>mendownload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dokumen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akhir</w:t>
            </w:r>
            <w:proofErr w:type="spellEnd"/>
            <w:r w:rsidRPr="005313E0">
              <w:rPr>
                <w:lang w:val="id-ID"/>
              </w:rPr>
              <w:t>.</w:t>
            </w:r>
          </w:p>
        </w:tc>
      </w:tr>
      <w:tr w:rsidR="00A01750" w:rsidRPr="005313E0" w14:paraId="5889E0AD" w14:textId="77777777" w:rsidTr="00B56395">
        <w:tc>
          <w:tcPr>
            <w:tcW w:w="562" w:type="dxa"/>
          </w:tcPr>
          <w:p w14:paraId="480DE345" w14:textId="2985418C" w:rsidR="00A01750" w:rsidRPr="005313E0" w:rsidRDefault="00A01750" w:rsidP="00A01750">
            <w:pPr>
              <w:spacing w:line="360" w:lineRule="auto"/>
              <w:rPr>
                <w:lang w:val="en-US"/>
              </w:rPr>
            </w:pPr>
            <w:r w:rsidRPr="005313E0">
              <w:t>1</w:t>
            </w:r>
            <w:r w:rsidRPr="005313E0">
              <w:rPr>
                <w:lang w:val="en-US"/>
              </w:rPr>
              <w:t>2.</w:t>
            </w:r>
          </w:p>
        </w:tc>
        <w:tc>
          <w:tcPr>
            <w:tcW w:w="2268" w:type="dxa"/>
          </w:tcPr>
          <w:p w14:paraId="57D4B52B" w14:textId="3C58A592" w:rsidR="00A01750" w:rsidRPr="005313E0" w:rsidRDefault="00A01750" w:rsidP="00A01750">
            <w:pPr>
              <w:spacing w:line="360" w:lineRule="auto"/>
            </w:pPr>
            <w:r w:rsidRPr="005313E0">
              <w:rPr>
                <w:lang w:val="id-ID"/>
              </w:rPr>
              <w:t>L</w:t>
            </w:r>
            <w:proofErr w:type="spellStart"/>
            <w:r w:rsidRPr="005313E0">
              <w:t>ogout</w:t>
            </w:r>
            <w:proofErr w:type="spellEnd"/>
          </w:p>
        </w:tc>
        <w:tc>
          <w:tcPr>
            <w:tcW w:w="5097" w:type="dxa"/>
          </w:tcPr>
          <w:p w14:paraId="16370A11" w14:textId="00434660" w:rsidR="00A01750" w:rsidRPr="005313E0" w:rsidRDefault="00A01750" w:rsidP="00A01750">
            <w:pPr>
              <w:spacing w:line="360" w:lineRule="auto"/>
            </w:pPr>
            <w:r w:rsidRPr="005313E0">
              <w:t xml:space="preserve">Proses </w:t>
            </w:r>
            <w:proofErr w:type="spellStart"/>
            <w:r w:rsidRPr="005313E0">
              <w:t>menghancur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si</w:t>
            </w:r>
            <w:proofErr w:type="spellEnd"/>
            <w:r w:rsidRPr="005313E0">
              <w:t xml:space="preserve"> login.</w:t>
            </w:r>
          </w:p>
        </w:tc>
      </w:tr>
    </w:tbl>
    <w:p w14:paraId="2F3D9B19" w14:textId="77777777" w:rsidR="00ED1F97" w:rsidRPr="005313E0" w:rsidRDefault="00ED1F97" w:rsidP="00F97497">
      <w:pPr>
        <w:spacing w:after="0" w:line="360" w:lineRule="auto"/>
      </w:pPr>
    </w:p>
    <w:p w14:paraId="64A9857A" w14:textId="06741FEF" w:rsidR="00501560" w:rsidRPr="005313E0" w:rsidRDefault="00501560">
      <w:pPr>
        <w:pStyle w:val="Heading3"/>
        <w:numPr>
          <w:ilvl w:val="0"/>
          <w:numId w:val="29"/>
        </w:numPr>
        <w:spacing w:before="0" w:line="360" w:lineRule="auto"/>
        <w:ind w:left="426" w:hanging="426"/>
        <w:rPr>
          <w:rFonts w:ascii="Times New Roman" w:hAnsi="Times New Roman" w:cs="Times New Roman"/>
          <w:b/>
          <w:bCs/>
          <w:color w:val="000000" w:themeColor="text1"/>
        </w:rPr>
      </w:pPr>
      <w:bookmarkStart w:id="61" w:name="_Toc68545059"/>
      <w:bookmarkStart w:id="62" w:name="_Toc78230708"/>
      <w:bookmarkStart w:id="63" w:name="_Toc110248271"/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Skenario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</w:t>
      </w:r>
      <w:bookmarkEnd w:id="61"/>
      <w:bookmarkEnd w:id="62"/>
      <w:bookmarkEnd w:id="63"/>
    </w:p>
    <w:p w14:paraId="3F90EFFB" w14:textId="3E61D52E" w:rsidR="006C15CA" w:rsidRDefault="00981E7F" w:rsidP="008067AB">
      <w:pPr>
        <w:spacing w:after="0" w:line="360" w:lineRule="auto"/>
        <w:ind w:firstLine="720"/>
      </w:pPr>
      <w:proofErr w:type="spellStart"/>
      <w:r w:rsidRPr="005313E0">
        <w:t>Skenario</w:t>
      </w:r>
      <w:proofErr w:type="spellEnd"/>
      <w:r w:rsidRPr="005313E0">
        <w:t xml:space="preserve"> </w:t>
      </w:r>
      <w:r w:rsidRPr="005313E0">
        <w:rPr>
          <w:i/>
          <w:iCs/>
        </w:rPr>
        <w:t xml:space="preserve">(flow of event) </w:t>
      </w:r>
      <w:proofErr w:type="spellStart"/>
      <w:r w:rsidRPr="005313E0">
        <w:t>untuk</w:t>
      </w:r>
      <w:proofErr w:type="spellEnd"/>
      <w:r w:rsidRPr="005313E0">
        <w:t xml:space="preserve"> masing-masing </w:t>
      </w:r>
      <w:r w:rsidRPr="005313E0">
        <w:rPr>
          <w:i/>
          <w:iCs/>
        </w:rPr>
        <w:t xml:space="preserve">use case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surat</w:t>
      </w:r>
      <w:proofErr w:type="spellEnd"/>
      <w:r w:rsidRPr="005313E0">
        <w:t xml:space="preserve"> internal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4A3C13B6" w14:textId="7DCD0A53" w:rsidR="008067AB" w:rsidRDefault="008067AB" w:rsidP="008067AB">
      <w:pPr>
        <w:spacing w:after="0" w:line="360" w:lineRule="auto"/>
        <w:ind w:firstLine="720"/>
      </w:pPr>
    </w:p>
    <w:p w14:paraId="3E1210DB" w14:textId="561D8164" w:rsidR="008067AB" w:rsidRDefault="008067AB" w:rsidP="008067AB">
      <w:pPr>
        <w:spacing w:after="0" w:line="360" w:lineRule="auto"/>
        <w:ind w:firstLine="720"/>
      </w:pPr>
    </w:p>
    <w:p w14:paraId="44F9BF61" w14:textId="3C2FD537" w:rsidR="008067AB" w:rsidRDefault="008067AB" w:rsidP="008067AB">
      <w:pPr>
        <w:spacing w:after="0" w:line="360" w:lineRule="auto"/>
        <w:ind w:firstLine="720"/>
      </w:pPr>
    </w:p>
    <w:p w14:paraId="121364D1" w14:textId="0D0F647F" w:rsidR="008067AB" w:rsidRDefault="008067AB" w:rsidP="008067AB">
      <w:pPr>
        <w:spacing w:after="0" w:line="360" w:lineRule="auto"/>
        <w:ind w:firstLine="720"/>
      </w:pPr>
    </w:p>
    <w:p w14:paraId="228F02F4" w14:textId="77777777" w:rsidR="008067AB" w:rsidRPr="005313E0" w:rsidRDefault="008067AB" w:rsidP="008067AB">
      <w:pPr>
        <w:spacing w:after="0" w:line="360" w:lineRule="auto"/>
        <w:ind w:firstLine="720"/>
      </w:pPr>
    </w:p>
    <w:p w14:paraId="46024B9D" w14:textId="12E82CF3" w:rsidR="00EB6901" w:rsidRPr="00B779AB" w:rsidRDefault="000842A5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</w:rPr>
      </w:pPr>
      <w:bookmarkStart w:id="64" w:name="_Toc110248272"/>
      <w:proofErr w:type="spellStart"/>
      <w:r w:rsidRPr="00B779AB">
        <w:rPr>
          <w:b/>
          <w:bCs/>
        </w:rPr>
        <w:lastRenderedPageBreak/>
        <w:t>Skenario</w:t>
      </w:r>
      <w:proofErr w:type="spellEnd"/>
      <w:r w:rsidRPr="00B779AB">
        <w:rPr>
          <w:b/>
          <w:bCs/>
        </w:rPr>
        <w:t xml:space="preserve"> Use Case Login</w:t>
      </w:r>
      <w:bookmarkEnd w:id="64"/>
    </w:p>
    <w:p w14:paraId="136C3522" w14:textId="66595D86" w:rsidR="008067AB" w:rsidRPr="008067AB" w:rsidRDefault="008067AB" w:rsidP="008067AB">
      <w:pPr>
        <w:rPr>
          <w:sz w:val="20"/>
          <w:szCs w:val="20"/>
        </w:rPr>
      </w:pPr>
      <w:bookmarkStart w:id="65" w:name="_Toc110239023"/>
      <w:proofErr w:type="spellStart"/>
      <w:r w:rsidRPr="008067AB">
        <w:rPr>
          <w:sz w:val="20"/>
          <w:szCs w:val="20"/>
        </w:rPr>
        <w:t>Tabel</w:t>
      </w:r>
      <w:proofErr w:type="spellEnd"/>
      <w:r w:rsidRPr="008067AB">
        <w:rPr>
          <w:sz w:val="20"/>
          <w:szCs w:val="20"/>
        </w:rPr>
        <w:t xml:space="preserve"> 2. </w:t>
      </w:r>
      <w:r w:rsidRPr="008067AB">
        <w:rPr>
          <w:sz w:val="20"/>
          <w:szCs w:val="20"/>
        </w:rPr>
        <w:fldChar w:fldCharType="begin"/>
      </w:r>
      <w:r w:rsidRPr="008067AB">
        <w:rPr>
          <w:sz w:val="20"/>
          <w:szCs w:val="20"/>
        </w:rPr>
        <w:instrText xml:space="preserve"> SEQ Tabel_2. \* ARABIC </w:instrText>
      </w:r>
      <w:r w:rsidRPr="008067A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4</w:t>
      </w:r>
      <w:r w:rsidRPr="008067AB">
        <w:rPr>
          <w:sz w:val="20"/>
          <w:szCs w:val="20"/>
        </w:rPr>
        <w:fldChar w:fldCharType="end"/>
      </w:r>
      <w:r w:rsidRPr="008067AB">
        <w:rPr>
          <w:sz w:val="20"/>
          <w:szCs w:val="20"/>
        </w:rPr>
        <w:t xml:space="preserve">  </w:t>
      </w:r>
      <w:proofErr w:type="spellStart"/>
      <w:r w:rsidRPr="008067AB">
        <w:rPr>
          <w:sz w:val="20"/>
          <w:szCs w:val="20"/>
        </w:rPr>
        <w:t>Skenario</w:t>
      </w:r>
      <w:proofErr w:type="spellEnd"/>
      <w:r w:rsidRPr="008067AB">
        <w:rPr>
          <w:sz w:val="20"/>
          <w:szCs w:val="20"/>
        </w:rPr>
        <w:t xml:space="preserve"> Use Case Login</w:t>
      </w:r>
      <w:bookmarkEnd w:id="65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4"/>
        <w:gridCol w:w="3964"/>
      </w:tblGrid>
      <w:tr w:rsidR="00CB0576" w:rsidRPr="005313E0" w14:paraId="2B2F8B77" w14:textId="77777777" w:rsidTr="00CB0576">
        <w:tc>
          <w:tcPr>
            <w:tcW w:w="2397" w:type="dxa"/>
          </w:tcPr>
          <w:p w14:paraId="6162B07D" w14:textId="5DFC9F7B" w:rsidR="00CB0576" w:rsidRPr="005313E0" w:rsidRDefault="00CB0576" w:rsidP="00981E7F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22199D01" w14:textId="0439D4A9" w:rsidR="00CB0576" w:rsidRPr="005313E0" w:rsidRDefault="00CB0576" w:rsidP="00981E7F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BA8F0ED" w14:textId="1D955C40" w:rsidR="00CB0576" w:rsidRPr="005313E0" w:rsidRDefault="00C23EF7" w:rsidP="00981E7F">
            <w:pPr>
              <w:spacing w:line="360" w:lineRule="auto"/>
            </w:pPr>
            <w:r w:rsidRPr="005313E0">
              <w:t xml:space="preserve">Koordinator, </w:t>
            </w:r>
            <w:proofErr w:type="spellStart"/>
            <w:r w:rsidRPr="005313E0">
              <w:t>Dose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Staf Prodi, </w:t>
            </w: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</w:p>
        </w:tc>
      </w:tr>
      <w:tr w:rsidR="00CB0576" w:rsidRPr="005313E0" w14:paraId="588FFC47" w14:textId="77777777" w:rsidTr="00CB0576">
        <w:tc>
          <w:tcPr>
            <w:tcW w:w="2397" w:type="dxa"/>
          </w:tcPr>
          <w:p w14:paraId="38F187EC" w14:textId="5C42D2C4" w:rsidR="00CB0576" w:rsidRPr="005313E0" w:rsidRDefault="00CB0576" w:rsidP="00981E7F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24F82A99" w14:textId="39A0192F" w:rsidR="00CB0576" w:rsidRPr="005313E0" w:rsidRDefault="00CB0576" w:rsidP="00981E7F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5F86FC75" w14:textId="12D82966" w:rsidR="00CB0576" w:rsidRPr="005313E0" w:rsidRDefault="00C23EF7" w:rsidP="00981E7F">
            <w:pPr>
              <w:spacing w:line="360" w:lineRule="auto"/>
            </w:pPr>
            <w:r w:rsidRPr="005313E0">
              <w:t xml:space="preserve">Koordinator, </w:t>
            </w:r>
            <w:proofErr w:type="spellStart"/>
            <w:r w:rsidRPr="005313E0">
              <w:t>Dose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Staf Prodi, </w:t>
            </w: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  <w:r w:rsidRPr="005313E0">
              <w:t xml:space="preserve"> </w:t>
            </w:r>
            <w:proofErr w:type="spellStart"/>
            <w:r w:rsidR="00EB6901" w:rsidRPr="005313E0">
              <w:t>memiliki</w:t>
            </w:r>
            <w:proofErr w:type="spellEnd"/>
            <w:r w:rsidRPr="005313E0">
              <w:t xml:space="preserve"> username</w:t>
            </w:r>
            <w:r w:rsidR="00EB6901" w:rsidRPr="005313E0">
              <w:t xml:space="preserve"> dan password</w:t>
            </w:r>
          </w:p>
        </w:tc>
      </w:tr>
      <w:tr w:rsidR="00CB0576" w:rsidRPr="005313E0" w14:paraId="7FC0D925" w14:textId="77777777" w:rsidTr="00CB0576">
        <w:tc>
          <w:tcPr>
            <w:tcW w:w="2397" w:type="dxa"/>
          </w:tcPr>
          <w:p w14:paraId="4C9E97A1" w14:textId="3587E95A" w:rsidR="00CB0576" w:rsidRPr="005313E0" w:rsidRDefault="00CB0576" w:rsidP="00981E7F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7B2BE908" w14:textId="4DF2E5FB" w:rsidR="00CB0576" w:rsidRPr="005313E0" w:rsidRDefault="00CB0576" w:rsidP="00981E7F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5E97C72C" w14:textId="3178F159" w:rsidR="00CB0576" w:rsidRPr="005313E0" w:rsidRDefault="00C23EF7" w:rsidP="00981E7F">
            <w:pPr>
              <w:spacing w:line="360" w:lineRule="auto"/>
            </w:pPr>
            <w:r w:rsidRPr="005313E0">
              <w:t xml:space="preserve">Koordinator, </w:t>
            </w:r>
            <w:proofErr w:type="spellStart"/>
            <w:r w:rsidRPr="005313E0">
              <w:t>Dosen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Staf Prodi, </w:t>
            </w: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  <w:r w:rsidRPr="005313E0">
              <w:t xml:space="preserve"> </w:t>
            </w:r>
            <w:proofErr w:type="spellStart"/>
            <w:r w:rsidR="00EB6901" w:rsidRPr="005313E0">
              <w:t>telah</w:t>
            </w:r>
            <w:proofErr w:type="spellEnd"/>
            <w:r w:rsidR="00EB6901" w:rsidRPr="005313E0">
              <w:t xml:space="preserve"> login </w:t>
            </w:r>
            <w:proofErr w:type="spellStart"/>
            <w:r w:rsidR="00EB6901" w:rsidRPr="005313E0">
              <w:t>ke</w:t>
            </w:r>
            <w:proofErr w:type="spellEnd"/>
            <w:r w:rsidR="00EB6901" w:rsidRPr="005313E0">
              <w:t xml:space="preserve"> </w:t>
            </w:r>
            <w:proofErr w:type="spellStart"/>
            <w:r w:rsidR="00EB6901" w:rsidRPr="005313E0">
              <w:t>sistem</w:t>
            </w:r>
            <w:proofErr w:type="spellEnd"/>
            <w:r w:rsidR="00EB6901" w:rsidRPr="005313E0">
              <w:t xml:space="preserve"> </w:t>
            </w:r>
            <w:proofErr w:type="spellStart"/>
            <w:r w:rsidR="00EB6901" w:rsidRPr="005313E0">
              <w:t>berdasarkan</w:t>
            </w:r>
            <w:proofErr w:type="spellEnd"/>
            <w:r w:rsidR="00EB6901" w:rsidRPr="005313E0">
              <w:t xml:space="preserve"> </w:t>
            </w:r>
            <w:proofErr w:type="spellStart"/>
            <w:r w:rsidR="00EB6901" w:rsidRPr="005313E0">
              <w:t>hak</w:t>
            </w:r>
            <w:proofErr w:type="spellEnd"/>
            <w:r w:rsidR="00EB6901" w:rsidRPr="005313E0">
              <w:t xml:space="preserve"> </w:t>
            </w:r>
            <w:proofErr w:type="spellStart"/>
            <w:r w:rsidR="00EB6901" w:rsidRPr="005313E0">
              <w:t>akses</w:t>
            </w:r>
            <w:proofErr w:type="spellEnd"/>
          </w:p>
        </w:tc>
      </w:tr>
      <w:tr w:rsidR="00CB0576" w:rsidRPr="005313E0" w14:paraId="4C0FACAC" w14:textId="77777777" w:rsidTr="00E22254">
        <w:tc>
          <w:tcPr>
            <w:tcW w:w="7927" w:type="dxa"/>
            <w:gridSpan w:val="4"/>
          </w:tcPr>
          <w:p w14:paraId="48E31E56" w14:textId="404929AB" w:rsidR="00CB0576" w:rsidRPr="005313E0" w:rsidRDefault="00CB0576" w:rsidP="00981E7F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CB0576" w:rsidRPr="005313E0" w14:paraId="165AECF8" w14:textId="77777777" w:rsidTr="00CB0576">
        <w:tc>
          <w:tcPr>
            <w:tcW w:w="3963" w:type="dxa"/>
            <w:gridSpan w:val="3"/>
          </w:tcPr>
          <w:p w14:paraId="10601DC0" w14:textId="433E03E8" w:rsidR="00CB0576" w:rsidRPr="005313E0" w:rsidRDefault="00CB0576" w:rsidP="00981E7F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4" w:type="dxa"/>
          </w:tcPr>
          <w:p w14:paraId="52620B5E" w14:textId="5C1B292A" w:rsidR="00CB0576" w:rsidRPr="005313E0" w:rsidRDefault="00CB0576" w:rsidP="00981E7F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CB0576" w:rsidRPr="005313E0" w14:paraId="4E241911" w14:textId="77777777" w:rsidTr="00CB0576">
        <w:tc>
          <w:tcPr>
            <w:tcW w:w="3963" w:type="dxa"/>
            <w:gridSpan w:val="3"/>
          </w:tcPr>
          <w:p w14:paraId="39419513" w14:textId="7A6A32F7" w:rsidR="00CB0576" w:rsidRPr="005313E0" w:rsidRDefault="00EB6901" w:rsidP="00EB6901">
            <w:pPr>
              <w:spacing w:line="360" w:lineRule="auto"/>
            </w:pPr>
            <w:r w:rsidRPr="005313E0">
              <w:t xml:space="preserve">1. Masuk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plikasi</w:t>
            </w:r>
            <w:proofErr w:type="spellEnd"/>
          </w:p>
        </w:tc>
        <w:tc>
          <w:tcPr>
            <w:tcW w:w="3964" w:type="dxa"/>
          </w:tcPr>
          <w:p w14:paraId="2400CF79" w14:textId="7628808E" w:rsidR="00CB0576" w:rsidRPr="005313E0" w:rsidRDefault="00EB6901" w:rsidP="00981E7F">
            <w:pPr>
              <w:spacing w:line="360" w:lineRule="auto"/>
            </w:pPr>
            <w:r w:rsidRPr="005313E0">
              <w:t xml:space="preserve">3. </w:t>
            </w:r>
            <w:proofErr w:type="spellStart"/>
            <w:r w:rsidRPr="005313E0">
              <w:t>validasi</w:t>
            </w:r>
            <w:proofErr w:type="spellEnd"/>
            <w:r w:rsidRPr="005313E0">
              <w:t xml:space="preserve"> </w:t>
            </w:r>
            <w:r w:rsidR="001D4A2A" w:rsidRPr="005313E0">
              <w:t>username</w:t>
            </w:r>
            <w:r w:rsidRPr="005313E0">
              <w:t xml:space="preserve"> dan password</w:t>
            </w:r>
          </w:p>
        </w:tc>
      </w:tr>
      <w:tr w:rsidR="00CB0576" w:rsidRPr="005313E0" w14:paraId="0722AAC9" w14:textId="77777777" w:rsidTr="00CB0576">
        <w:tc>
          <w:tcPr>
            <w:tcW w:w="3963" w:type="dxa"/>
            <w:gridSpan w:val="3"/>
          </w:tcPr>
          <w:p w14:paraId="59E27F49" w14:textId="5EF31B91" w:rsidR="00CB0576" w:rsidRPr="005313E0" w:rsidRDefault="00EB6901" w:rsidP="00EB6901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masukan</w:t>
            </w:r>
            <w:proofErr w:type="spellEnd"/>
            <w:r w:rsidRPr="005313E0">
              <w:t xml:space="preserve"> </w:t>
            </w:r>
            <w:r w:rsidR="006C15CA" w:rsidRPr="005313E0">
              <w:t>username</w:t>
            </w:r>
            <w:r w:rsidRPr="005313E0">
              <w:t xml:space="preserve"> dan password</w:t>
            </w:r>
          </w:p>
        </w:tc>
        <w:tc>
          <w:tcPr>
            <w:tcW w:w="3964" w:type="dxa"/>
          </w:tcPr>
          <w:p w14:paraId="6139F2C0" w14:textId="4655E99E" w:rsidR="00CB0576" w:rsidRPr="005313E0" w:rsidRDefault="00EB6901" w:rsidP="00981E7F">
            <w:pPr>
              <w:spacing w:line="360" w:lineRule="auto"/>
            </w:pPr>
            <w:r w:rsidRPr="005313E0">
              <w:t xml:space="preserve">4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dashboard</w:t>
            </w:r>
          </w:p>
        </w:tc>
      </w:tr>
      <w:tr w:rsidR="00CB0576" w:rsidRPr="005313E0" w14:paraId="25DBAD60" w14:textId="77777777" w:rsidTr="003E22D6">
        <w:tc>
          <w:tcPr>
            <w:tcW w:w="7927" w:type="dxa"/>
            <w:gridSpan w:val="4"/>
          </w:tcPr>
          <w:p w14:paraId="5E094CFF" w14:textId="7CC65D2D" w:rsidR="00CB0576" w:rsidRPr="005313E0" w:rsidRDefault="00CB0576" w:rsidP="00981E7F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CB0576" w:rsidRPr="005313E0" w14:paraId="3968945B" w14:textId="77777777" w:rsidTr="003E22D6">
        <w:tc>
          <w:tcPr>
            <w:tcW w:w="7927" w:type="dxa"/>
            <w:gridSpan w:val="4"/>
          </w:tcPr>
          <w:p w14:paraId="3A0675E7" w14:textId="30B6E195" w:rsidR="00CB0576" w:rsidRPr="005313E0" w:rsidRDefault="00EB6901" w:rsidP="00981E7F">
            <w:pPr>
              <w:spacing w:line="360" w:lineRule="auto"/>
            </w:pPr>
            <w:r w:rsidRPr="005313E0">
              <w:t xml:space="preserve">3a. Jika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asukan</w:t>
            </w:r>
            <w:proofErr w:type="spellEnd"/>
            <w:r w:rsidR="006C15CA" w:rsidRPr="005313E0">
              <w:t xml:space="preserve"> username</w:t>
            </w:r>
            <w:r w:rsidRPr="005313E0">
              <w:t xml:space="preserve"> dan password yang salah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stem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r w:rsidRPr="005313E0">
              <w:rPr>
                <w:i/>
                <w:iCs/>
              </w:rPr>
              <w:t>error</w:t>
            </w:r>
            <w:r w:rsidRPr="005313E0">
              <w:t>.</w:t>
            </w:r>
          </w:p>
          <w:p w14:paraId="4A9E63D4" w14:textId="4AD1B5D6" w:rsidR="00EB6901" w:rsidRPr="005313E0" w:rsidRDefault="00EB6901" w:rsidP="00981E7F">
            <w:pPr>
              <w:spacing w:line="360" w:lineRule="auto"/>
            </w:pPr>
            <w:r w:rsidRPr="005313E0">
              <w:t xml:space="preserve">3b. Jika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osongkan</w:t>
            </w:r>
            <w:proofErr w:type="spellEnd"/>
            <w:r w:rsidRPr="005313E0">
              <w:t xml:space="preserve"> </w:t>
            </w:r>
            <w:r w:rsidR="006C15CA" w:rsidRPr="005313E0">
              <w:t>username</w:t>
            </w:r>
            <w:r w:rsidRPr="005313E0">
              <w:t xml:space="preserve"> dan password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stem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r w:rsidRPr="005313E0">
              <w:rPr>
                <w:i/>
                <w:iCs/>
              </w:rPr>
              <w:t>error</w:t>
            </w:r>
            <w:r w:rsidRPr="005313E0">
              <w:t>.</w:t>
            </w:r>
          </w:p>
        </w:tc>
      </w:tr>
    </w:tbl>
    <w:p w14:paraId="4940B1CC" w14:textId="417E12B7" w:rsidR="00CB0576" w:rsidRPr="005313E0" w:rsidRDefault="00CB0576" w:rsidP="00981E7F">
      <w:pPr>
        <w:spacing w:after="0" w:line="360" w:lineRule="auto"/>
      </w:pPr>
    </w:p>
    <w:p w14:paraId="1CA0CE00" w14:textId="600B8F78" w:rsidR="001D4A2A" w:rsidRPr="005313E0" w:rsidRDefault="001D4A2A" w:rsidP="00981E7F">
      <w:pPr>
        <w:spacing w:after="0" w:line="360" w:lineRule="auto"/>
      </w:pPr>
    </w:p>
    <w:p w14:paraId="368BD4A6" w14:textId="2D69A6EB" w:rsidR="001D4A2A" w:rsidRPr="005313E0" w:rsidRDefault="001D4A2A" w:rsidP="00981E7F">
      <w:pPr>
        <w:spacing w:after="0" w:line="360" w:lineRule="auto"/>
      </w:pPr>
    </w:p>
    <w:p w14:paraId="49354B34" w14:textId="1C92EED2" w:rsidR="001D4A2A" w:rsidRPr="005313E0" w:rsidRDefault="001D4A2A" w:rsidP="00981E7F">
      <w:pPr>
        <w:spacing w:after="0" w:line="360" w:lineRule="auto"/>
      </w:pPr>
    </w:p>
    <w:p w14:paraId="0574DB9E" w14:textId="0CE87051" w:rsidR="001D4A2A" w:rsidRPr="005313E0" w:rsidRDefault="001D4A2A" w:rsidP="00981E7F">
      <w:pPr>
        <w:spacing w:after="0" w:line="360" w:lineRule="auto"/>
      </w:pPr>
    </w:p>
    <w:p w14:paraId="4C2995D0" w14:textId="035617A0" w:rsidR="00BD3875" w:rsidRDefault="00BD3875" w:rsidP="00981E7F">
      <w:pPr>
        <w:spacing w:after="0" w:line="360" w:lineRule="auto"/>
      </w:pPr>
    </w:p>
    <w:p w14:paraId="18D5163E" w14:textId="41C2F614" w:rsidR="008067AB" w:rsidRDefault="008067AB" w:rsidP="00981E7F">
      <w:pPr>
        <w:spacing w:after="0" w:line="360" w:lineRule="auto"/>
      </w:pPr>
    </w:p>
    <w:p w14:paraId="6F6747E3" w14:textId="77777777" w:rsidR="008067AB" w:rsidRPr="005313E0" w:rsidRDefault="008067AB" w:rsidP="00981E7F">
      <w:pPr>
        <w:spacing w:after="0" w:line="360" w:lineRule="auto"/>
      </w:pPr>
    </w:p>
    <w:p w14:paraId="517BB164" w14:textId="77777777" w:rsidR="001D4A2A" w:rsidRPr="005313E0" w:rsidRDefault="001D4A2A" w:rsidP="00981E7F">
      <w:pPr>
        <w:spacing w:after="0" w:line="360" w:lineRule="auto"/>
      </w:pPr>
    </w:p>
    <w:p w14:paraId="234F67BC" w14:textId="77777777" w:rsidR="008067AB" w:rsidRDefault="008067AB" w:rsidP="00981E7F">
      <w:pPr>
        <w:spacing w:after="0" w:line="360" w:lineRule="auto"/>
        <w:rPr>
          <w:b/>
          <w:bCs/>
        </w:rPr>
      </w:pPr>
    </w:p>
    <w:p w14:paraId="3CED6F2D" w14:textId="77777777" w:rsidR="008067AB" w:rsidRDefault="008067AB" w:rsidP="00981E7F">
      <w:pPr>
        <w:spacing w:after="0" w:line="360" w:lineRule="auto"/>
        <w:rPr>
          <w:b/>
          <w:bCs/>
        </w:rPr>
      </w:pPr>
    </w:p>
    <w:p w14:paraId="4E1E2B38" w14:textId="77777777" w:rsidR="008067AB" w:rsidRDefault="008067AB" w:rsidP="00981E7F">
      <w:pPr>
        <w:spacing w:after="0" w:line="360" w:lineRule="auto"/>
        <w:rPr>
          <w:b/>
          <w:bCs/>
        </w:rPr>
      </w:pPr>
    </w:p>
    <w:p w14:paraId="5CF19E33" w14:textId="7BCEF872" w:rsidR="00F030B8" w:rsidRPr="005313E0" w:rsidRDefault="00F030B8" w:rsidP="00981E7F">
      <w:pPr>
        <w:spacing w:after="0" w:line="360" w:lineRule="auto"/>
        <w:rPr>
          <w:b/>
          <w:bCs/>
        </w:rPr>
      </w:pPr>
      <w:r w:rsidRPr="005313E0">
        <w:rPr>
          <w:b/>
          <w:bCs/>
        </w:rPr>
        <w:lastRenderedPageBreak/>
        <w:t>Activity Diagram</w:t>
      </w:r>
    </w:p>
    <w:p w14:paraId="30CC22E0" w14:textId="77777777" w:rsidR="00BD3875" w:rsidRPr="005313E0" w:rsidRDefault="001D4A2A" w:rsidP="00BD3875">
      <w:pPr>
        <w:keepNext/>
        <w:spacing w:after="0" w:line="360" w:lineRule="auto"/>
      </w:pPr>
      <w:r w:rsidRPr="005313E0">
        <w:rPr>
          <w:noProof/>
        </w:rPr>
        <w:drawing>
          <wp:inline distT="0" distB="0" distL="0" distR="0" wp14:anchorId="7729DDAA" wp14:editId="5C1C3730">
            <wp:extent cx="5039995" cy="3947160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94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7643FF" w14:textId="6B4EB59A" w:rsidR="00BD3875" w:rsidRPr="005313E0" w:rsidRDefault="00BD3875" w:rsidP="00BD3875">
      <w:pPr>
        <w:jc w:val="center"/>
      </w:pPr>
      <w:bookmarkStart w:id="66" w:name="_Toc110238613"/>
      <w:r w:rsidRPr="005313E0">
        <w:t xml:space="preserve">Gambar 2. </w:t>
      </w:r>
      <w:fldSimple w:instr=" SEQ Gambar_2. \* ARABIC ">
        <w:r w:rsidR="00776DB9">
          <w:rPr>
            <w:noProof/>
          </w:rPr>
          <w:t>2</w:t>
        </w:r>
      </w:fldSimple>
      <w:r w:rsidRPr="005313E0">
        <w:t xml:space="preserve"> Activity Diagram login</w:t>
      </w:r>
      <w:bookmarkEnd w:id="66"/>
    </w:p>
    <w:p w14:paraId="63ABD419" w14:textId="41FDEAF7" w:rsidR="00931442" w:rsidRPr="00B779AB" w:rsidRDefault="00F030B8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  <w:lang w:val="id-ID"/>
        </w:rPr>
      </w:pPr>
      <w:bookmarkStart w:id="67" w:name="_Toc110248273"/>
      <w:bookmarkStart w:id="68" w:name="_Toc68545060"/>
      <w:proofErr w:type="spellStart"/>
      <w:r w:rsidRPr="00B779AB">
        <w:rPr>
          <w:b/>
          <w:bCs/>
        </w:rPr>
        <w:t>Skenario</w:t>
      </w:r>
      <w:proofErr w:type="spellEnd"/>
      <w:r w:rsidRPr="00B779AB">
        <w:rPr>
          <w:b/>
          <w:bCs/>
        </w:rPr>
        <w:t xml:space="preserve"> Use Case </w:t>
      </w:r>
      <w:r w:rsidR="00D42D9F" w:rsidRPr="00B779AB">
        <w:rPr>
          <w:b/>
          <w:bCs/>
          <w:lang w:val="id-ID"/>
        </w:rPr>
        <w:t>Kelola</w:t>
      </w:r>
      <w:r w:rsidRPr="00B779AB">
        <w:rPr>
          <w:b/>
          <w:bCs/>
        </w:rPr>
        <w:t xml:space="preserve"> </w:t>
      </w:r>
      <w:r w:rsidR="006C15CA" w:rsidRPr="00B779AB">
        <w:rPr>
          <w:b/>
          <w:bCs/>
        </w:rPr>
        <w:t>Timeline</w:t>
      </w:r>
      <w:bookmarkEnd w:id="67"/>
    </w:p>
    <w:p w14:paraId="396806FE" w14:textId="6A716CD0" w:rsidR="00B779AB" w:rsidRPr="00B779AB" w:rsidRDefault="00B779AB" w:rsidP="00B779AB">
      <w:pPr>
        <w:rPr>
          <w:sz w:val="20"/>
          <w:szCs w:val="20"/>
        </w:rPr>
      </w:pPr>
      <w:bookmarkStart w:id="69" w:name="_Toc110239024"/>
      <w:proofErr w:type="spellStart"/>
      <w:r w:rsidRPr="00B779AB">
        <w:rPr>
          <w:sz w:val="20"/>
          <w:szCs w:val="20"/>
        </w:rPr>
        <w:t>Tabel</w:t>
      </w:r>
      <w:proofErr w:type="spellEnd"/>
      <w:r w:rsidRPr="00B779AB">
        <w:rPr>
          <w:sz w:val="20"/>
          <w:szCs w:val="20"/>
        </w:rPr>
        <w:t xml:space="preserve"> 2. </w:t>
      </w:r>
      <w:r w:rsidRPr="00B779AB">
        <w:rPr>
          <w:sz w:val="20"/>
          <w:szCs w:val="20"/>
        </w:rPr>
        <w:fldChar w:fldCharType="begin"/>
      </w:r>
      <w:r w:rsidRPr="00B779AB">
        <w:rPr>
          <w:sz w:val="20"/>
          <w:szCs w:val="20"/>
        </w:rPr>
        <w:instrText xml:space="preserve"> SEQ Tabel_2. \* ARABIC </w:instrText>
      </w:r>
      <w:r w:rsidRPr="00B779A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5</w:t>
      </w:r>
      <w:r w:rsidRPr="00B779AB">
        <w:rPr>
          <w:sz w:val="20"/>
          <w:szCs w:val="20"/>
        </w:rPr>
        <w:fldChar w:fldCharType="end"/>
      </w:r>
      <w:r w:rsidRPr="00B779AB">
        <w:rPr>
          <w:sz w:val="20"/>
          <w:szCs w:val="20"/>
        </w:rPr>
        <w:t xml:space="preserve"> </w:t>
      </w:r>
      <w:proofErr w:type="spellStart"/>
      <w:r w:rsidRPr="00B779AB">
        <w:rPr>
          <w:sz w:val="20"/>
          <w:szCs w:val="20"/>
        </w:rPr>
        <w:t>Skenario</w:t>
      </w:r>
      <w:proofErr w:type="spellEnd"/>
      <w:r w:rsidRPr="00B779AB">
        <w:rPr>
          <w:sz w:val="20"/>
          <w:szCs w:val="20"/>
        </w:rPr>
        <w:t xml:space="preserve"> Use Case Kelola Timeline</w:t>
      </w:r>
      <w:bookmarkEnd w:id="6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4"/>
        <w:gridCol w:w="3964"/>
      </w:tblGrid>
      <w:tr w:rsidR="00F030B8" w:rsidRPr="005313E0" w14:paraId="783D20B2" w14:textId="77777777" w:rsidTr="009F465C">
        <w:tc>
          <w:tcPr>
            <w:tcW w:w="2397" w:type="dxa"/>
          </w:tcPr>
          <w:p w14:paraId="1F99EAB7" w14:textId="77777777" w:rsidR="00F030B8" w:rsidRPr="005313E0" w:rsidRDefault="00F030B8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6ECE210E" w14:textId="77777777" w:rsidR="00F030B8" w:rsidRPr="005313E0" w:rsidRDefault="00F030B8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4D7073A" w14:textId="5BD73A07" w:rsidR="00F030B8" w:rsidRPr="005313E0" w:rsidRDefault="006C15CA" w:rsidP="009F465C">
            <w:pPr>
              <w:spacing w:line="360" w:lineRule="auto"/>
            </w:pPr>
            <w:r w:rsidRPr="005313E0">
              <w:t>Koordinator</w:t>
            </w:r>
          </w:p>
        </w:tc>
      </w:tr>
      <w:tr w:rsidR="00F030B8" w:rsidRPr="005313E0" w14:paraId="13AFD027" w14:textId="77777777" w:rsidTr="009F465C">
        <w:tc>
          <w:tcPr>
            <w:tcW w:w="2397" w:type="dxa"/>
          </w:tcPr>
          <w:p w14:paraId="5C1C4AC4" w14:textId="77777777" w:rsidR="00F030B8" w:rsidRPr="005313E0" w:rsidRDefault="00F030B8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446D3604" w14:textId="77777777" w:rsidR="00F030B8" w:rsidRPr="005313E0" w:rsidRDefault="00F030B8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2CBE181D" w14:textId="6A171C32" w:rsidR="00F030B8" w:rsidRPr="005313E0" w:rsidRDefault="006C15CA" w:rsidP="009F465C">
            <w:pPr>
              <w:spacing w:line="360" w:lineRule="auto"/>
            </w:pPr>
            <w:r w:rsidRPr="005313E0">
              <w:t>Koordinator</w:t>
            </w:r>
            <w:r w:rsidR="00F030B8" w:rsidRPr="005313E0">
              <w:t xml:space="preserve"> </w:t>
            </w:r>
            <w:proofErr w:type="spellStart"/>
            <w:r w:rsidR="00F030B8" w:rsidRPr="005313E0">
              <w:t>telah</w:t>
            </w:r>
            <w:proofErr w:type="spellEnd"/>
            <w:r w:rsidR="00F030B8" w:rsidRPr="005313E0">
              <w:t xml:space="preserve"> login</w:t>
            </w:r>
          </w:p>
        </w:tc>
      </w:tr>
      <w:tr w:rsidR="00F030B8" w:rsidRPr="005313E0" w14:paraId="6658D3EC" w14:textId="77777777" w:rsidTr="009F465C">
        <w:tc>
          <w:tcPr>
            <w:tcW w:w="2397" w:type="dxa"/>
          </w:tcPr>
          <w:p w14:paraId="5AD123CF" w14:textId="77777777" w:rsidR="00F030B8" w:rsidRPr="005313E0" w:rsidRDefault="00F030B8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2457AC85" w14:textId="77777777" w:rsidR="00F030B8" w:rsidRPr="005313E0" w:rsidRDefault="00F030B8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52822882" w14:textId="7FED307E" w:rsidR="00F030B8" w:rsidRPr="005313E0" w:rsidRDefault="006C15CA" w:rsidP="009F465C">
            <w:pPr>
              <w:spacing w:line="360" w:lineRule="auto"/>
            </w:pPr>
            <w:r w:rsidRPr="005313E0">
              <w:t xml:space="preserve">Timeline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ambahkan</w:t>
            </w:r>
            <w:proofErr w:type="spellEnd"/>
            <w:r w:rsidRPr="005313E0">
              <w:t xml:space="preserve">, </w:t>
            </w:r>
            <w:proofErr w:type="spellStart"/>
            <w:proofErr w:type="gramStart"/>
            <w:r w:rsidRPr="005313E0">
              <w:t>diupdate,dan</w:t>
            </w:r>
            <w:proofErr w:type="spellEnd"/>
            <w:proofErr w:type="gramEnd"/>
            <w:r w:rsidRPr="005313E0">
              <w:t xml:space="preserve"> </w:t>
            </w:r>
            <w:proofErr w:type="spellStart"/>
            <w:r w:rsidRPr="005313E0">
              <w:t>didelete</w:t>
            </w:r>
            <w:proofErr w:type="spellEnd"/>
          </w:p>
        </w:tc>
      </w:tr>
      <w:tr w:rsidR="00F030B8" w:rsidRPr="005313E0" w14:paraId="03F03591" w14:textId="77777777" w:rsidTr="009F465C">
        <w:tc>
          <w:tcPr>
            <w:tcW w:w="7927" w:type="dxa"/>
            <w:gridSpan w:val="4"/>
          </w:tcPr>
          <w:p w14:paraId="78C6F69F" w14:textId="77777777" w:rsidR="00F030B8" w:rsidRPr="005313E0" w:rsidRDefault="00F030B8" w:rsidP="009F465C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F030B8" w:rsidRPr="005313E0" w14:paraId="6011A10C" w14:textId="77777777" w:rsidTr="009F465C">
        <w:tc>
          <w:tcPr>
            <w:tcW w:w="3963" w:type="dxa"/>
            <w:gridSpan w:val="3"/>
          </w:tcPr>
          <w:p w14:paraId="31439C45" w14:textId="77777777" w:rsidR="00F030B8" w:rsidRPr="005313E0" w:rsidRDefault="00F030B8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4" w:type="dxa"/>
          </w:tcPr>
          <w:p w14:paraId="09CEDD6F" w14:textId="77777777" w:rsidR="00F030B8" w:rsidRPr="005313E0" w:rsidRDefault="00F030B8" w:rsidP="009F465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F030B8" w:rsidRPr="005313E0" w14:paraId="5C7DE3B0" w14:textId="77777777" w:rsidTr="009F465C">
        <w:tc>
          <w:tcPr>
            <w:tcW w:w="3963" w:type="dxa"/>
            <w:gridSpan w:val="3"/>
          </w:tcPr>
          <w:p w14:paraId="1F5C2C44" w14:textId="7870D4AE" w:rsidR="00F030B8" w:rsidRPr="005313E0" w:rsidRDefault="00F030B8" w:rsidP="009F465C">
            <w:pPr>
              <w:spacing w:line="360" w:lineRule="auto"/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r w:rsidR="006C15CA" w:rsidRPr="005313E0">
              <w:t>timeline</w:t>
            </w:r>
          </w:p>
        </w:tc>
        <w:tc>
          <w:tcPr>
            <w:tcW w:w="3964" w:type="dxa"/>
          </w:tcPr>
          <w:p w14:paraId="2E1AFD8D" w14:textId="734A138C" w:rsidR="00F030B8" w:rsidRPr="005313E0" w:rsidRDefault="00F030B8" w:rsidP="009F465C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</w:t>
            </w:r>
            <w:r w:rsidR="006C15CA" w:rsidRPr="005313E0">
              <w:t>menu timeline</w:t>
            </w:r>
          </w:p>
        </w:tc>
      </w:tr>
      <w:tr w:rsidR="00F030B8" w:rsidRPr="005313E0" w14:paraId="27819EE7" w14:textId="77777777" w:rsidTr="009F465C">
        <w:tc>
          <w:tcPr>
            <w:tcW w:w="3963" w:type="dxa"/>
            <w:gridSpan w:val="3"/>
          </w:tcPr>
          <w:p w14:paraId="6494AC21" w14:textId="400E11AC" w:rsidR="00F030B8" w:rsidRPr="005313E0" w:rsidRDefault="00F030B8" w:rsidP="009F465C">
            <w:pPr>
              <w:spacing w:line="360" w:lineRule="auto"/>
            </w:pPr>
            <w:r w:rsidRPr="005313E0">
              <w:t xml:space="preserve">3. </w:t>
            </w:r>
            <w:proofErr w:type="spellStart"/>
            <w:proofErr w:type="gramStart"/>
            <w:r w:rsidR="000A5A19" w:rsidRPr="005313E0">
              <w:t>jika,</w:t>
            </w:r>
            <w:r w:rsidR="006C15CA" w:rsidRPr="005313E0">
              <w:t>P</w:t>
            </w:r>
            <w:r w:rsidRPr="005313E0">
              <w:t>engguna</w:t>
            </w:r>
            <w:proofErr w:type="spellEnd"/>
            <w:proofErr w:type="gramEnd"/>
            <w:r w:rsidRPr="005313E0">
              <w:t xml:space="preserve"> </w:t>
            </w:r>
            <w:proofErr w:type="spellStart"/>
            <w:r w:rsidRPr="005313E0">
              <w:t>klik</w:t>
            </w:r>
            <w:proofErr w:type="spellEnd"/>
            <w:r w:rsidRPr="005313E0">
              <w:t xml:space="preserve"> </w:t>
            </w:r>
            <w:proofErr w:type="spellStart"/>
            <w:r w:rsidR="006C15CA" w:rsidRPr="005313E0">
              <w:t>tombol</w:t>
            </w:r>
            <w:proofErr w:type="spellEnd"/>
            <w:r w:rsidR="006C15CA" w:rsidRPr="005313E0">
              <w:t xml:space="preserve"> create</w:t>
            </w:r>
          </w:p>
        </w:tc>
        <w:tc>
          <w:tcPr>
            <w:tcW w:w="3964" w:type="dxa"/>
          </w:tcPr>
          <w:p w14:paraId="369C5BFC" w14:textId="24B411DD" w:rsidR="00F030B8" w:rsidRPr="005313E0" w:rsidRDefault="00F030B8" w:rsidP="009F465C">
            <w:pPr>
              <w:spacing w:line="360" w:lineRule="auto"/>
            </w:pPr>
            <w:r w:rsidRPr="005313E0">
              <w:t xml:space="preserve">4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</w:t>
            </w:r>
            <w:r w:rsidR="006C15CA" w:rsidRPr="005313E0">
              <w:t>form timeline</w:t>
            </w:r>
          </w:p>
        </w:tc>
      </w:tr>
      <w:tr w:rsidR="008C6AC6" w:rsidRPr="005313E0" w14:paraId="5C98F994" w14:textId="77777777" w:rsidTr="009F465C">
        <w:tc>
          <w:tcPr>
            <w:tcW w:w="3963" w:type="dxa"/>
            <w:gridSpan w:val="3"/>
          </w:tcPr>
          <w:p w14:paraId="78D4D494" w14:textId="16A87E40" w:rsidR="008C6AC6" w:rsidRPr="005313E0" w:rsidRDefault="008C6AC6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5. </w:t>
            </w:r>
            <w:proofErr w:type="spellStart"/>
            <w:r w:rsidR="006C15CA" w:rsidRPr="005313E0">
              <w:rPr>
                <w:lang w:val="en-US"/>
              </w:rPr>
              <w:t>Mengisi</w:t>
            </w:r>
            <w:proofErr w:type="spellEnd"/>
            <w:r w:rsidR="006C15CA" w:rsidRPr="005313E0">
              <w:rPr>
                <w:lang w:val="en-US"/>
              </w:rPr>
              <w:t xml:space="preserve"> form timeline</w:t>
            </w:r>
          </w:p>
        </w:tc>
        <w:tc>
          <w:tcPr>
            <w:tcW w:w="3964" w:type="dxa"/>
          </w:tcPr>
          <w:p w14:paraId="17EC3AD0" w14:textId="3136C8C9" w:rsidR="008C6AC6" w:rsidRPr="005313E0" w:rsidRDefault="008C6AC6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6. </w:t>
            </w:r>
            <w:proofErr w:type="spellStart"/>
            <w:r w:rsidR="00FA3188" w:rsidRPr="005313E0">
              <w:rPr>
                <w:lang w:val="en-US"/>
              </w:rPr>
              <w:t>validasi</w:t>
            </w:r>
            <w:proofErr w:type="spellEnd"/>
            <w:r w:rsidR="00FA3188" w:rsidRPr="005313E0">
              <w:rPr>
                <w:lang w:val="en-US"/>
              </w:rPr>
              <w:t xml:space="preserve"> </w:t>
            </w:r>
            <w:proofErr w:type="spellStart"/>
            <w:r w:rsidR="00FA3188" w:rsidRPr="005313E0">
              <w:rPr>
                <w:lang w:val="en-US"/>
              </w:rPr>
              <w:t>pengisian</w:t>
            </w:r>
            <w:proofErr w:type="spellEnd"/>
            <w:r w:rsidR="00FA3188" w:rsidRPr="005313E0">
              <w:rPr>
                <w:lang w:val="en-US"/>
              </w:rPr>
              <w:t xml:space="preserve"> form </w:t>
            </w:r>
            <w:proofErr w:type="spellStart"/>
            <w:r w:rsidR="00FA3188" w:rsidRPr="005313E0">
              <w:rPr>
                <w:lang w:val="en-US"/>
              </w:rPr>
              <w:t>simpan</w:t>
            </w:r>
            <w:proofErr w:type="spellEnd"/>
            <w:r w:rsidR="00FA3188" w:rsidRPr="005313E0">
              <w:rPr>
                <w:lang w:val="en-US"/>
              </w:rPr>
              <w:t xml:space="preserve"> data</w:t>
            </w:r>
          </w:p>
        </w:tc>
      </w:tr>
      <w:tr w:rsidR="008C6AC6" w:rsidRPr="005313E0" w14:paraId="4AFB8B60" w14:textId="77777777" w:rsidTr="009F465C">
        <w:tc>
          <w:tcPr>
            <w:tcW w:w="3963" w:type="dxa"/>
            <w:gridSpan w:val="3"/>
          </w:tcPr>
          <w:p w14:paraId="1E700106" w14:textId="40BC91D3" w:rsidR="008C6AC6" w:rsidRPr="005313E0" w:rsidRDefault="006C15CA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8C6AC6" w:rsidRPr="005313E0">
              <w:rPr>
                <w:lang w:val="id-ID"/>
              </w:rPr>
              <w:t xml:space="preserve">. </w:t>
            </w:r>
            <w:r w:rsidR="00FA3188" w:rsidRPr="005313E0">
              <w:rPr>
                <w:lang w:val="id-ID"/>
              </w:rPr>
              <w:t>input keyword</w:t>
            </w:r>
          </w:p>
        </w:tc>
        <w:tc>
          <w:tcPr>
            <w:tcW w:w="3964" w:type="dxa"/>
          </w:tcPr>
          <w:p w14:paraId="49E400B2" w14:textId="7168DAB4" w:rsidR="008C6AC6" w:rsidRPr="005313E0" w:rsidRDefault="006C15CA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8</w:t>
            </w:r>
            <w:r w:rsidR="008C6AC6"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menampilkan</w:t>
            </w:r>
            <w:proofErr w:type="spellEnd"/>
            <w:r w:rsidR="00FA3188" w:rsidRPr="005313E0">
              <w:rPr>
                <w:lang w:val="en-US"/>
              </w:rPr>
              <w:t xml:space="preserve"> data timeline</w:t>
            </w:r>
          </w:p>
        </w:tc>
      </w:tr>
      <w:tr w:rsidR="008C6AC6" w:rsidRPr="005313E0" w14:paraId="0DA3335A" w14:textId="77777777" w:rsidTr="009F465C">
        <w:tc>
          <w:tcPr>
            <w:tcW w:w="3963" w:type="dxa"/>
            <w:gridSpan w:val="3"/>
          </w:tcPr>
          <w:p w14:paraId="0CDF014E" w14:textId="287C16F5" w:rsidR="008C6AC6" w:rsidRPr="005313E0" w:rsidRDefault="006C15CA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9</w:t>
            </w:r>
            <w:r w:rsidR="008C6AC6"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klik</w:t>
            </w:r>
            <w:proofErr w:type="spellEnd"/>
            <w:r w:rsidR="00FA3188" w:rsidRPr="005313E0">
              <w:rPr>
                <w:lang w:val="en-US"/>
              </w:rPr>
              <w:t xml:space="preserve"> </w:t>
            </w:r>
            <w:proofErr w:type="spellStart"/>
            <w:r w:rsidR="00FA3188" w:rsidRPr="005313E0">
              <w:rPr>
                <w:lang w:val="en-US"/>
              </w:rPr>
              <w:t>tombol</w:t>
            </w:r>
            <w:proofErr w:type="spellEnd"/>
            <w:r w:rsidR="00FA3188" w:rsidRPr="005313E0">
              <w:rPr>
                <w:lang w:val="en-US"/>
              </w:rPr>
              <w:t xml:space="preserve"> update</w:t>
            </w:r>
          </w:p>
        </w:tc>
        <w:tc>
          <w:tcPr>
            <w:tcW w:w="3964" w:type="dxa"/>
          </w:tcPr>
          <w:p w14:paraId="6241B3FF" w14:textId="0FA2AECD" w:rsidR="008C6AC6" w:rsidRPr="005313E0" w:rsidRDefault="008C6AC6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6C15CA"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menampilkan</w:t>
            </w:r>
            <w:proofErr w:type="spellEnd"/>
            <w:r w:rsidR="00FA3188" w:rsidRPr="005313E0">
              <w:rPr>
                <w:lang w:val="en-US"/>
              </w:rPr>
              <w:t xml:space="preserve"> form update</w:t>
            </w:r>
          </w:p>
        </w:tc>
      </w:tr>
      <w:tr w:rsidR="00FA3188" w:rsidRPr="005313E0" w14:paraId="647B387A" w14:textId="77777777" w:rsidTr="009F465C">
        <w:tc>
          <w:tcPr>
            <w:tcW w:w="3963" w:type="dxa"/>
            <w:gridSpan w:val="3"/>
          </w:tcPr>
          <w:p w14:paraId="7DBA80E4" w14:textId="4A1415D7" w:rsidR="00FA3188" w:rsidRPr="005313E0" w:rsidRDefault="00FA3188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lastRenderedPageBreak/>
              <w:t xml:space="preserve">11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964" w:type="dxa"/>
          </w:tcPr>
          <w:p w14:paraId="76EFB18C" w14:textId="3715DC39" w:rsidR="00FA3188" w:rsidRPr="005313E0" w:rsidRDefault="00FA3188" w:rsidP="009F46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 xml:space="preserve">12. </w:t>
            </w:r>
            <w:proofErr w:type="spellStart"/>
            <w:r w:rsidRPr="005313E0">
              <w:rPr>
                <w:lang w:val="en-US"/>
              </w:rPr>
              <w:t>validasi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pengisian</w:t>
            </w:r>
            <w:proofErr w:type="spellEnd"/>
            <w:r w:rsidRPr="005313E0">
              <w:rPr>
                <w:lang w:val="en-US"/>
              </w:rPr>
              <w:t xml:space="preserve"> form update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F030B8" w:rsidRPr="005313E0" w14:paraId="1A44894A" w14:textId="77777777" w:rsidTr="009F465C">
        <w:tc>
          <w:tcPr>
            <w:tcW w:w="7927" w:type="dxa"/>
            <w:gridSpan w:val="4"/>
          </w:tcPr>
          <w:p w14:paraId="32B9BAEB" w14:textId="77777777" w:rsidR="00F030B8" w:rsidRPr="005313E0" w:rsidRDefault="00F030B8" w:rsidP="009F465C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F030B8" w:rsidRPr="005313E0" w14:paraId="11643580" w14:textId="77777777" w:rsidTr="009F465C">
        <w:tc>
          <w:tcPr>
            <w:tcW w:w="7927" w:type="dxa"/>
            <w:gridSpan w:val="4"/>
          </w:tcPr>
          <w:p w14:paraId="6A56721A" w14:textId="394890B7" w:rsidR="00F030B8" w:rsidRPr="005313E0" w:rsidRDefault="00F030B8" w:rsidP="009F465C">
            <w:pPr>
              <w:spacing w:line="360" w:lineRule="auto"/>
            </w:pPr>
          </w:p>
        </w:tc>
      </w:tr>
    </w:tbl>
    <w:p w14:paraId="4C65321C" w14:textId="77777777" w:rsidR="00F030B8" w:rsidRPr="005313E0" w:rsidRDefault="00F030B8" w:rsidP="00F030B8">
      <w:pPr>
        <w:spacing w:after="0" w:line="360" w:lineRule="auto"/>
      </w:pPr>
    </w:p>
    <w:p w14:paraId="6140485E" w14:textId="77777777" w:rsidR="00F030B8" w:rsidRPr="005313E0" w:rsidRDefault="00F030B8" w:rsidP="00F030B8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14567B19" w14:textId="77777777" w:rsidR="00FA3188" w:rsidRPr="005313E0" w:rsidRDefault="00BD3875" w:rsidP="00FA3188">
      <w:pPr>
        <w:keepNext/>
        <w:spacing w:after="0" w:line="360" w:lineRule="auto"/>
      </w:pPr>
      <w:r w:rsidRPr="005313E0">
        <w:rPr>
          <w:noProof/>
        </w:rPr>
        <w:drawing>
          <wp:inline distT="0" distB="0" distL="0" distR="0" wp14:anchorId="321A7116" wp14:editId="1AE199F7">
            <wp:extent cx="5039995" cy="5807710"/>
            <wp:effectExtent l="0" t="0" r="8255" b="254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5807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440070" w14:textId="144931C4" w:rsidR="006C15CA" w:rsidRDefault="00FA3188" w:rsidP="00AD58C4">
      <w:pPr>
        <w:jc w:val="center"/>
      </w:pPr>
      <w:bookmarkStart w:id="70" w:name="_Toc110238614"/>
      <w:r w:rsidRPr="005313E0">
        <w:t xml:space="preserve">Gambar 2. </w:t>
      </w:r>
      <w:fldSimple w:instr=" SEQ Gambar_2. \* ARABIC ">
        <w:r w:rsidR="00776DB9">
          <w:rPr>
            <w:noProof/>
          </w:rPr>
          <w:t>3</w:t>
        </w:r>
      </w:fldSimple>
      <w:r w:rsidRPr="005313E0">
        <w:t xml:space="preserve"> Activity Diagram Kelola Timeline</w:t>
      </w:r>
      <w:bookmarkEnd w:id="70"/>
    </w:p>
    <w:p w14:paraId="215A4419" w14:textId="77777777" w:rsidR="00AD58C4" w:rsidRPr="005313E0" w:rsidRDefault="00AD58C4" w:rsidP="00AD58C4">
      <w:pPr>
        <w:jc w:val="center"/>
      </w:pPr>
    </w:p>
    <w:p w14:paraId="1497B3E2" w14:textId="40DC86FB" w:rsidR="00E52F13" w:rsidRPr="00B779AB" w:rsidRDefault="00931442">
      <w:pPr>
        <w:pStyle w:val="ListParagraph"/>
        <w:numPr>
          <w:ilvl w:val="0"/>
          <w:numId w:val="30"/>
        </w:numPr>
        <w:spacing w:after="0" w:line="360" w:lineRule="auto"/>
        <w:ind w:left="284" w:hanging="284"/>
        <w:outlineLvl w:val="2"/>
        <w:rPr>
          <w:b/>
          <w:bCs/>
          <w:lang w:val="id-ID"/>
        </w:rPr>
      </w:pPr>
      <w:bookmarkStart w:id="71" w:name="_Toc110248274"/>
      <w:proofErr w:type="spellStart"/>
      <w:r w:rsidRPr="00B779AB">
        <w:rPr>
          <w:b/>
          <w:bCs/>
        </w:rPr>
        <w:lastRenderedPageBreak/>
        <w:t>Skenario</w:t>
      </w:r>
      <w:proofErr w:type="spellEnd"/>
      <w:r w:rsidRPr="00B779AB">
        <w:rPr>
          <w:b/>
          <w:bCs/>
        </w:rPr>
        <w:t xml:space="preserve"> Use Case </w:t>
      </w:r>
      <w:r w:rsidRPr="00B779AB">
        <w:rPr>
          <w:b/>
          <w:bCs/>
          <w:lang w:val="id-ID"/>
        </w:rPr>
        <w:t>Kelola</w:t>
      </w:r>
      <w:r w:rsidRPr="00B779AB">
        <w:rPr>
          <w:b/>
          <w:bCs/>
        </w:rPr>
        <w:t xml:space="preserve"> </w:t>
      </w:r>
      <w:r w:rsidR="006C15CA" w:rsidRPr="00B779AB">
        <w:rPr>
          <w:b/>
          <w:bCs/>
        </w:rPr>
        <w:t>Data</w:t>
      </w:r>
      <w:r w:rsidR="00BD3875" w:rsidRPr="00B779AB">
        <w:rPr>
          <w:b/>
          <w:bCs/>
        </w:rPr>
        <w:t xml:space="preserve"> </w:t>
      </w:r>
      <w:proofErr w:type="spellStart"/>
      <w:r w:rsidR="00BD3875" w:rsidRPr="00B779AB">
        <w:rPr>
          <w:b/>
          <w:bCs/>
        </w:rPr>
        <w:t>Dosen</w:t>
      </w:r>
      <w:bookmarkEnd w:id="71"/>
      <w:proofErr w:type="spellEnd"/>
    </w:p>
    <w:p w14:paraId="3C66D76C" w14:textId="4DD40EF0" w:rsidR="00B779AB" w:rsidRPr="00B779AB" w:rsidRDefault="00B779AB" w:rsidP="00B779AB">
      <w:pPr>
        <w:rPr>
          <w:sz w:val="22"/>
          <w:szCs w:val="22"/>
        </w:rPr>
      </w:pPr>
      <w:bookmarkStart w:id="72" w:name="_Toc110239025"/>
      <w:proofErr w:type="spellStart"/>
      <w:r w:rsidRPr="00B779AB">
        <w:rPr>
          <w:sz w:val="22"/>
          <w:szCs w:val="22"/>
        </w:rPr>
        <w:t>Tabel</w:t>
      </w:r>
      <w:proofErr w:type="spellEnd"/>
      <w:r w:rsidRPr="00B779AB">
        <w:rPr>
          <w:sz w:val="22"/>
          <w:szCs w:val="22"/>
        </w:rPr>
        <w:t xml:space="preserve"> 2. </w:t>
      </w:r>
      <w:r w:rsidRPr="00B779AB">
        <w:rPr>
          <w:sz w:val="22"/>
          <w:szCs w:val="22"/>
        </w:rPr>
        <w:fldChar w:fldCharType="begin"/>
      </w:r>
      <w:r w:rsidRPr="00B779AB">
        <w:rPr>
          <w:sz w:val="22"/>
          <w:szCs w:val="22"/>
        </w:rPr>
        <w:instrText xml:space="preserve"> SEQ Tabel_2. \* ARABIC </w:instrText>
      </w:r>
      <w:r w:rsidRPr="00B779A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6</w:t>
      </w:r>
      <w:r w:rsidRPr="00B779AB">
        <w:rPr>
          <w:sz w:val="22"/>
          <w:szCs w:val="22"/>
        </w:rPr>
        <w:fldChar w:fldCharType="end"/>
      </w:r>
      <w:r w:rsidRPr="00B779AB">
        <w:rPr>
          <w:sz w:val="22"/>
          <w:szCs w:val="22"/>
        </w:rPr>
        <w:t xml:space="preserve"> </w:t>
      </w:r>
      <w:proofErr w:type="spellStart"/>
      <w:r w:rsidRPr="00B779AB">
        <w:rPr>
          <w:sz w:val="22"/>
          <w:szCs w:val="22"/>
        </w:rPr>
        <w:t>Skenario</w:t>
      </w:r>
      <w:proofErr w:type="spellEnd"/>
      <w:r w:rsidRPr="00B779AB">
        <w:rPr>
          <w:sz w:val="22"/>
          <w:szCs w:val="22"/>
        </w:rPr>
        <w:t xml:space="preserve"> Use Case Kelola Data </w:t>
      </w:r>
      <w:proofErr w:type="spellStart"/>
      <w:r w:rsidRPr="00B779AB">
        <w:rPr>
          <w:sz w:val="22"/>
          <w:szCs w:val="22"/>
        </w:rPr>
        <w:t>Dosen</w:t>
      </w:r>
      <w:bookmarkEnd w:id="7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5"/>
        <w:gridCol w:w="3963"/>
      </w:tblGrid>
      <w:tr w:rsidR="00931442" w:rsidRPr="005313E0" w14:paraId="4CA4A474" w14:textId="77777777" w:rsidTr="002D4086">
        <w:tc>
          <w:tcPr>
            <w:tcW w:w="2397" w:type="dxa"/>
          </w:tcPr>
          <w:p w14:paraId="7D5FCD06" w14:textId="77777777" w:rsidR="00931442" w:rsidRPr="005313E0" w:rsidRDefault="00931442" w:rsidP="002D408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5F4954AA" w14:textId="77777777" w:rsidR="00931442" w:rsidRPr="005313E0" w:rsidRDefault="00931442" w:rsidP="002D4086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1B41F6C5" w14:textId="4A987E7C" w:rsidR="00931442" w:rsidRPr="005313E0" w:rsidRDefault="006C15CA" w:rsidP="002D4086">
            <w:pPr>
              <w:spacing w:line="360" w:lineRule="auto"/>
            </w:pPr>
            <w:r w:rsidRPr="005313E0">
              <w:t>Koordinator</w:t>
            </w:r>
          </w:p>
        </w:tc>
      </w:tr>
      <w:tr w:rsidR="00931442" w:rsidRPr="005313E0" w14:paraId="7CCFA2BA" w14:textId="77777777" w:rsidTr="002D4086">
        <w:tc>
          <w:tcPr>
            <w:tcW w:w="2397" w:type="dxa"/>
          </w:tcPr>
          <w:p w14:paraId="6345DB84" w14:textId="77777777" w:rsidR="00931442" w:rsidRPr="005313E0" w:rsidRDefault="00931442" w:rsidP="002D408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0A034DF1" w14:textId="77777777" w:rsidR="00931442" w:rsidRPr="005313E0" w:rsidRDefault="00931442" w:rsidP="002D4086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3BD1DB1C" w14:textId="354A97CD" w:rsidR="00931442" w:rsidRPr="005313E0" w:rsidRDefault="006C15CA" w:rsidP="002D4086">
            <w:pPr>
              <w:spacing w:line="360" w:lineRule="auto"/>
            </w:pPr>
            <w:r w:rsidRPr="005313E0">
              <w:t>Koordinator</w:t>
            </w:r>
            <w:r w:rsidR="00931442" w:rsidRPr="005313E0">
              <w:t xml:space="preserve"> </w:t>
            </w:r>
            <w:proofErr w:type="spellStart"/>
            <w:r w:rsidR="00931442" w:rsidRPr="005313E0">
              <w:t>telah</w:t>
            </w:r>
            <w:proofErr w:type="spellEnd"/>
            <w:r w:rsidR="00931442" w:rsidRPr="005313E0">
              <w:t xml:space="preserve"> login</w:t>
            </w:r>
          </w:p>
        </w:tc>
      </w:tr>
      <w:tr w:rsidR="00931442" w:rsidRPr="005313E0" w14:paraId="500D220B" w14:textId="77777777" w:rsidTr="002D4086">
        <w:tc>
          <w:tcPr>
            <w:tcW w:w="2397" w:type="dxa"/>
          </w:tcPr>
          <w:p w14:paraId="44A2A671" w14:textId="77777777" w:rsidR="00931442" w:rsidRPr="005313E0" w:rsidRDefault="00931442" w:rsidP="002D408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2ED8140B" w14:textId="77777777" w:rsidR="00931442" w:rsidRPr="005313E0" w:rsidRDefault="00931442" w:rsidP="002D4086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3285BF6A" w14:textId="11E3C867" w:rsidR="00931442" w:rsidRPr="005313E0" w:rsidRDefault="0064321F" w:rsidP="002D4086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="00931442" w:rsidRPr="005313E0">
              <w:t xml:space="preserve"> </w:t>
            </w:r>
            <w:proofErr w:type="spellStart"/>
            <w:r w:rsidR="00931442" w:rsidRPr="005313E0">
              <w:t>dapat</w:t>
            </w:r>
            <w:proofErr w:type="spellEnd"/>
            <w:r w:rsidR="00931442" w:rsidRPr="005313E0">
              <w:t xml:space="preserve"> </w:t>
            </w:r>
            <w:proofErr w:type="spellStart"/>
            <w:r w:rsidR="00104B34" w:rsidRPr="005313E0">
              <w:t>ditambahkan</w:t>
            </w:r>
            <w:proofErr w:type="spellEnd"/>
            <w:r w:rsidR="00104B34" w:rsidRPr="005313E0">
              <w:t>,</w:t>
            </w:r>
            <w:r w:rsidR="00BD3875" w:rsidRPr="005313E0">
              <w:t xml:space="preserve"> dan</w:t>
            </w:r>
            <w:r w:rsidR="00104B34" w:rsidRPr="005313E0">
              <w:t xml:space="preserve"> </w:t>
            </w:r>
            <w:proofErr w:type="spellStart"/>
            <w:r w:rsidR="00104B34" w:rsidRPr="005313E0">
              <w:t>diupdate</w:t>
            </w:r>
            <w:proofErr w:type="spellEnd"/>
            <w:r w:rsidR="00104B34" w:rsidRPr="005313E0">
              <w:t xml:space="preserve"> </w:t>
            </w:r>
          </w:p>
        </w:tc>
      </w:tr>
      <w:tr w:rsidR="00931442" w:rsidRPr="005313E0" w14:paraId="0294C2D2" w14:textId="77777777" w:rsidTr="002D4086">
        <w:tc>
          <w:tcPr>
            <w:tcW w:w="7927" w:type="dxa"/>
            <w:gridSpan w:val="4"/>
          </w:tcPr>
          <w:p w14:paraId="22DFE65A" w14:textId="77777777" w:rsidR="00931442" w:rsidRPr="005313E0" w:rsidRDefault="00931442" w:rsidP="002D4086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931442" w:rsidRPr="005313E0" w14:paraId="3266D609" w14:textId="77777777" w:rsidTr="00A77C27">
        <w:tc>
          <w:tcPr>
            <w:tcW w:w="3964" w:type="dxa"/>
            <w:gridSpan w:val="3"/>
          </w:tcPr>
          <w:p w14:paraId="2002A7A4" w14:textId="77777777" w:rsidR="00931442" w:rsidRPr="005313E0" w:rsidRDefault="00931442" w:rsidP="002D408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3" w:type="dxa"/>
          </w:tcPr>
          <w:p w14:paraId="20E5FEA5" w14:textId="77777777" w:rsidR="00931442" w:rsidRPr="005313E0" w:rsidRDefault="00931442" w:rsidP="002D4086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931442" w:rsidRPr="005313E0" w14:paraId="6744125E" w14:textId="77777777" w:rsidTr="00A77C27">
        <w:tc>
          <w:tcPr>
            <w:tcW w:w="3964" w:type="dxa"/>
            <w:gridSpan w:val="3"/>
          </w:tcPr>
          <w:p w14:paraId="2E2DE5CC" w14:textId="56525A01" w:rsidR="00931442" w:rsidRPr="005313E0" w:rsidRDefault="00931442" w:rsidP="002D4086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="00B40A8A" w:rsidRPr="005313E0">
              <w:t>dosen</w:t>
            </w:r>
            <w:proofErr w:type="spellEnd"/>
          </w:p>
        </w:tc>
        <w:tc>
          <w:tcPr>
            <w:tcW w:w="3963" w:type="dxa"/>
          </w:tcPr>
          <w:p w14:paraId="31D58460" w14:textId="2A73DE28" w:rsidR="00931442" w:rsidRPr="005313E0" w:rsidRDefault="00931442" w:rsidP="002D4086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="00B40A8A" w:rsidRPr="005313E0">
              <w:t>dosen</w:t>
            </w:r>
            <w:proofErr w:type="spellEnd"/>
          </w:p>
        </w:tc>
      </w:tr>
      <w:tr w:rsidR="00A77C27" w:rsidRPr="005313E0" w14:paraId="57CE666C" w14:textId="77777777" w:rsidTr="00A77C27">
        <w:tc>
          <w:tcPr>
            <w:tcW w:w="3964" w:type="dxa"/>
            <w:gridSpan w:val="3"/>
          </w:tcPr>
          <w:p w14:paraId="2006A2E3" w14:textId="4A67374D" w:rsidR="00A77C27" w:rsidRPr="005313E0" w:rsidRDefault="00A77C27" w:rsidP="002D4086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="000A5A19" w:rsidRPr="005313E0">
              <w:rPr>
                <w:lang w:val="en-US"/>
              </w:rPr>
              <w:t>jika</w:t>
            </w:r>
            <w:proofErr w:type="spellEnd"/>
            <w:r w:rsidR="000A5A19"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proofErr w:type="spellStart"/>
            <w:r w:rsidR="00B40A8A" w:rsidRPr="005313E0">
              <w:rPr>
                <w:lang w:val="en-US"/>
              </w:rPr>
              <w:t>dosen</w:t>
            </w:r>
            <w:proofErr w:type="spellEnd"/>
          </w:p>
        </w:tc>
        <w:tc>
          <w:tcPr>
            <w:tcW w:w="3963" w:type="dxa"/>
          </w:tcPr>
          <w:p w14:paraId="39A3B11D" w14:textId="739EFDF9" w:rsidR="00A77C27" w:rsidRPr="005313E0" w:rsidRDefault="00A77C27" w:rsidP="002D4086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="00B40A8A" w:rsidRPr="005313E0">
              <w:rPr>
                <w:lang w:val="en-US"/>
              </w:rPr>
              <w:t>dosen</w:t>
            </w:r>
            <w:proofErr w:type="spellEnd"/>
          </w:p>
        </w:tc>
      </w:tr>
      <w:tr w:rsidR="00A77C27" w:rsidRPr="005313E0" w14:paraId="134D590A" w14:textId="77777777" w:rsidTr="00A77C27">
        <w:tc>
          <w:tcPr>
            <w:tcW w:w="3964" w:type="dxa"/>
            <w:gridSpan w:val="3"/>
          </w:tcPr>
          <w:p w14:paraId="129464F5" w14:textId="14ED53B9" w:rsidR="00A77C27" w:rsidRPr="005313E0" w:rsidRDefault="00A77C27" w:rsidP="002D4086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5. mengisi data </w:t>
            </w:r>
            <w:proofErr w:type="spellStart"/>
            <w:r w:rsidR="00B40A8A" w:rsidRPr="005313E0">
              <w:rPr>
                <w:lang w:val="en-US"/>
              </w:rPr>
              <w:t>dosen</w:t>
            </w:r>
            <w:proofErr w:type="spellEnd"/>
          </w:p>
        </w:tc>
        <w:tc>
          <w:tcPr>
            <w:tcW w:w="3963" w:type="dxa"/>
          </w:tcPr>
          <w:p w14:paraId="61F1C632" w14:textId="44883DC6" w:rsidR="00A77C27" w:rsidRPr="005313E0" w:rsidRDefault="000A5A19" w:rsidP="002D4086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="00A77C27" w:rsidRPr="005313E0">
              <w:rPr>
                <w:lang w:val="id-ID"/>
              </w:rPr>
              <w:t>. simpan data</w:t>
            </w:r>
          </w:p>
        </w:tc>
      </w:tr>
      <w:tr w:rsidR="00A77C27" w:rsidRPr="005313E0" w14:paraId="34B971E4" w14:textId="77777777" w:rsidTr="00A77C27">
        <w:tc>
          <w:tcPr>
            <w:tcW w:w="3964" w:type="dxa"/>
            <w:gridSpan w:val="3"/>
          </w:tcPr>
          <w:p w14:paraId="288D98A0" w14:textId="2FAF1500" w:rsidR="00A77C27" w:rsidRPr="005313E0" w:rsidRDefault="000A5A19" w:rsidP="00A77C2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A77C27" w:rsidRPr="005313E0">
              <w:rPr>
                <w:lang w:val="id-ID"/>
              </w:rPr>
              <w:t xml:space="preserve">. </w:t>
            </w:r>
            <w:r w:rsidR="00FA3188" w:rsidRPr="005313E0">
              <w:rPr>
                <w:lang w:val="en-US"/>
              </w:rPr>
              <w:t>input keyword</w:t>
            </w:r>
          </w:p>
        </w:tc>
        <w:tc>
          <w:tcPr>
            <w:tcW w:w="3963" w:type="dxa"/>
          </w:tcPr>
          <w:p w14:paraId="5B24FAE1" w14:textId="31C4C148" w:rsidR="00A77C27" w:rsidRPr="005313E0" w:rsidRDefault="000A5A19" w:rsidP="00A77C27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="00A77C27" w:rsidRPr="005313E0">
              <w:t xml:space="preserve">. </w:t>
            </w:r>
            <w:proofErr w:type="spellStart"/>
            <w:r w:rsidR="00A77C27" w:rsidRPr="005313E0">
              <w:t>Menampilkan</w:t>
            </w:r>
            <w:proofErr w:type="spellEnd"/>
            <w:r w:rsidR="00A77C27" w:rsidRPr="005313E0">
              <w:t xml:space="preserve"> </w:t>
            </w:r>
            <w:r w:rsidR="00FA3188" w:rsidRPr="005313E0">
              <w:t xml:space="preserve">data </w:t>
            </w:r>
            <w:proofErr w:type="spellStart"/>
            <w:r w:rsidR="00FA3188" w:rsidRPr="005313E0">
              <w:t>dosen</w:t>
            </w:r>
            <w:proofErr w:type="spellEnd"/>
          </w:p>
        </w:tc>
      </w:tr>
      <w:tr w:rsidR="00A77C27" w:rsidRPr="005313E0" w14:paraId="23AB450E" w14:textId="77777777" w:rsidTr="00A77C27">
        <w:tc>
          <w:tcPr>
            <w:tcW w:w="3964" w:type="dxa"/>
            <w:gridSpan w:val="3"/>
          </w:tcPr>
          <w:p w14:paraId="39818288" w14:textId="4AC2BEFF" w:rsidR="00A77C27" w:rsidRPr="005313E0" w:rsidRDefault="000A5A19" w:rsidP="00A77C27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="00A77C27" w:rsidRPr="005313E0">
              <w:t xml:space="preserve">. </w:t>
            </w:r>
            <w:proofErr w:type="spellStart"/>
            <w:proofErr w:type="gramStart"/>
            <w:r w:rsidRPr="005313E0">
              <w:t>jika,</w:t>
            </w:r>
            <w:r w:rsidR="00FA3188" w:rsidRPr="005313E0">
              <w:t>klik</w:t>
            </w:r>
            <w:proofErr w:type="spellEnd"/>
            <w:proofErr w:type="gramEnd"/>
            <w:r w:rsidR="00FA3188" w:rsidRPr="005313E0">
              <w:t xml:space="preserve"> </w:t>
            </w:r>
            <w:proofErr w:type="spellStart"/>
            <w:r w:rsidR="00FA3188" w:rsidRPr="005313E0">
              <w:t>tombol</w:t>
            </w:r>
            <w:proofErr w:type="spellEnd"/>
            <w:r w:rsidR="00FA3188" w:rsidRPr="005313E0">
              <w:t xml:space="preserve"> update</w:t>
            </w:r>
          </w:p>
        </w:tc>
        <w:tc>
          <w:tcPr>
            <w:tcW w:w="3963" w:type="dxa"/>
          </w:tcPr>
          <w:p w14:paraId="387961D7" w14:textId="4DAEC72E" w:rsidR="00A77C27" w:rsidRPr="005313E0" w:rsidRDefault="00A77C27" w:rsidP="00A77C2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menampilkan</w:t>
            </w:r>
            <w:proofErr w:type="spellEnd"/>
            <w:r w:rsidR="00FA3188" w:rsidRPr="005313E0">
              <w:rPr>
                <w:lang w:val="en-US"/>
              </w:rPr>
              <w:t xml:space="preserve"> form update</w:t>
            </w:r>
          </w:p>
        </w:tc>
      </w:tr>
      <w:tr w:rsidR="00A77C27" w:rsidRPr="005313E0" w14:paraId="144F7BA4" w14:textId="77777777" w:rsidTr="00A77C27">
        <w:tc>
          <w:tcPr>
            <w:tcW w:w="3964" w:type="dxa"/>
            <w:gridSpan w:val="3"/>
          </w:tcPr>
          <w:p w14:paraId="7C84FCA7" w14:textId="5FC9B657" w:rsidR="00A77C27" w:rsidRPr="005313E0" w:rsidRDefault="00A77C27" w:rsidP="00A77C2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mengisi</w:t>
            </w:r>
            <w:proofErr w:type="spellEnd"/>
            <w:r w:rsidR="00FA3188" w:rsidRPr="005313E0">
              <w:rPr>
                <w:lang w:val="en-US"/>
              </w:rPr>
              <w:t xml:space="preserve"> form update</w:t>
            </w:r>
          </w:p>
        </w:tc>
        <w:tc>
          <w:tcPr>
            <w:tcW w:w="3963" w:type="dxa"/>
          </w:tcPr>
          <w:p w14:paraId="14DD9951" w14:textId="39FA55CA" w:rsidR="00A77C27" w:rsidRPr="005313E0" w:rsidRDefault="00A77C27" w:rsidP="00A77C27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="00FA3188" w:rsidRPr="005313E0">
              <w:rPr>
                <w:lang w:val="en-US"/>
              </w:rPr>
              <w:t>simpan</w:t>
            </w:r>
            <w:proofErr w:type="spellEnd"/>
            <w:r w:rsidR="00FA3188" w:rsidRPr="005313E0">
              <w:rPr>
                <w:lang w:val="en-US"/>
              </w:rPr>
              <w:t xml:space="preserve"> data</w:t>
            </w:r>
          </w:p>
        </w:tc>
      </w:tr>
      <w:tr w:rsidR="00A77C27" w:rsidRPr="005313E0" w14:paraId="568402CF" w14:textId="77777777" w:rsidTr="002D4086">
        <w:tc>
          <w:tcPr>
            <w:tcW w:w="7927" w:type="dxa"/>
            <w:gridSpan w:val="4"/>
          </w:tcPr>
          <w:p w14:paraId="206179A2" w14:textId="77777777" w:rsidR="00A77C27" w:rsidRPr="005313E0" w:rsidRDefault="00A77C27" w:rsidP="00A77C27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A77C27" w:rsidRPr="005313E0" w14:paraId="5E4C0566" w14:textId="77777777" w:rsidTr="002D4086">
        <w:tc>
          <w:tcPr>
            <w:tcW w:w="7927" w:type="dxa"/>
            <w:gridSpan w:val="4"/>
          </w:tcPr>
          <w:p w14:paraId="216C9991" w14:textId="157971FD" w:rsidR="00A77C27" w:rsidRPr="005313E0" w:rsidRDefault="000A5A19" w:rsidP="00A77C27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0A5A19" w:rsidRPr="005313E0" w14:paraId="57A5DC24" w14:textId="77777777" w:rsidTr="000A5A19">
        <w:tc>
          <w:tcPr>
            <w:tcW w:w="7927" w:type="dxa"/>
            <w:gridSpan w:val="4"/>
          </w:tcPr>
          <w:p w14:paraId="7472153E" w14:textId="0EB5CA87" w:rsidR="000A5A19" w:rsidRPr="005313E0" w:rsidRDefault="000A5A19" w:rsidP="00535C20">
            <w:pPr>
              <w:spacing w:line="360" w:lineRule="auto"/>
            </w:pPr>
            <w:r w:rsidRPr="005313E0">
              <w:t xml:space="preserve">8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</w:tbl>
    <w:p w14:paraId="2577FCF6" w14:textId="576DB534" w:rsidR="00931442" w:rsidRPr="005313E0" w:rsidRDefault="00931442" w:rsidP="00931442">
      <w:pPr>
        <w:spacing w:after="0" w:line="360" w:lineRule="auto"/>
      </w:pPr>
    </w:p>
    <w:p w14:paraId="26CD8055" w14:textId="34C0FAB2" w:rsidR="00FA3188" w:rsidRPr="005313E0" w:rsidRDefault="00FA3188" w:rsidP="00931442">
      <w:pPr>
        <w:spacing w:after="0" w:line="360" w:lineRule="auto"/>
      </w:pPr>
    </w:p>
    <w:p w14:paraId="6A5E52E2" w14:textId="3F9E883C" w:rsidR="00FA3188" w:rsidRPr="005313E0" w:rsidRDefault="00FA3188" w:rsidP="00931442">
      <w:pPr>
        <w:spacing w:after="0" w:line="360" w:lineRule="auto"/>
      </w:pPr>
    </w:p>
    <w:p w14:paraId="3FDD415C" w14:textId="26213EEA" w:rsidR="00FA3188" w:rsidRPr="005313E0" w:rsidRDefault="00FA3188" w:rsidP="00931442">
      <w:pPr>
        <w:spacing w:after="0" w:line="360" w:lineRule="auto"/>
      </w:pPr>
    </w:p>
    <w:p w14:paraId="64775E56" w14:textId="526B0672" w:rsidR="00FA3188" w:rsidRPr="005313E0" w:rsidRDefault="00FA3188" w:rsidP="00931442">
      <w:pPr>
        <w:spacing w:after="0" w:line="360" w:lineRule="auto"/>
      </w:pPr>
    </w:p>
    <w:p w14:paraId="6EE33142" w14:textId="1CE595C2" w:rsidR="00FA3188" w:rsidRPr="005313E0" w:rsidRDefault="00FA3188" w:rsidP="00931442">
      <w:pPr>
        <w:spacing w:after="0" w:line="360" w:lineRule="auto"/>
      </w:pPr>
    </w:p>
    <w:p w14:paraId="2EAEF2CB" w14:textId="08A51BE2" w:rsidR="00FA3188" w:rsidRPr="005313E0" w:rsidRDefault="00FA3188" w:rsidP="00931442">
      <w:pPr>
        <w:spacing w:after="0" w:line="360" w:lineRule="auto"/>
      </w:pPr>
    </w:p>
    <w:p w14:paraId="412B612D" w14:textId="383BDE67" w:rsidR="00FA3188" w:rsidRPr="005313E0" w:rsidRDefault="00FA3188" w:rsidP="00931442">
      <w:pPr>
        <w:spacing w:after="0" w:line="360" w:lineRule="auto"/>
      </w:pPr>
    </w:p>
    <w:p w14:paraId="6BCFF433" w14:textId="23D8401D" w:rsidR="00FA3188" w:rsidRPr="005313E0" w:rsidRDefault="00FA3188" w:rsidP="00931442">
      <w:pPr>
        <w:spacing w:after="0" w:line="360" w:lineRule="auto"/>
      </w:pPr>
    </w:p>
    <w:p w14:paraId="3A206E7B" w14:textId="093B2547" w:rsidR="00FA3188" w:rsidRPr="005313E0" w:rsidRDefault="00FA3188" w:rsidP="00931442">
      <w:pPr>
        <w:spacing w:after="0" w:line="360" w:lineRule="auto"/>
      </w:pPr>
    </w:p>
    <w:p w14:paraId="3D11B7EF" w14:textId="6BCA2CEE" w:rsidR="00FA3188" w:rsidRPr="005313E0" w:rsidRDefault="00FA3188" w:rsidP="00931442">
      <w:pPr>
        <w:spacing w:after="0" w:line="360" w:lineRule="auto"/>
      </w:pPr>
    </w:p>
    <w:p w14:paraId="50C15584" w14:textId="32271F3F" w:rsidR="00FA3188" w:rsidRPr="005313E0" w:rsidRDefault="00FA3188" w:rsidP="00931442">
      <w:pPr>
        <w:spacing w:after="0" w:line="360" w:lineRule="auto"/>
      </w:pPr>
    </w:p>
    <w:p w14:paraId="21E6905A" w14:textId="77777777" w:rsidR="00FA3188" w:rsidRPr="005313E0" w:rsidRDefault="00FA3188" w:rsidP="00931442">
      <w:pPr>
        <w:spacing w:after="0" w:line="360" w:lineRule="auto"/>
      </w:pPr>
    </w:p>
    <w:p w14:paraId="656A9419" w14:textId="77777777" w:rsidR="00AD58C4" w:rsidRDefault="00AD58C4" w:rsidP="00931442">
      <w:pPr>
        <w:spacing w:after="0" w:line="360" w:lineRule="auto"/>
        <w:rPr>
          <w:b/>
          <w:bCs/>
        </w:rPr>
      </w:pPr>
    </w:p>
    <w:p w14:paraId="2590DAB0" w14:textId="77777777" w:rsidR="00AD58C4" w:rsidRDefault="00AD58C4" w:rsidP="00931442">
      <w:pPr>
        <w:spacing w:after="0" w:line="360" w:lineRule="auto"/>
        <w:rPr>
          <w:b/>
          <w:bCs/>
        </w:rPr>
      </w:pPr>
    </w:p>
    <w:p w14:paraId="07303A38" w14:textId="44C06FE1" w:rsidR="00931442" w:rsidRPr="005313E0" w:rsidRDefault="00931442" w:rsidP="00931442">
      <w:pPr>
        <w:spacing w:after="0" w:line="360" w:lineRule="auto"/>
        <w:rPr>
          <w:b/>
          <w:bCs/>
        </w:rPr>
      </w:pPr>
      <w:r w:rsidRPr="005313E0">
        <w:rPr>
          <w:b/>
          <w:bCs/>
        </w:rPr>
        <w:lastRenderedPageBreak/>
        <w:t>Activity Diagram</w:t>
      </w:r>
    </w:p>
    <w:p w14:paraId="34859190" w14:textId="77777777" w:rsidR="00FA3188" w:rsidRPr="005313E0" w:rsidRDefault="00FA3188" w:rsidP="00FA3188">
      <w:pPr>
        <w:keepNext/>
        <w:spacing w:after="0" w:line="360" w:lineRule="auto"/>
      </w:pPr>
      <w:r w:rsidRPr="005313E0">
        <w:rPr>
          <w:b/>
          <w:bCs/>
          <w:noProof/>
        </w:rPr>
        <w:drawing>
          <wp:inline distT="0" distB="0" distL="0" distR="0" wp14:anchorId="2368F0C1" wp14:editId="6AF2F457">
            <wp:extent cx="5039995" cy="6781800"/>
            <wp:effectExtent l="0" t="0" r="825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78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E2A017" w14:textId="0258E28A" w:rsidR="00FA3188" w:rsidRPr="005313E0" w:rsidRDefault="00FA3188" w:rsidP="00FA3188">
      <w:pPr>
        <w:jc w:val="center"/>
        <w:rPr>
          <w:b/>
          <w:bCs/>
        </w:rPr>
      </w:pPr>
      <w:bookmarkStart w:id="73" w:name="_Toc110238615"/>
      <w:r w:rsidRPr="005313E0">
        <w:t xml:space="preserve">Gambar 2. </w:t>
      </w:r>
      <w:fldSimple w:instr=" SEQ Gambar_2. \* ARABIC ">
        <w:r w:rsidR="00776DB9">
          <w:rPr>
            <w:noProof/>
          </w:rPr>
          <w:t>4</w:t>
        </w:r>
      </w:fldSimple>
      <w:r w:rsidRPr="005313E0">
        <w:t xml:space="preserve"> Activity Diagram Kelola </w:t>
      </w:r>
      <w:proofErr w:type="spellStart"/>
      <w:r w:rsidRPr="005313E0">
        <w:t>Dosen</w:t>
      </w:r>
      <w:bookmarkEnd w:id="73"/>
      <w:proofErr w:type="spellEnd"/>
    </w:p>
    <w:p w14:paraId="4126E90C" w14:textId="77777777" w:rsidR="00FA3188" w:rsidRPr="005313E0" w:rsidRDefault="00FA3188" w:rsidP="00931442">
      <w:pPr>
        <w:keepNext/>
      </w:pPr>
    </w:p>
    <w:p w14:paraId="37BF8BCC" w14:textId="41226482" w:rsidR="00B779AB" w:rsidRDefault="00B779AB" w:rsidP="00397E45">
      <w:pPr>
        <w:spacing w:after="0" w:line="360" w:lineRule="auto"/>
        <w:rPr>
          <w:b/>
          <w:bCs/>
          <w:lang w:val="id-ID"/>
        </w:rPr>
      </w:pPr>
    </w:p>
    <w:p w14:paraId="5F76AF82" w14:textId="77777777" w:rsidR="00AD58C4" w:rsidRDefault="00AD58C4" w:rsidP="00397E45">
      <w:pPr>
        <w:spacing w:after="0" w:line="360" w:lineRule="auto"/>
        <w:rPr>
          <w:b/>
          <w:bCs/>
          <w:lang w:val="id-ID"/>
        </w:rPr>
      </w:pPr>
    </w:p>
    <w:p w14:paraId="51CC87B0" w14:textId="0043AE04" w:rsidR="00B17401" w:rsidRPr="00B779AB" w:rsidRDefault="00397E45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  <w:lang w:val="en-US"/>
        </w:rPr>
      </w:pPr>
      <w:bookmarkStart w:id="74" w:name="_Toc110248275"/>
      <w:proofErr w:type="spellStart"/>
      <w:r w:rsidRPr="00B779AB">
        <w:rPr>
          <w:b/>
          <w:bCs/>
        </w:rPr>
        <w:lastRenderedPageBreak/>
        <w:t>Skenario</w:t>
      </w:r>
      <w:proofErr w:type="spellEnd"/>
      <w:r w:rsidRPr="00B779AB">
        <w:rPr>
          <w:b/>
          <w:bCs/>
        </w:rPr>
        <w:t xml:space="preserve"> Use Case </w:t>
      </w:r>
      <w:r w:rsidR="008C6AC6" w:rsidRPr="00B779AB">
        <w:rPr>
          <w:b/>
          <w:bCs/>
          <w:lang w:val="id-ID"/>
        </w:rPr>
        <w:t>Kelola</w:t>
      </w:r>
      <w:r w:rsidRPr="00B779AB">
        <w:rPr>
          <w:b/>
          <w:bCs/>
        </w:rPr>
        <w:t xml:space="preserve"> </w:t>
      </w:r>
      <w:proofErr w:type="spellStart"/>
      <w:r w:rsidR="00FA3188" w:rsidRPr="00B779AB">
        <w:rPr>
          <w:b/>
          <w:bCs/>
        </w:rPr>
        <w:t>Penguji</w:t>
      </w:r>
      <w:bookmarkEnd w:id="74"/>
      <w:proofErr w:type="spellEnd"/>
    </w:p>
    <w:p w14:paraId="331FFF1C" w14:textId="5CCBA9AA" w:rsidR="00B779AB" w:rsidRPr="00B779AB" w:rsidRDefault="00B779AB" w:rsidP="00B779AB">
      <w:pPr>
        <w:rPr>
          <w:sz w:val="20"/>
          <w:szCs w:val="20"/>
        </w:rPr>
      </w:pPr>
      <w:bookmarkStart w:id="75" w:name="_Toc110239026"/>
      <w:proofErr w:type="spellStart"/>
      <w:r w:rsidRPr="00B779AB">
        <w:rPr>
          <w:sz w:val="20"/>
          <w:szCs w:val="20"/>
        </w:rPr>
        <w:t>Tabel</w:t>
      </w:r>
      <w:proofErr w:type="spellEnd"/>
      <w:r w:rsidRPr="00B779AB">
        <w:rPr>
          <w:sz w:val="20"/>
          <w:szCs w:val="20"/>
        </w:rPr>
        <w:t xml:space="preserve"> 2. </w:t>
      </w:r>
      <w:r w:rsidRPr="00B779AB">
        <w:rPr>
          <w:sz w:val="20"/>
          <w:szCs w:val="20"/>
        </w:rPr>
        <w:fldChar w:fldCharType="begin"/>
      </w:r>
      <w:r w:rsidRPr="00B779AB">
        <w:rPr>
          <w:sz w:val="20"/>
          <w:szCs w:val="20"/>
        </w:rPr>
        <w:instrText xml:space="preserve"> SEQ Tabel_2. \* ARABIC </w:instrText>
      </w:r>
      <w:r w:rsidRPr="00B779A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7</w:t>
      </w:r>
      <w:r w:rsidRPr="00B779AB">
        <w:rPr>
          <w:sz w:val="20"/>
          <w:szCs w:val="20"/>
        </w:rPr>
        <w:fldChar w:fldCharType="end"/>
      </w:r>
      <w:r w:rsidRPr="00B779AB">
        <w:rPr>
          <w:sz w:val="20"/>
          <w:szCs w:val="20"/>
        </w:rPr>
        <w:t xml:space="preserve"> </w:t>
      </w:r>
      <w:proofErr w:type="spellStart"/>
      <w:r w:rsidRPr="00B779AB">
        <w:rPr>
          <w:sz w:val="20"/>
          <w:szCs w:val="20"/>
        </w:rPr>
        <w:t>Skenario</w:t>
      </w:r>
      <w:proofErr w:type="spellEnd"/>
      <w:r w:rsidRPr="00B779AB">
        <w:rPr>
          <w:sz w:val="20"/>
          <w:szCs w:val="20"/>
        </w:rPr>
        <w:t xml:space="preserve"> Use Case Kelola </w:t>
      </w:r>
      <w:proofErr w:type="spellStart"/>
      <w:r w:rsidRPr="00B779AB">
        <w:rPr>
          <w:sz w:val="20"/>
          <w:szCs w:val="20"/>
        </w:rPr>
        <w:t>Penguji</w:t>
      </w:r>
      <w:bookmarkEnd w:id="7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6"/>
        <w:gridCol w:w="292"/>
        <w:gridCol w:w="1275"/>
        <w:gridCol w:w="3964"/>
      </w:tblGrid>
      <w:tr w:rsidR="00FA3188" w:rsidRPr="005313E0" w14:paraId="7A59F5E1" w14:textId="77777777" w:rsidTr="00FA3188">
        <w:tc>
          <w:tcPr>
            <w:tcW w:w="2396" w:type="dxa"/>
          </w:tcPr>
          <w:p w14:paraId="12A7607D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3A2D4572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9" w:type="dxa"/>
            <w:gridSpan w:val="2"/>
          </w:tcPr>
          <w:p w14:paraId="75CDFC6E" w14:textId="77777777" w:rsidR="00FA3188" w:rsidRPr="005313E0" w:rsidRDefault="00FA3188" w:rsidP="00535C20">
            <w:pPr>
              <w:spacing w:line="360" w:lineRule="auto"/>
            </w:pPr>
            <w:r w:rsidRPr="005313E0">
              <w:t>Koordinator</w:t>
            </w:r>
          </w:p>
        </w:tc>
      </w:tr>
      <w:tr w:rsidR="00FA3188" w:rsidRPr="005313E0" w14:paraId="67A3530B" w14:textId="77777777" w:rsidTr="00FA3188">
        <w:tc>
          <w:tcPr>
            <w:tcW w:w="2396" w:type="dxa"/>
          </w:tcPr>
          <w:p w14:paraId="683AA48F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2CC7EA7A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9" w:type="dxa"/>
            <w:gridSpan w:val="2"/>
          </w:tcPr>
          <w:p w14:paraId="0C7B0CB6" w14:textId="77777777" w:rsidR="00FA3188" w:rsidRPr="005313E0" w:rsidRDefault="00FA3188" w:rsidP="00535C20">
            <w:pPr>
              <w:spacing w:line="360" w:lineRule="auto"/>
            </w:pPr>
            <w:r w:rsidRPr="005313E0">
              <w:t xml:space="preserve">Koordinator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FA3188" w:rsidRPr="005313E0" w14:paraId="51C39D31" w14:textId="77777777" w:rsidTr="00FA3188">
        <w:tc>
          <w:tcPr>
            <w:tcW w:w="2396" w:type="dxa"/>
          </w:tcPr>
          <w:p w14:paraId="7FB5BE49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7A51E8EF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9" w:type="dxa"/>
            <w:gridSpan w:val="2"/>
          </w:tcPr>
          <w:p w14:paraId="336200C0" w14:textId="2C4AFDE1" w:rsidR="00FA3188" w:rsidRPr="005313E0" w:rsidRDefault="0064321F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apat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itambahkan</w:t>
            </w:r>
            <w:proofErr w:type="spellEnd"/>
            <w:r w:rsidR="00FA3188" w:rsidRPr="005313E0">
              <w:t xml:space="preserve">, dan </w:t>
            </w:r>
            <w:proofErr w:type="spellStart"/>
            <w:r w:rsidR="00FA3188" w:rsidRPr="005313E0">
              <w:t>diupdate</w:t>
            </w:r>
            <w:proofErr w:type="spellEnd"/>
            <w:r w:rsidR="00FA3188" w:rsidRPr="005313E0">
              <w:t xml:space="preserve"> </w:t>
            </w:r>
          </w:p>
        </w:tc>
      </w:tr>
      <w:tr w:rsidR="00FA3188" w:rsidRPr="005313E0" w14:paraId="311B18EF" w14:textId="77777777" w:rsidTr="00535C20">
        <w:tc>
          <w:tcPr>
            <w:tcW w:w="7927" w:type="dxa"/>
            <w:gridSpan w:val="4"/>
          </w:tcPr>
          <w:p w14:paraId="587239AA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FA3188" w:rsidRPr="005313E0" w14:paraId="7B833ADD" w14:textId="77777777" w:rsidTr="00FA3188">
        <w:tc>
          <w:tcPr>
            <w:tcW w:w="3963" w:type="dxa"/>
            <w:gridSpan w:val="3"/>
          </w:tcPr>
          <w:p w14:paraId="77984B0F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4" w:type="dxa"/>
          </w:tcPr>
          <w:p w14:paraId="28846E2B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FA3188" w:rsidRPr="005313E0" w14:paraId="24EDE0E1" w14:textId="77777777" w:rsidTr="00FA3188">
        <w:tc>
          <w:tcPr>
            <w:tcW w:w="3963" w:type="dxa"/>
            <w:gridSpan w:val="3"/>
          </w:tcPr>
          <w:p w14:paraId="747628EB" w14:textId="2D9E7722" w:rsidR="00FA3188" w:rsidRPr="005313E0" w:rsidRDefault="00FA3188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Pr="005313E0">
              <w:t>penguji</w:t>
            </w:r>
            <w:proofErr w:type="spellEnd"/>
          </w:p>
        </w:tc>
        <w:tc>
          <w:tcPr>
            <w:tcW w:w="3964" w:type="dxa"/>
          </w:tcPr>
          <w:p w14:paraId="740CAA4A" w14:textId="115D9D8C" w:rsidR="00FA3188" w:rsidRPr="005313E0" w:rsidRDefault="00FA3188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Pr="005313E0">
              <w:t>penguji</w:t>
            </w:r>
            <w:proofErr w:type="spellEnd"/>
          </w:p>
        </w:tc>
      </w:tr>
      <w:tr w:rsidR="00FA3188" w:rsidRPr="005313E0" w14:paraId="1AD4A803" w14:textId="77777777" w:rsidTr="00FA3188">
        <w:tc>
          <w:tcPr>
            <w:tcW w:w="3963" w:type="dxa"/>
            <w:gridSpan w:val="3"/>
          </w:tcPr>
          <w:p w14:paraId="54D8E54A" w14:textId="38D7B6FB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="000A5A19" w:rsidRPr="005313E0">
              <w:rPr>
                <w:lang w:val="en-US"/>
              </w:rPr>
              <w:t>jika</w:t>
            </w:r>
            <w:proofErr w:type="spellEnd"/>
            <w:r w:rsidR="000A5A19"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</w:t>
            </w:r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penguji</w:t>
            </w:r>
            <w:proofErr w:type="spellEnd"/>
          </w:p>
        </w:tc>
        <w:tc>
          <w:tcPr>
            <w:tcW w:w="3964" w:type="dxa"/>
          </w:tcPr>
          <w:p w14:paraId="1FE121A6" w14:textId="5E3EBE61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Pr="005313E0">
              <w:rPr>
                <w:lang w:val="en-US"/>
              </w:rPr>
              <w:t>penguji</w:t>
            </w:r>
            <w:proofErr w:type="spellEnd"/>
          </w:p>
        </w:tc>
      </w:tr>
      <w:tr w:rsidR="00FA3188" w:rsidRPr="005313E0" w14:paraId="20B16E71" w14:textId="77777777" w:rsidTr="00FA3188">
        <w:tc>
          <w:tcPr>
            <w:tcW w:w="3963" w:type="dxa"/>
            <w:gridSpan w:val="3"/>
          </w:tcPr>
          <w:p w14:paraId="6B3E323C" w14:textId="7715E68F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5. mengisi data </w:t>
            </w:r>
            <w:proofErr w:type="spellStart"/>
            <w:r w:rsidRPr="005313E0">
              <w:rPr>
                <w:lang w:val="en-US"/>
              </w:rPr>
              <w:t>penguji</w:t>
            </w:r>
            <w:proofErr w:type="spellEnd"/>
          </w:p>
        </w:tc>
        <w:tc>
          <w:tcPr>
            <w:tcW w:w="3964" w:type="dxa"/>
          </w:tcPr>
          <w:p w14:paraId="4C1A1C03" w14:textId="4E2D1330" w:rsidR="00FA3188" w:rsidRPr="005313E0" w:rsidRDefault="00CD7F81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="00FA3188" w:rsidRPr="005313E0">
              <w:rPr>
                <w:lang w:val="id-ID"/>
              </w:rPr>
              <w:t>. simpan data</w:t>
            </w:r>
          </w:p>
        </w:tc>
      </w:tr>
      <w:tr w:rsidR="00FA3188" w:rsidRPr="005313E0" w14:paraId="268CABDD" w14:textId="77777777" w:rsidTr="00FA3188">
        <w:tc>
          <w:tcPr>
            <w:tcW w:w="3963" w:type="dxa"/>
            <w:gridSpan w:val="3"/>
          </w:tcPr>
          <w:p w14:paraId="51E6A63D" w14:textId="4104B89C" w:rsidR="00FA3188" w:rsidRPr="005313E0" w:rsidRDefault="00CD7F81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FA3188" w:rsidRPr="005313E0">
              <w:rPr>
                <w:lang w:val="id-ID"/>
              </w:rPr>
              <w:t xml:space="preserve">. </w:t>
            </w:r>
            <w:r w:rsidR="00FA3188" w:rsidRPr="005313E0">
              <w:rPr>
                <w:lang w:val="en-US"/>
              </w:rPr>
              <w:t>input keyword</w:t>
            </w:r>
          </w:p>
        </w:tc>
        <w:tc>
          <w:tcPr>
            <w:tcW w:w="3964" w:type="dxa"/>
          </w:tcPr>
          <w:p w14:paraId="18844D0D" w14:textId="2A2409BC" w:rsidR="00FA3188" w:rsidRPr="005313E0" w:rsidRDefault="00CD7F81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="00FA3188" w:rsidRPr="005313E0">
              <w:t xml:space="preserve">. </w:t>
            </w:r>
            <w:proofErr w:type="spellStart"/>
            <w:r w:rsidR="00FA3188" w:rsidRPr="005313E0">
              <w:t>Menampilkan</w:t>
            </w:r>
            <w:proofErr w:type="spellEnd"/>
            <w:r w:rsidR="00FA3188" w:rsidRPr="005313E0">
              <w:t xml:space="preserve"> data </w:t>
            </w:r>
            <w:proofErr w:type="spellStart"/>
            <w:r w:rsidR="00FA3188" w:rsidRPr="005313E0">
              <w:t>penguji</w:t>
            </w:r>
            <w:proofErr w:type="spellEnd"/>
          </w:p>
        </w:tc>
      </w:tr>
      <w:tr w:rsidR="00FA3188" w:rsidRPr="005313E0" w14:paraId="3BB62204" w14:textId="77777777" w:rsidTr="00FA3188">
        <w:tc>
          <w:tcPr>
            <w:tcW w:w="3963" w:type="dxa"/>
            <w:gridSpan w:val="3"/>
          </w:tcPr>
          <w:p w14:paraId="7DAA0357" w14:textId="767A1EA5" w:rsidR="00FA3188" w:rsidRPr="005313E0" w:rsidRDefault="00CD7F81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="00FA3188" w:rsidRPr="005313E0">
              <w:t>.</w:t>
            </w:r>
            <w:r w:rsidR="000A5A19" w:rsidRPr="005313E0">
              <w:t xml:space="preserve"> </w:t>
            </w:r>
            <w:proofErr w:type="spellStart"/>
            <w:proofErr w:type="gramStart"/>
            <w:r w:rsidR="000A5A19" w:rsidRPr="005313E0">
              <w:t>jika,</w:t>
            </w:r>
            <w:r w:rsidR="00FA3188" w:rsidRPr="005313E0">
              <w:t>klik</w:t>
            </w:r>
            <w:proofErr w:type="spellEnd"/>
            <w:proofErr w:type="gramEnd"/>
            <w:r w:rsidR="00FA3188" w:rsidRPr="005313E0">
              <w:t xml:space="preserve"> </w:t>
            </w:r>
            <w:proofErr w:type="spellStart"/>
            <w:r w:rsidR="00FA3188" w:rsidRPr="005313E0">
              <w:t>tombol</w:t>
            </w:r>
            <w:proofErr w:type="spellEnd"/>
            <w:r w:rsidR="00FA3188" w:rsidRPr="005313E0">
              <w:t xml:space="preserve"> </w:t>
            </w:r>
            <w:r w:rsidR="000A5A19" w:rsidRPr="005313E0">
              <w:t>update</w:t>
            </w:r>
          </w:p>
        </w:tc>
        <w:tc>
          <w:tcPr>
            <w:tcW w:w="3964" w:type="dxa"/>
          </w:tcPr>
          <w:p w14:paraId="7E4F1A6F" w14:textId="77777777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11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FA3188" w:rsidRPr="005313E0" w14:paraId="3FF8E8A0" w14:textId="77777777" w:rsidTr="00FA3188">
        <w:tc>
          <w:tcPr>
            <w:tcW w:w="3963" w:type="dxa"/>
            <w:gridSpan w:val="3"/>
          </w:tcPr>
          <w:p w14:paraId="5543B983" w14:textId="77777777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10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964" w:type="dxa"/>
          </w:tcPr>
          <w:p w14:paraId="2230AA10" w14:textId="77777777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14. </w:t>
            </w:r>
            <w:proofErr w:type="spellStart"/>
            <w:r w:rsidRPr="005313E0">
              <w:rPr>
                <w:lang w:val="en-US"/>
              </w:rPr>
              <w:t>validasi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FA3188" w:rsidRPr="005313E0" w14:paraId="0549FC84" w14:textId="77777777" w:rsidTr="00535C20">
        <w:tc>
          <w:tcPr>
            <w:tcW w:w="7927" w:type="dxa"/>
            <w:gridSpan w:val="4"/>
          </w:tcPr>
          <w:p w14:paraId="4B012089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0A5A19" w:rsidRPr="005313E0" w14:paraId="20CD792E" w14:textId="77777777" w:rsidTr="000A5A19">
        <w:tc>
          <w:tcPr>
            <w:tcW w:w="7927" w:type="dxa"/>
            <w:gridSpan w:val="4"/>
          </w:tcPr>
          <w:p w14:paraId="4C16C697" w14:textId="77777777" w:rsidR="000A5A19" w:rsidRPr="005313E0" w:rsidRDefault="000A5A19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0A5A19" w:rsidRPr="005313E0" w14:paraId="18B82A95" w14:textId="77777777" w:rsidTr="000A5A19">
        <w:tc>
          <w:tcPr>
            <w:tcW w:w="7927" w:type="dxa"/>
            <w:gridSpan w:val="4"/>
          </w:tcPr>
          <w:p w14:paraId="05AEA9E3" w14:textId="5E374A19" w:rsidR="000A5A19" w:rsidRPr="005313E0" w:rsidRDefault="00B779AB" w:rsidP="00535C20">
            <w:pPr>
              <w:spacing w:line="360" w:lineRule="auto"/>
            </w:pPr>
            <w:r>
              <w:t>9</w:t>
            </w:r>
            <w:r w:rsidR="000A5A19" w:rsidRPr="005313E0">
              <w:t xml:space="preserve">a. </w:t>
            </w:r>
            <w:proofErr w:type="spellStart"/>
            <w:r w:rsidR="000A5A19" w:rsidRPr="005313E0">
              <w:t>jika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koordinator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tidak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lengkap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mengisi</w:t>
            </w:r>
            <w:proofErr w:type="spellEnd"/>
            <w:r w:rsidR="000A5A19" w:rsidRPr="005313E0">
              <w:t xml:space="preserve"> form, </w:t>
            </w:r>
            <w:proofErr w:type="spellStart"/>
            <w:r w:rsidR="000A5A19" w:rsidRPr="005313E0">
              <w:t>maka</w:t>
            </w:r>
            <w:proofErr w:type="spellEnd"/>
            <w:r w:rsidR="000A5A19" w:rsidRPr="005313E0">
              <w:t xml:space="preserve"> akan </w:t>
            </w:r>
            <w:proofErr w:type="spellStart"/>
            <w:r w:rsidR="000A5A19" w:rsidRPr="005313E0">
              <w:t>muncul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pesan</w:t>
            </w:r>
            <w:proofErr w:type="spellEnd"/>
            <w:r w:rsidR="000A5A19" w:rsidRPr="005313E0">
              <w:t xml:space="preserve"> error</w:t>
            </w:r>
          </w:p>
        </w:tc>
      </w:tr>
    </w:tbl>
    <w:p w14:paraId="7810240D" w14:textId="7EA2369A" w:rsidR="00397E45" w:rsidRPr="005313E0" w:rsidRDefault="00397E45" w:rsidP="00397E45">
      <w:pPr>
        <w:spacing w:after="0" w:line="360" w:lineRule="auto"/>
      </w:pPr>
    </w:p>
    <w:p w14:paraId="30159F1E" w14:textId="48860E66" w:rsidR="000A5A19" w:rsidRPr="005313E0" w:rsidRDefault="000A5A19" w:rsidP="00397E45">
      <w:pPr>
        <w:spacing w:after="0" w:line="360" w:lineRule="auto"/>
      </w:pPr>
    </w:p>
    <w:p w14:paraId="59E34A5A" w14:textId="7FA83CBA" w:rsidR="000A5A19" w:rsidRPr="005313E0" w:rsidRDefault="000A5A19" w:rsidP="00397E45">
      <w:pPr>
        <w:spacing w:after="0" w:line="360" w:lineRule="auto"/>
      </w:pPr>
    </w:p>
    <w:p w14:paraId="742EAA32" w14:textId="3D443F78" w:rsidR="000A5A19" w:rsidRPr="005313E0" w:rsidRDefault="000A5A19" w:rsidP="00397E45">
      <w:pPr>
        <w:spacing w:after="0" w:line="360" w:lineRule="auto"/>
      </w:pPr>
    </w:p>
    <w:p w14:paraId="7E43A972" w14:textId="04C865DD" w:rsidR="000A5A19" w:rsidRPr="005313E0" w:rsidRDefault="000A5A19" w:rsidP="00397E45">
      <w:pPr>
        <w:spacing w:after="0" w:line="360" w:lineRule="auto"/>
      </w:pPr>
    </w:p>
    <w:p w14:paraId="16F8950C" w14:textId="597AA4F4" w:rsidR="000A5A19" w:rsidRPr="005313E0" w:rsidRDefault="000A5A19" w:rsidP="00397E45">
      <w:pPr>
        <w:spacing w:after="0" w:line="360" w:lineRule="auto"/>
      </w:pPr>
    </w:p>
    <w:p w14:paraId="51171C4D" w14:textId="7EA592E1" w:rsidR="000A5A19" w:rsidRPr="005313E0" w:rsidRDefault="000A5A19" w:rsidP="00397E45">
      <w:pPr>
        <w:spacing w:after="0" w:line="360" w:lineRule="auto"/>
      </w:pPr>
    </w:p>
    <w:p w14:paraId="3100CAEF" w14:textId="0675FCC8" w:rsidR="000A5A19" w:rsidRPr="005313E0" w:rsidRDefault="000A5A19" w:rsidP="00397E45">
      <w:pPr>
        <w:spacing w:after="0" w:line="360" w:lineRule="auto"/>
      </w:pPr>
    </w:p>
    <w:p w14:paraId="776F42D8" w14:textId="02644F89" w:rsidR="000A5A19" w:rsidRPr="005313E0" w:rsidRDefault="000A5A19" w:rsidP="00397E45">
      <w:pPr>
        <w:spacing w:after="0" w:line="360" w:lineRule="auto"/>
      </w:pPr>
    </w:p>
    <w:p w14:paraId="5D4BE002" w14:textId="42DD9122" w:rsidR="000A5A19" w:rsidRPr="005313E0" w:rsidRDefault="000A5A19" w:rsidP="00397E45">
      <w:pPr>
        <w:spacing w:after="0" w:line="360" w:lineRule="auto"/>
      </w:pPr>
    </w:p>
    <w:p w14:paraId="49159F1E" w14:textId="5D860C9A" w:rsidR="000A5A19" w:rsidRPr="005313E0" w:rsidRDefault="000A5A19" w:rsidP="00397E45">
      <w:pPr>
        <w:spacing w:after="0" w:line="360" w:lineRule="auto"/>
      </w:pPr>
    </w:p>
    <w:p w14:paraId="7A9E4D74" w14:textId="77777777" w:rsidR="000A5A19" w:rsidRPr="005313E0" w:rsidRDefault="000A5A19" w:rsidP="00397E45">
      <w:pPr>
        <w:spacing w:after="0" w:line="360" w:lineRule="auto"/>
      </w:pPr>
    </w:p>
    <w:p w14:paraId="021AB444" w14:textId="77777777" w:rsidR="00AC0A4C" w:rsidRDefault="00AC0A4C" w:rsidP="00397E45">
      <w:pPr>
        <w:spacing w:after="0" w:line="360" w:lineRule="auto"/>
        <w:rPr>
          <w:b/>
          <w:bCs/>
        </w:rPr>
      </w:pPr>
    </w:p>
    <w:p w14:paraId="0300B3EA" w14:textId="77777777" w:rsidR="00AC0A4C" w:rsidRDefault="00AC0A4C" w:rsidP="00397E45">
      <w:pPr>
        <w:spacing w:after="0" w:line="360" w:lineRule="auto"/>
        <w:rPr>
          <w:b/>
          <w:bCs/>
        </w:rPr>
      </w:pPr>
    </w:p>
    <w:p w14:paraId="7E9E6D38" w14:textId="77777777" w:rsidR="00AC0A4C" w:rsidRDefault="00AC0A4C" w:rsidP="00397E45">
      <w:pPr>
        <w:spacing w:after="0" w:line="360" w:lineRule="auto"/>
        <w:rPr>
          <w:b/>
          <w:bCs/>
        </w:rPr>
      </w:pPr>
    </w:p>
    <w:p w14:paraId="1E44025C" w14:textId="4D02C723" w:rsidR="00397E45" w:rsidRPr="005313E0" w:rsidRDefault="00397E45" w:rsidP="00397E45">
      <w:pPr>
        <w:spacing w:after="0" w:line="360" w:lineRule="auto"/>
        <w:rPr>
          <w:b/>
          <w:bCs/>
        </w:rPr>
      </w:pPr>
      <w:r w:rsidRPr="005313E0">
        <w:rPr>
          <w:b/>
          <w:bCs/>
        </w:rPr>
        <w:lastRenderedPageBreak/>
        <w:t>Activity Diagram</w:t>
      </w:r>
    </w:p>
    <w:p w14:paraId="651B77AC" w14:textId="77777777" w:rsidR="00FA3188" w:rsidRPr="005313E0" w:rsidRDefault="00FA3188" w:rsidP="00FA3188">
      <w:pPr>
        <w:keepNext/>
        <w:spacing w:after="0" w:line="360" w:lineRule="auto"/>
      </w:pPr>
      <w:r w:rsidRPr="005313E0">
        <w:rPr>
          <w:noProof/>
        </w:rPr>
        <w:drawing>
          <wp:inline distT="0" distB="0" distL="0" distR="0" wp14:anchorId="6F85E53E" wp14:editId="6C963628">
            <wp:extent cx="5039995" cy="6259195"/>
            <wp:effectExtent l="0" t="0" r="8255" b="825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259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752F55" w14:textId="35E5252C" w:rsidR="00B17401" w:rsidRPr="005313E0" w:rsidRDefault="00FA3188" w:rsidP="00FA3188">
      <w:pPr>
        <w:jc w:val="center"/>
      </w:pPr>
      <w:bookmarkStart w:id="76" w:name="_Toc110238616"/>
      <w:r w:rsidRPr="005313E0">
        <w:t xml:space="preserve">Gambar 2. </w:t>
      </w:r>
      <w:fldSimple w:instr=" SEQ Gambar_2. \* ARABIC ">
        <w:r w:rsidR="00776DB9">
          <w:rPr>
            <w:noProof/>
          </w:rPr>
          <w:t>5</w:t>
        </w:r>
      </w:fldSimple>
      <w:r w:rsidRPr="005313E0">
        <w:t xml:space="preserve"> Activity Diagram Kelola </w:t>
      </w:r>
      <w:proofErr w:type="spellStart"/>
      <w:r w:rsidRPr="005313E0">
        <w:t>Penguji</w:t>
      </w:r>
      <w:bookmarkEnd w:id="76"/>
      <w:proofErr w:type="spellEnd"/>
    </w:p>
    <w:p w14:paraId="7DF796A7" w14:textId="1E5B877F" w:rsidR="00FA3188" w:rsidRPr="005313E0" w:rsidRDefault="00FA3188" w:rsidP="00FA3188">
      <w:pPr>
        <w:jc w:val="center"/>
      </w:pPr>
    </w:p>
    <w:p w14:paraId="3869CC4F" w14:textId="4DCFBCE1" w:rsidR="00FA3188" w:rsidRPr="005313E0" w:rsidRDefault="00FA3188" w:rsidP="00FA3188">
      <w:pPr>
        <w:jc w:val="center"/>
      </w:pPr>
    </w:p>
    <w:p w14:paraId="358DD6D6" w14:textId="1D779414" w:rsidR="00FA3188" w:rsidRPr="005313E0" w:rsidRDefault="00FA3188" w:rsidP="00FA3188">
      <w:pPr>
        <w:jc w:val="center"/>
      </w:pPr>
    </w:p>
    <w:p w14:paraId="0F788FEC" w14:textId="1F35FD3E" w:rsidR="00FA3188" w:rsidRPr="005313E0" w:rsidRDefault="00FA3188" w:rsidP="00FA3188">
      <w:pPr>
        <w:jc w:val="center"/>
      </w:pPr>
    </w:p>
    <w:p w14:paraId="4C6119B1" w14:textId="781EB7D6" w:rsidR="00D02257" w:rsidRPr="00AC0A4C" w:rsidRDefault="0033020A">
      <w:pPr>
        <w:pStyle w:val="ListParagraph"/>
        <w:numPr>
          <w:ilvl w:val="0"/>
          <w:numId w:val="30"/>
        </w:numPr>
        <w:spacing w:after="0" w:line="360" w:lineRule="auto"/>
        <w:ind w:left="284"/>
        <w:outlineLvl w:val="2"/>
        <w:rPr>
          <w:b/>
          <w:bCs/>
        </w:rPr>
      </w:pPr>
      <w:bookmarkStart w:id="77" w:name="_Toc110248276"/>
      <w:proofErr w:type="spellStart"/>
      <w:r w:rsidRPr="00AC0A4C">
        <w:rPr>
          <w:b/>
          <w:bCs/>
        </w:rPr>
        <w:lastRenderedPageBreak/>
        <w:t>Skenario</w:t>
      </w:r>
      <w:proofErr w:type="spellEnd"/>
      <w:r w:rsidRPr="00AC0A4C">
        <w:rPr>
          <w:b/>
          <w:bCs/>
        </w:rPr>
        <w:t xml:space="preserve"> Use Case </w:t>
      </w:r>
      <w:r w:rsidR="00FA3188" w:rsidRPr="00AC0A4C">
        <w:rPr>
          <w:b/>
          <w:bCs/>
        </w:rPr>
        <w:t xml:space="preserve">Kelola </w:t>
      </w:r>
      <w:proofErr w:type="spellStart"/>
      <w:r w:rsidR="00FA3188" w:rsidRPr="00AC0A4C">
        <w:rPr>
          <w:b/>
          <w:bCs/>
        </w:rPr>
        <w:t>Mahasiswa</w:t>
      </w:r>
      <w:bookmarkEnd w:id="77"/>
      <w:proofErr w:type="spellEnd"/>
    </w:p>
    <w:p w14:paraId="02770CFB" w14:textId="5F804753" w:rsidR="00AC0A4C" w:rsidRPr="00AC0A4C" w:rsidRDefault="00AC0A4C" w:rsidP="00AC0A4C">
      <w:pPr>
        <w:rPr>
          <w:sz w:val="20"/>
          <w:szCs w:val="20"/>
        </w:rPr>
      </w:pPr>
      <w:bookmarkStart w:id="78" w:name="_Toc110239027"/>
      <w:proofErr w:type="spellStart"/>
      <w:r w:rsidRPr="00AC0A4C">
        <w:rPr>
          <w:sz w:val="20"/>
          <w:szCs w:val="20"/>
        </w:rPr>
        <w:t>Tabel</w:t>
      </w:r>
      <w:proofErr w:type="spellEnd"/>
      <w:r w:rsidRPr="00AC0A4C">
        <w:rPr>
          <w:sz w:val="20"/>
          <w:szCs w:val="20"/>
        </w:rPr>
        <w:t xml:space="preserve"> 2. </w:t>
      </w:r>
      <w:r w:rsidRPr="00AC0A4C">
        <w:rPr>
          <w:sz w:val="20"/>
          <w:szCs w:val="20"/>
        </w:rPr>
        <w:fldChar w:fldCharType="begin"/>
      </w:r>
      <w:r w:rsidRPr="00AC0A4C">
        <w:rPr>
          <w:sz w:val="20"/>
          <w:szCs w:val="20"/>
        </w:rPr>
        <w:instrText xml:space="preserve"> SEQ Tabel_2. \* ARABIC </w:instrText>
      </w:r>
      <w:r w:rsidRPr="00AC0A4C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8</w:t>
      </w:r>
      <w:r w:rsidRPr="00AC0A4C">
        <w:rPr>
          <w:sz w:val="20"/>
          <w:szCs w:val="20"/>
        </w:rPr>
        <w:fldChar w:fldCharType="end"/>
      </w:r>
      <w:r w:rsidRPr="00AC0A4C">
        <w:rPr>
          <w:sz w:val="20"/>
          <w:szCs w:val="20"/>
        </w:rPr>
        <w:t xml:space="preserve"> </w:t>
      </w:r>
      <w:proofErr w:type="spellStart"/>
      <w:r w:rsidRPr="00AC0A4C">
        <w:rPr>
          <w:sz w:val="20"/>
          <w:szCs w:val="20"/>
        </w:rPr>
        <w:t>Skenario</w:t>
      </w:r>
      <w:proofErr w:type="spellEnd"/>
      <w:r w:rsidRPr="00AC0A4C">
        <w:rPr>
          <w:sz w:val="20"/>
          <w:szCs w:val="20"/>
        </w:rPr>
        <w:t xml:space="preserve"> Use Case Kelola </w:t>
      </w:r>
      <w:proofErr w:type="spellStart"/>
      <w:r w:rsidRPr="00AC0A4C">
        <w:rPr>
          <w:sz w:val="20"/>
          <w:szCs w:val="20"/>
        </w:rPr>
        <w:t>Mahasiswa</w:t>
      </w:r>
      <w:bookmarkEnd w:id="78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5"/>
        <w:gridCol w:w="3963"/>
      </w:tblGrid>
      <w:tr w:rsidR="00FA3188" w:rsidRPr="005313E0" w14:paraId="59177205" w14:textId="77777777" w:rsidTr="00535C20">
        <w:tc>
          <w:tcPr>
            <w:tcW w:w="2397" w:type="dxa"/>
          </w:tcPr>
          <w:p w14:paraId="74EE4311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738FE134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1BF75CF" w14:textId="77777777" w:rsidR="00FA3188" w:rsidRPr="005313E0" w:rsidRDefault="00FA3188" w:rsidP="00535C20">
            <w:pPr>
              <w:spacing w:line="360" w:lineRule="auto"/>
            </w:pPr>
            <w:r w:rsidRPr="005313E0">
              <w:t>Koordinator</w:t>
            </w:r>
          </w:p>
        </w:tc>
      </w:tr>
      <w:tr w:rsidR="00FA3188" w:rsidRPr="005313E0" w14:paraId="7469B55D" w14:textId="77777777" w:rsidTr="00535C20">
        <w:tc>
          <w:tcPr>
            <w:tcW w:w="2397" w:type="dxa"/>
          </w:tcPr>
          <w:p w14:paraId="737E1257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46927C5B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CB9867F" w14:textId="77777777" w:rsidR="00FA3188" w:rsidRPr="005313E0" w:rsidRDefault="00FA3188" w:rsidP="00535C20">
            <w:pPr>
              <w:spacing w:line="360" w:lineRule="auto"/>
            </w:pPr>
            <w:r w:rsidRPr="005313E0">
              <w:t xml:space="preserve">Koordinator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FA3188" w:rsidRPr="005313E0" w14:paraId="7013475F" w14:textId="77777777" w:rsidTr="00535C20">
        <w:tc>
          <w:tcPr>
            <w:tcW w:w="2397" w:type="dxa"/>
          </w:tcPr>
          <w:p w14:paraId="165F9B1C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6CCE516B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2166451" w14:textId="18E04DBC" w:rsidR="00FA3188" w:rsidRPr="005313E0" w:rsidRDefault="0064321F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apat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itambahkan</w:t>
            </w:r>
            <w:proofErr w:type="spellEnd"/>
            <w:r w:rsidR="00FA3188" w:rsidRPr="005313E0">
              <w:t xml:space="preserve">, dan </w:t>
            </w:r>
            <w:proofErr w:type="spellStart"/>
            <w:r w:rsidR="00FA3188" w:rsidRPr="005313E0">
              <w:t>diupdate</w:t>
            </w:r>
            <w:proofErr w:type="spellEnd"/>
            <w:r w:rsidR="00FA3188" w:rsidRPr="005313E0">
              <w:t xml:space="preserve"> </w:t>
            </w:r>
          </w:p>
        </w:tc>
      </w:tr>
      <w:tr w:rsidR="00FA3188" w:rsidRPr="005313E0" w14:paraId="316BF5D9" w14:textId="77777777" w:rsidTr="00535C20">
        <w:tc>
          <w:tcPr>
            <w:tcW w:w="7927" w:type="dxa"/>
            <w:gridSpan w:val="4"/>
          </w:tcPr>
          <w:p w14:paraId="2EA60073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FA3188" w:rsidRPr="005313E0" w14:paraId="010241B8" w14:textId="77777777" w:rsidTr="00535C20">
        <w:tc>
          <w:tcPr>
            <w:tcW w:w="3964" w:type="dxa"/>
            <w:gridSpan w:val="3"/>
          </w:tcPr>
          <w:p w14:paraId="15C356E8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3" w:type="dxa"/>
          </w:tcPr>
          <w:p w14:paraId="01E9CA4B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FA3188" w:rsidRPr="005313E0" w14:paraId="1D1B8204" w14:textId="77777777" w:rsidTr="00535C20">
        <w:tc>
          <w:tcPr>
            <w:tcW w:w="3964" w:type="dxa"/>
            <w:gridSpan w:val="3"/>
          </w:tcPr>
          <w:p w14:paraId="4E9FD23D" w14:textId="13B5F1BF" w:rsidR="00FA3188" w:rsidRPr="005313E0" w:rsidRDefault="00FA3188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Pr="005313E0">
              <w:t>mahasiswa</w:t>
            </w:r>
            <w:proofErr w:type="spellEnd"/>
          </w:p>
        </w:tc>
        <w:tc>
          <w:tcPr>
            <w:tcW w:w="3963" w:type="dxa"/>
          </w:tcPr>
          <w:p w14:paraId="645146F1" w14:textId="7C5EEFC6" w:rsidR="00FA3188" w:rsidRPr="005313E0" w:rsidRDefault="00FA3188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i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ahasiswa</w:t>
            </w:r>
            <w:proofErr w:type="spellEnd"/>
          </w:p>
        </w:tc>
      </w:tr>
      <w:tr w:rsidR="00FA3188" w:rsidRPr="005313E0" w14:paraId="7C380402" w14:textId="77777777" w:rsidTr="00535C20">
        <w:tc>
          <w:tcPr>
            <w:tcW w:w="3964" w:type="dxa"/>
            <w:gridSpan w:val="3"/>
          </w:tcPr>
          <w:p w14:paraId="43578D99" w14:textId="2E92FEB5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="000A5A19" w:rsidRPr="005313E0">
              <w:rPr>
                <w:lang w:val="en-US"/>
              </w:rPr>
              <w:t>jika</w:t>
            </w:r>
            <w:proofErr w:type="spellEnd"/>
            <w:r w:rsidR="000A5A19"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proofErr w:type="spellStart"/>
            <w:r w:rsidRPr="005313E0">
              <w:rPr>
                <w:lang w:val="en-US"/>
              </w:rPr>
              <w:t>mahasiswa</w:t>
            </w:r>
            <w:proofErr w:type="spellEnd"/>
          </w:p>
        </w:tc>
        <w:tc>
          <w:tcPr>
            <w:tcW w:w="3963" w:type="dxa"/>
          </w:tcPr>
          <w:p w14:paraId="10DFFEA0" w14:textId="0EA172F3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Pr="005313E0">
              <w:rPr>
                <w:lang w:val="en-US"/>
              </w:rPr>
              <w:t>mahasiswa</w:t>
            </w:r>
            <w:proofErr w:type="spellEnd"/>
          </w:p>
        </w:tc>
      </w:tr>
      <w:tr w:rsidR="00FA3188" w:rsidRPr="005313E0" w14:paraId="4BCEC9E2" w14:textId="77777777" w:rsidTr="00535C20">
        <w:tc>
          <w:tcPr>
            <w:tcW w:w="3964" w:type="dxa"/>
            <w:gridSpan w:val="3"/>
          </w:tcPr>
          <w:p w14:paraId="0BFEB04C" w14:textId="52BDD46C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5. mengisi data </w:t>
            </w:r>
            <w:proofErr w:type="spellStart"/>
            <w:r w:rsidRPr="005313E0">
              <w:rPr>
                <w:lang w:val="en-US"/>
              </w:rPr>
              <w:t>mahsiswa</w:t>
            </w:r>
            <w:proofErr w:type="spellEnd"/>
          </w:p>
        </w:tc>
        <w:tc>
          <w:tcPr>
            <w:tcW w:w="3963" w:type="dxa"/>
          </w:tcPr>
          <w:p w14:paraId="44BE18EB" w14:textId="059482CF" w:rsidR="00FA3188" w:rsidRPr="005313E0" w:rsidRDefault="000A5A19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="00FA3188" w:rsidRPr="005313E0">
              <w:rPr>
                <w:lang w:val="id-ID"/>
              </w:rPr>
              <w:t>. simpan data</w:t>
            </w:r>
          </w:p>
        </w:tc>
      </w:tr>
      <w:tr w:rsidR="00FA3188" w:rsidRPr="005313E0" w14:paraId="5B9A2B7A" w14:textId="77777777" w:rsidTr="00535C20">
        <w:tc>
          <w:tcPr>
            <w:tcW w:w="3964" w:type="dxa"/>
            <w:gridSpan w:val="3"/>
          </w:tcPr>
          <w:p w14:paraId="5723CD20" w14:textId="7CFAB0D9" w:rsidR="00FA3188" w:rsidRPr="005313E0" w:rsidRDefault="000A5A1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FA3188" w:rsidRPr="005313E0">
              <w:rPr>
                <w:lang w:val="id-ID"/>
              </w:rPr>
              <w:t xml:space="preserve">. </w:t>
            </w:r>
            <w:r w:rsidR="00FA3188" w:rsidRPr="005313E0">
              <w:rPr>
                <w:lang w:val="en-US"/>
              </w:rPr>
              <w:t>input keyword</w:t>
            </w:r>
          </w:p>
        </w:tc>
        <w:tc>
          <w:tcPr>
            <w:tcW w:w="3963" w:type="dxa"/>
          </w:tcPr>
          <w:p w14:paraId="13811F4B" w14:textId="5D61FD76" w:rsidR="00FA3188" w:rsidRPr="005313E0" w:rsidRDefault="000A5A19" w:rsidP="00535C20">
            <w:pPr>
              <w:spacing w:line="360" w:lineRule="auto"/>
            </w:pPr>
            <w:r w:rsidRPr="005313E0">
              <w:rPr>
                <w:lang w:val="en-US"/>
              </w:rPr>
              <w:t xml:space="preserve"> 8</w:t>
            </w:r>
            <w:r w:rsidR="00FA3188" w:rsidRPr="005313E0">
              <w:t xml:space="preserve">. </w:t>
            </w:r>
            <w:proofErr w:type="spellStart"/>
            <w:r w:rsidR="00FA3188" w:rsidRPr="005313E0">
              <w:t>Menampilkan</w:t>
            </w:r>
            <w:proofErr w:type="spellEnd"/>
            <w:r w:rsidR="00FA3188" w:rsidRPr="005313E0">
              <w:t xml:space="preserve"> data </w:t>
            </w:r>
            <w:proofErr w:type="spellStart"/>
            <w:r w:rsidR="00FA3188" w:rsidRPr="005313E0">
              <w:t>mahasiswa</w:t>
            </w:r>
            <w:proofErr w:type="spellEnd"/>
          </w:p>
        </w:tc>
      </w:tr>
      <w:tr w:rsidR="00FA3188" w:rsidRPr="005313E0" w14:paraId="7B494FE8" w14:textId="77777777" w:rsidTr="00535C20">
        <w:tc>
          <w:tcPr>
            <w:tcW w:w="3964" w:type="dxa"/>
            <w:gridSpan w:val="3"/>
          </w:tcPr>
          <w:p w14:paraId="4482E01B" w14:textId="6C27A767" w:rsidR="00FA3188" w:rsidRPr="005313E0" w:rsidRDefault="000A5A19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="00FA3188" w:rsidRPr="005313E0">
              <w:t xml:space="preserve">. </w:t>
            </w:r>
            <w:proofErr w:type="spellStart"/>
            <w:proofErr w:type="gramStart"/>
            <w:r w:rsidRPr="005313E0">
              <w:t>jika,</w:t>
            </w:r>
            <w:r w:rsidR="00FA3188" w:rsidRPr="005313E0">
              <w:t>klik</w:t>
            </w:r>
            <w:proofErr w:type="spellEnd"/>
            <w:proofErr w:type="gramEnd"/>
            <w:r w:rsidR="00FA3188" w:rsidRPr="005313E0">
              <w:t xml:space="preserve"> </w:t>
            </w:r>
            <w:proofErr w:type="spellStart"/>
            <w:r w:rsidR="00FA3188" w:rsidRPr="005313E0">
              <w:t>tombol</w:t>
            </w:r>
            <w:proofErr w:type="spellEnd"/>
            <w:r w:rsidR="00FA3188" w:rsidRPr="005313E0">
              <w:t xml:space="preserve"> </w:t>
            </w:r>
            <w:r w:rsidRPr="005313E0">
              <w:t>update</w:t>
            </w:r>
          </w:p>
        </w:tc>
        <w:tc>
          <w:tcPr>
            <w:tcW w:w="3963" w:type="dxa"/>
          </w:tcPr>
          <w:p w14:paraId="6BDC3E27" w14:textId="769CA04D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FA3188" w:rsidRPr="005313E0" w14:paraId="2CAA87FA" w14:textId="77777777" w:rsidTr="00535C20">
        <w:tc>
          <w:tcPr>
            <w:tcW w:w="3964" w:type="dxa"/>
            <w:gridSpan w:val="3"/>
          </w:tcPr>
          <w:p w14:paraId="468B6D4B" w14:textId="378E14F5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963" w:type="dxa"/>
          </w:tcPr>
          <w:p w14:paraId="6DECB361" w14:textId="48502396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0A5A19"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FA3188" w:rsidRPr="005313E0" w14:paraId="0EB825BE" w14:textId="77777777" w:rsidTr="00535C20">
        <w:tc>
          <w:tcPr>
            <w:tcW w:w="7927" w:type="dxa"/>
            <w:gridSpan w:val="4"/>
          </w:tcPr>
          <w:p w14:paraId="2F093161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0A5A19" w:rsidRPr="005313E0" w14:paraId="6BB1B66F" w14:textId="77777777" w:rsidTr="000A5A19">
        <w:tc>
          <w:tcPr>
            <w:tcW w:w="7927" w:type="dxa"/>
            <w:gridSpan w:val="4"/>
          </w:tcPr>
          <w:p w14:paraId="105017E7" w14:textId="77777777" w:rsidR="000A5A19" w:rsidRPr="005313E0" w:rsidRDefault="000A5A19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0A5A19" w:rsidRPr="005313E0" w14:paraId="61D1E686" w14:textId="77777777" w:rsidTr="000A5A19">
        <w:tc>
          <w:tcPr>
            <w:tcW w:w="7927" w:type="dxa"/>
            <w:gridSpan w:val="4"/>
          </w:tcPr>
          <w:p w14:paraId="1BB09F09" w14:textId="17338B57" w:rsidR="000A5A19" w:rsidRPr="005313E0" w:rsidRDefault="00AC0A4C" w:rsidP="00535C20">
            <w:pPr>
              <w:spacing w:line="360" w:lineRule="auto"/>
            </w:pPr>
            <w:r>
              <w:t>9</w:t>
            </w:r>
            <w:r w:rsidR="000A5A19" w:rsidRPr="005313E0">
              <w:t xml:space="preserve">a. </w:t>
            </w:r>
            <w:proofErr w:type="spellStart"/>
            <w:r w:rsidR="000A5A19" w:rsidRPr="005313E0">
              <w:t>jika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koordinator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tidak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lengkap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mengisi</w:t>
            </w:r>
            <w:proofErr w:type="spellEnd"/>
            <w:r w:rsidR="000A5A19" w:rsidRPr="005313E0">
              <w:t xml:space="preserve"> form, </w:t>
            </w:r>
            <w:proofErr w:type="spellStart"/>
            <w:r w:rsidR="000A5A19" w:rsidRPr="005313E0">
              <w:t>maka</w:t>
            </w:r>
            <w:proofErr w:type="spellEnd"/>
            <w:r w:rsidR="000A5A19" w:rsidRPr="005313E0">
              <w:t xml:space="preserve"> akan </w:t>
            </w:r>
            <w:proofErr w:type="spellStart"/>
            <w:r w:rsidR="000A5A19" w:rsidRPr="005313E0">
              <w:t>muncul</w:t>
            </w:r>
            <w:proofErr w:type="spellEnd"/>
            <w:r w:rsidR="000A5A19" w:rsidRPr="005313E0">
              <w:t xml:space="preserve"> </w:t>
            </w:r>
            <w:proofErr w:type="spellStart"/>
            <w:r w:rsidR="000A5A19" w:rsidRPr="005313E0">
              <w:t>pesan</w:t>
            </w:r>
            <w:proofErr w:type="spellEnd"/>
            <w:r w:rsidR="000A5A19" w:rsidRPr="005313E0">
              <w:t xml:space="preserve"> error</w:t>
            </w:r>
          </w:p>
        </w:tc>
      </w:tr>
    </w:tbl>
    <w:p w14:paraId="50BDD531" w14:textId="0A1FEA34" w:rsidR="0033020A" w:rsidRPr="005313E0" w:rsidRDefault="0033020A" w:rsidP="0033020A">
      <w:pPr>
        <w:spacing w:after="0" w:line="360" w:lineRule="auto"/>
      </w:pPr>
    </w:p>
    <w:p w14:paraId="0568750E" w14:textId="135F5B5A" w:rsidR="00FA3188" w:rsidRPr="005313E0" w:rsidRDefault="00FA3188" w:rsidP="0033020A">
      <w:pPr>
        <w:spacing w:after="0" w:line="360" w:lineRule="auto"/>
      </w:pPr>
    </w:p>
    <w:p w14:paraId="4C404730" w14:textId="58F7DED1" w:rsidR="00FA3188" w:rsidRPr="005313E0" w:rsidRDefault="00FA3188" w:rsidP="0033020A">
      <w:pPr>
        <w:spacing w:after="0" w:line="360" w:lineRule="auto"/>
      </w:pPr>
    </w:p>
    <w:p w14:paraId="382BE4B9" w14:textId="06F25D29" w:rsidR="00FA3188" w:rsidRPr="005313E0" w:rsidRDefault="00FA3188" w:rsidP="0033020A">
      <w:pPr>
        <w:spacing w:after="0" w:line="360" w:lineRule="auto"/>
      </w:pPr>
    </w:p>
    <w:p w14:paraId="1AEC9A1B" w14:textId="01E0B7BB" w:rsidR="00FA3188" w:rsidRPr="005313E0" w:rsidRDefault="00FA3188" w:rsidP="0033020A">
      <w:pPr>
        <w:spacing w:after="0" w:line="360" w:lineRule="auto"/>
      </w:pPr>
    </w:p>
    <w:p w14:paraId="24F54412" w14:textId="704136C9" w:rsidR="00FA3188" w:rsidRPr="005313E0" w:rsidRDefault="00FA3188" w:rsidP="0033020A">
      <w:pPr>
        <w:spacing w:after="0" w:line="360" w:lineRule="auto"/>
      </w:pPr>
    </w:p>
    <w:p w14:paraId="18B9106B" w14:textId="5AC1ADE8" w:rsidR="00FA3188" w:rsidRDefault="00FA3188" w:rsidP="0033020A">
      <w:pPr>
        <w:spacing w:after="0" w:line="360" w:lineRule="auto"/>
      </w:pPr>
    </w:p>
    <w:p w14:paraId="533977DE" w14:textId="77777777" w:rsidR="008D2AEA" w:rsidRPr="005313E0" w:rsidRDefault="008D2AEA" w:rsidP="0033020A">
      <w:pPr>
        <w:spacing w:after="0" w:line="360" w:lineRule="auto"/>
      </w:pPr>
    </w:p>
    <w:p w14:paraId="1DA89FC1" w14:textId="77777777" w:rsidR="0033020A" w:rsidRPr="005313E0" w:rsidRDefault="0033020A" w:rsidP="0033020A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3F36A63C" w14:textId="77777777" w:rsidR="00FA3188" w:rsidRPr="005313E0" w:rsidRDefault="00FA3188" w:rsidP="00FA3188">
      <w:pPr>
        <w:keepNext/>
        <w:spacing w:after="0" w:line="360" w:lineRule="auto"/>
      </w:pPr>
      <w:r w:rsidRPr="005313E0">
        <w:rPr>
          <w:noProof/>
        </w:rPr>
        <w:lastRenderedPageBreak/>
        <w:drawing>
          <wp:inline distT="0" distB="0" distL="0" distR="0" wp14:anchorId="7E52FAE2" wp14:editId="24C725BF">
            <wp:extent cx="5039995" cy="6379210"/>
            <wp:effectExtent l="0" t="0" r="8255" b="254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379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B18FED" w14:textId="56EFA522" w:rsidR="00D02257" w:rsidRPr="005313E0" w:rsidRDefault="00FA3188" w:rsidP="00FA3188">
      <w:pPr>
        <w:jc w:val="center"/>
      </w:pPr>
      <w:bookmarkStart w:id="79" w:name="_Toc110238617"/>
      <w:r w:rsidRPr="005313E0">
        <w:t xml:space="preserve">Gambar 2. </w:t>
      </w:r>
      <w:fldSimple w:instr=" SEQ Gambar_2. \* ARABIC ">
        <w:r w:rsidR="00776DB9">
          <w:rPr>
            <w:noProof/>
          </w:rPr>
          <w:t>6</w:t>
        </w:r>
      </w:fldSimple>
      <w:r w:rsidRPr="005313E0">
        <w:t xml:space="preserve"> Activity Diagram Kelola </w:t>
      </w:r>
      <w:proofErr w:type="spellStart"/>
      <w:r w:rsidRPr="005313E0">
        <w:t>Mahasiswa</w:t>
      </w:r>
      <w:bookmarkEnd w:id="79"/>
      <w:proofErr w:type="spellEnd"/>
    </w:p>
    <w:p w14:paraId="4243E240" w14:textId="414B8FF6" w:rsidR="00FA3188" w:rsidRPr="005313E0" w:rsidRDefault="00FA3188" w:rsidP="00FA3188">
      <w:pPr>
        <w:jc w:val="center"/>
      </w:pPr>
    </w:p>
    <w:p w14:paraId="0ADE9AA0" w14:textId="18DE9FD4" w:rsidR="00FA3188" w:rsidRPr="005313E0" w:rsidRDefault="00FA3188" w:rsidP="00FA3188">
      <w:pPr>
        <w:jc w:val="center"/>
      </w:pPr>
    </w:p>
    <w:p w14:paraId="2FA6483B" w14:textId="192DCC76" w:rsidR="00FA3188" w:rsidRPr="005313E0" w:rsidRDefault="00FA3188" w:rsidP="00FA3188">
      <w:pPr>
        <w:jc w:val="center"/>
      </w:pPr>
    </w:p>
    <w:p w14:paraId="0D099A38" w14:textId="77777777" w:rsidR="00FA3188" w:rsidRPr="005313E0" w:rsidRDefault="00FA3188" w:rsidP="00FA3188">
      <w:pPr>
        <w:jc w:val="center"/>
      </w:pPr>
    </w:p>
    <w:p w14:paraId="5FC6AFEC" w14:textId="0AA3FBF2" w:rsidR="00BB74AC" w:rsidRPr="00AC0A4C" w:rsidRDefault="005E1354">
      <w:pPr>
        <w:pStyle w:val="ListParagraph"/>
        <w:numPr>
          <w:ilvl w:val="0"/>
          <w:numId w:val="30"/>
        </w:numPr>
        <w:spacing w:after="0" w:line="360" w:lineRule="auto"/>
        <w:ind w:left="284" w:hanging="284"/>
        <w:outlineLvl w:val="2"/>
        <w:rPr>
          <w:b/>
          <w:bCs/>
        </w:rPr>
      </w:pPr>
      <w:bookmarkStart w:id="80" w:name="_Toc110248277"/>
      <w:proofErr w:type="spellStart"/>
      <w:r w:rsidRPr="00AC0A4C">
        <w:rPr>
          <w:b/>
          <w:bCs/>
        </w:rPr>
        <w:t>Skenario</w:t>
      </w:r>
      <w:proofErr w:type="spellEnd"/>
      <w:r w:rsidRPr="00AC0A4C">
        <w:rPr>
          <w:b/>
          <w:bCs/>
        </w:rPr>
        <w:t xml:space="preserve"> Use Case</w:t>
      </w:r>
      <w:r w:rsidR="00FA3188" w:rsidRPr="00AC0A4C">
        <w:rPr>
          <w:b/>
          <w:bCs/>
        </w:rPr>
        <w:t xml:space="preserve"> Kelola Plotting </w:t>
      </w:r>
      <w:proofErr w:type="spellStart"/>
      <w:r w:rsidR="00FA3188" w:rsidRPr="00AC0A4C">
        <w:rPr>
          <w:b/>
          <w:bCs/>
        </w:rPr>
        <w:t>Pembimbing</w:t>
      </w:r>
      <w:bookmarkEnd w:id="80"/>
      <w:proofErr w:type="spellEnd"/>
    </w:p>
    <w:p w14:paraId="0800B1DF" w14:textId="2608711B" w:rsidR="00AC0A4C" w:rsidRDefault="00AC0A4C" w:rsidP="00AC0A4C">
      <w:bookmarkStart w:id="81" w:name="_Toc110239028"/>
      <w:proofErr w:type="spellStart"/>
      <w:r w:rsidRPr="00AC0A4C">
        <w:rPr>
          <w:sz w:val="20"/>
          <w:szCs w:val="20"/>
        </w:rPr>
        <w:lastRenderedPageBreak/>
        <w:t>Tabel</w:t>
      </w:r>
      <w:proofErr w:type="spellEnd"/>
      <w:r w:rsidRPr="00AC0A4C">
        <w:rPr>
          <w:sz w:val="20"/>
          <w:szCs w:val="20"/>
        </w:rPr>
        <w:t xml:space="preserve"> 2. </w:t>
      </w:r>
      <w:r w:rsidRPr="00AC0A4C">
        <w:rPr>
          <w:sz w:val="20"/>
          <w:szCs w:val="20"/>
        </w:rPr>
        <w:fldChar w:fldCharType="begin"/>
      </w:r>
      <w:r w:rsidRPr="00AC0A4C">
        <w:rPr>
          <w:sz w:val="20"/>
          <w:szCs w:val="20"/>
        </w:rPr>
        <w:instrText xml:space="preserve"> SEQ Tabel_2. \* ARABIC </w:instrText>
      </w:r>
      <w:r w:rsidRPr="00AC0A4C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9</w:t>
      </w:r>
      <w:r w:rsidRPr="00AC0A4C">
        <w:rPr>
          <w:sz w:val="20"/>
          <w:szCs w:val="20"/>
        </w:rPr>
        <w:fldChar w:fldCharType="end"/>
      </w:r>
      <w:r w:rsidRPr="00AC0A4C">
        <w:rPr>
          <w:sz w:val="20"/>
          <w:szCs w:val="20"/>
        </w:rPr>
        <w:t xml:space="preserve"> </w:t>
      </w:r>
      <w:proofErr w:type="spellStart"/>
      <w:r w:rsidRPr="00AC0A4C">
        <w:rPr>
          <w:sz w:val="20"/>
          <w:szCs w:val="20"/>
        </w:rPr>
        <w:t>Skenario</w:t>
      </w:r>
      <w:proofErr w:type="spellEnd"/>
      <w:r w:rsidRPr="00AC0A4C">
        <w:rPr>
          <w:sz w:val="20"/>
          <w:szCs w:val="20"/>
        </w:rPr>
        <w:t xml:space="preserve"> Use Case </w:t>
      </w:r>
      <w:proofErr w:type="spellStart"/>
      <w:r w:rsidRPr="00AC0A4C">
        <w:rPr>
          <w:sz w:val="20"/>
          <w:szCs w:val="20"/>
        </w:rPr>
        <w:t>kelola</w:t>
      </w:r>
      <w:proofErr w:type="spellEnd"/>
      <w:r w:rsidRPr="00AC0A4C">
        <w:rPr>
          <w:sz w:val="20"/>
          <w:szCs w:val="20"/>
        </w:rPr>
        <w:t xml:space="preserve"> Plotting </w:t>
      </w:r>
      <w:proofErr w:type="spellStart"/>
      <w:r w:rsidRPr="00AC0A4C">
        <w:rPr>
          <w:sz w:val="20"/>
          <w:szCs w:val="20"/>
        </w:rPr>
        <w:t>Pembimbing</w:t>
      </w:r>
      <w:bookmarkEnd w:id="81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5"/>
        <w:gridCol w:w="3963"/>
      </w:tblGrid>
      <w:tr w:rsidR="00FA3188" w:rsidRPr="005313E0" w14:paraId="71E5DF89" w14:textId="77777777" w:rsidTr="00535C20">
        <w:tc>
          <w:tcPr>
            <w:tcW w:w="2397" w:type="dxa"/>
          </w:tcPr>
          <w:p w14:paraId="178C4ABB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7C1BB149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D6D370E" w14:textId="77777777" w:rsidR="00FA3188" w:rsidRPr="005313E0" w:rsidRDefault="00FA3188" w:rsidP="00535C20">
            <w:pPr>
              <w:spacing w:line="360" w:lineRule="auto"/>
            </w:pPr>
            <w:r w:rsidRPr="005313E0">
              <w:t>Koordinator</w:t>
            </w:r>
          </w:p>
        </w:tc>
      </w:tr>
      <w:tr w:rsidR="00FA3188" w:rsidRPr="005313E0" w14:paraId="6FD13544" w14:textId="77777777" w:rsidTr="00535C20">
        <w:tc>
          <w:tcPr>
            <w:tcW w:w="2397" w:type="dxa"/>
          </w:tcPr>
          <w:p w14:paraId="1ABD879A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7407EA18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6EACA209" w14:textId="77777777" w:rsidR="00FA3188" w:rsidRPr="005313E0" w:rsidRDefault="00FA3188" w:rsidP="00535C20">
            <w:pPr>
              <w:spacing w:line="360" w:lineRule="auto"/>
            </w:pPr>
            <w:r w:rsidRPr="005313E0">
              <w:t xml:space="preserve">Koordinator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FA3188" w:rsidRPr="005313E0" w14:paraId="2A1BEE6F" w14:textId="77777777" w:rsidTr="00535C20">
        <w:tc>
          <w:tcPr>
            <w:tcW w:w="2397" w:type="dxa"/>
          </w:tcPr>
          <w:p w14:paraId="47F5779A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2EFA1933" w14:textId="77777777" w:rsidR="00FA3188" w:rsidRPr="005313E0" w:rsidRDefault="00FA3188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BA59397" w14:textId="0E359377" w:rsidR="00FA3188" w:rsidRPr="005313E0" w:rsidRDefault="00C61DAB" w:rsidP="00535C20">
            <w:pPr>
              <w:spacing w:line="360" w:lineRule="auto"/>
            </w:pPr>
            <w:r w:rsidRPr="005313E0">
              <w:t xml:space="preserve">Plotting </w:t>
            </w:r>
            <w:proofErr w:type="spellStart"/>
            <w:r w:rsidRPr="005313E0">
              <w:t>Pembimbing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apat</w:t>
            </w:r>
            <w:proofErr w:type="spellEnd"/>
            <w:r w:rsidR="00FA3188" w:rsidRPr="005313E0">
              <w:t xml:space="preserve"> </w:t>
            </w:r>
            <w:proofErr w:type="spellStart"/>
            <w:r w:rsidR="00FA3188" w:rsidRPr="005313E0">
              <w:t>ditambahkan</w:t>
            </w:r>
            <w:proofErr w:type="spellEnd"/>
            <w:r w:rsidR="00FA3188" w:rsidRPr="005313E0">
              <w:t xml:space="preserve">, dan </w:t>
            </w:r>
            <w:proofErr w:type="spellStart"/>
            <w:r w:rsidR="00FA3188" w:rsidRPr="005313E0">
              <w:t>diupdate</w:t>
            </w:r>
            <w:proofErr w:type="spellEnd"/>
            <w:r w:rsidR="00FA3188" w:rsidRPr="005313E0">
              <w:t xml:space="preserve"> </w:t>
            </w:r>
          </w:p>
        </w:tc>
      </w:tr>
      <w:tr w:rsidR="00FA3188" w:rsidRPr="005313E0" w14:paraId="13E97D0C" w14:textId="77777777" w:rsidTr="00535C20">
        <w:tc>
          <w:tcPr>
            <w:tcW w:w="7927" w:type="dxa"/>
            <w:gridSpan w:val="4"/>
          </w:tcPr>
          <w:p w14:paraId="0C96E55B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FA3188" w:rsidRPr="005313E0" w14:paraId="7FCF0CF6" w14:textId="77777777" w:rsidTr="00535C20">
        <w:tc>
          <w:tcPr>
            <w:tcW w:w="3964" w:type="dxa"/>
            <w:gridSpan w:val="3"/>
          </w:tcPr>
          <w:p w14:paraId="7F6EF68B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3" w:type="dxa"/>
          </w:tcPr>
          <w:p w14:paraId="5EF533BF" w14:textId="77777777" w:rsidR="00FA3188" w:rsidRPr="005313E0" w:rsidRDefault="00FA3188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FA3188" w:rsidRPr="005313E0" w14:paraId="25E0CF35" w14:textId="77777777" w:rsidTr="00535C20">
        <w:tc>
          <w:tcPr>
            <w:tcW w:w="3964" w:type="dxa"/>
            <w:gridSpan w:val="3"/>
          </w:tcPr>
          <w:p w14:paraId="45312CC2" w14:textId="228456D8" w:rsidR="00FA3188" w:rsidRPr="005313E0" w:rsidRDefault="00FA3188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</w:t>
            </w:r>
            <w:proofErr w:type="gramStart"/>
            <w:r w:rsidRPr="005313E0">
              <w:t>menu  Plotting</w:t>
            </w:r>
            <w:proofErr w:type="gramEnd"/>
            <w:r w:rsidRPr="005313E0">
              <w:t xml:space="preserve"> </w:t>
            </w:r>
            <w:proofErr w:type="spellStart"/>
            <w:r w:rsidRPr="005313E0">
              <w:t>Pembimbing</w:t>
            </w:r>
            <w:proofErr w:type="spellEnd"/>
          </w:p>
        </w:tc>
        <w:tc>
          <w:tcPr>
            <w:tcW w:w="3963" w:type="dxa"/>
          </w:tcPr>
          <w:p w14:paraId="0A8EDDD4" w14:textId="7D905CF2" w:rsidR="00FA3188" w:rsidRPr="005313E0" w:rsidRDefault="00FA3188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Plotting </w:t>
            </w:r>
            <w:proofErr w:type="spellStart"/>
            <w:r w:rsidRPr="005313E0">
              <w:t>Pembimbing</w:t>
            </w:r>
            <w:proofErr w:type="spellEnd"/>
          </w:p>
        </w:tc>
      </w:tr>
      <w:tr w:rsidR="00FA3188" w:rsidRPr="005313E0" w14:paraId="6922C82A" w14:textId="77777777" w:rsidTr="00535C20">
        <w:tc>
          <w:tcPr>
            <w:tcW w:w="3964" w:type="dxa"/>
            <w:gridSpan w:val="3"/>
          </w:tcPr>
          <w:p w14:paraId="3C79D8C7" w14:textId="4E16249A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="00CD7F81" w:rsidRPr="005313E0">
              <w:rPr>
                <w:lang w:val="en-US"/>
              </w:rPr>
              <w:t>jika</w:t>
            </w:r>
            <w:proofErr w:type="spellEnd"/>
            <w:r w:rsidR="00CD7F81"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r w:rsidRPr="005313E0">
              <w:t xml:space="preserve">Plotting </w:t>
            </w:r>
            <w:proofErr w:type="spellStart"/>
            <w:r w:rsidRPr="005313E0">
              <w:t>Pembimbing</w:t>
            </w:r>
            <w:proofErr w:type="spellEnd"/>
          </w:p>
        </w:tc>
        <w:tc>
          <w:tcPr>
            <w:tcW w:w="3963" w:type="dxa"/>
          </w:tcPr>
          <w:p w14:paraId="297E30CC" w14:textId="42BA3B88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r w:rsidRPr="005313E0">
              <w:t xml:space="preserve">Plotting </w:t>
            </w:r>
            <w:proofErr w:type="spellStart"/>
            <w:r w:rsidRPr="005313E0">
              <w:t>Pembimbing</w:t>
            </w:r>
            <w:proofErr w:type="spellEnd"/>
          </w:p>
        </w:tc>
      </w:tr>
      <w:tr w:rsidR="00FA3188" w:rsidRPr="005313E0" w14:paraId="6647A9E4" w14:textId="77777777" w:rsidTr="00535C20">
        <w:tc>
          <w:tcPr>
            <w:tcW w:w="3964" w:type="dxa"/>
            <w:gridSpan w:val="3"/>
          </w:tcPr>
          <w:p w14:paraId="7665ED17" w14:textId="4E164903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Plotting </w:t>
            </w:r>
            <w:proofErr w:type="spellStart"/>
            <w:r w:rsidRPr="005313E0">
              <w:t>Pembimbing</w:t>
            </w:r>
            <w:proofErr w:type="spellEnd"/>
          </w:p>
        </w:tc>
        <w:tc>
          <w:tcPr>
            <w:tcW w:w="3963" w:type="dxa"/>
          </w:tcPr>
          <w:p w14:paraId="3F457288" w14:textId="3CE3F968" w:rsidR="00FA3188" w:rsidRPr="005313E0" w:rsidRDefault="00CD7F81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6</w:t>
            </w:r>
            <w:r w:rsidR="00FA3188" w:rsidRPr="005313E0">
              <w:rPr>
                <w:lang w:val="id-ID"/>
              </w:rPr>
              <w:t>.</w:t>
            </w:r>
            <w:r w:rsidR="004C60CF" w:rsidRPr="005313E0">
              <w:rPr>
                <w:lang w:val="en-US"/>
              </w:rPr>
              <w:t xml:space="preserve"> </w:t>
            </w:r>
            <w:r w:rsidR="00FA3188" w:rsidRPr="005313E0">
              <w:rPr>
                <w:lang w:val="id-ID"/>
              </w:rPr>
              <w:t>simpan data</w:t>
            </w:r>
          </w:p>
        </w:tc>
      </w:tr>
      <w:tr w:rsidR="00FA3188" w:rsidRPr="005313E0" w14:paraId="42151A67" w14:textId="77777777" w:rsidTr="00535C20">
        <w:tc>
          <w:tcPr>
            <w:tcW w:w="3964" w:type="dxa"/>
            <w:gridSpan w:val="3"/>
          </w:tcPr>
          <w:p w14:paraId="664D6B8A" w14:textId="605E2697" w:rsidR="00FA3188" w:rsidRPr="005313E0" w:rsidRDefault="00CD7F81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FA3188" w:rsidRPr="005313E0">
              <w:rPr>
                <w:lang w:val="id-ID"/>
              </w:rPr>
              <w:t xml:space="preserve">. </w:t>
            </w:r>
            <w:r w:rsidR="00FA3188" w:rsidRPr="005313E0">
              <w:rPr>
                <w:lang w:val="en-US"/>
              </w:rPr>
              <w:t>input keyword</w:t>
            </w:r>
          </w:p>
        </w:tc>
        <w:tc>
          <w:tcPr>
            <w:tcW w:w="3963" w:type="dxa"/>
          </w:tcPr>
          <w:p w14:paraId="4323738F" w14:textId="41EF9D06" w:rsidR="00FA3188" w:rsidRPr="005313E0" w:rsidRDefault="00CD7F81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="00FA3188" w:rsidRPr="005313E0">
              <w:t xml:space="preserve">. </w:t>
            </w:r>
            <w:proofErr w:type="spellStart"/>
            <w:r w:rsidR="00FA3188" w:rsidRPr="005313E0">
              <w:t>Menampilkan</w:t>
            </w:r>
            <w:proofErr w:type="spellEnd"/>
            <w:r w:rsidR="00FA3188" w:rsidRPr="005313E0">
              <w:t xml:space="preserve"> data Plotting </w:t>
            </w:r>
            <w:proofErr w:type="spellStart"/>
            <w:r w:rsidR="00FA3188" w:rsidRPr="005313E0">
              <w:t>Pembimbing</w:t>
            </w:r>
            <w:proofErr w:type="spellEnd"/>
          </w:p>
        </w:tc>
      </w:tr>
      <w:tr w:rsidR="00FA3188" w:rsidRPr="005313E0" w14:paraId="3BD6E4FA" w14:textId="77777777" w:rsidTr="00535C20">
        <w:tc>
          <w:tcPr>
            <w:tcW w:w="3964" w:type="dxa"/>
            <w:gridSpan w:val="3"/>
          </w:tcPr>
          <w:p w14:paraId="3EA2B902" w14:textId="37EC5B53" w:rsidR="00FA3188" w:rsidRPr="005313E0" w:rsidRDefault="00CD7F81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="00FA3188" w:rsidRPr="005313E0">
              <w:t xml:space="preserve">. </w:t>
            </w:r>
            <w:proofErr w:type="spellStart"/>
            <w:proofErr w:type="gramStart"/>
            <w:r w:rsidRPr="005313E0">
              <w:t>jika,</w:t>
            </w:r>
            <w:r w:rsidR="00FA3188" w:rsidRPr="005313E0">
              <w:t>klik</w:t>
            </w:r>
            <w:proofErr w:type="spellEnd"/>
            <w:proofErr w:type="gramEnd"/>
            <w:r w:rsidR="00FA3188" w:rsidRPr="005313E0">
              <w:t xml:space="preserve"> </w:t>
            </w:r>
            <w:proofErr w:type="spellStart"/>
            <w:r w:rsidR="00FA3188" w:rsidRPr="005313E0">
              <w:t>tombol</w:t>
            </w:r>
            <w:proofErr w:type="spellEnd"/>
            <w:r w:rsidRPr="005313E0">
              <w:t xml:space="preserve"> update</w:t>
            </w:r>
            <w:r w:rsidR="00FA3188" w:rsidRPr="005313E0">
              <w:t xml:space="preserve"> Plotting </w:t>
            </w:r>
            <w:proofErr w:type="spellStart"/>
            <w:r w:rsidR="00FA3188" w:rsidRPr="005313E0">
              <w:t>Pembimbing</w:t>
            </w:r>
            <w:proofErr w:type="spellEnd"/>
          </w:p>
        </w:tc>
        <w:tc>
          <w:tcPr>
            <w:tcW w:w="3963" w:type="dxa"/>
          </w:tcPr>
          <w:p w14:paraId="03A06888" w14:textId="251FCB0F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CD7F81"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FA3188" w:rsidRPr="005313E0" w14:paraId="6867F1E9" w14:textId="77777777" w:rsidTr="00535C20">
        <w:tc>
          <w:tcPr>
            <w:tcW w:w="3964" w:type="dxa"/>
            <w:gridSpan w:val="3"/>
          </w:tcPr>
          <w:p w14:paraId="3E1B0DCF" w14:textId="3F6A7436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CD7F81"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963" w:type="dxa"/>
          </w:tcPr>
          <w:p w14:paraId="2EED8083" w14:textId="604C4FD7" w:rsidR="00FA3188" w:rsidRPr="005313E0" w:rsidRDefault="00FA3188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CD7F81"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FA3188" w:rsidRPr="005313E0" w14:paraId="1C3CA421" w14:textId="77777777" w:rsidTr="00535C20">
        <w:tc>
          <w:tcPr>
            <w:tcW w:w="7927" w:type="dxa"/>
            <w:gridSpan w:val="4"/>
          </w:tcPr>
          <w:p w14:paraId="76B86D0E" w14:textId="77777777" w:rsidR="00FA3188" w:rsidRPr="005313E0" w:rsidRDefault="00FA3188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CD7F81" w:rsidRPr="005313E0" w14:paraId="6A87CFCE" w14:textId="77777777" w:rsidTr="00CD7F81">
        <w:tc>
          <w:tcPr>
            <w:tcW w:w="7927" w:type="dxa"/>
            <w:gridSpan w:val="4"/>
          </w:tcPr>
          <w:p w14:paraId="4B17C906" w14:textId="76CC19F8" w:rsidR="00CD7F81" w:rsidRPr="005313E0" w:rsidRDefault="00CD7F81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CD7F81" w:rsidRPr="005313E0" w14:paraId="56397F0E" w14:textId="77777777" w:rsidTr="00CD7F81">
        <w:tc>
          <w:tcPr>
            <w:tcW w:w="7927" w:type="dxa"/>
            <w:gridSpan w:val="4"/>
          </w:tcPr>
          <w:p w14:paraId="773C0FDD" w14:textId="5C6B3CC0" w:rsidR="00CD7F81" w:rsidRPr="005313E0" w:rsidRDefault="00AC0A4C" w:rsidP="00535C20">
            <w:pPr>
              <w:spacing w:line="360" w:lineRule="auto"/>
            </w:pPr>
            <w:r>
              <w:t>9</w:t>
            </w:r>
            <w:r w:rsidR="00CD7F81" w:rsidRPr="005313E0">
              <w:t xml:space="preserve">a. </w:t>
            </w:r>
            <w:proofErr w:type="spellStart"/>
            <w:r w:rsidR="00CD7F81" w:rsidRPr="005313E0">
              <w:t>jika</w:t>
            </w:r>
            <w:proofErr w:type="spellEnd"/>
            <w:r w:rsidR="00CD7F81" w:rsidRPr="005313E0">
              <w:t xml:space="preserve"> </w:t>
            </w:r>
            <w:proofErr w:type="spellStart"/>
            <w:r w:rsidR="00CD7F81" w:rsidRPr="005313E0">
              <w:t>koordinator</w:t>
            </w:r>
            <w:proofErr w:type="spellEnd"/>
            <w:r w:rsidR="00CD7F81" w:rsidRPr="005313E0">
              <w:t xml:space="preserve"> </w:t>
            </w:r>
            <w:proofErr w:type="spellStart"/>
            <w:r w:rsidR="00CD7F81" w:rsidRPr="005313E0">
              <w:t>tidak</w:t>
            </w:r>
            <w:proofErr w:type="spellEnd"/>
            <w:r w:rsidR="00CD7F81" w:rsidRPr="005313E0">
              <w:t xml:space="preserve"> </w:t>
            </w:r>
            <w:proofErr w:type="spellStart"/>
            <w:r w:rsidR="00CD7F81" w:rsidRPr="005313E0">
              <w:t>lengkap</w:t>
            </w:r>
            <w:proofErr w:type="spellEnd"/>
            <w:r w:rsidR="00CD7F81" w:rsidRPr="005313E0">
              <w:t xml:space="preserve"> </w:t>
            </w:r>
            <w:proofErr w:type="spellStart"/>
            <w:r w:rsidR="00CD7F81" w:rsidRPr="005313E0">
              <w:t>mengisi</w:t>
            </w:r>
            <w:proofErr w:type="spellEnd"/>
            <w:r w:rsidR="00CD7F81" w:rsidRPr="005313E0">
              <w:t xml:space="preserve"> form, </w:t>
            </w:r>
            <w:proofErr w:type="spellStart"/>
            <w:r w:rsidR="00CD7F81" w:rsidRPr="005313E0">
              <w:t>maka</w:t>
            </w:r>
            <w:proofErr w:type="spellEnd"/>
            <w:r w:rsidR="00CD7F81" w:rsidRPr="005313E0">
              <w:t xml:space="preserve"> akan </w:t>
            </w:r>
            <w:proofErr w:type="spellStart"/>
            <w:r w:rsidR="00CD7F81" w:rsidRPr="005313E0">
              <w:t>muncul</w:t>
            </w:r>
            <w:proofErr w:type="spellEnd"/>
            <w:r w:rsidR="00CD7F81" w:rsidRPr="005313E0">
              <w:t xml:space="preserve"> </w:t>
            </w:r>
            <w:proofErr w:type="spellStart"/>
            <w:r w:rsidR="00CD7F81" w:rsidRPr="005313E0">
              <w:t>pesan</w:t>
            </w:r>
            <w:proofErr w:type="spellEnd"/>
            <w:r w:rsidR="00CD7F81" w:rsidRPr="005313E0">
              <w:t xml:space="preserve"> error</w:t>
            </w:r>
          </w:p>
        </w:tc>
      </w:tr>
    </w:tbl>
    <w:p w14:paraId="65D4A9FB" w14:textId="2E5090AB" w:rsidR="005E1354" w:rsidRPr="005313E0" w:rsidRDefault="005E1354" w:rsidP="005E1354">
      <w:pPr>
        <w:spacing w:after="0" w:line="360" w:lineRule="auto"/>
      </w:pPr>
    </w:p>
    <w:p w14:paraId="63CAB919" w14:textId="732BF122" w:rsidR="00FA3188" w:rsidRPr="005313E0" w:rsidRDefault="00FA3188" w:rsidP="005E1354">
      <w:pPr>
        <w:spacing w:after="0" w:line="360" w:lineRule="auto"/>
      </w:pPr>
    </w:p>
    <w:p w14:paraId="77CEAB9F" w14:textId="4E9ADFC8" w:rsidR="00FA3188" w:rsidRPr="005313E0" w:rsidRDefault="00FA3188" w:rsidP="005E1354">
      <w:pPr>
        <w:spacing w:after="0" w:line="360" w:lineRule="auto"/>
      </w:pPr>
    </w:p>
    <w:p w14:paraId="2687E096" w14:textId="45BFA7AB" w:rsidR="00FA3188" w:rsidRPr="005313E0" w:rsidRDefault="00FA3188" w:rsidP="005E1354">
      <w:pPr>
        <w:spacing w:after="0" w:line="360" w:lineRule="auto"/>
      </w:pPr>
    </w:p>
    <w:p w14:paraId="64902868" w14:textId="096AFD18" w:rsidR="00FA3188" w:rsidRPr="005313E0" w:rsidRDefault="00FA3188" w:rsidP="005E1354">
      <w:pPr>
        <w:spacing w:after="0" w:line="360" w:lineRule="auto"/>
      </w:pPr>
    </w:p>
    <w:p w14:paraId="131BEA54" w14:textId="2B49722B" w:rsidR="00FA3188" w:rsidRPr="005313E0" w:rsidRDefault="00FA3188" w:rsidP="005E1354">
      <w:pPr>
        <w:spacing w:after="0" w:line="360" w:lineRule="auto"/>
      </w:pPr>
    </w:p>
    <w:p w14:paraId="3BADAD85" w14:textId="77777777" w:rsidR="004C60CF" w:rsidRPr="005313E0" w:rsidRDefault="004C60CF" w:rsidP="005E1354">
      <w:pPr>
        <w:spacing w:after="0" w:line="360" w:lineRule="auto"/>
      </w:pPr>
    </w:p>
    <w:p w14:paraId="27F55F09" w14:textId="77777777" w:rsidR="00AC0A4C" w:rsidRDefault="00AC0A4C" w:rsidP="005E1354">
      <w:pPr>
        <w:spacing w:after="0" w:line="360" w:lineRule="auto"/>
        <w:rPr>
          <w:b/>
          <w:bCs/>
        </w:rPr>
      </w:pPr>
    </w:p>
    <w:p w14:paraId="70711A8B" w14:textId="77777777" w:rsidR="00AC0A4C" w:rsidRDefault="00AC0A4C" w:rsidP="005E1354">
      <w:pPr>
        <w:spacing w:after="0" w:line="360" w:lineRule="auto"/>
        <w:rPr>
          <w:b/>
          <w:bCs/>
        </w:rPr>
      </w:pPr>
    </w:p>
    <w:p w14:paraId="2811D392" w14:textId="77777777" w:rsidR="00AC0A4C" w:rsidRDefault="00AC0A4C" w:rsidP="005E1354">
      <w:pPr>
        <w:spacing w:after="0" w:line="360" w:lineRule="auto"/>
        <w:rPr>
          <w:b/>
          <w:bCs/>
        </w:rPr>
      </w:pPr>
    </w:p>
    <w:p w14:paraId="2A89DE32" w14:textId="3E1433BE" w:rsidR="005E1354" w:rsidRPr="005313E0" w:rsidRDefault="005E1354" w:rsidP="005E1354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6CE86FA2" w14:textId="77777777" w:rsidR="00FA3188" w:rsidRPr="005313E0" w:rsidRDefault="00FA3188" w:rsidP="00FA3188">
      <w:pPr>
        <w:keepNext/>
        <w:spacing w:after="0" w:line="360" w:lineRule="auto"/>
        <w:rPr>
          <w:noProof/>
        </w:rPr>
      </w:pPr>
    </w:p>
    <w:p w14:paraId="27407061" w14:textId="6EF94C13" w:rsidR="00FA3188" w:rsidRPr="005313E0" w:rsidRDefault="00FA3188" w:rsidP="00FA3188">
      <w:pPr>
        <w:keepNext/>
        <w:spacing w:after="0" w:line="360" w:lineRule="auto"/>
      </w:pPr>
      <w:r w:rsidRPr="005313E0">
        <w:rPr>
          <w:noProof/>
        </w:rPr>
        <w:drawing>
          <wp:inline distT="0" distB="0" distL="0" distR="0" wp14:anchorId="3C898409" wp14:editId="106ADEFD">
            <wp:extent cx="5039995" cy="5895833"/>
            <wp:effectExtent l="0" t="0" r="825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724"/>
                    <a:stretch/>
                  </pic:blipFill>
                  <pic:spPr bwMode="auto">
                    <a:xfrm>
                      <a:off x="0" y="0"/>
                      <a:ext cx="5039995" cy="5895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9B3BD1" w14:textId="1C02776D" w:rsidR="00BB74AC" w:rsidRPr="005313E0" w:rsidRDefault="00FA3188" w:rsidP="00FA3188">
      <w:pPr>
        <w:jc w:val="center"/>
      </w:pPr>
      <w:bookmarkStart w:id="82" w:name="_Toc110238618"/>
      <w:r w:rsidRPr="005313E0">
        <w:t xml:space="preserve">Gambar 2. </w:t>
      </w:r>
      <w:fldSimple w:instr=" SEQ Gambar_2. \* ARABIC ">
        <w:r w:rsidR="00776DB9">
          <w:rPr>
            <w:noProof/>
          </w:rPr>
          <w:t>7</w:t>
        </w:r>
      </w:fldSimple>
      <w:r w:rsidRPr="005313E0">
        <w:t xml:space="preserve"> Activity Diagram Kelola Plotting </w:t>
      </w:r>
      <w:proofErr w:type="spellStart"/>
      <w:r w:rsidRPr="005313E0">
        <w:t>Pembimbing</w:t>
      </w:r>
      <w:bookmarkEnd w:id="82"/>
      <w:proofErr w:type="spellEnd"/>
    </w:p>
    <w:p w14:paraId="6AE3FBDE" w14:textId="474271FA" w:rsidR="00FA3188" w:rsidRPr="005313E0" w:rsidRDefault="00FA3188" w:rsidP="00FA3188">
      <w:pPr>
        <w:jc w:val="center"/>
      </w:pPr>
    </w:p>
    <w:p w14:paraId="5B1B6740" w14:textId="4554DD83" w:rsidR="00FA3188" w:rsidRPr="005313E0" w:rsidRDefault="00FA3188" w:rsidP="00FA3188">
      <w:pPr>
        <w:jc w:val="center"/>
      </w:pPr>
    </w:p>
    <w:p w14:paraId="63C2CD91" w14:textId="435531DB" w:rsidR="00FA3188" w:rsidRPr="005313E0" w:rsidRDefault="00FA3188" w:rsidP="00FA3188">
      <w:pPr>
        <w:jc w:val="center"/>
      </w:pPr>
    </w:p>
    <w:p w14:paraId="1547B3BA" w14:textId="1C18D7A4" w:rsidR="00AC0A4C" w:rsidRDefault="00AC0A4C" w:rsidP="00FA3188">
      <w:pPr>
        <w:jc w:val="center"/>
      </w:pPr>
    </w:p>
    <w:p w14:paraId="00157F0E" w14:textId="77777777" w:rsidR="00AC0A4C" w:rsidRDefault="00AC0A4C" w:rsidP="00FA3188">
      <w:pPr>
        <w:jc w:val="center"/>
      </w:pPr>
    </w:p>
    <w:p w14:paraId="214A08BF" w14:textId="5B071181" w:rsidR="007E62CF" w:rsidRPr="00AC0A4C" w:rsidRDefault="007E62CF">
      <w:pPr>
        <w:pStyle w:val="ListParagraph"/>
        <w:numPr>
          <w:ilvl w:val="0"/>
          <w:numId w:val="30"/>
        </w:numPr>
        <w:spacing w:after="0" w:line="360" w:lineRule="auto"/>
        <w:ind w:left="284" w:hanging="284"/>
        <w:outlineLvl w:val="2"/>
        <w:rPr>
          <w:b/>
          <w:bCs/>
        </w:rPr>
      </w:pPr>
      <w:bookmarkStart w:id="83" w:name="_Toc110248278"/>
      <w:proofErr w:type="spellStart"/>
      <w:r w:rsidRPr="00AC0A4C">
        <w:rPr>
          <w:b/>
          <w:bCs/>
        </w:rPr>
        <w:t>Skenario</w:t>
      </w:r>
      <w:proofErr w:type="spellEnd"/>
      <w:r w:rsidRPr="00AC0A4C">
        <w:rPr>
          <w:b/>
          <w:bCs/>
        </w:rPr>
        <w:t xml:space="preserve"> Use Case </w:t>
      </w:r>
      <w:r w:rsidR="00730052" w:rsidRPr="00AC0A4C">
        <w:rPr>
          <w:b/>
          <w:bCs/>
          <w:lang w:val="id-ID"/>
        </w:rPr>
        <w:t>Kelola</w:t>
      </w:r>
      <w:r w:rsidRPr="00AC0A4C">
        <w:rPr>
          <w:b/>
          <w:bCs/>
        </w:rPr>
        <w:t xml:space="preserve"> </w:t>
      </w:r>
      <w:proofErr w:type="spellStart"/>
      <w:r w:rsidR="00FA3188" w:rsidRPr="00AC0A4C">
        <w:rPr>
          <w:b/>
          <w:bCs/>
        </w:rPr>
        <w:t>Pembekalan</w:t>
      </w:r>
      <w:bookmarkEnd w:id="83"/>
      <w:proofErr w:type="spellEnd"/>
    </w:p>
    <w:p w14:paraId="4CC0F6AE" w14:textId="786A948F" w:rsidR="00AC0A4C" w:rsidRPr="00AC0A4C" w:rsidRDefault="00AC0A4C" w:rsidP="00AC0A4C">
      <w:pPr>
        <w:rPr>
          <w:sz w:val="20"/>
          <w:szCs w:val="20"/>
        </w:rPr>
      </w:pPr>
      <w:bookmarkStart w:id="84" w:name="_Toc110239029"/>
      <w:proofErr w:type="spellStart"/>
      <w:r w:rsidRPr="00AC0A4C">
        <w:rPr>
          <w:sz w:val="20"/>
          <w:szCs w:val="20"/>
        </w:rPr>
        <w:lastRenderedPageBreak/>
        <w:t>Tabel</w:t>
      </w:r>
      <w:proofErr w:type="spellEnd"/>
      <w:r w:rsidRPr="00AC0A4C">
        <w:rPr>
          <w:sz w:val="20"/>
          <w:szCs w:val="20"/>
        </w:rPr>
        <w:t xml:space="preserve"> 2. </w:t>
      </w:r>
      <w:r w:rsidRPr="00AC0A4C">
        <w:rPr>
          <w:sz w:val="20"/>
          <w:szCs w:val="20"/>
        </w:rPr>
        <w:fldChar w:fldCharType="begin"/>
      </w:r>
      <w:r w:rsidRPr="00AC0A4C">
        <w:rPr>
          <w:sz w:val="20"/>
          <w:szCs w:val="20"/>
        </w:rPr>
        <w:instrText xml:space="preserve"> SEQ Tabel_2. \* ARABIC </w:instrText>
      </w:r>
      <w:r w:rsidRPr="00AC0A4C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0</w:t>
      </w:r>
      <w:r w:rsidRPr="00AC0A4C">
        <w:rPr>
          <w:sz w:val="20"/>
          <w:szCs w:val="20"/>
        </w:rPr>
        <w:fldChar w:fldCharType="end"/>
      </w:r>
      <w:r w:rsidRPr="00AC0A4C">
        <w:rPr>
          <w:sz w:val="20"/>
          <w:szCs w:val="20"/>
        </w:rPr>
        <w:t xml:space="preserve"> </w:t>
      </w:r>
      <w:proofErr w:type="spellStart"/>
      <w:r w:rsidRPr="00AC0A4C">
        <w:rPr>
          <w:sz w:val="20"/>
          <w:szCs w:val="20"/>
        </w:rPr>
        <w:t>Skenario</w:t>
      </w:r>
      <w:proofErr w:type="spellEnd"/>
      <w:r w:rsidRPr="00AC0A4C">
        <w:rPr>
          <w:sz w:val="20"/>
          <w:szCs w:val="20"/>
        </w:rPr>
        <w:t xml:space="preserve"> Use Case Kelola </w:t>
      </w:r>
      <w:proofErr w:type="spellStart"/>
      <w:r w:rsidRPr="00AC0A4C">
        <w:rPr>
          <w:sz w:val="20"/>
          <w:szCs w:val="20"/>
        </w:rPr>
        <w:t>Pembekalan</w:t>
      </w:r>
      <w:bookmarkEnd w:id="84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417"/>
        <w:gridCol w:w="3821"/>
      </w:tblGrid>
      <w:tr w:rsidR="00C61DAB" w:rsidRPr="005313E0" w14:paraId="30E7138B" w14:textId="77777777" w:rsidTr="00535C20">
        <w:tc>
          <w:tcPr>
            <w:tcW w:w="2397" w:type="dxa"/>
          </w:tcPr>
          <w:p w14:paraId="59B77DD1" w14:textId="77777777" w:rsidR="00C61DAB" w:rsidRPr="005313E0" w:rsidRDefault="00C61DAB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6F629C8E" w14:textId="77777777" w:rsidR="00C61DAB" w:rsidRPr="005313E0" w:rsidRDefault="00C61DAB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351CE76D" w14:textId="77777777" w:rsidR="00C61DAB" w:rsidRPr="005313E0" w:rsidRDefault="00C61DAB" w:rsidP="00535C20">
            <w:pPr>
              <w:spacing w:line="360" w:lineRule="auto"/>
            </w:pPr>
            <w:r w:rsidRPr="005313E0">
              <w:t>Koordinator</w:t>
            </w:r>
          </w:p>
        </w:tc>
      </w:tr>
      <w:tr w:rsidR="00C61DAB" w:rsidRPr="005313E0" w14:paraId="2CD68E30" w14:textId="77777777" w:rsidTr="00535C20">
        <w:tc>
          <w:tcPr>
            <w:tcW w:w="2397" w:type="dxa"/>
          </w:tcPr>
          <w:p w14:paraId="2BE59842" w14:textId="77777777" w:rsidR="00C61DAB" w:rsidRPr="005313E0" w:rsidRDefault="00C61DAB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220EF0DF" w14:textId="77777777" w:rsidR="00C61DAB" w:rsidRPr="005313E0" w:rsidRDefault="00C61DAB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323B6D22" w14:textId="77777777" w:rsidR="00C61DAB" w:rsidRPr="005313E0" w:rsidRDefault="00C61DAB" w:rsidP="00535C20">
            <w:pPr>
              <w:spacing w:line="360" w:lineRule="auto"/>
            </w:pPr>
            <w:r w:rsidRPr="005313E0">
              <w:t xml:space="preserve">Koordinator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C61DAB" w:rsidRPr="005313E0" w14:paraId="2D3E4F77" w14:textId="77777777" w:rsidTr="00535C20">
        <w:tc>
          <w:tcPr>
            <w:tcW w:w="2397" w:type="dxa"/>
          </w:tcPr>
          <w:p w14:paraId="3E19A34D" w14:textId="77777777" w:rsidR="00C61DAB" w:rsidRPr="005313E0" w:rsidRDefault="00C61DAB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789A8EF8" w14:textId="77777777" w:rsidR="00C61DAB" w:rsidRPr="005313E0" w:rsidRDefault="00C61DAB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5C6BC3AB" w14:textId="3438D750" w:rsidR="00C61DAB" w:rsidRPr="005313E0" w:rsidRDefault="0064321F" w:rsidP="00535C20">
            <w:pPr>
              <w:spacing w:line="360" w:lineRule="auto"/>
            </w:pPr>
            <w:proofErr w:type="spellStart"/>
            <w:r w:rsidRPr="005313E0">
              <w:t>Pembekalan</w:t>
            </w:r>
            <w:proofErr w:type="spellEnd"/>
            <w:r w:rsidR="00C61DAB" w:rsidRPr="005313E0">
              <w:t xml:space="preserve"> </w:t>
            </w:r>
            <w:proofErr w:type="spellStart"/>
            <w:r w:rsidR="00C61DAB" w:rsidRPr="005313E0">
              <w:t>dapat</w:t>
            </w:r>
            <w:proofErr w:type="spellEnd"/>
            <w:r w:rsidR="00C61DAB" w:rsidRPr="005313E0">
              <w:t xml:space="preserve"> </w:t>
            </w:r>
            <w:proofErr w:type="spellStart"/>
            <w:r w:rsidR="00C61DAB" w:rsidRPr="005313E0">
              <w:t>ditambahkan</w:t>
            </w:r>
            <w:proofErr w:type="spellEnd"/>
            <w:r w:rsidR="00C61DAB" w:rsidRPr="005313E0">
              <w:t xml:space="preserve">, dan </w:t>
            </w:r>
            <w:proofErr w:type="spellStart"/>
            <w:r w:rsidR="00C61DAB" w:rsidRPr="005313E0">
              <w:t>diupdate</w:t>
            </w:r>
            <w:proofErr w:type="spellEnd"/>
            <w:r w:rsidR="00C61DAB" w:rsidRPr="005313E0">
              <w:t xml:space="preserve"> </w:t>
            </w:r>
          </w:p>
        </w:tc>
      </w:tr>
      <w:tr w:rsidR="00C61DAB" w:rsidRPr="005313E0" w14:paraId="75917635" w14:textId="77777777" w:rsidTr="00535C20">
        <w:tc>
          <w:tcPr>
            <w:tcW w:w="7927" w:type="dxa"/>
            <w:gridSpan w:val="4"/>
          </w:tcPr>
          <w:p w14:paraId="4A7B41A0" w14:textId="77777777" w:rsidR="00C61DAB" w:rsidRPr="005313E0" w:rsidRDefault="00C61DAB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C61DAB" w:rsidRPr="005313E0" w14:paraId="58B8569E" w14:textId="77777777" w:rsidTr="0064321F">
        <w:tc>
          <w:tcPr>
            <w:tcW w:w="4106" w:type="dxa"/>
            <w:gridSpan w:val="3"/>
          </w:tcPr>
          <w:p w14:paraId="6870BC59" w14:textId="77777777" w:rsidR="00C61DAB" w:rsidRPr="005313E0" w:rsidRDefault="00C61DAB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821" w:type="dxa"/>
          </w:tcPr>
          <w:p w14:paraId="47F68E27" w14:textId="77777777" w:rsidR="00C61DAB" w:rsidRPr="005313E0" w:rsidRDefault="00C61DAB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C61DAB" w:rsidRPr="005313E0" w14:paraId="7ECF4B2D" w14:textId="77777777" w:rsidTr="0064321F">
        <w:tc>
          <w:tcPr>
            <w:tcW w:w="4106" w:type="dxa"/>
            <w:gridSpan w:val="3"/>
          </w:tcPr>
          <w:p w14:paraId="32DFCD2E" w14:textId="4D6E97EB" w:rsidR="00C61DAB" w:rsidRPr="005313E0" w:rsidRDefault="00C61DAB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="0064321F" w:rsidRPr="005313E0">
              <w:t>Pembekalan</w:t>
            </w:r>
            <w:proofErr w:type="spellEnd"/>
          </w:p>
        </w:tc>
        <w:tc>
          <w:tcPr>
            <w:tcW w:w="3821" w:type="dxa"/>
          </w:tcPr>
          <w:p w14:paraId="4ECF391F" w14:textId="7F1F0D15" w:rsidR="00C61DAB" w:rsidRPr="005313E0" w:rsidRDefault="00C61DAB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="0064321F" w:rsidRPr="005313E0">
              <w:t>Pembekalan</w:t>
            </w:r>
            <w:proofErr w:type="spellEnd"/>
          </w:p>
        </w:tc>
      </w:tr>
      <w:tr w:rsidR="00C61DAB" w:rsidRPr="005313E0" w14:paraId="5231CE60" w14:textId="77777777" w:rsidTr="0064321F">
        <w:tc>
          <w:tcPr>
            <w:tcW w:w="4106" w:type="dxa"/>
            <w:gridSpan w:val="3"/>
          </w:tcPr>
          <w:p w14:paraId="7183F348" w14:textId="0051A6FC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="004C60CF" w:rsidRPr="005313E0">
              <w:rPr>
                <w:lang w:val="en-US"/>
              </w:rPr>
              <w:t>jika</w:t>
            </w:r>
            <w:proofErr w:type="spellEnd"/>
            <w:r w:rsidR="004C60CF"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proofErr w:type="spellStart"/>
            <w:r w:rsidR="0064321F" w:rsidRPr="005313E0">
              <w:t>Pembekalan</w:t>
            </w:r>
            <w:proofErr w:type="spellEnd"/>
          </w:p>
        </w:tc>
        <w:tc>
          <w:tcPr>
            <w:tcW w:w="3821" w:type="dxa"/>
          </w:tcPr>
          <w:p w14:paraId="6E190DC2" w14:textId="62850194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="0064321F" w:rsidRPr="005313E0">
              <w:t>Pembekalan</w:t>
            </w:r>
            <w:proofErr w:type="spellEnd"/>
          </w:p>
        </w:tc>
      </w:tr>
      <w:tr w:rsidR="00C61DAB" w:rsidRPr="005313E0" w14:paraId="45B1D730" w14:textId="77777777" w:rsidTr="0064321F">
        <w:tc>
          <w:tcPr>
            <w:tcW w:w="4106" w:type="dxa"/>
            <w:gridSpan w:val="3"/>
          </w:tcPr>
          <w:p w14:paraId="5BC71F4D" w14:textId="76265390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</w:t>
            </w:r>
            <w:proofErr w:type="spellStart"/>
            <w:r w:rsidR="0064321F" w:rsidRPr="005313E0">
              <w:t>Pembekalan</w:t>
            </w:r>
            <w:proofErr w:type="spellEnd"/>
          </w:p>
        </w:tc>
        <w:tc>
          <w:tcPr>
            <w:tcW w:w="3821" w:type="dxa"/>
          </w:tcPr>
          <w:p w14:paraId="0108B26E" w14:textId="57F1EE4B" w:rsidR="00C61DAB" w:rsidRPr="005313E0" w:rsidRDefault="00187596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="00C61DAB" w:rsidRPr="005313E0">
              <w:rPr>
                <w:lang w:val="id-ID"/>
              </w:rPr>
              <w:t>. simpan data</w:t>
            </w:r>
          </w:p>
        </w:tc>
      </w:tr>
      <w:tr w:rsidR="00C61DAB" w:rsidRPr="005313E0" w14:paraId="3A9C60EB" w14:textId="77777777" w:rsidTr="0064321F">
        <w:tc>
          <w:tcPr>
            <w:tcW w:w="4106" w:type="dxa"/>
            <w:gridSpan w:val="3"/>
          </w:tcPr>
          <w:p w14:paraId="5299333D" w14:textId="464E03D7" w:rsidR="00C61DAB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="00C61DAB" w:rsidRPr="005313E0">
              <w:rPr>
                <w:lang w:val="id-ID"/>
              </w:rPr>
              <w:t xml:space="preserve">. </w:t>
            </w:r>
            <w:r w:rsidR="00C61DAB" w:rsidRPr="005313E0">
              <w:rPr>
                <w:lang w:val="en-US"/>
              </w:rPr>
              <w:t>input keyword</w:t>
            </w:r>
          </w:p>
        </w:tc>
        <w:tc>
          <w:tcPr>
            <w:tcW w:w="3821" w:type="dxa"/>
          </w:tcPr>
          <w:p w14:paraId="5A4F988E" w14:textId="32402C97" w:rsidR="00C61DAB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="00C61DAB" w:rsidRPr="005313E0">
              <w:t xml:space="preserve">. </w:t>
            </w:r>
            <w:proofErr w:type="spellStart"/>
            <w:r w:rsidR="00C61DAB" w:rsidRPr="005313E0">
              <w:t>Menampilkan</w:t>
            </w:r>
            <w:proofErr w:type="spellEnd"/>
            <w:r w:rsidR="00C61DAB" w:rsidRPr="005313E0">
              <w:t xml:space="preserve"> data </w:t>
            </w:r>
            <w:proofErr w:type="spellStart"/>
            <w:r w:rsidR="0064321F" w:rsidRPr="005313E0">
              <w:t>Pembekalan</w:t>
            </w:r>
            <w:proofErr w:type="spellEnd"/>
            <w:r w:rsidR="0064321F" w:rsidRPr="005313E0">
              <w:t xml:space="preserve"> </w:t>
            </w:r>
          </w:p>
        </w:tc>
      </w:tr>
      <w:tr w:rsidR="00C61DAB" w:rsidRPr="005313E0" w14:paraId="3BBE7702" w14:textId="77777777" w:rsidTr="0064321F">
        <w:tc>
          <w:tcPr>
            <w:tcW w:w="4106" w:type="dxa"/>
            <w:gridSpan w:val="3"/>
          </w:tcPr>
          <w:p w14:paraId="1C3EEF57" w14:textId="78D90D7A" w:rsidR="00C61DAB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="00C61DAB" w:rsidRPr="005313E0">
              <w:t xml:space="preserve">. </w:t>
            </w:r>
            <w:proofErr w:type="spellStart"/>
            <w:r w:rsidR="00AC0A4C">
              <w:t>jika</w:t>
            </w:r>
            <w:proofErr w:type="spellEnd"/>
            <w:r w:rsidR="00AC0A4C">
              <w:t xml:space="preserve">, </w:t>
            </w:r>
            <w:proofErr w:type="spellStart"/>
            <w:r w:rsidR="00C61DAB" w:rsidRPr="005313E0">
              <w:t>klik</w:t>
            </w:r>
            <w:proofErr w:type="spellEnd"/>
            <w:r w:rsidR="00C61DAB" w:rsidRPr="005313E0">
              <w:t xml:space="preserve"> </w:t>
            </w:r>
            <w:proofErr w:type="spellStart"/>
            <w:r w:rsidR="00C61DAB" w:rsidRPr="005313E0">
              <w:t>tombol</w:t>
            </w:r>
            <w:proofErr w:type="spellEnd"/>
            <w:r w:rsidR="00AC0A4C">
              <w:t xml:space="preserve"> update</w:t>
            </w:r>
            <w:r w:rsidR="00C61DAB" w:rsidRPr="005313E0">
              <w:t xml:space="preserve"> Plotting</w:t>
            </w:r>
            <w:r w:rsidR="00AC0A4C">
              <w:t xml:space="preserve"> </w:t>
            </w:r>
            <w:proofErr w:type="spellStart"/>
            <w:r w:rsidR="00AC0A4C">
              <w:t>Pembimbing</w:t>
            </w:r>
            <w:proofErr w:type="spellEnd"/>
          </w:p>
        </w:tc>
        <w:tc>
          <w:tcPr>
            <w:tcW w:w="3821" w:type="dxa"/>
          </w:tcPr>
          <w:p w14:paraId="35709986" w14:textId="447743E6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187596"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C61DAB" w:rsidRPr="005313E0" w14:paraId="537C6356" w14:textId="77777777" w:rsidTr="0064321F">
        <w:tc>
          <w:tcPr>
            <w:tcW w:w="4106" w:type="dxa"/>
            <w:gridSpan w:val="3"/>
          </w:tcPr>
          <w:p w14:paraId="14E84C97" w14:textId="49A9DC2D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187596"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821" w:type="dxa"/>
          </w:tcPr>
          <w:p w14:paraId="2ECEED8F" w14:textId="67E8FD9B" w:rsidR="00C61DAB" w:rsidRPr="005313E0" w:rsidRDefault="00C61DAB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="00187596"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C61DAB" w:rsidRPr="005313E0" w14:paraId="0401BDC3" w14:textId="77777777" w:rsidTr="00535C20">
        <w:tc>
          <w:tcPr>
            <w:tcW w:w="7927" w:type="dxa"/>
            <w:gridSpan w:val="4"/>
          </w:tcPr>
          <w:p w14:paraId="65FBB2A8" w14:textId="77777777" w:rsidR="00C61DAB" w:rsidRPr="005313E0" w:rsidRDefault="00C61DAB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187596" w:rsidRPr="005313E0" w14:paraId="30F1090B" w14:textId="77777777" w:rsidTr="00187596">
        <w:tc>
          <w:tcPr>
            <w:tcW w:w="7927" w:type="dxa"/>
            <w:gridSpan w:val="4"/>
          </w:tcPr>
          <w:p w14:paraId="705611AD" w14:textId="77777777" w:rsidR="00187596" w:rsidRPr="005313E0" w:rsidRDefault="00187596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187596" w:rsidRPr="005313E0" w14:paraId="2BA0B4E7" w14:textId="77777777" w:rsidTr="00187596">
        <w:tc>
          <w:tcPr>
            <w:tcW w:w="7927" w:type="dxa"/>
            <w:gridSpan w:val="4"/>
          </w:tcPr>
          <w:p w14:paraId="29F4B3C1" w14:textId="6F57763C" w:rsidR="00187596" w:rsidRPr="005313E0" w:rsidRDefault="00AC0A4C" w:rsidP="00535C20">
            <w:pPr>
              <w:spacing w:line="360" w:lineRule="auto"/>
            </w:pPr>
            <w:r>
              <w:t>9</w:t>
            </w:r>
            <w:r w:rsidR="00187596" w:rsidRPr="005313E0">
              <w:t xml:space="preserve">a. </w:t>
            </w:r>
            <w:proofErr w:type="spellStart"/>
            <w:r w:rsidR="00187596" w:rsidRPr="005313E0">
              <w:t>jika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koordinator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tidak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lengkap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mengisi</w:t>
            </w:r>
            <w:proofErr w:type="spellEnd"/>
            <w:r w:rsidR="00187596" w:rsidRPr="005313E0">
              <w:t xml:space="preserve"> form, </w:t>
            </w:r>
            <w:proofErr w:type="spellStart"/>
            <w:r w:rsidR="00187596" w:rsidRPr="005313E0">
              <w:t>maka</w:t>
            </w:r>
            <w:proofErr w:type="spellEnd"/>
            <w:r w:rsidR="00187596" w:rsidRPr="005313E0">
              <w:t xml:space="preserve"> akan </w:t>
            </w:r>
            <w:proofErr w:type="spellStart"/>
            <w:r w:rsidR="00187596" w:rsidRPr="005313E0">
              <w:t>muncul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pesan</w:t>
            </w:r>
            <w:proofErr w:type="spellEnd"/>
            <w:r w:rsidR="00187596" w:rsidRPr="005313E0">
              <w:t xml:space="preserve"> error</w:t>
            </w:r>
          </w:p>
        </w:tc>
      </w:tr>
    </w:tbl>
    <w:p w14:paraId="72C1CDC9" w14:textId="4F48C7D3" w:rsidR="007E62CF" w:rsidRPr="005313E0" w:rsidRDefault="007E62CF" w:rsidP="007E62CF">
      <w:pPr>
        <w:spacing w:after="0" w:line="360" w:lineRule="auto"/>
      </w:pPr>
    </w:p>
    <w:p w14:paraId="3626D58D" w14:textId="0ADB4B48" w:rsidR="00187596" w:rsidRPr="005313E0" w:rsidRDefault="00187596" w:rsidP="007E62CF">
      <w:pPr>
        <w:spacing w:after="0" w:line="360" w:lineRule="auto"/>
      </w:pPr>
    </w:p>
    <w:p w14:paraId="19E3C075" w14:textId="515AFDED" w:rsidR="00187596" w:rsidRPr="005313E0" w:rsidRDefault="00187596" w:rsidP="007E62CF">
      <w:pPr>
        <w:spacing w:after="0" w:line="360" w:lineRule="auto"/>
      </w:pPr>
    </w:p>
    <w:p w14:paraId="2ACC5A7F" w14:textId="7CB8751A" w:rsidR="00187596" w:rsidRPr="005313E0" w:rsidRDefault="00187596" w:rsidP="007E62CF">
      <w:pPr>
        <w:spacing w:after="0" w:line="360" w:lineRule="auto"/>
      </w:pPr>
    </w:p>
    <w:p w14:paraId="4B7164C6" w14:textId="5833E35C" w:rsidR="00187596" w:rsidRPr="005313E0" w:rsidRDefault="00187596" w:rsidP="007E62CF">
      <w:pPr>
        <w:spacing w:after="0" w:line="360" w:lineRule="auto"/>
      </w:pPr>
    </w:p>
    <w:p w14:paraId="59A61BAF" w14:textId="5480EB8E" w:rsidR="00187596" w:rsidRPr="005313E0" w:rsidRDefault="00187596" w:rsidP="007E62CF">
      <w:pPr>
        <w:spacing w:after="0" w:line="360" w:lineRule="auto"/>
      </w:pPr>
    </w:p>
    <w:p w14:paraId="70D97E66" w14:textId="62D30AC2" w:rsidR="00187596" w:rsidRPr="005313E0" w:rsidRDefault="00187596" w:rsidP="007E62CF">
      <w:pPr>
        <w:spacing w:after="0" w:line="360" w:lineRule="auto"/>
      </w:pPr>
    </w:p>
    <w:p w14:paraId="5550B07B" w14:textId="138F5021" w:rsidR="00187596" w:rsidRPr="005313E0" w:rsidRDefault="00187596" w:rsidP="007E62CF">
      <w:pPr>
        <w:spacing w:after="0" w:line="360" w:lineRule="auto"/>
      </w:pPr>
    </w:p>
    <w:p w14:paraId="7C01B59C" w14:textId="68A127A4" w:rsidR="00187596" w:rsidRPr="005313E0" w:rsidRDefault="00187596" w:rsidP="007E62CF">
      <w:pPr>
        <w:spacing w:after="0" w:line="360" w:lineRule="auto"/>
      </w:pPr>
    </w:p>
    <w:p w14:paraId="097AB618" w14:textId="43A85F54" w:rsidR="00187596" w:rsidRPr="005313E0" w:rsidRDefault="00187596" w:rsidP="007E62CF">
      <w:pPr>
        <w:spacing w:after="0" w:line="360" w:lineRule="auto"/>
      </w:pPr>
    </w:p>
    <w:p w14:paraId="2D5E0497" w14:textId="0AE2DDFD" w:rsidR="00187596" w:rsidRPr="005313E0" w:rsidRDefault="00187596" w:rsidP="007E62CF">
      <w:pPr>
        <w:spacing w:after="0" w:line="360" w:lineRule="auto"/>
      </w:pPr>
    </w:p>
    <w:p w14:paraId="3C6AF12D" w14:textId="77777777" w:rsidR="00187596" w:rsidRPr="005313E0" w:rsidRDefault="00187596" w:rsidP="007E62CF">
      <w:pPr>
        <w:spacing w:after="0" w:line="360" w:lineRule="auto"/>
      </w:pPr>
    </w:p>
    <w:p w14:paraId="0C5317DD" w14:textId="77777777" w:rsidR="00187596" w:rsidRPr="005313E0" w:rsidRDefault="00187596" w:rsidP="007E62CF">
      <w:pPr>
        <w:spacing w:after="0" w:line="360" w:lineRule="auto"/>
        <w:rPr>
          <w:b/>
          <w:bCs/>
        </w:rPr>
      </w:pPr>
    </w:p>
    <w:p w14:paraId="10009FA5" w14:textId="6DB32303" w:rsidR="007E62CF" w:rsidRPr="005313E0" w:rsidRDefault="007E62CF" w:rsidP="007E62CF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399BD385" w14:textId="77777777" w:rsidR="000A5A19" w:rsidRPr="005313E0" w:rsidRDefault="000A5A19" w:rsidP="000A5A19">
      <w:pPr>
        <w:keepNext/>
      </w:pPr>
      <w:r w:rsidRPr="005313E0">
        <w:rPr>
          <w:noProof/>
        </w:rPr>
        <w:lastRenderedPageBreak/>
        <w:drawing>
          <wp:inline distT="0" distB="0" distL="0" distR="0" wp14:anchorId="29D024F7" wp14:editId="329398A9">
            <wp:extent cx="5039995" cy="6285230"/>
            <wp:effectExtent l="0" t="0" r="8255" b="127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285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C5A6B8" w14:textId="77C89836" w:rsidR="00B17401" w:rsidRPr="005313E0" w:rsidRDefault="000A5A19" w:rsidP="000A5A19">
      <w:pPr>
        <w:jc w:val="center"/>
      </w:pPr>
      <w:bookmarkStart w:id="85" w:name="_Toc110238619"/>
      <w:r w:rsidRPr="005313E0">
        <w:t xml:space="preserve">Gambar 2. </w:t>
      </w:r>
      <w:fldSimple w:instr=" SEQ Gambar_2. \* ARABIC ">
        <w:r w:rsidR="00776DB9">
          <w:rPr>
            <w:noProof/>
          </w:rPr>
          <w:t>8</w:t>
        </w:r>
      </w:fldSimple>
      <w:r w:rsidRPr="005313E0">
        <w:t xml:space="preserve"> Activity Diagram Kelola </w:t>
      </w:r>
      <w:proofErr w:type="spellStart"/>
      <w:r w:rsidRPr="005313E0">
        <w:t>Pembekalan</w:t>
      </w:r>
      <w:bookmarkEnd w:id="85"/>
      <w:proofErr w:type="spellEnd"/>
    </w:p>
    <w:p w14:paraId="7CE5FBE9" w14:textId="1F04E860" w:rsidR="00F030B8" w:rsidRPr="005313E0" w:rsidRDefault="00F030B8" w:rsidP="00F030B8"/>
    <w:p w14:paraId="1A5361E0" w14:textId="0BDE8E4B" w:rsidR="000A5A19" w:rsidRPr="005313E0" w:rsidRDefault="000A5A19" w:rsidP="00F030B8"/>
    <w:p w14:paraId="74058465" w14:textId="12B51CE4" w:rsidR="000A5A19" w:rsidRPr="005313E0" w:rsidRDefault="000A5A19" w:rsidP="00F030B8"/>
    <w:p w14:paraId="69E7E0FE" w14:textId="77777777" w:rsidR="00AC0A4C" w:rsidRDefault="00AC0A4C" w:rsidP="00023C85">
      <w:pPr>
        <w:spacing w:after="0" w:line="360" w:lineRule="auto"/>
      </w:pPr>
    </w:p>
    <w:p w14:paraId="119ACEDA" w14:textId="1667E242" w:rsidR="00023C85" w:rsidRPr="00AC0A4C" w:rsidRDefault="00023C85">
      <w:pPr>
        <w:pStyle w:val="ListParagraph"/>
        <w:numPr>
          <w:ilvl w:val="0"/>
          <w:numId w:val="30"/>
        </w:numPr>
        <w:spacing w:after="0" w:line="360" w:lineRule="auto"/>
        <w:ind w:left="284" w:hanging="284"/>
        <w:outlineLvl w:val="2"/>
        <w:rPr>
          <w:b/>
          <w:bCs/>
        </w:rPr>
      </w:pPr>
      <w:bookmarkStart w:id="86" w:name="_Toc110248279"/>
      <w:proofErr w:type="spellStart"/>
      <w:r w:rsidRPr="00AC0A4C">
        <w:rPr>
          <w:b/>
          <w:bCs/>
        </w:rPr>
        <w:t>Skenario</w:t>
      </w:r>
      <w:proofErr w:type="spellEnd"/>
      <w:r w:rsidRPr="00AC0A4C">
        <w:rPr>
          <w:b/>
          <w:bCs/>
        </w:rPr>
        <w:t xml:space="preserve"> Use Case Kelola User</w:t>
      </w:r>
      <w:bookmarkEnd w:id="86"/>
    </w:p>
    <w:p w14:paraId="67FF950A" w14:textId="261D2DB1" w:rsidR="00AC0A4C" w:rsidRPr="00AC0A4C" w:rsidRDefault="00AC0A4C" w:rsidP="00AC0A4C">
      <w:pPr>
        <w:rPr>
          <w:sz w:val="20"/>
          <w:szCs w:val="20"/>
        </w:rPr>
      </w:pPr>
      <w:bookmarkStart w:id="87" w:name="_Toc110239030"/>
      <w:proofErr w:type="spellStart"/>
      <w:r w:rsidRPr="00AC0A4C">
        <w:rPr>
          <w:sz w:val="20"/>
          <w:szCs w:val="20"/>
        </w:rPr>
        <w:lastRenderedPageBreak/>
        <w:t>Tabel</w:t>
      </w:r>
      <w:proofErr w:type="spellEnd"/>
      <w:r w:rsidRPr="00AC0A4C">
        <w:rPr>
          <w:sz w:val="20"/>
          <w:szCs w:val="20"/>
        </w:rPr>
        <w:t xml:space="preserve"> 2. </w:t>
      </w:r>
      <w:r w:rsidRPr="00AC0A4C">
        <w:rPr>
          <w:sz w:val="20"/>
          <w:szCs w:val="20"/>
        </w:rPr>
        <w:fldChar w:fldCharType="begin"/>
      </w:r>
      <w:r w:rsidRPr="00AC0A4C">
        <w:rPr>
          <w:sz w:val="20"/>
          <w:szCs w:val="20"/>
        </w:rPr>
        <w:instrText xml:space="preserve"> SEQ Tabel_2. \* ARABIC </w:instrText>
      </w:r>
      <w:r w:rsidRPr="00AC0A4C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1</w:t>
      </w:r>
      <w:r w:rsidRPr="00AC0A4C">
        <w:rPr>
          <w:sz w:val="20"/>
          <w:szCs w:val="20"/>
        </w:rPr>
        <w:fldChar w:fldCharType="end"/>
      </w:r>
      <w:r w:rsidRPr="00AC0A4C">
        <w:rPr>
          <w:sz w:val="20"/>
          <w:szCs w:val="20"/>
        </w:rPr>
        <w:t xml:space="preserve"> </w:t>
      </w:r>
      <w:proofErr w:type="spellStart"/>
      <w:r w:rsidRPr="00AC0A4C">
        <w:rPr>
          <w:sz w:val="20"/>
          <w:szCs w:val="20"/>
        </w:rPr>
        <w:t>Skenario</w:t>
      </w:r>
      <w:proofErr w:type="spellEnd"/>
      <w:r w:rsidRPr="00AC0A4C">
        <w:rPr>
          <w:sz w:val="20"/>
          <w:szCs w:val="20"/>
        </w:rPr>
        <w:t xml:space="preserve"> Use Case Kelola User</w:t>
      </w:r>
      <w:bookmarkEnd w:id="8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4"/>
        <w:gridCol w:w="143"/>
        <w:gridCol w:w="3821"/>
      </w:tblGrid>
      <w:tr w:rsidR="00023C85" w:rsidRPr="005313E0" w14:paraId="4B84C2D0" w14:textId="77777777" w:rsidTr="009F465C">
        <w:tc>
          <w:tcPr>
            <w:tcW w:w="2397" w:type="dxa"/>
          </w:tcPr>
          <w:p w14:paraId="7AFE2EC0" w14:textId="77777777" w:rsidR="00023C85" w:rsidRPr="005313E0" w:rsidRDefault="00023C85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04546660" w14:textId="77777777" w:rsidR="00023C85" w:rsidRPr="005313E0" w:rsidRDefault="00023C85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3"/>
          </w:tcPr>
          <w:p w14:paraId="34E836A2" w14:textId="294E2F8B" w:rsidR="00023C85" w:rsidRPr="005313E0" w:rsidRDefault="000A5A19" w:rsidP="009F465C">
            <w:pPr>
              <w:spacing w:line="360" w:lineRule="auto"/>
            </w:pPr>
            <w:proofErr w:type="spellStart"/>
            <w:r w:rsidRPr="005313E0">
              <w:t>Koordi</w:t>
            </w:r>
            <w:r w:rsidR="00187596" w:rsidRPr="005313E0">
              <w:t>ntor</w:t>
            </w:r>
            <w:proofErr w:type="spellEnd"/>
          </w:p>
        </w:tc>
      </w:tr>
      <w:tr w:rsidR="00023C85" w:rsidRPr="005313E0" w14:paraId="639B797F" w14:textId="77777777" w:rsidTr="009F465C">
        <w:tc>
          <w:tcPr>
            <w:tcW w:w="2397" w:type="dxa"/>
          </w:tcPr>
          <w:p w14:paraId="3F3276DC" w14:textId="77777777" w:rsidR="00023C85" w:rsidRPr="005313E0" w:rsidRDefault="00023C85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0E06B2D6" w14:textId="77777777" w:rsidR="00023C85" w:rsidRPr="005313E0" w:rsidRDefault="00023C85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3"/>
          </w:tcPr>
          <w:p w14:paraId="32077836" w14:textId="1FA7020C" w:rsidR="00023C85" w:rsidRPr="005313E0" w:rsidRDefault="00187596" w:rsidP="009F465C">
            <w:pPr>
              <w:spacing w:line="360" w:lineRule="auto"/>
            </w:pPr>
            <w:r w:rsidRPr="005313E0">
              <w:t>Koordinator</w:t>
            </w:r>
            <w:r w:rsidR="00023C85" w:rsidRPr="005313E0">
              <w:t xml:space="preserve"> </w:t>
            </w:r>
            <w:proofErr w:type="spellStart"/>
            <w:r w:rsidR="00023C85" w:rsidRPr="005313E0">
              <w:t>telah</w:t>
            </w:r>
            <w:proofErr w:type="spellEnd"/>
            <w:r w:rsidR="00023C85" w:rsidRPr="005313E0">
              <w:t xml:space="preserve"> login</w:t>
            </w:r>
          </w:p>
        </w:tc>
      </w:tr>
      <w:tr w:rsidR="00023C85" w:rsidRPr="005313E0" w14:paraId="63EA68B2" w14:textId="77777777" w:rsidTr="009F465C">
        <w:tc>
          <w:tcPr>
            <w:tcW w:w="2397" w:type="dxa"/>
          </w:tcPr>
          <w:p w14:paraId="5E90DAB8" w14:textId="77777777" w:rsidR="00023C85" w:rsidRPr="005313E0" w:rsidRDefault="00023C85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7623C006" w14:textId="77777777" w:rsidR="00023C85" w:rsidRPr="005313E0" w:rsidRDefault="00023C85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3"/>
          </w:tcPr>
          <w:p w14:paraId="548A97B2" w14:textId="78E92998" w:rsidR="00023C85" w:rsidRPr="005313E0" w:rsidRDefault="00187596" w:rsidP="009F465C">
            <w:pPr>
              <w:spacing w:line="360" w:lineRule="auto"/>
            </w:pPr>
            <w:r w:rsidRPr="005313E0">
              <w:t>Koordinator</w:t>
            </w:r>
            <w:r w:rsidR="00023C85" w:rsidRPr="005313E0">
              <w:t xml:space="preserve"> </w:t>
            </w:r>
            <w:proofErr w:type="spellStart"/>
            <w:r w:rsidR="00023C85" w:rsidRPr="005313E0">
              <w:t>dapat</w:t>
            </w:r>
            <w:proofErr w:type="spellEnd"/>
            <w:r w:rsidR="00023C85" w:rsidRPr="005313E0">
              <w:t xml:space="preserve"> </w:t>
            </w:r>
            <w:proofErr w:type="spellStart"/>
            <w:r w:rsidR="00023C85" w:rsidRPr="005313E0">
              <w:t>melihat</w:t>
            </w:r>
            <w:proofErr w:type="spellEnd"/>
            <w:r w:rsidR="00023C85" w:rsidRPr="005313E0">
              <w:t xml:space="preserve">, </w:t>
            </w:r>
            <w:proofErr w:type="spellStart"/>
            <w:r w:rsidR="00023C85" w:rsidRPr="005313E0">
              <w:t>menambah</w:t>
            </w:r>
            <w:proofErr w:type="spellEnd"/>
            <w:r w:rsidR="00023C85" w:rsidRPr="005313E0">
              <w:t xml:space="preserve">, </w:t>
            </w:r>
            <w:proofErr w:type="spellStart"/>
            <w:r w:rsidR="00023C85" w:rsidRPr="005313E0">
              <w:t>mengubah</w:t>
            </w:r>
            <w:proofErr w:type="spellEnd"/>
            <w:r w:rsidRPr="005313E0">
              <w:t xml:space="preserve"> </w:t>
            </w:r>
            <w:r w:rsidR="00023C85" w:rsidRPr="005313E0">
              <w:t>user.</w:t>
            </w:r>
          </w:p>
        </w:tc>
      </w:tr>
      <w:tr w:rsidR="00023C85" w:rsidRPr="005313E0" w14:paraId="717E0DA9" w14:textId="77777777" w:rsidTr="009F465C">
        <w:tc>
          <w:tcPr>
            <w:tcW w:w="7927" w:type="dxa"/>
            <w:gridSpan w:val="5"/>
          </w:tcPr>
          <w:p w14:paraId="32BF571F" w14:textId="77777777" w:rsidR="00023C85" w:rsidRPr="005313E0" w:rsidRDefault="00023C85" w:rsidP="009F465C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023C85" w:rsidRPr="005313E0" w14:paraId="29FA0C73" w14:textId="77777777" w:rsidTr="009F465C">
        <w:tc>
          <w:tcPr>
            <w:tcW w:w="3963" w:type="dxa"/>
            <w:gridSpan w:val="3"/>
          </w:tcPr>
          <w:p w14:paraId="0BDEFE97" w14:textId="77777777" w:rsidR="00023C85" w:rsidRPr="005313E0" w:rsidRDefault="00023C85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4" w:type="dxa"/>
            <w:gridSpan w:val="2"/>
          </w:tcPr>
          <w:p w14:paraId="04D99371" w14:textId="77777777" w:rsidR="00023C85" w:rsidRPr="005313E0" w:rsidRDefault="00023C85" w:rsidP="009F465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187596" w:rsidRPr="005313E0" w14:paraId="404E51D8" w14:textId="77777777" w:rsidTr="00535C20">
        <w:tc>
          <w:tcPr>
            <w:tcW w:w="4106" w:type="dxa"/>
            <w:gridSpan w:val="4"/>
          </w:tcPr>
          <w:p w14:paraId="63E125CF" w14:textId="087EE35A" w:rsidR="00187596" w:rsidRPr="005313E0" w:rsidRDefault="00187596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user</w:t>
            </w:r>
          </w:p>
        </w:tc>
        <w:tc>
          <w:tcPr>
            <w:tcW w:w="3821" w:type="dxa"/>
          </w:tcPr>
          <w:p w14:paraId="4F746B89" w14:textId="378F77C0" w:rsidR="00187596" w:rsidRPr="005313E0" w:rsidRDefault="00187596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user</w:t>
            </w:r>
          </w:p>
        </w:tc>
      </w:tr>
      <w:tr w:rsidR="00187596" w:rsidRPr="005313E0" w14:paraId="41526D49" w14:textId="77777777" w:rsidTr="00535C20">
        <w:tc>
          <w:tcPr>
            <w:tcW w:w="4106" w:type="dxa"/>
            <w:gridSpan w:val="4"/>
          </w:tcPr>
          <w:p w14:paraId="17A6949A" w14:textId="743850BA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Pr="005313E0">
              <w:rPr>
                <w:lang w:val="en-US"/>
              </w:rPr>
              <w:t>jika</w:t>
            </w:r>
            <w:proofErr w:type="spellEnd"/>
            <w:r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r w:rsidRPr="005313E0">
              <w:t>user</w:t>
            </w:r>
          </w:p>
        </w:tc>
        <w:tc>
          <w:tcPr>
            <w:tcW w:w="3821" w:type="dxa"/>
          </w:tcPr>
          <w:p w14:paraId="6C9F9635" w14:textId="4BD8DCDF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r w:rsidRPr="005313E0">
              <w:rPr>
                <w:lang w:val="en-US"/>
              </w:rPr>
              <w:t>user</w:t>
            </w:r>
          </w:p>
        </w:tc>
      </w:tr>
      <w:tr w:rsidR="00187596" w:rsidRPr="005313E0" w14:paraId="5A338EC9" w14:textId="77777777" w:rsidTr="00535C20">
        <w:tc>
          <w:tcPr>
            <w:tcW w:w="4106" w:type="dxa"/>
            <w:gridSpan w:val="4"/>
          </w:tcPr>
          <w:p w14:paraId="12375114" w14:textId="34045AFF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user</w:t>
            </w:r>
          </w:p>
        </w:tc>
        <w:tc>
          <w:tcPr>
            <w:tcW w:w="3821" w:type="dxa"/>
          </w:tcPr>
          <w:p w14:paraId="6F2E31A6" w14:textId="77777777" w:rsidR="00187596" w:rsidRPr="005313E0" w:rsidRDefault="00187596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Pr="005313E0">
              <w:rPr>
                <w:lang w:val="id-ID"/>
              </w:rPr>
              <w:t>. simpan data</w:t>
            </w:r>
          </w:p>
        </w:tc>
      </w:tr>
      <w:tr w:rsidR="00187596" w:rsidRPr="005313E0" w14:paraId="38F125E5" w14:textId="77777777" w:rsidTr="00535C20">
        <w:tc>
          <w:tcPr>
            <w:tcW w:w="4106" w:type="dxa"/>
            <w:gridSpan w:val="4"/>
          </w:tcPr>
          <w:p w14:paraId="06F99B00" w14:textId="77777777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Pr="005313E0">
              <w:rPr>
                <w:lang w:val="id-ID"/>
              </w:rPr>
              <w:t xml:space="preserve">. </w:t>
            </w:r>
            <w:r w:rsidRPr="005313E0">
              <w:rPr>
                <w:lang w:val="en-US"/>
              </w:rPr>
              <w:t>input keyword</w:t>
            </w:r>
          </w:p>
        </w:tc>
        <w:tc>
          <w:tcPr>
            <w:tcW w:w="3821" w:type="dxa"/>
          </w:tcPr>
          <w:p w14:paraId="30BC0AA5" w14:textId="4BF8A3B3" w:rsidR="00187596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Pr="005313E0">
              <w:t xml:space="preserve">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data user</w:t>
            </w:r>
          </w:p>
        </w:tc>
      </w:tr>
      <w:tr w:rsidR="00187596" w:rsidRPr="005313E0" w14:paraId="5D8D1D85" w14:textId="77777777" w:rsidTr="00535C20">
        <w:tc>
          <w:tcPr>
            <w:tcW w:w="4106" w:type="dxa"/>
            <w:gridSpan w:val="4"/>
          </w:tcPr>
          <w:p w14:paraId="1647A6BF" w14:textId="47168CA6" w:rsidR="00187596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Pr="005313E0">
              <w:t xml:space="preserve">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kli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update user</w:t>
            </w:r>
          </w:p>
        </w:tc>
        <w:tc>
          <w:tcPr>
            <w:tcW w:w="3821" w:type="dxa"/>
          </w:tcPr>
          <w:p w14:paraId="55D4BE15" w14:textId="77777777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187596" w:rsidRPr="005313E0" w14:paraId="1ACCA809" w14:textId="77777777" w:rsidTr="00535C20">
        <w:tc>
          <w:tcPr>
            <w:tcW w:w="4106" w:type="dxa"/>
            <w:gridSpan w:val="4"/>
          </w:tcPr>
          <w:p w14:paraId="09B254C1" w14:textId="77777777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821" w:type="dxa"/>
          </w:tcPr>
          <w:p w14:paraId="196A3700" w14:textId="77777777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187596" w:rsidRPr="005313E0" w14:paraId="4FC80AE8" w14:textId="77777777" w:rsidTr="00535C20">
        <w:tc>
          <w:tcPr>
            <w:tcW w:w="7927" w:type="dxa"/>
            <w:gridSpan w:val="5"/>
          </w:tcPr>
          <w:p w14:paraId="725C08BC" w14:textId="77777777" w:rsidR="00187596" w:rsidRPr="005313E0" w:rsidRDefault="00187596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187596" w:rsidRPr="005313E0" w14:paraId="595D133D" w14:textId="77777777" w:rsidTr="00535C20">
        <w:tc>
          <w:tcPr>
            <w:tcW w:w="7927" w:type="dxa"/>
            <w:gridSpan w:val="5"/>
          </w:tcPr>
          <w:p w14:paraId="485754CD" w14:textId="77777777" w:rsidR="00187596" w:rsidRPr="005313E0" w:rsidRDefault="00187596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187596" w:rsidRPr="005313E0" w14:paraId="45CD2C2B" w14:textId="77777777" w:rsidTr="00535C20">
        <w:tc>
          <w:tcPr>
            <w:tcW w:w="7927" w:type="dxa"/>
            <w:gridSpan w:val="5"/>
          </w:tcPr>
          <w:p w14:paraId="62B7F209" w14:textId="355DA4EF" w:rsidR="00187596" w:rsidRPr="005313E0" w:rsidRDefault="00AC0A4C" w:rsidP="00535C20">
            <w:pPr>
              <w:spacing w:line="360" w:lineRule="auto"/>
            </w:pPr>
            <w:r>
              <w:t>9</w:t>
            </w:r>
            <w:r w:rsidR="00187596" w:rsidRPr="005313E0">
              <w:t xml:space="preserve">a. </w:t>
            </w:r>
            <w:proofErr w:type="spellStart"/>
            <w:r w:rsidR="00187596" w:rsidRPr="005313E0">
              <w:t>jika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koordinator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tidak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lengkap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mengisi</w:t>
            </w:r>
            <w:proofErr w:type="spellEnd"/>
            <w:r w:rsidR="00187596" w:rsidRPr="005313E0">
              <w:t xml:space="preserve"> form, </w:t>
            </w:r>
            <w:proofErr w:type="spellStart"/>
            <w:r w:rsidR="00187596" w:rsidRPr="005313E0">
              <w:t>maka</w:t>
            </w:r>
            <w:proofErr w:type="spellEnd"/>
            <w:r w:rsidR="00187596" w:rsidRPr="005313E0">
              <w:t xml:space="preserve"> akan </w:t>
            </w:r>
            <w:proofErr w:type="spellStart"/>
            <w:r w:rsidR="00187596" w:rsidRPr="005313E0">
              <w:t>muncul</w:t>
            </w:r>
            <w:proofErr w:type="spellEnd"/>
            <w:r w:rsidR="00187596" w:rsidRPr="005313E0">
              <w:t xml:space="preserve"> </w:t>
            </w:r>
            <w:proofErr w:type="spellStart"/>
            <w:r w:rsidR="00187596" w:rsidRPr="005313E0">
              <w:t>pesan</w:t>
            </w:r>
            <w:proofErr w:type="spellEnd"/>
            <w:r w:rsidR="00187596" w:rsidRPr="005313E0">
              <w:t xml:space="preserve"> error</w:t>
            </w:r>
          </w:p>
        </w:tc>
      </w:tr>
    </w:tbl>
    <w:p w14:paraId="5969993C" w14:textId="77777777" w:rsidR="00023C85" w:rsidRPr="005313E0" w:rsidRDefault="00023C85" w:rsidP="00023C85">
      <w:pPr>
        <w:spacing w:after="0" w:line="360" w:lineRule="auto"/>
      </w:pPr>
    </w:p>
    <w:p w14:paraId="7AE60172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79F6B862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418352FE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1DD4A3FE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0DBA2830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7623B0F6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4AB331DD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4C98E3A3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5F1E63C4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3D48D411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4836C4B8" w14:textId="77777777" w:rsidR="00187596" w:rsidRPr="005313E0" w:rsidRDefault="00187596" w:rsidP="00023C85">
      <w:pPr>
        <w:spacing w:after="0" w:line="360" w:lineRule="auto"/>
        <w:rPr>
          <w:b/>
          <w:bCs/>
        </w:rPr>
      </w:pPr>
    </w:p>
    <w:p w14:paraId="257732EF" w14:textId="77777777" w:rsidR="004D5D5A" w:rsidRDefault="004D5D5A" w:rsidP="00023C85">
      <w:pPr>
        <w:spacing w:after="0" w:line="360" w:lineRule="auto"/>
        <w:rPr>
          <w:b/>
          <w:bCs/>
        </w:rPr>
      </w:pPr>
    </w:p>
    <w:p w14:paraId="6B0C6C65" w14:textId="77777777" w:rsidR="004D5D5A" w:rsidRDefault="004D5D5A" w:rsidP="00023C85">
      <w:pPr>
        <w:spacing w:after="0" w:line="360" w:lineRule="auto"/>
        <w:rPr>
          <w:b/>
          <w:bCs/>
        </w:rPr>
      </w:pPr>
    </w:p>
    <w:p w14:paraId="432867EA" w14:textId="68E9C3E1" w:rsidR="00023C85" w:rsidRPr="005313E0" w:rsidRDefault="00023C85" w:rsidP="00023C85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1F7E1E2F" w14:textId="77777777" w:rsidR="00187596" w:rsidRPr="005313E0" w:rsidRDefault="00187596" w:rsidP="00187596">
      <w:pPr>
        <w:keepNext/>
      </w:pPr>
      <w:r w:rsidRPr="005313E0">
        <w:rPr>
          <w:noProof/>
        </w:rPr>
        <w:lastRenderedPageBreak/>
        <w:drawing>
          <wp:inline distT="0" distB="0" distL="0" distR="0" wp14:anchorId="60D8012B" wp14:editId="746973FB">
            <wp:extent cx="5039995" cy="5257800"/>
            <wp:effectExtent l="0" t="0" r="8255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525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2FE0F4" w14:textId="012DB12E" w:rsidR="00B17401" w:rsidRPr="005313E0" w:rsidRDefault="00187596" w:rsidP="00187596">
      <w:pPr>
        <w:jc w:val="center"/>
      </w:pPr>
      <w:bookmarkStart w:id="88" w:name="_Toc110238620"/>
      <w:r w:rsidRPr="005313E0">
        <w:t xml:space="preserve">Gambar 2. </w:t>
      </w:r>
      <w:fldSimple w:instr=" SEQ Gambar_2. \* ARABIC ">
        <w:r w:rsidR="00776DB9">
          <w:rPr>
            <w:noProof/>
          </w:rPr>
          <w:t>9</w:t>
        </w:r>
      </w:fldSimple>
      <w:r w:rsidRPr="005313E0">
        <w:t xml:space="preserve"> Activity Diagram Kelola User</w:t>
      </w:r>
      <w:bookmarkEnd w:id="88"/>
    </w:p>
    <w:p w14:paraId="3DBF83F2" w14:textId="7735B400" w:rsidR="00187596" w:rsidRPr="005313E0" w:rsidRDefault="00187596" w:rsidP="00187596">
      <w:pPr>
        <w:jc w:val="center"/>
      </w:pPr>
    </w:p>
    <w:p w14:paraId="517FD571" w14:textId="5EB870A4" w:rsidR="00187596" w:rsidRDefault="00187596" w:rsidP="00187596">
      <w:pPr>
        <w:jc w:val="center"/>
      </w:pPr>
    </w:p>
    <w:p w14:paraId="64C61A1E" w14:textId="77777777" w:rsidR="008D2AEA" w:rsidRPr="005313E0" w:rsidRDefault="008D2AEA" w:rsidP="00187596">
      <w:pPr>
        <w:jc w:val="center"/>
      </w:pPr>
    </w:p>
    <w:p w14:paraId="2CE91A74" w14:textId="77777777" w:rsidR="004D5D5A" w:rsidRDefault="004D5D5A" w:rsidP="00F31B72">
      <w:pPr>
        <w:spacing w:after="0" w:line="360" w:lineRule="auto"/>
        <w:rPr>
          <w:b/>
          <w:bCs/>
          <w:lang w:val="id-ID"/>
        </w:rPr>
      </w:pPr>
    </w:p>
    <w:p w14:paraId="4A0D6A74" w14:textId="3C6007B6" w:rsidR="00F31B72" w:rsidRPr="004D5D5A" w:rsidRDefault="00F31B72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</w:rPr>
      </w:pPr>
      <w:bookmarkStart w:id="89" w:name="_Toc110248280"/>
      <w:proofErr w:type="spellStart"/>
      <w:r w:rsidRPr="004D5D5A">
        <w:rPr>
          <w:b/>
          <w:bCs/>
        </w:rPr>
        <w:t>Skenario</w:t>
      </w:r>
      <w:proofErr w:type="spellEnd"/>
      <w:r w:rsidRPr="004D5D5A">
        <w:rPr>
          <w:b/>
          <w:bCs/>
        </w:rPr>
        <w:t xml:space="preserve"> Use Case Kelola </w:t>
      </w:r>
      <w:proofErr w:type="spellStart"/>
      <w:r w:rsidR="00187596" w:rsidRPr="004D5D5A">
        <w:rPr>
          <w:b/>
          <w:bCs/>
        </w:rPr>
        <w:t>Bimbingan</w:t>
      </w:r>
      <w:bookmarkEnd w:id="89"/>
      <w:proofErr w:type="spellEnd"/>
    </w:p>
    <w:p w14:paraId="6753BD4D" w14:textId="6995E3B8" w:rsidR="004D5D5A" w:rsidRPr="004D5D5A" w:rsidRDefault="004D5D5A" w:rsidP="004D5D5A">
      <w:pPr>
        <w:rPr>
          <w:sz w:val="20"/>
          <w:szCs w:val="20"/>
        </w:rPr>
      </w:pPr>
      <w:bookmarkStart w:id="90" w:name="_Toc110239031"/>
      <w:proofErr w:type="spellStart"/>
      <w:r w:rsidRPr="004D5D5A">
        <w:rPr>
          <w:sz w:val="20"/>
          <w:szCs w:val="20"/>
        </w:rPr>
        <w:t>Tabel</w:t>
      </w:r>
      <w:proofErr w:type="spellEnd"/>
      <w:r w:rsidRPr="004D5D5A">
        <w:rPr>
          <w:sz w:val="20"/>
          <w:szCs w:val="20"/>
        </w:rPr>
        <w:t xml:space="preserve"> 2. </w:t>
      </w:r>
      <w:r w:rsidRPr="004D5D5A">
        <w:rPr>
          <w:sz w:val="20"/>
          <w:szCs w:val="20"/>
        </w:rPr>
        <w:fldChar w:fldCharType="begin"/>
      </w:r>
      <w:r w:rsidRPr="004D5D5A">
        <w:rPr>
          <w:sz w:val="20"/>
          <w:szCs w:val="20"/>
        </w:rPr>
        <w:instrText xml:space="preserve"> SEQ Tabel_2. \* ARABIC </w:instrText>
      </w:r>
      <w:r w:rsidRPr="004D5D5A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2</w:t>
      </w:r>
      <w:r w:rsidRPr="004D5D5A">
        <w:rPr>
          <w:sz w:val="20"/>
          <w:szCs w:val="20"/>
        </w:rPr>
        <w:fldChar w:fldCharType="end"/>
      </w:r>
      <w:r w:rsidRPr="004D5D5A">
        <w:rPr>
          <w:sz w:val="20"/>
          <w:szCs w:val="20"/>
        </w:rPr>
        <w:t xml:space="preserve"> </w:t>
      </w:r>
      <w:proofErr w:type="spellStart"/>
      <w:r w:rsidRPr="004D5D5A">
        <w:rPr>
          <w:sz w:val="20"/>
          <w:szCs w:val="20"/>
        </w:rPr>
        <w:t>Skenario</w:t>
      </w:r>
      <w:proofErr w:type="spellEnd"/>
      <w:r w:rsidRPr="004D5D5A">
        <w:rPr>
          <w:sz w:val="20"/>
          <w:szCs w:val="20"/>
        </w:rPr>
        <w:t xml:space="preserve"> Use Case Kelola </w:t>
      </w:r>
      <w:proofErr w:type="spellStart"/>
      <w:r w:rsidRPr="004D5D5A">
        <w:rPr>
          <w:sz w:val="20"/>
          <w:szCs w:val="20"/>
        </w:rPr>
        <w:t>Bimbingan</w:t>
      </w:r>
      <w:bookmarkEnd w:id="90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417"/>
        <w:gridCol w:w="3821"/>
      </w:tblGrid>
      <w:tr w:rsidR="00187596" w:rsidRPr="005313E0" w14:paraId="5BC332C8" w14:textId="77777777" w:rsidTr="00535C20">
        <w:tc>
          <w:tcPr>
            <w:tcW w:w="2397" w:type="dxa"/>
          </w:tcPr>
          <w:p w14:paraId="253F1798" w14:textId="77777777" w:rsidR="00187596" w:rsidRPr="005313E0" w:rsidRDefault="00187596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0078E55C" w14:textId="77777777" w:rsidR="00187596" w:rsidRPr="005313E0" w:rsidRDefault="00187596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3903A44F" w14:textId="35E918F8" w:rsidR="00187596" w:rsidRPr="005313E0" w:rsidRDefault="00187596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Pembimbing</w:t>
            </w:r>
            <w:proofErr w:type="spell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</w:p>
        </w:tc>
      </w:tr>
      <w:tr w:rsidR="00187596" w:rsidRPr="005313E0" w14:paraId="374755EF" w14:textId="77777777" w:rsidTr="00535C20">
        <w:tc>
          <w:tcPr>
            <w:tcW w:w="2397" w:type="dxa"/>
          </w:tcPr>
          <w:p w14:paraId="6A7FFDEB" w14:textId="77777777" w:rsidR="00187596" w:rsidRPr="005313E0" w:rsidRDefault="00187596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4B3D035A" w14:textId="77777777" w:rsidR="00187596" w:rsidRPr="005313E0" w:rsidRDefault="00187596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EB66B82" w14:textId="72B8C477" w:rsidR="00187596" w:rsidRPr="005313E0" w:rsidRDefault="00187596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Pembimbing</w:t>
            </w:r>
            <w:proofErr w:type="spell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187596" w:rsidRPr="005313E0" w14:paraId="41513A91" w14:textId="77777777" w:rsidTr="00535C20">
        <w:tc>
          <w:tcPr>
            <w:tcW w:w="2397" w:type="dxa"/>
          </w:tcPr>
          <w:p w14:paraId="46B88778" w14:textId="77777777" w:rsidR="00187596" w:rsidRPr="005313E0" w:rsidRDefault="00187596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lastRenderedPageBreak/>
              <w:t>Postcondition</w:t>
            </w:r>
          </w:p>
        </w:tc>
        <w:tc>
          <w:tcPr>
            <w:tcW w:w="292" w:type="dxa"/>
          </w:tcPr>
          <w:p w14:paraId="3031D1AC" w14:textId="77777777" w:rsidR="00187596" w:rsidRPr="005313E0" w:rsidRDefault="00187596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02458D7A" w14:textId="7F689886" w:rsidR="00187596" w:rsidRPr="005313E0" w:rsidRDefault="00187596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Pembimbing</w:t>
            </w:r>
            <w:proofErr w:type="spell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nambah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imbingan</w:t>
            </w:r>
            <w:proofErr w:type="spellEnd"/>
            <w:r w:rsidRPr="005313E0">
              <w:t>.</w:t>
            </w:r>
          </w:p>
        </w:tc>
      </w:tr>
      <w:tr w:rsidR="00187596" w:rsidRPr="005313E0" w14:paraId="1DF38DA2" w14:textId="77777777" w:rsidTr="00535C20">
        <w:tc>
          <w:tcPr>
            <w:tcW w:w="7927" w:type="dxa"/>
            <w:gridSpan w:val="4"/>
          </w:tcPr>
          <w:p w14:paraId="64409DD3" w14:textId="77777777" w:rsidR="00187596" w:rsidRPr="005313E0" w:rsidRDefault="00187596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187596" w:rsidRPr="005313E0" w14:paraId="623DF3E8" w14:textId="77777777" w:rsidTr="00187596">
        <w:tc>
          <w:tcPr>
            <w:tcW w:w="4106" w:type="dxa"/>
            <w:gridSpan w:val="3"/>
          </w:tcPr>
          <w:p w14:paraId="238D3B7F" w14:textId="77777777" w:rsidR="00187596" w:rsidRPr="005313E0" w:rsidRDefault="00187596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821" w:type="dxa"/>
          </w:tcPr>
          <w:p w14:paraId="7C304116" w14:textId="77777777" w:rsidR="00187596" w:rsidRPr="005313E0" w:rsidRDefault="00187596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187596" w:rsidRPr="005313E0" w14:paraId="5FF57A80" w14:textId="77777777" w:rsidTr="00535C20">
        <w:tc>
          <w:tcPr>
            <w:tcW w:w="4106" w:type="dxa"/>
            <w:gridSpan w:val="3"/>
          </w:tcPr>
          <w:p w14:paraId="7DC3027D" w14:textId="52C423B5" w:rsidR="00187596" w:rsidRPr="005313E0" w:rsidRDefault="00187596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Pr="005313E0">
              <w:t>bimbingan</w:t>
            </w:r>
            <w:proofErr w:type="spellEnd"/>
          </w:p>
        </w:tc>
        <w:tc>
          <w:tcPr>
            <w:tcW w:w="3821" w:type="dxa"/>
          </w:tcPr>
          <w:p w14:paraId="3D43753D" w14:textId="2B615A7F" w:rsidR="00187596" w:rsidRPr="005313E0" w:rsidRDefault="00187596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Pr="005313E0">
              <w:t>bimbingan</w:t>
            </w:r>
            <w:proofErr w:type="spellEnd"/>
          </w:p>
        </w:tc>
      </w:tr>
      <w:tr w:rsidR="00187596" w:rsidRPr="005313E0" w14:paraId="684DEA6F" w14:textId="77777777" w:rsidTr="00535C20">
        <w:tc>
          <w:tcPr>
            <w:tcW w:w="4106" w:type="dxa"/>
            <w:gridSpan w:val="3"/>
          </w:tcPr>
          <w:p w14:paraId="67697C6E" w14:textId="50E26CF5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Pr="005313E0">
              <w:rPr>
                <w:lang w:val="en-US"/>
              </w:rPr>
              <w:t>jika</w:t>
            </w:r>
            <w:proofErr w:type="spellEnd"/>
            <w:r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 </w:t>
            </w:r>
            <w:proofErr w:type="spellStart"/>
            <w:r w:rsidRPr="005313E0">
              <w:t>bimbingan</w:t>
            </w:r>
            <w:proofErr w:type="spellEnd"/>
          </w:p>
        </w:tc>
        <w:tc>
          <w:tcPr>
            <w:tcW w:w="3821" w:type="dxa"/>
          </w:tcPr>
          <w:p w14:paraId="54D7726F" w14:textId="43E3E874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Pr="005313E0">
              <w:t>bimbingan</w:t>
            </w:r>
            <w:proofErr w:type="spellEnd"/>
          </w:p>
        </w:tc>
      </w:tr>
      <w:tr w:rsidR="00187596" w:rsidRPr="005313E0" w14:paraId="241F65FB" w14:textId="77777777" w:rsidTr="00535C20">
        <w:tc>
          <w:tcPr>
            <w:tcW w:w="4106" w:type="dxa"/>
            <w:gridSpan w:val="3"/>
          </w:tcPr>
          <w:p w14:paraId="10278390" w14:textId="197D5596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</w:t>
            </w:r>
            <w:proofErr w:type="spellStart"/>
            <w:r w:rsidRPr="005313E0">
              <w:t>bimbingan</w:t>
            </w:r>
            <w:proofErr w:type="spellEnd"/>
          </w:p>
        </w:tc>
        <w:tc>
          <w:tcPr>
            <w:tcW w:w="3821" w:type="dxa"/>
          </w:tcPr>
          <w:p w14:paraId="56EED99E" w14:textId="77777777" w:rsidR="00187596" w:rsidRPr="005313E0" w:rsidRDefault="00187596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Pr="005313E0">
              <w:rPr>
                <w:lang w:val="id-ID"/>
              </w:rPr>
              <w:t>. simpan data</w:t>
            </w:r>
          </w:p>
        </w:tc>
      </w:tr>
      <w:tr w:rsidR="00187596" w:rsidRPr="005313E0" w14:paraId="19E16B27" w14:textId="77777777" w:rsidTr="00535C20">
        <w:tc>
          <w:tcPr>
            <w:tcW w:w="4106" w:type="dxa"/>
            <w:gridSpan w:val="3"/>
          </w:tcPr>
          <w:p w14:paraId="63981105" w14:textId="77777777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Pr="005313E0">
              <w:rPr>
                <w:lang w:val="id-ID"/>
              </w:rPr>
              <w:t xml:space="preserve">. </w:t>
            </w:r>
            <w:r w:rsidRPr="005313E0">
              <w:rPr>
                <w:lang w:val="en-US"/>
              </w:rPr>
              <w:t>input keyword</w:t>
            </w:r>
          </w:p>
        </w:tc>
        <w:tc>
          <w:tcPr>
            <w:tcW w:w="3821" w:type="dxa"/>
          </w:tcPr>
          <w:p w14:paraId="5BD1C78E" w14:textId="278ABDDA" w:rsidR="00187596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Pr="005313E0">
              <w:t xml:space="preserve">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bimbingan</w:t>
            </w:r>
            <w:proofErr w:type="spellEnd"/>
          </w:p>
        </w:tc>
      </w:tr>
      <w:tr w:rsidR="00187596" w:rsidRPr="005313E0" w14:paraId="360F2E48" w14:textId="77777777" w:rsidTr="00535C20">
        <w:tc>
          <w:tcPr>
            <w:tcW w:w="4106" w:type="dxa"/>
            <w:gridSpan w:val="3"/>
          </w:tcPr>
          <w:p w14:paraId="77D88577" w14:textId="590347B0" w:rsidR="00187596" w:rsidRPr="005313E0" w:rsidRDefault="00187596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Pr="005313E0">
              <w:t xml:space="preserve">. </w:t>
            </w:r>
            <w:proofErr w:type="spellStart"/>
            <w:r w:rsidRPr="005313E0">
              <w:t>kli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r w:rsidR="00BD44CE" w:rsidRPr="005313E0">
              <w:t>download</w:t>
            </w:r>
          </w:p>
        </w:tc>
        <w:tc>
          <w:tcPr>
            <w:tcW w:w="3821" w:type="dxa"/>
          </w:tcPr>
          <w:p w14:paraId="48851F50" w14:textId="77C6D264" w:rsidR="00187596" w:rsidRPr="005313E0" w:rsidRDefault="00187596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r w:rsidR="00BD44CE" w:rsidRPr="005313E0">
              <w:rPr>
                <w:lang w:val="en-US"/>
              </w:rPr>
              <w:t xml:space="preserve">proses </w:t>
            </w:r>
            <w:proofErr w:type="spellStart"/>
            <w:r w:rsidR="00BD44CE" w:rsidRPr="005313E0">
              <w:rPr>
                <w:lang w:val="en-US"/>
              </w:rPr>
              <w:t>mendawnload</w:t>
            </w:r>
            <w:proofErr w:type="spellEnd"/>
            <w:r w:rsidR="00BD44CE" w:rsidRPr="005313E0">
              <w:rPr>
                <w:lang w:val="en-US"/>
              </w:rPr>
              <w:t xml:space="preserve"> file</w:t>
            </w:r>
          </w:p>
        </w:tc>
      </w:tr>
      <w:tr w:rsidR="00187596" w:rsidRPr="005313E0" w14:paraId="1D4EF42D" w14:textId="77777777" w:rsidTr="00535C20">
        <w:tc>
          <w:tcPr>
            <w:tcW w:w="7927" w:type="dxa"/>
            <w:gridSpan w:val="4"/>
          </w:tcPr>
          <w:p w14:paraId="395C199A" w14:textId="77777777" w:rsidR="00187596" w:rsidRPr="005313E0" w:rsidRDefault="00187596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187596" w:rsidRPr="005313E0" w14:paraId="2F407903" w14:textId="77777777" w:rsidTr="00535C20">
        <w:tc>
          <w:tcPr>
            <w:tcW w:w="7927" w:type="dxa"/>
            <w:gridSpan w:val="4"/>
          </w:tcPr>
          <w:p w14:paraId="78FA23E8" w14:textId="77777777" w:rsidR="00187596" w:rsidRPr="005313E0" w:rsidRDefault="00187596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</w:tbl>
    <w:p w14:paraId="44B6188A" w14:textId="77777777" w:rsidR="00F31B72" w:rsidRPr="005313E0" w:rsidRDefault="00F31B72" w:rsidP="00F31B72">
      <w:pPr>
        <w:spacing w:after="0" w:line="360" w:lineRule="auto"/>
      </w:pPr>
    </w:p>
    <w:p w14:paraId="4F5EE923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5C58908A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45D2CB27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1EF787A6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58AC1685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68DBA024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0307A758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6B92DC70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67B61D36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14135317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4AD5CF39" w14:textId="77777777" w:rsidR="00BD44CE" w:rsidRPr="005313E0" w:rsidRDefault="00BD44CE" w:rsidP="00F31B72">
      <w:pPr>
        <w:spacing w:after="0" w:line="360" w:lineRule="auto"/>
        <w:rPr>
          <w:b/>
          <w:bCs/>
        </w:rPr>
      </w:pPr>
    </w:p>
    <w:p w14:paraId="798CD895" w14:textId="1EE4E93C" w:rsidR="004D5D5A" w:rsidRDefault="004D5D5A" w:rsidP="00F31B72">
      <w:pPr>
        <w:spacing w:after="0" w:line="360" w:lineRule="auto"/>
        <w:rPr>
          <w:b/>
          <w:bCs/>
        </w:rPr>
      </w:pPr>
    </w:p>
    <w:p w14:paraId="4ED471B2" w14:textId="77777777" w:rsidR="008D2AEA" w:rsidRDefault="008D2AEA" w:rsidP="00F31B72">
      <w:pPr>
        <w:spacing w:after="0" w:line="360" w:lineRule="auto"/>
        <w:rPr>
          <w:b/>
          <w:bCs/>
        </w:rPr>
      </w:pPr>
    </w:p>
    <w:p w14:paraId="18D84D16" w14:textId="7A99CE50" w:rsidR="00F31B72" w:rsidRPr="005313E0" w:rsidRDefault="00F31B72" w:rsidP="00F31B72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15D8C8E8" w14:textId="77777777" w:rsidR="00187596" w:rsidRPr="005313E0" w:rsidRDefault="00187596" w:rsidP="00187596">
      <w:pPr>
        <w:keepNext/>
        <w:spacing w:after="0" w:line="360" w:lineRule="auto"/>
      </w:pPr>
      <w:r w:rsidRPr="005313E0">
        <w:rPr>
          <w:b/>
          <w:bCs/>
          <w:noProof/>
        </w:rPr>
        <w:lastRenderedPageBreak/>
        <w:drawing>
          <wp:inline distT="0" distB="0" distL="0" distR="0" wp14:anchorId="0379C86E" wp14:editId="0A89B1DF">
            <wp:extent cx="5039995" cy="5502275"/>
            <wp:effectExtent l="0" t="0" r="8255" b="317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5502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04E02A" w14:textId="70CE718E" w:rsidR="00187596" w:rsidRPr="005313E0" w:rsidRDefault="00187596" w:rsidP="00187596">
      <w:pPr>
        <w:jc w:val="center"/>
        <w:rPr>
          <w:b/>
          <w:bCs/>
        </w:rPr>
      </w:pPr>
      <w:bookmarkStart w:id="91" w:name="_Toc110238621"/>
      <w:r w:rsidRPr="005313E0">
        <w:t xml:space="preserve">Gambar 2. </w:t>
      </w:r>
      <w:fldSimple w:instr=" SEQ Gambar_2. \* ARABIC ">
        <w:r w:rsidR="00776DB9">
          <w:rPr>
            <w:noProof/>
          </w:rPr>
          <w:t>10</w:t>
        </w:r>
      </w:fldSimple>
      <w:r w:rsidRPr="005313E0">
        <w:t xml:space="preserve"> Activity Diagram Kelola </w:t>
      </w:r>
      <w:proofErr w:type="spellStart"/>
      <w:r w:rsidRPr="005313E0">
        <w:t>Bimbingan</w:t>
      </w:r>
      <w:bookmarkEnd w:id="91"/>
      <w:proofErr w:type="spellEnd"/>
    </w:p>
    <w:p w14:paraId="0324B30D" w14:textId="5F795CE0" w:rsidR="00B17401" w:rsidRPr="005313E0" w:rsidRDefault="00B17401" w:rsidP="00B17401">
      <w:pPr>
        <w:keepNext/>
      </w:pPr>
    </w:p>
    <w:p w14:paraId="4B8C1F3C" w14:textId="59972294" w:rsidR="00187596" w:rsidRPr="005313E0" w:rsidRDefault="00187596" w:rsidP="00187596"/>
    <w:p w14:paraId="1616632E" w14:textId="73E7A643" w:rsidR="00187596" w:rsidRPr="005313E0" w:rsidRDefault="00187596" w:rsidP="00187596"/>
    <w:p w14:paraId="18E24E48" w14:textId="3CE1D009" w:rsidR="00187596" w:rsidRPr="005313E0" w:rsidRDefault="00187596" w:rsidP="00187596"/>
    <w:p w14:paraId="3DF6C5BB" w14:textId="4851B24B" w:rsidR="00187596" w:rsidRPr="005313E0" w:rsidRDefault="00187596" w:rsidP="00187596"/>
    <w:p w14:paraId="34667ECC" w14:textId="5B1B3458" w:rsidR="00BD44CE" w:rsidRPr="005313E0" w:rsidRDefault="00BD44CE" w:rsidP="00187596"/>
    <w:p w14:paraId="3F90EFC4" w14:textId="77777777" w:rsidR="009139AE" w:rsidRDefault="009139AE" w:rsidP="00FF7F8E">
      <w:pPr>
        <w:spacing w:after="0" w:line="360" w:lineRule="auto"/>
      </w:pPr>
    </w:p>
    <w:p w14:paraId="2BD00D4F" w14:textId="7536DE09" w:rsidR="00FF7F8E" w:rsidRPr="009139AE" w:rsidRDefault="00FF7F8E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</w:rPr>
      </w:pPr>
      <w:bookmarkStart w:id="92" w:name="_Toc110248281"/>
      <w:proofErr w:type="spellStart"/>
      <w:r w:rsidRPr="009139AE">
        <w:rPr>
          <w:b/>
          <w:bCs/>
        </w:rPr>
        <w:t>Skenario</w:t>
      </w:r>
      <w:proofErr w:type="spellEnd"/>
      <w:r w:rsidRPr="009139AE">
        <w:rPr>
          <w:b/>
          <w:bCs/>
        </w:rPr>
        <w:t xml:space="preserve"> Use Case </w:t>
      </w:r>
      <w:r w:rsidR="00DF342D" w:rsidRPr="009139AE">
        <w:rPr>
          <w:b/>
          <w:bCs/>
        </w:rPr>
        <w:t xml:space="preserve">Kelola </w:t>
      </w:r>
      <w:proofErr w:type="spellStart"/>
      <w:r w:rsidR="00DF342D" w:rsidRPr="009139AE">
        <w:rPr>
          <w:b/>
          <w:bCs/>
        </w:rPr>
        <w:t>Pengumpulan</w:t>
      </w:r>
      <w:bookmarkEnd w:id="92"/>
      <w:proofErr w:type="spellEnd"/>
    </w:p>
    <w:p w14:paraId="33CAC410" w14:textId="7FB88827" w:rsidR="009139AE" w:rsidRPr="009139AE" w:rsidRDefault="009139AE" w:rsidP="009139AE">
      <w:pPr>
        <w:rPr>
          <w:sz w:val="20"/>
          <w:szCs w:val="20"/>
        </w:rPr>
      </w:pPr>
      <w:bookmarkStart w:id="93" w:name="_Toc110239032"/>
      <w:proofErr w:type="spellStart"/>
      <w:r w:rsidRPr="009139AE">
        <w:rPr>
          <w:sz w:val="20"/>
          <w:szCs w:val="20"/>
        </w:rPr>
        <w:lastRenderedPageBreak/>
        <w:t>Tabel</w:t>
      </w:r>
      <w:proofErr w:type="spellEnd"/>
      <w:r w:rsidRPr="009139AE">
        <w:rPr>
          <w:sz w:val="20"/>
          <w:szCs w:val="20"/>
        </w:rPr>
        <w:t xml:space="preserve"> 2. </w:t>
      </w:r>
      <w:r w:rsidRPr="009139AE">
        <w:rPr>
          <w:sz w:val="20"/>
          <w:szCs w:val="20"/>
        </w:rPr>
        <w:fldChar w:fldCharType="begin"/>
      </w:r>
      <w:r w:rsidRPr="009139AE">
        <w:rPr>
          <w:sz w:val="20"/>
          <w:szCs w:val="20"/>
        </w:rPr>
        <w:instrText xml:space="preserve"> SEQ Tabel_2. \* ARABIC </w:instrText>
      </w:r>
      <w:r w:rsidRPr="009139A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3</w:t>
      </w:r>
      <w:r w:rsidRPr="009139AE">
        <w:rPr>
          <w:sz w:val="20"/>
          <w:szCs w:val="20"/>
        </w:rPr>
        <w:fldChar w:fldCharType="end"/>
      </w:r>
      <w:r w:rsidRPr="009139AE">
        <w:rPr>
          <w:sz w:val="20"/>
          <w:szCs w:val="20"/>
        </w:rPr>
        <w:t xml:space="preserve"> </w:t>
      </w:r>
      <w:proofErr w:type="spellStart"/>
      <w:r w:rsidRPr="009139AE">
        <w:rPr>
          <w:sz w:val="20"/>
          <w:szCs w:val="20"/>
        </w:rPr>
        <w:t>Skenario</w:t>
      </w:r>
      <w:proofErr w:type="spellEnd"/>
      <w:r w:rsidRPr="009139AE">
        <w:rPr>
          <w:sz w:val="20"/>
          <w:szCs w:val="20"/>
        </w:rPr>
        <w:t xml:space="preserve"> Use Case Kelola </w:t>
      </w:r>
      <w:proofErr w:type="spellStart"/>
      <w:r w:rsidRPr="009139AE">
        <w:rPr>
          <w:sz w:val="20"/>
          <w:szCs w:val="20"/>
        </w:rPr>
        <w:t>Pengumpulan</w:t>
      </w:r>
      <w:bookmarkEnd w:id="93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559"/>
        <w:gridCol w:w="3679"/>
      </w:tblGrid>
      <w:tr w:rsidR="00DF342D" w:rsidRPr="005313E0" w14:paraId="032F818F" w14:textId="77777777" w:rsidTr="00535C20">
        <w:tc>
          <w:tcPr>
            <w:tcW w:w="2397" w:type="dxa"/>
          </w:tcPr>
          <w:p w14:paraId="2763D7AD" w14:textId="77777777" w:rsidR="00DF342D" w:rsidRPr="005313E0" w:rsidRDefault="00DF342D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3C55D5B3" w14:textId="77777777" w:rsidR="00DF342D" w:rsidRPr="005313E0" w:rsidRDefault="00DF342D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3F4034D" w14:textId="6ED4A288" w:rsidR="00DF342D" w:rsidRPr="005313E0" w:rsidRDefault="0073223E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</w:p>
        </w:tc>
      </w:tr>
      <w:tr w:rsidR="00DF342D" w:rsidRPr="005313E0" w14:paraId="6E7F7204" w14:textId="77777777" w:rsidTr="00535C20">
        <w:tc>
          <w:tcPr>
            <w:tcW w:w="2397" w:type="dxa"/>
          </w:tcPr>
          <w:p w14:paraId="508A0398" w14:textId="77777777" w:rsidR="00DF342D" w:rsidRPr="005313E0" w:rsidRDefault="00DF342D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59B8C459" w14:textId="77777777" w:rsidR="00DF342D" w:rsidRPr="005313E0" w:rsidRDefault="00DF342D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20516AEB" w14:textId="70E1AF3E" w:rsidR="00DF342D" w:rsidRPr="005313E0" w:rsidRDefault="0073223E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telah</w:t>
            </w:r>
            <w:proofErr w:type="spellEnd"/>
            <w:r w:rsidR="00DF342D" w:rsidRPr="005313E0">
              <w:t xml:space="preserve"> login</w:t>
            </w:r>
          </w:p>
        </w:tc>
      </w:tr>
      <w:tr w:rsidR="00DF342D" w:rsidRPr="005313E0" w14:paraId="3267F136" w14:textId="77777777" w:rsidTr="00535C20">
        <w:tc>
          <w:tcPr>
            <w:tcW w:w="2397" w:type="dxa"/>
          </w:tcPr>
          <w:p w14:paraId="2A45E995" w14:textId="77777777" w:rsidR="00DF342D" w:rsidRPr="005313E0" w:rsidRDefault="00DF342D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571EC2C8" w14:textId="77777777" w:rsidR="00DF342D" w:rsidRPr="005313E0" w:rsidRDefault="00DF342D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522361B3" w14:textId="6E2AEA07" w:rsidR="00DF342D" w:rsidRPr="005313E0" w:rsidRDefault="0073223E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dapat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melihat</w:t>
            </w:r>
            <w:proofErr w:type="spellEnd"/>
            <w:r w:rsidR="00DF342D" w:rsidRPr="005313E0">
              <w:t xml:space="preserve">, </w:t>
            </w:r>
            <w:proofErr w:type="spellStart"/>
            <w:r w:rsidR="00DF342D" w:rsidRPr="005313E0">
              <w:t>menambah</w:t>
            </w:r>
            <w:proofErr w:type="spellEnd"/>
            <w:r w:rsidR="00DF342D" w:rsidRPr="005313E0">
              <w:t xml:space="preserve">, </w:t>
            </w:r>
            <w:proofErr w:type="spellStart"/>
            <w:r w:rsidR="00DF342D" w:rsidRPr="005313E0">
              <w:t>mengubah</w:t>
            </w:r>
            <w:proofErr w:type="spellEnd"/>
            <w:r w:rsidR="00DF342D" w:rsidRPr="005313E0">
              <w:t xml:space="preserve"> </w:t>
            </w:r>
            <w:proofErr w:type="spellStart"/>
            <w:r w:rsidRPr="005313E0">
              <w:t>pengumpulan</w:t>
            </w:r>
            <w:proofErr w:type="spellEnd"/>
            <w:r w:rsidR="00DF342D" w:rsidRPr="005313E0">
              <w:t>.</w:t>
            </w:r>
          </w:p>
        </w:tc>
      </w:tr>
      <w:tr w:rsidR="00DF342D" w:rsidRPr="005313E0" w14:paraId="2AAA9B77" w14:textId="77777777" w:rsidTr="00535C20">
        <w:tc>
          <w:tcPr>
            <w:tcW w:w="7927" w:type="dxa"/>
            <w:gridSpan w:val="4"/>
          </w:tcPr>
          <w:p w14:paraId="589D6EA5" w14:textId="77777777" w:rsidR="00DF342D" w:rsidRPr="005313E0" w:rsidRDefault="00DF342D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DF342D" w:rsidRPr="005313E0" w14:paraId="61581C6F" w14:textId="77777777" w:rsidTr="00DC5EE9">
        <w:tc>
          <w:tcPr>
            <w:tcW w:w="4248" w:type="dxa"/>
            <w:gridSpan w:val="3"/>
          </w:tcPr>
          <w:p w14:paraId="6E1AF0CE" w14:textId="77777777" w:rsidR="00DF342D" w:rsidRPr="005313E0" w:rsidRDefault="00DF342D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679" w:type="dxa"/>
          </w:tcPr>
          <w:p w14:paraId="1A95011B" w14:textId="77777777" w:rsidR="00DF342D" w:rsidRPr="005313E0" w:rsidRDefault="00DF342D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DF342D" w:rsidRPr="005313E0" w14:paraId="55C2716E" w14:textId="77777777" w:rsidTr="00DC5EE9">
        <w:tc>
          <w:tcPr>
            <w:tcW w:w="4248" w:type="dxa"/>
            <w:gridSpan w:val="3"/>
          </w:tcPr>
          <w:p w14:paraId="0C47ADF0" w14:textId="12D05618" w:rsidR="00DF342D" w:rsidRPr="005313E0" w:rsidRDefault="00DF342D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="00DC5EE9" w:rsidRPr="005313E0">
              <w:t>pengumpulan</w:t>
            </w:r>
            <w:proofErr w:type="spellEnd"/>
          </w:p>
        </w:tc>
        <w:tc>
          <w:tcPr>
            <w:tcW w:w="3679" w:type="dxa"/>
          </w:tcPr>
          <w:p w14:paraId="34E87AF9" w14:textId="181A95A8" w:rsidR="00DF342D" w:rsidRPr="005313E0" w:rsidRDefault="00DF342D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="00DC5EE9" w:rsidRPr="005313E0">
              <w:t>pengumpulan</w:t>
            </w:r>
            <w:proofErr w:type="spellEnd"/>
          </w:p>
        </w:tc>
      </w:tr>
      <w:tr w:rsidR="00DF342D" w:rsidRPr="005313E0" w14:paraId="187F9BB0" w14:textId="77777777" w:rsidTr="00DC5EE9">
        <w:tc>
          <w:tcPr>
            <w:tcW w:w="4248" w:type="dxa"/>
            <w:gridSpan w:val="3"/>
          </w:tcPr>
          <w:p w14:paraId="1F867409" w14:textId="4C47E78D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Pr="005313E0">
              <w:rPr>
                <w:lang w:val="en-US"/>
              </w:rPr>
              <w:t>jika</w:t>
            </w:r>
            <w:proofErr w:type="spellEnd"/>
            <w:r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</w:t>
            </w:r>
            <w:r w:rsidR="00DC5EE9" w:rsidRPr="005313E0">
              <w:rPr>
                <w:lang w:val="en-US"/>
              </w:rPr>
              <w:t xml:space="preserve"> </w:t>
            </w:r>
            <w:proofErr w:type="spellStart"/>
            <w:r w:rsidR="00DC5EE9" w:rsidRPr="005313E0">
              <w:t>pengumpulan</w:t>
            </w:r>
            <w:proofErr w:type="spellEnd"/>
          </w:p>
        </w:tc>
        <w:tc>
          <w:tcPr>
            <w:tcW w:w="3679" w:type="dxa"/>
          </w:tcPr>
          <w:p w14:paraId="041E4667" w14:textId="56944F5E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="00DC5EE9" w:rsidRPr="005313E0">
              <w:t>pengumpulan</w:t>
            </w:r>
            <w:proofErr w:type="spellEnd"/>
          </w:p>
        </w:tc>
      </w:tr>
      <w:tr w:rsidR="00DF342D" w:rsidRPr="005313E0" w14:paraId="7D8A1558" w14:textId="77777777" w:rsidTr="00DC5EE9">
        <w:tc>
          <w:tcPr>
            <w:tcW w:w="4248" w:type="dxa"/>
            <w:gridSpan w:val="3"/>
          </w:tcPr>
          <w:p w14:paraId="7284603D" w14:textId="60CCAC74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</w:t>
            </w:r>
            <w:proofErr w:type="spellStart"/>
            <w:r w:rsidR="00DC5EE9" w:rsidRPr="005313E0">
              <w:t>pengumpulan</w:t>
            </w:r>
            <w:proofErr w:type="spellEnd"/>
          </w:p>
        </w:tc>
        <w:tc>
          <w:tcPr>
            <w:tcW w:w="3679" w:type="dxa"/>
          </w:tcPr>
          <w:p w14:paraId="5B6CF1EE" w14:textId="77777777" w:rsidR="00DF342D" w:rsidRPr="005313E0" w:rsidRDefault="00DF342D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Pr="005313E0">
              <w:rPr>
                <w:lang w:val="id-ID"/>
              </w:rPr>
              <w:t>. simpan data</w:t>
            </w:r>
          </w:p>
        </w:tc>
      </w:tr>
      <w:tr w:rsidR="00DF342D" w:rsidRPr="005313E0" w14:paraId="37F3A50E" w14:textId="77777777" w:rsidTr="00DC5EE9">
        <w:tc>
          <w:tcPr>
            <w:tcW w:w="4248" w:type="dxa"/>
            <w:gridSpan w:val="3"/>
          </w:tcPr>
          <w:p w14:paraId="3561C1A9" w14:textId="77777777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Pr="005313E0">
              <w:rPr>
                <w:lang w:val="id-ID"/>
              </w:rPr>
              <w:t xml:space="preserve">. </w:t>
            </w:r>
            <w:r w:rsidRPr="005313E0">
              <w:rPr>
                <w:lang w:val="en-US"/>
              </w:rPr>
              <w:t>input keyword</w:t>
            </w:r>
          </w:p>
        </w:tc>
        <w:tc>
          <w:tcPr>
            <w:tcW w:w="3679" w:type="dxa"/>
          </w:tcPr>
          <w:p w14:paraId="024F516E" w14:textId="6661B305" w:rsidR="00DF342D" w:rsidRPr="005313E0" w:rsidRDefault="00DF342D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Pr="005313E0">
              <w:t xml:space="preserve">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data </w:t>
            </w:r>
            <w:proofErr w:type="spellStart"/>
            <w:r w:rsidR="00DC5EE9" w:rsidRPr="005313E0">
              <w:t>pengumpulan</w:t>
            </w:r>
            <w:proofErr w:type="spellEnd"/>
          </w:p>
        </w:tc>
      </w:tr>
      <w:tr w:rsidR="00DF342D" w:rsidRPr="005313E0" w14:paraId="6F314966" w14:textId="77777777" w:rsidTr="00DC5EE9">
        <w:tc>
          <w:tcPr>
            <w:tcW w:w="4248" w:type="dxa"/>
            <w:gridSpan w:val="3"/>
          </w:tcPr>
          <w:p w14:paraId="190FD77E" w14:textId="0732C17B" w:rsidR="00DF342D" w:rsidRPr="005313E0" w:rsidRDefault="00DF342D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Pr="005313E0">
              <w:t xml:space="preserve">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kli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update </w:t>
            </w:r>
            <w:proofErr w:type="spellStart"/>
            <w:r w:rsidR="00DC5EE9" w:rsidRPr="005313E0">
              <w:t>pengumpulan</w:t>
            </w:r>
            <w:proofErr w:type="spellEnd"/>
          </w:p>
        </w:tc>
        <w:tc>
          <w:tcPr>
            <w:tcW w:w="3679" w:type="dxa"/>
          </w:tcPr>
          <w:p w14:paraId="0FCAB93E" w14:textId="77777777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ampilkan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</w:tr>
      <w:tr w:rsidR="00DF342D" w:rsidRPr="005313E0" w14:paraId="551FC719" w14:textId="77777777" w:rsidTr="00DC5EE9">
        <w:tc>
          <w:tcPr>
            <w:tcW w:w="4248" w:type="dxa"/>
            <w:gridSpan w:val="3"/>
          </w:tcPr>
          <w:p w14:paraId="50D9D201" w14:textId="77777777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1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ngisi</w:t>
            </w:r>
            <w:proofErr w:type="spellEnd"/>
            <w:r w:rsidRPr="005313E0">
              <w:rPr>
                <w:lang w:val="en-US"/>
              </w:rPr>
              <w:t xml:space="preserve"> form update</w:t>
            </w:r>
          </w:p>
        </w:tc>
        <w:tc>
          <w:tcPr>
            <w:tcW w:w="3679" w:type="dxa"/>
          </w:tcPr>
          <w:p w14:paraId="4F5A4542" w14:textId="77777777" w:rsidR="00DF342D" w:rsidRPr="005313E0" w:rsidRDefault="00DF342D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2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simpan</w:t>
            </w:r>
            <w:proofErr w:type="spellEnd"/>
            <w:r w:rsidRPr="005313E0">
              <w:rPr>
                <w:lang w:val="en-US"/>
              </w:rPr>
              <w:t xml:space="preserve"> data</w:t>
            </w:r>
          </w:p>
        </w:tc>
      </w:tr>
      <w:tr w:rsidR="00DF342D" w:rsidRPr="005313E0" w14:paraId="2C18A13C" w14:textId="77777777" w:rsidTr="00535C20">
        <w:tc>
          <w:tcPr>
            <w:tcW w:w="7927" w:type="dxa"/>
            <w:gridSpan w:val="4"/>
          </w:tcPr>
          <w:p w14:paraId="3F25E6EB" w14:textId="77777777" w:rsidR="00DF342D" w:rsidRPr="005313E0" w:rsidRDefault="00DF342D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DF342D" w:rsidRPr="005313E0" w14:paraId="1B6B9753" w14:textId="77777777" w:rsidTr="00535C20">
        <w:tc>
          <w:tcPr>
            <w:tcW w:w="7927" w:type="dxa"/>
            <w:gridSpan w:val="4"/>
          </w:tcPr>
          <w:p w14:paraId="47EE48CC" w14:textId="77777777" w:rsidR="00DF342D" w:rsidRPr="005313E0" w:rsidRDefault="00DF342D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  <w:tr w:rsidR="00DF342D" w:rsidRPr="005313E0" w14:paraId="4D33BABF" w14:textId="77777777" w:rsidTr="00535C20">
        <w:tc>
          <w:tcPr>
            <w:tcW w:w="7927" w:type="dxa"/>
            <w:gridSpan w:val="4"/>
          </w:tcPr>
          <w:p w14:paraId="0998FD22" w14:textId="52DA5E86" w:rsidR="00DF342D" w:rsidRPr="005313E0" w:rsidRDefault="009139AE" w:rsidP="00535C20">
            <w:pPr>
              <w:spacing w:line="360" w:lineRule="auto"/>
            </w:pPr>
            <w:r>
              <w:t>9</w:t>
            </w:r>
            <w:r w:rsidR="00DF342D" w:rsidRPr="005313E0">
              <w:t xml:space="preserve">a. </w:t>
            </w:r>
            <w:proofErr w:type="spellStart"/>
            <w:r w:rsidR="00DF342D" w:rsidRPr="005313E0">
              <w:t>jika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koordinator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tidak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lengkap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mengisi</w:t>
            </w:r>
            <w:proofErr w:type="spellEnd"/>
            <w:r w:rsidR="00DF342D" w:rsidRPr="005313E0">
              <w:t xml:space="preserve"> form, </w:t>
            </w:r>
            <w:proofErr w:type="spellStart"/>
            <w:r w:rsidR="00DF342D" w:rsidRPr="005313E0">
              <w:t>maka</w:t>
            </w:r>
            <w:proofErr w:type="spellEnd"/>
            <w:r w:rsidR="00DF342D" w:rsidRPr="005313E0">
              <w:t xml:space="preserve"> akan </w:t>
            </w:r>
            <w:proofErr w:type="spellStart"/>
            <w:r w:rsidR="00DF342D" w:rsidRPr="005313E0">
              <w:t>muncul</w:t>
            </w:r>
            <w:proofErr w:type="spellEnd"/>
            <w:r w:rsidR="00DF342D" w:rsidRPr="005313E0">
              <w:t xml:space="preserve"> </w:t>
            </w:r>
            <w:proofErr w:type="spellStart"/>
            <w:r w:rsidR="00DF342D" w:rsidRPr="005313E0">
              <w:t>pesan</w:t>
            </w:r>
            <w:proofErr w:type="spellEnd"/>
            <w:r w:rsidR="00DF342D" w:rsidRPr="005313E0">
              <w:t xml:space="preserve"> error</w:t>
            </w:r>
          </w:p>
        </w:tc>
      </w:tr>
    </w:tbl>
    <w:p w14:paraId="3DB8EF4C" w14:textId="77777777" w:rsidR="00FF7F8E" w:rsidRPr="005313E0" w:rsidRDefault="00FF7F8E" w:rsidP="00FF7F8E">
      <w:pPr>
        <w:spacing w:after="0" w:line="360" w:lineRule="auto"/>
      </w:pPr>
    </w:p>
    <w:p w14:paraId="43F0F9B3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625BFC80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61BB168A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366CA90B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1F21D148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49CD46BA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3F5F9FFC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7D5A2F94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4134BB53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582FEB25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0EB57D9A" w14:textId="77777777" w:rsidR="009139AE" w:rsidRDefault="009139AE" w:rsidP="00FF7F8E">
      <w:pPr>
        <w:spacing w:after="0" w:line="360" w:lineRule="auto"/>
        <w:rPr>
          <w:b/>
          <w:bCs/>
        </w:rPr>
      </w:pPr>
    </w:p>
    <w:p w14:paraId="7AC110D2" w14:textId="3B1423FD" w:rsidR="00FF7F8E" w:rsidRPr="005313E0" w:rsidRDefault="00FF7F8E" w:rsidP="00FF7F8E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1AF3247D" w14:textId="77777777" w:rsidR="00DC5EE9" w:rsidRPr="005313E0" w:rsidRDefault="00DC5EE9" w:rsidP="00DC5EE9">
      <w:pPr>
        <w:keepNext/>
      </w:pPr>
      <w:r w:rsidRPr="005313E0">
        <w:rPr>
          <w:noProof/>
        </w:rPr>
        <w:lastRenderedPageBreak/>
        <w:drawing>
          <wp:inline distT="0" distB="0" distL="0" distR="0" wp14:anchorId="21A56C64" wp14:editId="3C4B2CD7">
            <wp:extent cx="5039995" cy="6596380"/>
            <wp:effectExtent l="0" t="0" r="8255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596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2C01AA" w14:textId="1D5308E8" w:rsidR="00B17401" w:rsidRPr="005313E0" w:rsidRDefault="00DC5EE9" w:rsidP="00DC5EE9">
      <w:pPr>
        <w:jc w:val="center"/>
      </w:pPr>
      <w:bookmarkStart w:id="94" w:name="_Toc110238622"/>
      <w:r w:rsidRPr="005313E0">
        <w:t xml:space="preserve">Gambar 2. </w:t>
      </w:r>
      <w:fldSimple w:instr=" SEQ Gambar_2. \* ARABIC ">
        <w:r w:rsidR="00776DB9">
          <w:rPr>
            <w:noProof/>
          </w:rPr>
          <w:t>11</w:t>
        </w:r>
      </w:fldSimple>
      <w:r w:rsidRPr="005313E0">
        <w:t xml:space="preserve"> Activity Diagram Kelola </w:t>
      </w:r>
      <w:proofErr w:type="spellStart"/>
      <w:r w:rsidRPr="005313E0">
        <w:t>Pengumpulan</w:t>
      </w:r>
      <w:bookmarkEnd w:id="94"/>
      <w:proofErr w:type="spellEnd"/>
    </w:p>
    <w:p w14:paraId="5F3D13DF" w14:textId="45303C1C" w:rsidR="00DC5EE9" w:rsidRPr="005313E0" w:rsidRDefault="00DC5EE9" w:rsidP="00DC5EE9">
      <w:pPr>
        <w:jc w:val="center"/>
      </w:pPr>
    </w:p>
    <w:p w14:paraId="667EDFCD" w14:textId="2C5CAF50" w:rsidR="00DC5EE9" w:rsidRPr="005313E0" w:rsidRDefault="00DC5EE9" w:rsidP="00DC5EE9">
      <w:pPr>
        <w:jc w:val="center"/>
      </w:pPr>
    </w:p>
    <w:p w14:paraId="52035C86" w14:textId="77777777" w:rsidR="00DC5EE9" w:rsidRPr="005313E0" w:rsidRDefault="00DC5EE9" w:rsidP="00DC5EE9">
      <w:pPr>
        <w:jc w:val="center"/>
      </w:pPr>
    </w:p>
    <w:p w14:paraId="71EB4895" w14:textId="4436F2A2" w:rsidR="00DC5EE9" w:rsidRPr="009139AE" w:rsidRDefault="00DC5EE9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</w:rPr>
      </w:pPr>
      <w:bookmarkStart w:id="95" w:name="_Toc110248282"/>
      <w:proofErr w:type="spellStart"/>
      <w:r w:rsidRPr="009139AE">
        <w:rPr>
          <w:b/>
          <w:bCs/>
        </w:rPr>
        <w:t>Skenario</w:t>
      </w:r>
      <w:proofErr w:type="spellEnd"/>
      <w:r w:rsidRPr="009139AE">
        <w:rPr>
          <w:b/>
          <w:bCs/>
        </w:rPr>
        <w:t xml:space="preserve"> Use Case Kelola </w:t>
      </w:r>
      <w:proofErr w:type="spellStart"/>
      <w:r w:rsidRPr="009139AE">
        <w:rPr>
          <w:b/>
          <w:bCs/>
        </w:rPr>
        <w:t>Dokumen</w:t>
      </w:r>
      <w:proofErr w:type="spellEnd"/>
      <w:r w:rsidRPr="009139AE">
        <w:rPr>
          <w:b/>
          <w:bCs/>
        </w:rPr>
        <w:t xml:space="preserve"> Akhir</w:t>
      </w:r>
      <w:bookmarkEnd w:id="95"/>
    </w:p>
    <w:p w14:paraId="3E876E0B" w14:textId="139941E5" w:rsidR="009139AE" w:rsidRPr="009139AE" w:rsidRDefault="009139AE" w:rsidP="009139AE">
      <w:pPr>
        <w:rPr>
          <w:sz w:val="20"/>
          <w:szCs w:val="20"/>
        </w:rPr>
      </w:pPr>
      <w:bookmarkStart w:id="96" w:name="_Toc110239033"/>
      <w:proofErr w:type="spellStart"/>
      <w:r w:rsidRPr="009139AE">
        <w:rPr>
          <w:sz w:val="20"/>
          <w:szCs w:val="20"/>
        </w:rPr>
        <w:lastRenderedPageBreak/>
        <w:t>Tabel</w:t>
      </w:r>
      <w:proofErr w:type="spellEnd"/>
      <w:r w:rsidRPr="009139AE">
        <w:rPr>
          <w:sz w:val="20"/>
          <w:szCs w:val="20"/>
        </w:rPr>
        <w:t xml:space="preserve"> 2. </w:t>
      </w:r>
      <w:r w:rsidRPr="009139AE">
        <w:rPr>
          <w:sz w:val="20"/>
          <w:szCs w:val="20"/>
        </w:rPr>
        <w:fldChar w:fldCharType="begin"/>
      </w:r>
      <w:r w:rsidRPr="009139AE">
        <w:rPr>
          <w:sz w:val="20"/>
          <w:szCs w:val="20"/>
        </w:rPr>
        <w:instrText xml:space="preserve"> SEQ Tabel_2. \* ARABIC </w:instrText>
      </w:r>
      <w:r w:rsidRPr="009139A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4</w:t>
      </w:r>
      <w:r w:rsidRPr="009139AE">
        <w:rPr>
          <w:sz w:val="20"/>
          <w:szCs w:val="20"/>
        </w:rPr>
        <w:fldChar w:fldCharType="end"/>
      </w:r>
      <w:r w:rsidRPr="009139AE">
        <w:rPr>
          <w:sz w:val="20"/>
          <w:szCs w:val="20"/>
        </w:rPr>
        <w:t xml:space="preserve"> </w:t>
      </w:r>
      <w:proofErr w:type="spellStart"/>
      <w:r w:rsidRPr="009139AE">
        <w:rPr>
          <w:sz w:val="20"/>
          <w:szCs w:val="20"/>
        </w:rPr>
        <w:t>Skenario</w:t>
      </w:r>
      <w:proofErr w:type="spellEnd"/>
      <w:r w:rsidRPr="009139AE">
        <w:rPr>
          <w:sz w:val="20"/>
          <w:szCs w:val="20"/>
        </w:rPr>
        <w:t xml:space="preserve"> Use Case Kelola </w:t>
      </w:r>
      <w:proofErr w:type="spellStart"/>
      <w:r w:rsidRPr="009139AE">
        <w:rPr>
          <w:sz w:val="20"/>
          <w:szCs w:val="20"/>
        </w:rPr>
        <w:t>Dokumen</w:t>
      </w:r>
      <w:proofErr w:type="spellEnd"/>
      <w:r w:rsidRPr="009139AE">
        <w:rPr>
          <w:sz w:val="20"/>
          <w:szCs w:val="20"/>
        </w:rPr>
        <w:t xml:space="preserve"> Akhir</w:t>
      </w:r>
      <w:bookmarkEnd w:id="9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559"/>
        <w:gridCol w:w="3679"/>
      </w:tblGrid>
      <w:tr w:rsidR="00DC5EE9" w:rsidRPr="005313E0" w14:paraId="5561235D" w14:textId="77777777" w:rsidTr="00535C20">
        <w:tc>
          <w:tcPr>
            <w:tcW w:w="2397" w:type="dxa"/>
          </w:tcPr>
          <w:p w14:paraId="6A4C69F9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108A5A63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26BA5525" w14:textId="77777777" w:rsidR="00DC5EE9" w:rsidRPr="005313E0" w:rsidRDefault="00DC5EE9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</w:p>
        </w:tc>
      </w:tr>
      <w:tr w:rsidR="00DC5EE9" w:rsidRPr="005313E0" w14:paraId="143D9D88" w14:textId="77777777" w:rsidTr="00535C20">
        <w:tc>
          <w:tcPr>
            <w:tcW w:w="2397" w:type="dxa"/>
          </w:tcPr>
          <w:p w14:paraId="0A968619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4BA3225B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4C69DC84" w14:textId="77777777" w:rsidR="00DC5EE9" w:rsidRPr="005313E0" w:rsidRDefault="00DC5EE9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DC5EE9" w:rsidRPr="005313E0" w14:paraId="017269EC" w14:textId="77777777" w:rsidTr="00535C20">
        <w:tc>
          <w:tcPr>
            <w:tcW w:w="2397" w:type="dxa"/>
          </w:tcPr>
          <w:p w14:paraId="1AD11B43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630F9D4C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69126325" w14:textId="3836480D" w:rsidR="00DC5EE9" w:rsidRPr="005313E0" w:rsidRDefault="00DC5EE9" w:rsidP="00535C20">
            <w:pPr>
              <w:spacing w:line="360" w:lineRule="auto"/>
            </w:pPr>
            <w:proofErr w:type="spellStart"/>
            <w:r w:rsidRPr="005313E0">
              <w:t>Mahasisw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nambah</w:t>
            </w:r>
            <w:proofErr w:type="spellEnd"/>
            <w:r w:rsidRPr="005313E0">
              <w:t xml:space="preserve"> dan </w:t>
            </w:r>
            <w:proofErr w:type="spellStart"/>
            <w:r w:rsidRPr="005313E0">
              <w:t>mendownload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  <w:tr w:rsidR="00DC5EE9" w:rsidRPr="005313E0" w14:paraId="0E877183" w14:textId="77777777" w:rsidTr="00535C20">
        <w:tc>
          <w:tcPr>
            <w:tcW w:w="7927" w:type="dxa"/>
            <w:gridSpan w:val="4"/>
          </w:tcPr>
          <w:p w14:paraId="1D56304B" w14:textId="77777777" w:rsidR="00DC5EE9" w:rsidRPr="005313E0" w:rsidRDefault="00DC5EE9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DC5EE9" w:rsidRPr="005313E0" w14:paraId="48DC52F6" w14:textId="77777777" w:rsidTr="00535C20">
        <w:tc>
          <w:tcPr>
            <w:tcW w:w="4248" w:type="dxa"/>
            <w:gridSpan w:val="3"/>
          </w:tcPr>
          <w:p w14:paraId="7D1A5968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679" w:type="dxa"/>
          </w:tcPr>
          <w:p w14:paraId="76E4F6C8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DC5EE9" w:rsidRPr="005313E0" w14:paraId="1070ED3F" w14:textId="77777777" w:rsidTr="00535C20">
        <w:tc>
          <w:tcPr>
            <w:tcW w:w="4248" w:type="dxa"/>
            <w:gridSpan w:val="3"/>
          </w:tcPr>
          <w:p w14:paraId="47678E65" w14:textId="1E950C91" w:rsidR="00DC5EE9" w:rsidRPr="005313E0" w:rsidRDefault="00DC5EE9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  <w:tc>
          <w:tcPr>
            <w:tcW w:w="3679" w:type="dxa"/>
          </w:tcPr>
          <w:p w14:paraId="6ACE8929" w14:textId="14D37FF2" w:rsidR="00DC5EE9" w:rsidRPr="005313E0" w:rsidRDefault="00DC5EE9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  <w:tr w:rsidR="00DC5EE9" w:rsidRPr="005313E0" w14:paraId="76ABE87E" w14:textId="77777777" w:rsidTr="00535C20">
        <w:tc>
          <w:tcPr>
            <w:tcW w:w="4248" w:type="dxa"/>
            <w:gridSpan w:val="3"/>
          </w:tcPr>
          <w:p w14:paraId="574A4D65" w14:textId="00FC7905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Pr="005313E0">
              <w:rPr>
                <w:lang w:val="en-US"/>
              </w:rPr>
              <w:t>jika</w:t>
            </w:r>
            <w:proofErr w:type="spellEnd"/>
            <w:r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</w:t>
            </w:r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  <w:tc>
          <w:tcPr>
            <w:tcW w:w="3679" w:type="dxa"/>
          </w:tcPr>
          <w:p w14:paraId="58880EC8" w14:textId="61B0CA81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  <w:tr w:rsidR="00DC5EE9" w:rsidRPr="005313E0" w14:paraId="09DEBDD3" w14:textId="77777777" w:rsidTr="00535C20">
        <w:tc>
          <w:tcPr>
            <w:tcW w:w="4248" w:type="dxa"/>
            <w:gridSpan w:val="3"/>
          </w:tcPr>
          <w:p w14:paraId="3C0321CF" w14:textId="2B7A9C9E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  <w:tc>
          <w:tcPr>
            <w:tcW w:w="3679" w:type="dxa"/>
          </w:tcPr>
          <w:p w14:paraId="5F34DBBD" w14:textId="77777777" w:rsidR="00DC5EE9" w:rsidRPr="005313E0" w:rsidRDefault="00DC5EE9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Pr="005313E0">
              <w:rPr>
                <w:lang w:val="id-ID"/>
              </w:rPr>
              <w:t>. simpan data</w:t>
            </w:r>
          </w:p>
        </w:tc>
      </w:tr>
      <w:tr w:rsidR="00DC5EE9" w:rsidRPr="005313E0" w14:paraId="7AC09B62" w14:textId="77777777" w:rsidTr="00535C20">
        <w:tc>
          <w:tcPr>
            <w:tcW w:w="4248" w:type="dxa"/>
            <w:gridSpan w:val="3"/>
          </w:tcPr>
          <w:p w14:paraId="41250B2A" w14:textId="77777777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en-US"/>
              </w:rPr>
              <w:t>7</w:t>
            </w:r>
            <w:r w:rsidRPr="005313E0">
              <w:rPr>
                <w:lang w:val="id-ID"/>
              </w:rPr>
              <w:t xml:space="preserve">. </w:t>
            </w:r>
            <w:r w:rsidRPr="005313E0">
              <w:rPr>
                <w:lang w:val="en-US"/>
              </w:rPr>
              <w:t>input keyword</w:t>
            </w:r>
          </w:p>
        </w:tc>
        <w:tc>
          <w:tcPr>
            <w:tcW w:w="3679" w:type="dxa"/>
          </w:tcPr>
          <w:p w14:paraId="452A16FC" w14:textId="6BADECAE" w:rsidR="00DC5EE9" w:rsidRPr="005313E0" w:rsidRDefault="00DC5EE9" w:rsidP="00535C20">
            <w:pPr>
              <w:spacing w:line="360" w:lineRule="auto"/>
            </w:pPr>
            <w:r w:rsidRPr="005313E0">
              <w:rPr>
                <w:lang w:val="en-US"/>
              </w:rPr>
              <w:t>8</w:t>
            </w:r>
            <w:r w:rsidRPr="005313E0">
              <w:t xml:space="preserve">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  <w:tr w:rsidR="00DC5EE9" w:rsidRPr="005313E0" w14:paraId="6BF45C46" w14:textId="77777777" w:rsidTr="00535C20">
        <w:tc>
          <w:tcPr>
            <w:tcW w:w="4248" w:type="dxa"/>
            <w:gridSpan w:val="3"/>
          </w:tcPr>
          <w:p w14:paraId="4A15F6A3" w14:textId="19CB493C" w:rsidR="00DC5EE9" w:rsidRPr="005313E0" w:rsidRDefault="00DC5EE9" w:rsidP="00535C20">
            <w:pPr>
              <w:spacing w:line="360" w:lineRule="auto"/>
            </w:pPr>
            <w:r w:rsidRPr="005313E0">
              <w:rPr>
                <w:lang w:val="en-US"/>
              </w:rPr>
              <w:t>9</w:t>
            </w:r>
            <w:r w:rsidRPr="005313E0">
              <w:t xml:space="preserve">. </w:t>
            </w:r>
            <w:proofErr w:type="spellStart"/>
            <w:r w:rsidRPr="005313E0">
              <w:t>kli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download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  <w:tc>
          <w:tcPr>
            <w:tcW w:w="3679" w:type="dxa"/>
          </w:tcPr>
          <w:p w14:paraId="47A3A4C1" w14:textId="3BDA0016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1</w:t>
            </w:r>
            <w:r w:rsidRPr="005313E0">
              <w:rPr>
                <w:lang w:val="en-US"/>
              </w:rPr>
              <w:t>0</w:t>
            </w:r>
            <w:r w:rsidRPr="005313E0">
              <w:rPr>
                <w:lang w:val="id-ID"/>
              </w:rPr>
              <w:t xml:space="preserve">. </w:t>
            </w:r>
            <w:proofErr w:type="spellStart"/>
            <w:r w:rsidRPr="005313E0">
              <w:rPr>
                <w:lang w:val="en-US"/>
              </w:rPr>
              <w:t>memproses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rPr>
                <w:lang w:val="en-US"/>
              </w:rPr>
              <w:t>mendownload</w:t>
            </w:r>
            <w:proofErr w:type="spellEnd"/>
            <w:r w:rsidRPr="005313E0">
              <w:rPr>
                <w:lang w:val="en-US"/>
              </w:rPr>
              <w:t xml:space="preserve"> </w:t>
            </w:r>
            <w:proofErr w:type="spellStart"/>
            <w:r w:rsidRPr="005313E0">
              <w:t>dokum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khir</w:t>
            </w:r>
            <w:proofErr w:type="spellEnd"/>
            <w:r w:rsidRPr="005313E0">
              <w:t>.</w:t>
            </w:r>
          </w:p>
        </w:tc>
      </w:tr>
      <w:tr w:rsidR="00DC5EE9" w:rsidRPr="005313E0" w14:paraId="2028D633" w14:textId="77777777" w:rsidTr="00535C20">
        <w:tc>
          <w:tcPr>
            <w:tcW w:w="7927" w:type="dxa"/>
            <w:gridSpan w:val="4"/>
          </w:tcPr>
          <w:p w14:paraId="6743693A" w14:textId="77777777" w:rsidR="00DC5EE9" w:rsidRPr="005313E0" w:rsidRDefault="00DC5EE9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DC5EE9" w:rsidRPr="005313E0" w14:paraId="0A0A0DF3" w14:textId="77777777" w:rsidTr="00535C20">
        <w:tc>
          <w:tcPr>
            <w:tcW w:w="7927" w:type="dxa"/>
            <w:gridSpan w:val="4"/>
          </w:tcPr>
          <w:p w14:paraId="59AE2D3B" w14:textId="77777777" w:rsidR="00DC5EE9" w:rsidRPr="005313E0" w:rsidRDefault="00DC5EE9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</w:tbl>
    <w:p w14:paraId="6E3BB290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2917EB32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35C7CA0E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182AD288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23AB9796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0BB0432E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25251B8B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275B3F06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3BC2AA5F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73523D92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67F11338" w14:textId="77777777" w:rsidR="00DC5EE9" w:rsidRPr="005313E0" w:rsidRDefault="00DC5EE9" w:rsidP="00DC5EE9">
      <w:pPr>
        <w:spacing w:after="0" w:line="360" w:lineRule="auto"/>
        <w:rPr>
          <w:b/>
          <w:bCs/>
        </w:rPr>
      </w:pPr>
    </w:p>
    <w:p w14:paraId="48DD0142" w14:textId="3510FE1B" w:rsidR="00DC5EE9" w:rsidRPr="005313E0" w:rsidRDefault="00DC5EE9" w:rsidP="00DC5EE9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440C31DB" w14:textId="77777777" w:rsidR="00DC5EE9" w:rsidRPr="005313E0" w:rsidRDefault="00DC5EE9" w:rsidP="00DC5EE9">
      <w:pPr>
        <w:keepNext/>
        <w:spacing w:after="0" w:line="360" w:lineRule="auto"/>
      </w:pPr>
      <w:r w:rsidRPr="005313E0">
        <w:rPr>
          <w:b/>
          <w:bCs/>
          <w:noProof/>
          <w:lang w:val="id-ID"/>
        </w:rPr>
        <w:lastRenderedPageBreak/>
        <w:drawing>
          <wp:inline distT="0" distB="0" distL="0" distR="0" wp14:anchorId="4180B78C" wp14:editId="0FCF2388">
            <wp:extent cx="5039995" cy="5211445"/>
            <wp:effectExtent l="0" t="0" r="8255" b="825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5211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5326CF" w14:textId="4F08C46B" w:rsidR="00DC5EE9" w:rsidRPr="005313E0" w:rsidRDefault="00DC5EE9" w:rsidP="00DC5EE9">
      <w:pPr>
        <w:jc w:val="center"/>
      </w:pPr>
      <w:bookmarkStart w:id="97" w:name="_Toc110238623"/>
      <w:r w:rsidRPr="005313E0">
        <w:t xml:space="preserve">Gambar 2. </w:t>
      </w:r>
      <w:fldSimple w:instr=" SEQ Gambar_2. \* ARABIC ">
        <w:r w:rsidR="00776DB9">
          <w:rPr>
            <w:noProof/>
          </w:rPr>
          <w:t>12</w:t>
        </w:r>
      </w:fldSimple>
      <w:r w:rsidRPr="005313E0">
        <w:t xml:space="preserve"> Activity Diagram </w:t>
      </w:r>
      <w:proofErr w:type="spellStart"/>
      <w:r w:rsidRPr="005313E0">
        <w:t>Dokumen</w:t>
      </w:r>
      <w:proofErr w:type="spellEnd"/>
      <w:r w:rsidRPr="005313E0">
        <w:t xml:space="preserve"> Akhir</w:t>
      </w:r>
      <w:bookmarkEnd w:id="97"/>
    </w:p>
    <w:p w14:paraId="25A4A233" w14:textId="3E7E634A" w:rsidR="00DC5EE9" w:rsidRDefault="00DC5EE9" w:rsidP="00DC5EE9">
      <w:pPr>
        <w:jc w:val="center"/>
      </w:pPr>
    </w:p>
    <w:p w14:paraId="11B3E255" w14:textId="3CFE7F31" w:rsidR="009139AE" w:rsidRDefault="009139AE" w:rsidP="00DC5EE9">
      <w:pPr>
        <w:jc w:val="center"/>
      </w:pPr>
    </w:p>
    <w:p w14:paraId="0A624A01" w14:textId="77BDBB9C" w:rsidR="009139AE" w:rsidRDefault="009139AE" w:rsidP="00DC5EE9">
      <w:pPr>
        <w:jc w:val="center"/>
      </w:pPr>
    </w:p>
    <w:p w14:paraId="44D3592A" w14:textId="7B108615" w:rsidR="009139AE" w:rsidRDefault="009139AE" w:rsidP="00DC5EE9">
      <w:pPr>
        <w:jc w:val="center"/>
      </w:pPr>
    </w:p>
    <w:p w14:paraId="43F4CE10" w14:textId="21920E29" w:rsidR="009139AE" w:rsidRDefault="009139AE" w:rsidP="00DC5EE9">
      <w:pPr>
        <w:jc w:val="center"/>
      </w:pPr>
    </w:p>
    <w:p w14:paraId="7B360645" w14:textId="629B7AED" w:rsidR="009139AE" w:rsidRDefault="009139AE" w:rsidP="00DC5EE9">
      <w:pPr>
        <w:jc w:val="center"/>
      </w:pPr>
    </w:p>
    <w:p w14:paraId="01C7CBAA" w14:textId="68DCEC02" w:rsidR="009139AE" w:rsidRDefault="009139AE" w:rsidP="00DC5EE9">
      <w:pPr>
        <w:jc w:val="center"/>
      </w:pPr>
    </w:p>
    <w:p w14:paraId="7E56EBDB" w14:textId="77777777" w:rsidR="009139AE" w:rsidRPr="005313E0" w:rsidRDefault="009139AE" w:rsidP="00DC5EE9">
      <w:pPr>
        <w:jc w:val="center"/>
      </w:pPr>
    </w:p>
    <w:p w14:paraId="5B6D9CB3" w14:textId="6D8C6405" w:rsidR="00DC5EE9" w:rsidRPr="009139AE" w:rsidRDefault="00DC5EE9">
      <w:pPr>
        <w:pStyle w:val="ListParagraph"/>
        <w:numPr>
          <w:ilvl w:val="0"/>
          <w:numId w:val="30"/>
        </w:numPr>
        <w:spacing w:after="0" w:line="360" w:lineRule="auto"/>
        <w:ind w:left="426" w:hanging="426"/>
        <w:outlineLvl w:val="2"/>
        <w:rPr>
          <w:b/>
          <w:bCs/>
        </w:rPr>
      </w:pPr>
      <w:bookmarkStart w:id="98" w:name="_Toc110248283"/>
      <w:proofErr w:type="spellStart"/>
      <w:r w:rsidRPr="009139AE">
        <w:rPr>
          <w:b/>
          <w:bCs/>
        </w:rPr>
        <w:t>Skenario</w:t>
      </w:r>
      <w:proofErr w:type="spellEnd"/>
      <w:r w:rsidRPr="009139AE">
        <w:rPr>
          <w:b/>
          <w:bCs/>
        </w:rPr>
        <w:t xml:space="preserve"> Use Case Kelola </w:t>
      </w:r>
      <w:proofErr w:type="spellStart"/>
      <w:r w:rsidRPr="009139AE">
        <w:rPr>
          <w:b/>
          <w:bCs/>
        </w:rPr>
        <w:t>Sidang</w:t>
      </w:r>
      <w:bookmarkEnd w:id="98"/>
      <w:proofErr w:type="spellEnd"/>
    </w:p>
    <w:p w14:paraId="518BD411" w14:textId="54660B67" w:rsidR="009139AE" w:rsidRPr="009139AE" w:rsidRDefault="009139AE" w:rsidP="009139AE">
      <w:pPr>
        <w:rPr>
          <w:sz w:val="20"/>
          <w:szCs w:val="20"/>
        </w:rPr>
      </w:pPr>
      <w:bookmarkStart w:id="99" w:name="_Toc110239034"/>
      <w:proofErr w:type="spellStart"/>
      <w:r w:rsidRPr="009139AE">
        <w:rPr>
          <w:sz w:val="20"/>
          <w:szCs w:val="20"/>
        </w:rPr>
        <w:lastRenderedPageBreak/>
        <w:t>Tabel</w:t>
      </w:r>
      <w:proofErr w:type="spellEnd"/>
      <w:r w:rsidRPr="009139AE">
        <w:rPr>
          <w:sz w:val="20"/>
          <w:szCs w:val="20"/>
        </w:rPr>
        <w:t xml:space="preserve"> 2. </w:t>
      </w:r>
      <w:r w:rsidRPr="009139AE">
        <w:rPr>
          <w:sz w:val="20"/>
          <w:szCs w:val="20"/>
        </w:rPr>
        <w:fldChar w:fldCharType="begin"/>
      </w:r>
      <w:r w:rsidRPr="009139AE">
        <w:rPr>
          <w:sz w:val="20"/>
          <w:szCs w:val="20"/>
        </w:rPr>
        <w:instrText xml:space="preserve"> SEQ Tabel_2. \* ARABIC </w:instrText>
      </w:r>
      <w:r w:rsidRPr="009139A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5</w:t>
      </w:r>
      <w:r w:rsidRPr="009139AE">
        <w:rPr>
          <w:sz w:val="20"/>
          <w:szCs w:val="20"/>
        </w:rPr>
        <w:fldChar w:fldCharType="end"/>
      </w:r>
      <w:r w:rsidRPr="009139AE">
        <w:rPr>
          <w:sz w:val="20"/>
          <w:szCs w:val="20"/>
        </w:rPr>
        <w:t xml:space="preserve"> </w:t>
      </w:r>
      <w:proofErr w:type="spellStart"/>
      <w:r w:rsidRPr="009139AE">
        <w:rPr>
          <w:sz w:val="20"/>
          <w:szCs w:val="20"/>
        </w:rPr>
        <w:t>Skenario</w:t>
      </w:r>
      <w:proofErr w:type="spellEnd"/>
      <w:r w:rsidRPr="009139AE">
        <w:rPr>
          <w:sz w:val="20"/>
          <w:szCs w:val="20"/>
        </w:rPr>
        <w:t xml:space="preserve"> Use Case Kelola </w:t>
      </w:r>
      <w:proofErr w:type="spellStart"/>
      <w:r w:rsidRPr="009139AE">
        <w:rPr>
          <w:sz w:val="20"/>
          <w:szCs w:val="20"/>
        </w:rPr>
        <w:t>Sidang</w:t>
      </w:r>
      <w:bookmarkEnd w:id="99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417"/>
        <w:gridCol w:w="3821"/>
      </w:tblGrid>
      <w:tr w:rsidR="00DC5EE9" w:rsidRPr="005313E0" w14:paraId="3F91743C" w14:textId="77777777" w:rsidTr="00535C20">
        <w:tc>
          <w:tcPr>
            <w:tcW w:w="2397" w:type="dxa"/>
          </w:tcPr>
          <w:p w14:paraId="17215772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752470C6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12075D42" w14:textId="610976C1" w:rsidR="00DC5EE9" w:rsidRPr="005313E0" w:rsidRDefault="00DC5EE9" w:rsidP="00535C20">
            <w:pPr>
              <w:spacing w:line="360" w:lineRule="auto"/>
            </w:pPr>
            <w:proofErr w:type="spellStart"/>
            <w:proofErr w:type="gramStart"/>
            <w:r w:rsidRPr="005313E0">
              <w:t>Koordinator,Pembimbing</w:t>
            </w:r>
            <w:proofErr w:type="spellEnd"/>
            <w:proofErr w:type="gram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</w:p>
        </w:tc>
      </w:tr>
      <w:tr w:rsidR="00DC5EE9" w:rsidRPr="005313E0" w14:paraId="0230D2D2" w14:textId="77777777" w:rsidTr="00535C20">
        <w:tc>
          <w:tcPr>
            <w:tcW w:w="2397" w:type="dxa"/>
          </w:tcPr>
          <w:p w14:paraId="4A24F1AC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06581F17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DAD7365" w14:textId="3069D9A9" w:rsidR="00DC5EE9" w:rsidRPr="005313E0" w:rsidRDefault="00DC5EE9" w:rsidP="00535C20">
            <w:pPr>
              <w:spacing w:line="360" w:lineRule="auto"/>
            </w:pPr>
            <w:proofErr w:type="spellStart"/>
            <w:proofErr w:type="gramStart"/>
            <w:r w:rsidRPr="005313E0">
              <w:t>Koordinator,Pembimbing</w:t>
            </w:r>
            <w:proofErr w:type="spellEnd"/>
            <w:proofErr w:type="gram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  </w:t>
            </w:r>
            <w:proofErr w:type="spellStart"/>
            <w:r w:rsidRPr="005313E0">
              <w:t>telah</w:t>
            </w:r>
            <w:proofErr w:type="spellEnd"/>
            <w:r w:rsidRPr="005313E0">
              <w:t xml:space="preserve"> login</w:t>
            </w:r>
          </w:p>
        </w:tc>
      </w:tr>
      <w:tr w:rsidR="00DC5EE9" w:rsidRPr="005313E0" w14:paraId="4CBA1081" w14:textId="77777777" w:rsidTr="00535C20">
        <w:tc>
          <w:tcPr>
            <w:tcW w:w="2397" w:type="dxa"/>
          </w:tcPr>
          <w:p w14:paraId="26146FC6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7910BC38" w14:textId="77777777" w:rsidR="00DC5EE9" w:rsidRPr="005313E0" w:rsidRDefault="00DC5EE9" w:rsidP="00535C20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1211B784" w14:textId="20F78828" w:rsidR="00DC5EE9" w:rsidRPr="005313E0" w:rsidRDefault="00DC5EE9" w:rsidP="00535C20">
            <w:pPr>
              <w:spacing w:line="360" w:lineRule="auto"/>
            </w:pPr>
            <w:proofErr w:type="spellStart"/>
            <w:proofErr w:type="gramStart"/>
            <w:r w:rsidRPr="005313E0">
              <w:t>Koordinator,Pembimbing</w:t>
            </w:r>
            <w:proofErr w:type="spellEnd"/>
            <w:proofErr w:type="gram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lihat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enam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dang</w:t>
            </w:r>
            <w:proofErr w:type="spellEnd"/>
            <w:r w:rsidRPr="005313E0">
              <w:t>.</w:t>
            </w:r>
          </w:p>
        </w:tc>
      </w:tr>
      <w:tr w:rsidR="00DC5EE9" w:rsidRPr="005313E0" w14:paraId="48903131" w14:textId="77777777" w:rsidTr="00535C20">
        <w:tc>
          <w:tcPr>
            <w:tcW w:w="7927" w:type="dxa"/>
            <w:gridSpan w:val="4"/>
          </w:tcPr>
          <w:p w14:paraId="1917FEA1" w14:textId="77777777" w:rsidR="00DC5EE9" w:rsidRPr="005313E0" w:rsidRDefault="00DC5EE9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DC5EE9" w:rsidRPr="005313E0" w14:paraId="4E44D448" w14:textId="77777777" w:rsidTr="009139AE">
        <w:tc>
          <w:tcPr>
            <w:tcW w:w="4106" w:type="dxa"/>
            <w:gridSpan w:val="3"/>
          </w:tcPr>
          <w:p w14:paraId="5EBC024F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821" w:type="dxa"/>
          </w:tcPr>
          <w:p w14:paraId="6DB184E9" w14:textId="77777777" w:rsidR="00DC5EE9" w:rsidRPr="005313E0" w:rsidRDefault="00DC5EE9" w:rsidP="00535C20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DC5EE9" w:rsidRPr="005313E0" w14:paraId="0FFEC508" w14:textId="77777777" w:rsidTr="009139AE">
        <w:tc>
          <w:tcPr>
            <w:tcW w:w="4106" w:type="dxa"/>
            <w:gridSpan w:val="3"/>
          </w:tcPr>
          <w:p w14:paraId="4190AEE4" w14:textId="4D82C571" w:rsidR="00DC5EE9" w:rsidRPr="005313E0" w:rsidRDefault="00DC5EE9" w:rsidP="00535C20">
            <w:pPr>
              <w:spacing w:line="360" w:lineRule="auto"/>
              <w:rPr>
                <w:lang w:val="id-ID"/>
              </w:rPr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milih</w:t>
            </w:r>
            <w:proofErr w:type="spellEnd"/>
            <w:r w:rsidRPr="005313E0">
              <w:t xml:space="preserve"> menu </w:t>
            </w:r>
            <w:proofErr w:type="spellStart"/>
            <w:r w:rsidR="00E80ACC" w:rsidRPr="005313E0">
              <w:t>sidang</w:t>
            </w:r>
            <w:proofErr w:type="spellEnd"/>
          </w:p>
        </w:tc>
        <w:tc>
          <w:tcPr>
            <w:tcW w:w="3821" w:type="dxa"/>
          </w:tcPr>
          <w:p w14:paraId="66922769" w14:textId="07744729" w:rsidR="00DC5EE9" w:rsidRPr="005313E0" w:rsidRDefault="00DC5EE9" w:rsidP="00535C20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list </w:t>
            </w:r>
            <w:proofErr w:type="spellStart"/>
            <w:r w:rsidR="00E80ACC" w:rsidRPr="005313E0">
              <w:t>sidang</w:t>
            </w:r>
            <w:proofErr w:type="spellEnd"/>
          </w:p>
        </w:tc>
      </w:tr>
      <w:tr w:rsidR="00DC5EE9" w:rsidRPr="005313E0" w14:paraId="3EB8CB79" w14:textId="77777777" w:rsidTr="009139AE">
        <w:tc>
          <w:tcPr>
            <w:tcW w:w="4106" w:type="dxa"/>
            <w:gridSpan w:val="3"/>
          </w:tcPr>
          <w:p w14:paraId="3BD98E3C" w14:textId="661F632F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3. </w:t>
            </w:r>
            <w:proofErr w:type="spellStart"/>
            <w:proofErr w:type="gramStart"/>
            <w:r w:rsidRPr="005313E0">
              <w:rPr>
                <w:lang w:val="en-US"/>
              </w:rPr>
              <w:t>jika</w:t>
            </w:r>
            <w:proofErr w:type="spellEnd"/>
            <w:r w:rsidRPr="005313E0">
              <w:rPr>
                <w:lang w:val="en-US"/>
              </w:rPr>
              <w:t>,</w:t>
            </w:r>
            <w:r w:rsidRPr="005313E0">
              <w:rPr>
                <w:lang w:val="id-ID"/>
              </w:rPr>
              <w:t>klik</w:t>
            </w:r>
            <w:proofErr w:type="gramEnd"/>
            <w:r w:rsidRPr="005313E0">
              <w:rPr>
                <w:lang w:val="id-ID"/>
              </w:rPr>
              <w:t xml:space="preserve"> tombol tambah</w:t>
            </w:r>
            <w:r w:rsidRPr="005313E0">
              <w:rPr>
                <w:lang w:val="en-US"/>
              </w:rPr>
              <w:t xml:space="preserve"> </w:t>
            </w:r>
            <w:proofErr w:type="spellStart"/>
            <w:r w:rsidR="00E80ACC" w:rsidRPr="005313E0">
              <w:t>sidang</w:t>
            </w:r>
            <w:proofErr w:type="spellEnd"/>
          </w:p>
        </w:tc>
        <w:tc>
          <w:tcPr>
            <w:tcW w:w="3821" w:type="dxa"/>
          </w:tcPr>
          <w:p w14:paraId="243274D5" w14:textId="2238F56A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4. menampilkan form tambah </w:t>
            </w:r>
            <w:proofErr w:type="spellStart"/>
            <w:r w:rsidR="00E80ACC" w:rsidRPr="005313E0">
              <w:t>sidang</w:t>
            </w:r>
            <w:proofErr w:type="spellEnd"/>
            <w:r w:rsidRPr="005313E0">
              <w:t>.</w:t>
            </w:r>
          </w:p>
        </w:tc>
      </w:tr>
      <w:tr w:rsidR="00DC5EE9" w:rsidRPr="005313E0" w14:paraId="41CD2932" w14:textId="77777777" w:rsidTr="009139AE">
        <w:tc>
          <w:tcPr>
            <w:tcW w:w="4106" w:type="dxa"/>
            <w:gridSpan w:val="3"/>
          </w:tcPr>
          <w:p w14:paraId="5262AE5B" w14:textId="317708D7" w:rsidR="00DC5EE9" w:rsidRPr="005313E0" w:rsidRDefault="00DC5EE9" w:rsidP="00535C20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5. mengisi data</w:t>
            </w:r>
            <w:r w:rsidRPr="005313E0">
              <w:t xml:space="preserve"> </w:t>
            </w:r>
            <w:proofErr w:type="spellStart"/>
            <w:r w:rsidR="00E80ACC" w:rsidRPr="005313E0">
              <w:t>sidang</w:t>
            </w:r>
            <w:proofErr w:type="spellEnd"/>
            <w:r w:rsidRPr="005313E0">
              <w:t>.</w:t>
            </w:r>
          </w:p>
        </w:tc>
        <w:tc>
          <w:tcPr>
            <w:tcW w:w="3821" w:type="dxa"/>
          </w:tcPr>
          <w:p w14:paraId="2EC7CB40" w14:textId="77777777" w:rsidR="00DC5EE9" w:rsidRPr="005313E0" w:rsidRDefault="00DC5EE9" w:rsidP="00535C2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en-US"/>
              </w:rPr>
              <w:t>6</w:t>
            </w:r>
            <w:r w:rsidRPr="005313E0">
              <w:rPr>
                <w:lang w:val="id-ID"/>
              </w:rPr>
              <w:t>. simpan data</w:t>
            </w:r>
          </w:p>
        </w:tc>
      </w:tr>
      <w:tr w:rsidR="00DC5EE9" w:rsidRPr="005313E0" w14:paraId="78AC1864" w14:textId="77777777" w:rsidTr="00535C20">
        <w:tc>
          <w:tcPr>
            <w:tcW w:w="7927" w:type="dxa"/>
            <w:gridSpan w:val="4"/>
          </w:tcPr>
          <w:p w14:paraId="591AEABC" w14:textId="77777777" w:rsidR="00DC5EE9" w:rsidRPr="005313E0" w:rsidRDefault="00DC5EE9" w:rsidP="00535C20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DC5EE9" w:rsidRPr="005313E0" w14:paraId="51B589B4" w14:textId="77777777" w:rsidTr="00535C20">
        <w:tc>
          <w:tcPr>
            <w:tcW w:w="7927" w:type="dxa"/>
            <w:gridSpan w:val="4"/>
          </w:tcPr>
          <w:p w14:paraId="7D30BC52" w14:textId="77777777" w:rsidR="00DC5EE9" w:rsidRPr="005313E0" w:rsidRDefault="00DC5EE9" w:rsidP="00535C20">
            <w:pPr>
              <w:spacing w:line="360" w:lineRule="auto"/>
            </w:pPr>
            <w:r w:rsidRPr="005313E0">
              <w:t xml:space="preserve">3a. </w:t>
            </w:r>
            <w:proofErr w:type="spellStart"/>
            <w:r w:rsidRPr="005313E0">
              <w:t>jik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oordinator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isi</w:t>
            </w:r>
            <w:proofErr w:type="spellEnd"/>
            <w:r w:rsidRPr="005313E0">
              <w:t xml:space="preserve"> form, </w:t>
            </w:r>
            <w:proofErr w:type="spellStart"/>
            <w:r w:rsidRPr="005313E0">
              <w:t>maka</w:t>
            </w:r>
            <w:proofErr w:type="spellEnd"/>
            <w:r w:rsidRPr="005313E0">
              <w:t xml:space="preserve"> akan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error</w:t>
            </w:r>
          </w:p>
        </w:tc>
      </w:tr>
    </w:tbl>
    <w:p w14:paraId="5CE33E10" w14:textId="77777777" w:rsidR="00E80ACC" w:rsidRPr="005313E0" w:rsidRDefault="00E80ACC" w:rsidP="00E80ACC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6E0DD887" w14:textId="6F6F9681" w:rsidR="00E80ACC" w:rsidRPr="005313E0" w:rsidRDefault="00E80ACC" w:rsidP="00E80ACC">
      <w:pPr>
        <w:keepNext/>
        <w:spacing w:after="0" w:line="360" w:lineRule="auto"/>
      </w:pPr>
      <w:r w:rsidRPr="005313E0">
        <w:rPr>
          <w:noProof/>
        </w:rPr>
        <w:drawing>
          <wp:inline distT="0" distB="0" distL="0" distR="0" wp14:anchorId="3F9E7D3F" wp14:editId="753FABCD">
            <wp:extent cx="5039995" cy="3772535"/>
            <wp:effectExtent l="0" t="0" r="8255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72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40258B" w14:textId="3FF493BB" w:rsidR="00DC5EE9" w:rsidRDefault="00E80ACC" w:rsidP="00E80ACC">
      <w:pPr>
        <w:jc w:val="center"/>
      </w:pPr>
      <w:bookmarkStart w:id="100" w:name="_Toc110238624"/>
      <w:r w:rsidRPr="005313E0">
        <w:t xml:space="preserve">Gambar 2. </w:t>
      </w:r>
      <w:fldSimple w:instr=" SEQ Gambar_2. \* ARABIC ">
        <w:r w:rsidR="00776DB9">
          <w:rPr>
            <w:noProof/>
          </w:rPr>
          <w:t>13</w:t>
        </w:r>
      </w:fldSimple>
      <w:r w:rsidRPr="005313E0">
        <w:t xml:space="preserve"> Activity Diagram Kelola </w:t>
      </w:r>
      <w:proofErr w:type="spellStart"/>
      <w:r w:rsidRPr="005313E0">
        <w:t>Sidang</w:t>
      </w:r>
      <w:bookmarkEnd w:id="100"/>
      <w:proofErr w:type="spellEnd"/>
    </w:p>
    <w:p w14:paraId="0AC10013" w14:textId="77777777" w:rsidR="009139AE" w:rsidRPr="005313E0" w:rsidRDefault="009139AE" w:rsidP="00E80ACC">
      <w:pPr>
        <w:jc w:val="center"/>
      </w:pPr>
    </w:p>
    <w:p w14:paraId="39284CA3" w14:textId="21E57984" w:rsidR="001D182E" w:rsidRPr="009139AE" w:rsidRDefault="001D182E">
      <w:pPr>
        <w:pStyle w:val="ListParagraph"/>
        <w:numPr>
          <w:ilvl w:val="0"/>
          <w:numId w:val="30"/>
        </w:numPr>
        <w:spacing w:after="0" w:line="360" w:lineRule="auto"/>
        <w:ind w:left="567" w:hanging="567"/>
        <w:outlineLvl w:val="2"/>
        <w:rPr>
          <w:b/>
          <w:bCs/>
        </w:rPr>
      </w:pPr>
      <w:bookmarkStart w:id="101" w:name="_Toc110248284"/>
      <w:proofErr w:type="spellStart"/>
      <w:r w:rsidRPr="009139AE">
        <w:rPr>
          <w:b/>
          <w:bCs/>
        </w:rPr>
        <w:t>Skenario</w:t>
      </w:r>
      <w:proofErr w:type="spellEnd"/>
      <w:r w:rsidRPr="009139AE">
        <w:rPr>
          <w:b/>
          <w:bCs/>
        </w:rPr>
        <w:t xml:space="preserve"> Use Case Logout</w:t>
      </w:r>
      <w:bookmarkEnd w:id="101"/>
    </w:p>
    <w:p w14:paraId="3E9F756D" w14:textId="3C77820F" w:rsidR="009139AE" w:rsidRPr="009139AE" w:rsidRDefault="009139AE" w:rsidP="009139AE">
      <w:pPr>
        <w:rPr>
          <w:sz w:val="20"/>
          <w:szCs w:val="20"/>
        </w:rPr>
      </w:pPr>
      <w:bookmarkStart w:id="102" w:name="_Toc110239035"/>
      <w:proofErr w:type="spellStart"/>
      <w:r w:rsidRPr="009139AE">
        <w:rPr>
          <w:sz w:val="20"/>
          <w:szCs w:val="20"/>
        </w:rPr>
        <w:lastRenderedPageBreak/>
        <w:t>Tabel</w:t>
      </w:r>
      <w:proofErr w:type="spellEnd"/>
      <w:r w:rsidRPr="009139AE">
        <w:rPr>
          <w:sz w:val="20"/>
          <w:szCs w:val="20"/>
        </w:rPr>
        <w:t xml:space="preserve"> 2. </w:t>
      </w:r>
      <w:r w:rsidRPr="009139AE">
        <w:rPr>
          <w:sz w:val="20"/>
          <w:szCs w:val="20"/>
        </w:rPr>
        <w:fldChar w:fldCharType="begin"/>
      </w:r>
      <w:r w:rsidRPr="009139AE">
        <w:rPr>
          <w:sz w:val="20"/>
          <w:szCs w:val="20"/>
        </w:rPr>
        <w:instrText xml:space="preserve"> SEQ Tabel_2. \* ARABIC </w:instrText>
      </w:r>
      <w:r w:rsidRPr="009139A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6</w:t>
      </w:r>
      <w:r w:rsidRPr="009139AE">
        <w:rPr>
          <w:sz w:val="20"/>
          <w:szCs w:val="20"/>
        </w:rPr>
        <w:fldChar w:fldCharType="end"/>
      </w:r>
      <w:r w:rsidRPr="009139AE">
        <w:rPr>
          <w:sz w:val="20"/>
          <w:szCs w:val="20"/>
        </w:rPr>
        <w:t xml:space="preserve"> </w:t>
      </w:r>
      <w:proofErr w:type="spellStart"/>
      <w:r w:rsidRPr="009139AE">
        <w:rPr>
          <w:sz w:val="20"/>
          <w:szCs w:val="20"/>
        </w:rPr>
        <w:t>Skenario</w:t>
      </w:r>
      <w:proofErr w:type="spellEnd"/>
      <w:r w:rsidRPr="009139AE">
        <w:rPr>
          <w:sz w:val="20"/>
          <w:szCs w:val="20"/>
        </w:rPr>
        <w:t xml:space="preserve"> Use Case Logout</w:t>
      </w:r>
      <w:bookmarkEnd w:id="10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7"/>
        <w:gridCol w:w="292"/>
        <w:gridCol w:w="1274"/>
        <w:gridCol w:w="3964"/>
      </w:tblGrid>
      <w:tr w:rsidR="001D182E" w:rsidRPr="005313E0" w14:paraId="170ED2C9" w14:textId="77777777" w:rsidTr="009F465C">
        <w:tc>
          <w:tcPr>
            <w:tcW w:w="2397" w:type="dxa"/>
          </w:tcPr>
          <w:p w14:paraId="5A10E5FA" w14:textId="77777777" w:rsidR="001D182E" w:rsidRPr="005313E0" w:rsidRDefault="001D182E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</w:t>
            </w:r>
          </w:p>
        </w:tc>
        <w:tc>
          <w:tcPr>
            <w:tcW w:w="292" w:type="dxa"/>
          </w:tcPr>
          <w:p w14:paraId="55537CB7" w14:textId="77777777" w:rsidR="001D182E" w:rsidRPr="005313E0" w:rsidRDefault="001D182E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EE44A99" w14:textId="420C1BDF" w:rsidR="001D182E" w:rsidRPr="005313E0" w:rsidRDefault="00E80ACC" w:rsidP="009F465C">
            <w:pPr>
              <w:spacing w:line="360" w:lineRule="auto"/>
            </w:pPr>
            <w:r w:rsidRPr="005313E0">
              <w:t xml:space="preserve">Koordinator, </w:t>
            </w:r>
            <w:proofErr w:type="spellStart"/>
            <w:r w:rsidRPr="005313E0">
              <w:t>Pembimbing</w:t>
            </w:r>
            <w:proofErr w:type="spell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  <w:r w:rsidRPr="005313E0">
              <w:t>, Staf Prodi</w:t>
            </w:r>
          </w:p>
        </w:tc>
      </w:tr>
      <w:tr w:rsidR="001D182E" w:rsidRPr="005313E0" w14:paraId="2B13C7C2" w14:textId="77777777" w:rsidTr="009F465C">
        <w:tc>
          <w:tcPr>
            <w:tcW w:w="2397" w:type="dxa"/>
          </w:tcPr>
          <w:p w14:paraId="2EB91E98" w14:textId="77777777" w:rsidR="001D182E" w:rsidRPr="005313E0" w:rsidRDefault="001D182E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recondition</w:t>
            </w:r>
          </w:p>
        </w:tc>
        <w:tc>
          <w:tcPr>
            <w:tcW w:w="292" w:type="dxa"/>
          </w:tcPr>
          <w:p w14:paraId="0ED78231" w14:textId="77777777" w:rsidR="001D182E" w:rsidRPr="005313E0" w:rsidRDefault="001D182E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7CAA4486" w14:textId="6A882E3B" w:rsidR="001D182E" w:rsidRPr="005313E0" w:rsidRDefault="00E80ACC" w:rsidP="009F465C">
            <w:pPr>
              <w:spacing w:line="360" w:lineRule="auto"/>
            </w:pPr>
            <w:r w:rsidRPr="005313E0">
              <w:t xml:space="preserve">Koordinator, </w:t>
            </w:r>
            <w:proofErr w:type="spellStart"/>
            <w:r w:rsidRPr="005313E0">
              <w:t>Pembimbing</w:t>
            </w:r>
            <w:proofErr w:type="spellEnd"/>
            <w:r w:rsidRPr="005313E0">
              <w:t>/</w:t>
            </w:r>
            <w:proofErr w:type="spellStart"/>
            <w:r w:rsidRPr="005313E0">
              <w:t>penguji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ahasiswa</w:t>
            </w:r>
            <w:proofErr w:type="spellEnd"/>
            <w:r w:rsidRPr="005313E0">
              <w:t xml:space="preserve">, </w:t>
            </w:r>
            <w:proofErr w:type="spellStart"/>
            <w:proofErr w:type="gramStart"/>
            <w:r w:rsidRPr="005313E0">
              <w:t>Ka.prodi</w:t>
            </w:r>
            <w:proofErr w:type="spellEnd"/>
            <w:proofErr w:type="gramEnd"/>
            <w:r w:rsidRPr="005313E0">
              <w:t xml:space="preserve">, Staf Prodi </w:t>
            </w:r>
            <w:proofErr w:type="spellStart"/>
            <w:r w:rsidR="001D182E" w:rsidRPr="005313E0">
              <w:t>telah</w:t>
            </w:r>
            <w:proofErr w:type="spellEnd"/>
            <w:r w:rsidR="001D182E" w:rsidRPr="005313E0">
              <w:t xml:space="preserve"> login</w:t>
            </w:r>
          </w:p>
        </w:tc>
      </w:tr>
      <w:tr w:rsidR="001D182E" w:rsidRPr="005313E0" w14:paraId="1B219EAC" w14:textId="77777777" w:rsidTr="009F465C">
        <w:tc>
          <w:tcPr>
            <w:tcW w:w="2397" w:type="dxa"/>
          </w:tcPr>
          <w:p w14:paraId="30E339B7" w14:textId="77777777" w:rsidR="001D182E" w:rsidRPr="005313E0" w:rsidRDefault="001D182E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Postcondition</w:t>
            </w:r>
          </w:p>
        </w:tc>
        <w:tc>
          <w:tcPr>
            <w:tcW w:w="292" w:type="dxa"/>
          </w:tcPr>
          <w:p w14:paraId="1829EBF6" w14:textId="77777777" w:rsidR="001D182E" w:rsidRPr="005313E0" w:rsidRDefault="001D182E" w:rsidP="009F465C">
            <w:pPr>
              <w:spacing w:line="360" w:lineRule="auto"/>
            </w:pPr>
            <w:r w:rsidRPr="005313E0">
              <w:t>:</w:t>
            </w:r>
          </w:p>
        </w:tc>
        <w:tc>
          <w:tcPr>
            <w:tcW w:w="5238" w:type="dxa"/>
            <w:gridSpan w:val="2"/>
          </w:tcPr>
          <w:p w14:paraId="1B4E04FA" w14:textId="4442544E" w:rsidR="001D182E" w:rsidRPr="005313E0" w:rsidRDefault="001D182E" w:rsidP="009F465C">
            <w:pPr>
              <w:spacing w:line="360" w:lineRule="auto"/>
            </w:pPr>
            <w:proofErr w:type="spellStart"/>
            <w:r w:rsidRPr="005313E0">
              <w:t>Sesi</w:t>
            </w:r>
            <w:proofErr w:type="spellEnd"/>
            <w:r w:rsidRPr="005313E0">
              <w:t xml:space="preserve"> login </w:t>
            </w:r>
            <w:proofErr w:type="spellStart"/>
            <w:r w:rsidRPr="005313E0">
              <w:t>terhapus</w:t>
            </w:r>
            <w:proofErr w:type="spellEnd"/>
          </w:p>
        </w:tc>
      </w:tr>
      <w:tr w:rsidR="001D182E" w:rsidRPr="005313E0" w14:paraId="332C0400" w14:textId="77777777" w:rsidTr="009F465C">
        <w:tc>
          <w:tcPr>
            <w:tcW w:w="7927" w:type="dxa"/>
            <w:gridSpan w:val="4"/>
          </w:tcPr>
          <w:p w14:paraId="73D0FAA2" w14:textId="77777777" w:rsidR="001D182E" w:rsidRPr="005313E0" w:rsidRDefault="001D182E" w:rsidP="009F465C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Main Flow of Event</w:t>
            </w:r>
          </w:p>
        </w:tc>
      </w:tr>
      <w:tr w:rsidR="001D182E" w:rsidRPr="005313E0" w14:paraId="55EF73AD" w14:textId="77777777" w:rsidTr="009F465C">
        <w:tc>
          <w:tcPr>
            <w:tcW w:w="3963" w:type="dxa"/>
            <w:gridSpan w:val="3"/>
          </w:tcPr>
          <w:p w14:paraId="3AA24440" w14:textId="77777777" w:rsidR="001D182E" w:rsidRPr="005313E0" w:rsidRDefault="001D182E" w:rsidP="009F465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Actor Actions</w:t>
            </w:r>
          </w:p>
        </w:tc>
        <w:tc>
          <w:tcPr>
            <w:tcW w:w="3964" w:type="dxa"/>
          </w:tcPr>
          <w:p w14:paraId="7E211354" w14:textId="77777777" w:rsidR="001D182E" w:rsidRPr="005313E0" w:rsidRDefault="001D182E" w:rsidP="009F465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Respon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Sistem</w:t>
            </w:r>
            <w:proofErr w:type="spellEnd"/>
          </w:p>
        </w:tc>
      </w:tr>
      <w:tr w:rsidR="001D182E" w:rsidRPr="005313E0" w14:paraId="110EDEEB" w14:textId="77777777" w:rsidTr="009F465C">
        <w:tc>
          <w:tcPr>
            <w:tcW w:w="3963" w:type="dxa"/>
            <w:gridSpan w:val="3"/>
          </w:tcPr>
          <w:p w14:paraId="5E359EEB" w14:textId="59643AA5" w:rsidR="001D182E" w:rsidRPr="005313E0" w:rsidRDefault="001D182E" w:rsidP="009F465C">
            <w:pPr>
              <w:spacing w:line="360" w:lineRule="auto"/>
            </w:pPr>
            <w:r w:rsidRPr="005313E0">
              <w:t xml:space="preserve">1.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logout</w:t>
            </w:r>
          </w:p>
        </w:tc>
        <w:tc>
          <w:tcPr>
            <w:tcW w:w="3964" w:type="dxa"/>
          </w:tcPr>
          <w:p w14:paraId="4A1E8CDD" w14:textId="6918EE5B" w:rsidR="001D182E" w:rsidRPr="005313E0" w:rsidRDefault="001D182E" w:rsidP="009F465C">
            <w:pPr>
              <w:spacing w:line="360" w:lineRule="auto"/>
            </w:pPr>
            <w:r w:rsidRPr="005313E0">
              <w:t xml:space="preserve">2. </w:t>
            </w:r>
            <w:proofErr w:type="spellStart"/>
            <w:r w:rsidRPr="005313E0">
              <w:t>sistem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enghancur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si</w:t>
            </w:r>
            <w:proofErr w:type="spellEnd"/>
            <w:r w:rsidRPr="005313E0">
              <w:t xml:space="preserve"> login</w:t>
            </w:r>
          </w:p>
        </w:tc>
      </w:tr>
      <w:tr w:rsidR="001D182E" w:rsidRPr="005313E0" w14:paraId="727D7D6C" w14:textId="77777777" w:rsidTr="009F465C">
        <w:tc>
          <w:tcPr>
            <w:tcW w:w="3963" w:type="dxa"/>
            <w:gridSpan w:val="3"/>
          </w:tcPr>
          <w:p w14:paraId="028A8EAE" w14:textId="12595659" w:rsidR="001D182E" w:rsidRPr="005313E0" w:rsidRDefault="001D182E" w:rsidP="009F465C">
            <w:pPr>
              <w:spacing w:line="360" w:lineRule="auto"/>
            </w:pPr>
          </w:p>
        </w:tc>
        <w:tc>
          <w:tcPr>
            <w:tcW w:w="3964" w:type="dxa"/>
          </w:tcPr>
          <w:p w14:paraId="18904A42" w14:textId="33AC9EEE" w:rsidR="001D182E" w:rsidRPr="005313E0" w:rsidRDefault="001D182E" w:rsidP="009F465C">
            <w:pPr>
              <w:spacing w:line="360" w:lineRule="auto"/>
            </w:pPr>
            <w:r w:rsidRPr="005313E0">
              <w:t xml:space="preserve">3. </w:t>
            </w:r>
            <w:proofErr w:type="spellStart"/>
            <w:r w:rsidRPr="005313E0">
              <w:t>menampilkan</w:t>
            </w:r>
            <w:proofErr w:type="spellEnd"/>
            <w:r w:rsidRPr="005313E0">
              <w:t xml:space="preserve"> form login</w:t>
            </w:r>
          </w:p>
        </w:tc>
      </w:tr>
      <w:tr w:rsidR="001D182E" w:rsidRPr="005313E0" w14:paraId="7835561F" w14:textId="77777777" w:rsidTr="009F465C">
        <w:tc>
          <w:tcPr>
            <w:tcW w:w="7927" w:type="dxa"/>
            <w:gridSpan w:val="4"/>
          </w:tcPr>
          <w:p w14:paraId="0D7FBAFE" w14:textId="77777777" w:rsidR="001D182E" w:rsidRPr="005313E0" w:rsidRDefault="001D182E" w:rsidP="009F465C">
            <w:pPr>
              <w:spacing w:line="360" w:lineRule="auto"/>
              <w:rPr>
                <w:b/>
                <w:bCs/>
                <w:i/>
                <w:iCs/>
              </w:rPr>
            </w:pPr>
            <w:r w:rsidRPr="005313E0">
              <w:rPr>
                <w:b/>
                <w:bCs/>
                <w:i/>
                <w:iCs/>
              </w:rPr>
              <w:t>Exceptional Flow of Event</w:t>
            </w:r>
          </w:p>
        </w:tc>
      </w:tr>
      <w:tr w:rsidR="001D182E" w:rsidRPr="005313E0" w14:paraId="79A3B226" w14:textId="77777777" w:rsidTr="009F465C">
        <w:tc>
          <w:tcPr>
            <w:tcW w:w="7927" w:type="dxa"/>
            <w:gridSpan w:val="4"/>
          </w:tcPr>
          <w:p w14:paraId="3135D7C7" w14:textId="5A822EBE" w:rsidR="001D182E" w:rsidRPr="005313E0" w:rsidRDefault="001D182E" w:rsidP="009F465C">
            <w:pPr>
              <w:spacing w:line="360" w:lineRule="auto"/>
            </w:pPr>
            <w:r w:rsidRPr="005313E0">
              <w:t>-</w:t>
            </w:r>
          </w:p>
        </w:tc>
      </w:tr>
    </w:tbl>
    <w:p w14:paraId="17F6593D" w14:textId="77777777" w:rsidR="001D182E" w:rsidRPr="005313E0" w:rsidRDefault="001D182E" w:rsidP="001D182E">
      <w:pPr>
        <w:spacing w:after="0" w:line="360" w:lineRule="auto"/>
      </w:pPr>
    </w:p>
    <w:p w14:paraId="60CA2F55" w14:textId="77777777" w:rsidR="001D182E" w:rsidRPr="005313E0" w:rsidRDefault="001D182E" w:rsidP="001D182E">
      <w:pPr>
        <w:spacing w:after="0" w:line="360" w:lineRule="auto"/>
        <w:rPr>
          <w:b/>
          <w:bCs/>
        </w:rPr>
      </w:pPr>
      <w:r w:rsidRPr="005313E0">
        <w:rPr>
          <w:b/>
          <w:bCs/>
        </w:rPr>
        <w:t>Activity Diagram</w:t>
      </w:r>
    </w:p>
    <w:p w14:paraId="1FEFEB48" w14:textId="77777777" w:rsidR="00E80ACC" w:rsidRPr="005313E0" w:rsidRDefault="00E80ACC" w:rsidP="00E80ACC">
      <w:pPr>
        <w:keepNext/>
      </w:pPr>
      <w:r w:rsidRPr="005313E0">
        <w:rPr>
          <w:noProof/>
        </w:rPr>
        <w:drawing>
          <wp:inline distT="0" distB="0" distL="0" distR="0" wp14:anchorId="50C6938C" wp14:editId="4E4FD714">
            <wp:extent cx="5039995" cy="3666490"/>
            <wp:effectExtent l="0" t="0" r="8255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666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5650D3" w14:textId="148C7B62" w:rsidR="009139AE" w:rsidRDefault="00E80ACC" w:rsidP="009139AE">
      <w:pPr>
        <w:jc w:val="center"/>
      </w:pPr>
      <w:bookmarkStart w:id="103" w:name="_Toc110238625"/>
      <w:r w:rsidRPr="005313E0">
        <w:t xml:space="preserve">Gambar 2. </w:t>
      </w:r>
      <w:fldSimple w:instr=" SEQ Gambar_2. \* ARABIC ">
        <w:r w:rsidR="00776DB9">
          <w:rPr>
            <w:noProof/>
          </w:rPr>
          <w:t>14</w:t>
        </w:r>
      </w:fldSimple>
      <w:r w:rsidRPr="005313E0">
        <w:t xml:space="preserve"> Activity Diagram Logout</w:t>
      </w:r>
      <w:bookmarkStart w:id="104" w:name="_Toc78230709"/>
      <w:bookmarkEnd w:id="103"/>
    </w:p>
    <w:p w14:paraId="64B49F64" w14:textId="5A485B59" w:rsidR="00501560" w:rsidRPr="009139AE" w:rsidRDefault="00FB5D06" w:rsidP="009139AE">
      <w:pPr>
        <w:pStyle w:val="ListParagraph"/>
        <w:numPr>
          <w:ilvl w:val="1"/>
          <w:numId w:val="4"/>
        </w:numPr>
        <w:ind w:left="709" w:hanging="709"/>
        <w:outlineLvl w:val="1"/>
      </w:pPr>
      <w:bookmarkStart w:id="105" w:name="_Toc110248285"/>
      <w:proofErr w:type="spellStart"/>
      <w:r w:rsidRPr="009139AE">
        <w:rPr>
          <w:b/>
          <w:bCs/>
          <w:color w:val="000000" w:themeColor="text1"/>
        </w:rPr>
        <w:t>Spesifikasi</w:t>
      </w:r>
      <w:proofErr w:type="spellEnd"/>
      <w:r w:rsidRPr="009139AE">
        <w:rPr>
          <w:b/>
          <w:bCs/>
          <w:color w:val="000000" w:themeColor="text1"/>
        </w:rPr>
        <w:t xml:space="preserve"> </w:t>
      </w:r>
      <w:proofErr w:type="spellStart"/>
      <w:r w:rsidRPr="009139AE">
        <w:rPr>
          <w:b/>
          <w:bCs/>
          <w:color w:val="000000" w:themeColor="text1"/>
        </w:rPr>
        <w:t>Tambahan</w:t>
      </w:r>
      <w:bookmarkEnd w:id="68"/>
      <w:bookmarkEnd w:id="104"/>
      <w:bookmarkEnd w:id="105"/>
      <w:proofErr w:type="spellEnd"/>
    </w:p>
    <w:p w14:paraId="631C0E74" w14:textId="54CF8763" w:rsidR="001803F5" w:rsidRPr="005313E0" w:rsidRDefault="00175803" w:rsidP="00175803">
      <w:pPr>
        <w:spacing w:after="0" w:line="360" w:lineRule="auto"/>
        <w:ind w:firstLine="720"/>
        <w:jc w:val="both"/>
      </w:pPr>
      <w:proofErr w:type="spellStart"/>
      <w:r w:rsidRPr="005313E0">
        <w:lastRenderedPageBreak/>
        <w:t>Spesifikasi</w:t>
      </w:r>
      <w:proofErr w:type="spellEnd"/>
      <w:r w:rsidRPr="005313E0">
        <w:t xml:space="preserve"> </w:t>
      </w:r>
      <w:proofErr w:type="spellStart"/>
      <w:r w:rsidRPr="005313E0">
        <w:t>tambahan</w:t>
      </w:r>
      <w:proofErr w:type="spellEnd"/>
      <w:r w:rsidRPr="005313E0">
        <w:t xml:space="preserve"> </w:t>
      </w:r>
      <w:proofErr w:type="spellStart"/>
      <w:r w:rsidRPr="005313E0">
        <w:t>menjabarkan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non-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. </w:t>
      </w:r>
      <w:proofErr w:type="spellStart"/>
      <w:r w:rsidRPr="005313E0">
        <w:t>Kebutuhan</w:t>
      </w:r>
      <w:proofErr w:type="spellEnd"/>
      <w:r w:rsidRPr="005313E0">
        <w:t xml:space="preserve"> non-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menjabarkan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yang </w:t>
      </w:r>
      <w:proofErr w:type="spellStart"/>
      <w:r w:rsidRPr="005313E0">
        <w:t>diperlukan</w:t>
      </w:r>
      <w:proofErr w:type="spellEnd"/>
      <w:r w:rsidRPr="005313E0">
        <w:t xml:space="preserve"> agar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menjalankan</w:t>
      </w:r>
      <w:proofErr w:type="spellEnd"/>
      <w:r w:rsidRPr="005313E0">
        <w:t xml:space="preserve"> </w:t>
      </w:r>
      <w:proofErr w:type="spellStart"/>
      <w:r w:rsidRPr="005313E0">
        <w:t>fungsionalitas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efektif</w:t>
      </w:r>
      <w:proofErr w:type="spellEnd"/>
      <w:r w:rsidRPr="005313E0">
        <w:t xml:space="preserve"> dan </w:t>
      </w:r>
      <w:proofErr w:type="spellStart"/>
      <w:r w:rsidRPr="005313E0">
        <w:t>efisien</w:t>
      </w:r>
      <w:proofErr w:type="spellEnd"/>
      <w:r w:rsidRPr="005313E0">
        <w:t xml:space="preserve">. Item </w:t>
      </w:r>
      <w:proofErr w:type="spellStart"/>
      <w:r w:rsidRPr="005313E0">
        <w:t>terkait</w:t>
      </w:r>
      <w:proofErr w:type="spellEnd"/>
      <w:r w:rsidRPr="005313E0">
        <w:t xml:space="preserve"> </w:t>
      </w:r>
      <w:proofErr w:type="spellStart"/>
      <w:r w:rsidRPr="005313E0">
        <w:t>kebutuhan</w:t>
      </w:r>
      <w:proofErr w:type="spellEnd"/>
      <w:r w:rsidRPr="005313E0">
        <w:t xml:space="preserve"> non-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nggunakan</w:t>
      </w:r>
      <w:proofErr w:type="spellEnd"/>
      <w:r w:rsidRPr="005313E0">
        <w:t xml:space="preserve"> </w:t>
      </w:r>
      <w:proofErr w:type="spellStart"/>
      <w:r w:rsidRPr="005313E0">
        <w:t>atribut</w:t>
      </w:r>
      <w:proofErr w:type="spellEnd"/>
      <w:r w:rsidRPr="005313E0">
        <w:t xml:space="preserve"> </w:t>
      </w:r>
      <w:proofErr w:type="spellStart"/>
      <w:r w:rsidRPr="005313E0">
        <w:t>kualitas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</w:t>
      </w:r>
      <w:proofErr w:type="spellStart"/>
      <w:r w:rsidRPr="005313E0">
        <w:t>biasa</w:t>
      </w:r>
      <w:proofErr w:type="spellEnd"/>
      <w:r w:rsidRPr="005313E0">
        <w:t xml:space="preserve">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tandar</w:t>
      </w:r>
      <w:proofErr w:type="spellEnd"/>
      <w:r w:rsidRPr="005313E0">
        <w:t xml:space="preserve"> </w:t>
      </w:r>
      <w:proofErr w:type="spellStart"/>
      <w:r w:rsidRPr="005313E0">
        <w:t>pembangun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. </w:t>
      </w:r>
      <w:proofErr w:type="spellStart"/>
      <w:r w:rsidRPr="005313E0">
        <w:t>Spesifikasi</w:t>
      </w:r>
      <w:proofErr w:type="spellEnd"/>
      <w:r w:rsidRPr="005313E0">
        <w:t xml:space="preserve"> </w:t>
      </w:r>
      <w:proofErr w:type="spellStart"/>
      <w:proofErr w:type="gramStart"/>
      <w:r w:rsidRPr="005313E0">
        <w:t>tambahan</w:t>
      </w:r>
      <w:proofErr w:type="spellEnd"/>
      <w:r w:rsidRPr="005313E0">
        <w:t xml:space="preserve">  </w:t>
      </w:r>
      <w:proofErr w:type="spellStart"/>
      <w:r w:rsidRPr="005313E0">
        <w:t>dalam</w:t>
      </w:r>
      <w:proofErr w:type="spellEnd"/>
      <w:proofErr w:type="gramEnd"/>
      <w:r w:rsidRPr="005313E0">
        <w:t xml:space="preserve"> </w:t>
      </w:r>
      <w:proofErr w:type="spellStart"/>
      <w:r w:rsidRPr="005313E0">
        <w:t>pembangunan</w:t>
      </w:r>
      <w:proofErr w:type="spellEnd"/>
      <w:r w:rsidRPr="005313E0">
        <w:t xml:space="preserve"> SISMSI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5D38EB12" w14:textId="26BC6A4B" w:rsidR="00175803" w:rsidRPr="005313E0" w:rsidRDefault="00175803">
      <w:pPr>
        <w:pStyle w:val="ListParagraph"/>
        <w:numPr>
          <w:ilvl w:val="0"/>
          <w:numId w:val="5"/>
        </w:numPr>
        <w:spacing w:after="0" w:line="360" w:lineRule="auto"/>
        <w:jc w:val="both"/>
      </w:pPr>
      <w:proofErr w:type="spellStart"/>
      <w:r w:rsidRPr="005313E0">
        <w:t>Keamanan</w:t>
      </w:r>
      <w:proofErr w:type="spellEnd"/>
      <w:r w:rsidRPr="005313E0">
        <w:t xml:space="preserve"> (Security)</w:t>
      </w:r>
    </w:p>
    <w:p w14:paraId="4F64841C" w14:textId="79C57477" w:rsidR="00175803" w:rsidRPr="005313E0" w:rsidRDefault="00175803" w:rsidP="00175803">
      <w:pPr>
        <w:spacing w:after="0" w:line="360" w:lineRule="auto"/>
        <w:ind w:left="720"/>
        <w:jc w:val="both"/>
      </w:pPr>
      <w:proofErr w:type="spellStart"/>
      <w:r w:rsidRPr="005313E0">
        <w:t>Keaman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lebih</w:t>
      </w:r>
      <w:proofErr w:type="spellEnd"/>
      <w:r w:rsidRPr="005313E0">
        <w:t xml:space="preserve"> </w:t>
      </w:r>
      <w:proofErr w:type="spellStart"/>
      <w:r w:rsidRPr="005313E0">
        <w:t>terjaga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adanya</w:t>
      </w:r>
      <w:proofErr w:type="spellEnd"/>
      <w:r w:rsidRPr="005313E0">
        <w:t xml:space="preserve"> </w:t>
      </w:r>
      <w:proofErr w:type="spellStart"/>
      <w:r w:rsidRPr="005313E0">
        <w:t>pembagian</w:t>
      </w:r>
      <w:proofErr w:type="spellEnd"/>
      <w:r w:rsidRPr="005313E0">
        <w:t xml:space="preserve"> </w:t>
      </w:r>
      <w:proofErr w:type="spellStart"/>
      <w:r w:rsidRPr="005313E0">
        <w:t>hak</w:t>
      </w:r>
      <w:proofErr w:type="spellEnd"/>
      <w:r w:rsidRPr="005313E0">
        <w:t xml:space="preserve"> </w:t>
      </w:r>
      <w:proofErr w:type="spellStart"/>
      <w:r w:rsidRPr="005313E0">
        <w:t>akses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masing-masing user.</w:t>
      </w:r>
    </w:p>
    <w:p w14:paraId="5E2D0BB3" w14:textId="0ECF2DD1" w:rsidR="00175803" w:rsidRPr="005313E0" w:rsidRDefault="00175803">
      <w:pPr>
        <w:pStyle w:val="ListParagraph"/>
        <w:numPr>
          <w:ilvl w:val="0"/>
          <w:numId w:val="5"/>
        </w:numPr>
        <w:spacing w:after="0" w:line="360" w:lineRule="auto"/>
        <w:jc w:val="both"/>
      </w:pPr>
      <w:proofErr w:type="spellStart"/>
      <w:r w:rsidRPr="005313E0">
        <w:t>Kehandalan</w:t>
      </w:r>
      <w:proofErr w:type="spellEnd"/>
      <w:r w:rsidRPr="005313E0">
        <w:t xml:space="preserve"> (Reliability)</w:t>
      </w:r>
    </w:p>
    <w:p w14:paraId="44514D2C" w14:textId="7570221A" w:rsidR="00175803" w:rsidRPr="005313E0" w:rsidRDefault="00175803" w:rsidP="00175803">
      <w:pPr>
        <w:spacing w:after="0" w:line="360" w:lineRule="auto"/>
        <w:ind w:left="720"/>
        <w:jc w:val="both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ampu</w:t>
      </w:r>
      <w:proofErr w:type="spellEnd"/>
      <w:r w:rsidRPr="005313E0">
        <w:t xml:space="preserve"> </w:t>
      </w:r>
      <w:proofErr w:type="spellStart"/>
      <w:r w:rsidRPr="005313E0">
        <w:t>menampung</w:t>
      </w:r>
      <w:proofErr w:type="spellEnd"/>
      <w:r w:rsidRPr="005313E0">
        <w:t xml:space="preserve"> data-data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atu</w:t>
      </w:r>
      <w:proofErr w:type="spellEnd"/>
      <w:r w:rsidRPr="005313E0">
        <w:t xml:space="preserve"> database </w:t>
      </w:r>
      <w:proofErr w:type="spellStart"/>
      <w:proofErr w:type="gramStart"/>
      <w:r w:rsidRPr="005313E0">
        <w:t>terpusat</w:t>
      </w:r>
      <w:proofErr w:type="spellEnd"/>
      <w:r w:rsidRPr="005313E0">
        <w:t xml:space="preserve">  </w:t>
      </w:r>
      <w:proofErr w:type="spellStart"/>
      <w:r w:rsidRPr="005313E0">
        <w:t>sehingga</w:t>
      </w:r>
      <w:proofErr w:type="spellEnd"/>
      <w:proofErr w:type="gramEnd"/>
      <w:r w:rsidRPr="005313E0">
        <w:t xml:space="preserve"> </w:t>
      </w:r>
      <w:proofErr w:type="spellStart"/>
      <w:r w:rsidRPr="005313E0">
        <w:t>memudah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nyusunan</w:t>
      </w:r>
      <w:proofErr w:type="spellEnd"/>
      <w:r w:rsidRPr="005313E0">
        <w:t xml:space="preserve"> </w:t>
      </w:r>
      <w:proofErr w:type="spellStart"/>
      <w:r w:rsidRPr="005313E0">
        <w:t>laporan</w:t>
      </w:r>
      <w:proofErr w:type="spellEnd"/>
      <w:r w:rsidRPr="005313E0">
        <w:t>.</w:t>
      </w:r>
    </w:p>
    <w:p w14:paraId="7E0A734A" w14:textId="0F1459D3" w:rsidR="00175803" w:rsidRPr="005313E0" w:rsidRDefault="00175803">
      <w:pPr>
        <w:pStyle w:val="ListParagraph"/>
        <w:numPr>
          <w:ilvl w:val="0"/>
          <w:numId w:val="5"/>
        </w:numPr>
        <w:spacing w:after="0" w:line="360" w:lineRule="auto"/>
        <w:jc w:val="both"/>
      </w:pPr>
      <w:proofErr w:type="spellStart"/>
      <w:r w:rsidRPr="005313E0">
        <w:t>Kecepatan</w:t>
      </w:r>
      <w:proofErr w:type="spellEnd"/>
      <w:r w:rsidRPr="005313E0">
        <w:t xml:space="preserve"> </w:t>
      </w:r>
      <w:proofErr w:type="spellStart"/>
      <w:r w:rsidRPr="005313E0">
        <w:t>transaksi</w:t>
      </w:r>
      <w:proofErr w:type="spellEnd"/>
    </w:p>
    <w:p w14:paraId="7E19BD65" w14:textId="16189D41" w:rsidR="00175803" w:rsidRPr="005313E0" w:rsidRDefault="00175803" w:rsidP="00175803">
      <w:pPr>
        <w:spacing w:after="0" w:line="360" w:lineRule="auto"/>
        <w:ind w:left="720"/>
        <w:jc w:val="both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ampu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proses </w:t>
      </w:r>
      <w:proofErr w:type="spellStart"/>
      <w:r w:rsidRPr="005313E0">
        <w:t>pengolahan</w:t>
      </w:r>
      <w:proofErr w:type="spellEnd"/>
      <w:r w:rsidRPr="005313E0">
        <w:t xml:space="preserve"> data </w:t>
      </w:r>
      <w:proofErr w:type="spellStart"/>
      <w:r w:rsidRPr="005313E0">
        <w:t>secara</w:t>
      </w:r>
      <w:proofErr w:type="spellEnd"/>
      <w:r w:rsidRPr="005313E0">
        <w:t xml:space="preserve"> valid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waktu</w:t>
      </w:r>
      <w:proofErr w:type="spellEnd"/>
      <w:r w:rsidRPr="005313E0">
        <w:t xml:space="preserve"> yang </w:t>
      </w:r>
      <w:proofErr w:type="spellStart"/>
      <w:r w:rsidRPr="005313E0">
        <w:t>cepat</w:t>
      </w:r>
      <w:proofErr w:type="spellEnd"/>
      <w:r w:rsidRPr="005313E0">
        <w:t>.</w:t>
      </w:r>
    </w:p>
    <w:p w14:paraId="3C83D9FB" w14:textId="0FDB05FF" w:rsidR="00175803" w:rsidRPr="005313E0" w:rsidRDefault="00175803">
      <w:pPr>
        <w:pStyle w:val="ListParagraph"/>
        <w:numPr>
          <w:ilvl w:val="0"/>
          <w:numId w:val="5"/>
        </w:numPr>
        <w:spacing w:after="0" w:line="360" w:lineRule="auto"/>
        <w:jc w:val="both"/>
      </w:pPr>
      <w:r w:rsidRPr="005313E0">
        <w:t xml:space="preserve">Bahasa dan </w:t>
      </w:r>
      <w:proofErr w:type="spellStart"/>
      <w:r w:rsidRPr="005313E0">
        <w:t>tampilan</w:t>
      </w:r>
      <w:proofErr w:type="spellEnd"/>
      <w:r w:rsidRPr="005313E0">
        <w:t xml:space="preserve"> </w:t>
      </w:r>
      <w:proofErr w:type="spellStart"/>
      <w:r w:rsidRPr="005313E0">
        <w:t>layar</w:t>
      </w:r>
      <w:proofErr w:type="spellEnd"/>
      <w:r w:rsidRPr="005313E0">
        <w:t xml:space="preserve"> (User Interface)</w:t>
      </w:r>
    </w:p>
    <w:p w14:paraId="294E49A0" w14:textId="77777777" w:rsidR="00175803" w:rsidRPr="005313E0" w:rsidRDefault="00175803" w:rsidP="00175803">
      <w:pPr>
        <w:spacing w:after="0" w:line="360" w:lineRule="auto"/>
        <w:ind w:firstLine="720"/>
        <w:jc w:val="both"/>
      </w:pPr>
      <w:proofErr w:type="spellStart"/>
      <w:r w:rsidRPr="005313E0">
        <w:t>Antarmuka</w:t>
      </w:r>
      <w:proofErr w:type="spellEnd"/>
      <w:r w:rsidRPr="005313E0">
        <w:t xml:space="preserve"> dan </w:t>
      </w:r>
      <w:proofErr w:type="spellStart"/>
      <w:r w:rsidRPr="005313E0">
        <w:t>bahasa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idesain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user friendly.</w:t>
      </w:r>
    </w:p>
    <w:p w14:paraId="3B6B57FE" w14:textId="2467C562" w:rsidR="00175803" w:rsidRPr="005313E0" w:rsidRDefault="00175803">
      <w:pPr>
        <w:pStyle w:val="ListParagraph"/>
        <w:numPr>
          <w:ilvl w:val="0"/>
          <w:numId w:val="5"/>
        </w:numPr>
        <w:spacing w:after="0" w:line="360" w:lineRule="auto"/>
        <w:jc w:val="both"/>
      </w:pPr>
      <w:proofErr w:type="spellStart"/>
      <w:r w:rsidRPr="005313E0">
        <w:t>Pemeliharaan</w:t>
      </w:r>
      <w:proofErr w:type="spellEnd"/>
      <w:r w:rsidRPr="005313E0">
        <w:t xml:space="preserve"> (Maintenance)</w:t>
      </w:r>
    </w:p>
    <w:p w14:paraId="3DD83F75" w14:textId="20B7E2DE" w:rsidR="00175803" w:rsidRDefault="00175803" w:rsidP="00175803">
      <w:pPr>
        <w:spacing w:after="0" w:line="360" w:lineRule="auto"/>
        <w:ind w:left="720"/>
        <w:jc w:val="both"/>
      </w:pPr>
      <w:proofErr w:type="spellStart"/>
      <w:r w:rsidRPr="005313E0">
        <w:t>Sistem</w:t>
      </w:r>
      <w:proofErr w:type="spellEnd"/>
      <w:r w:rsidRPr="005313E0">
        <w:t xml:space="preserve"> yang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tidak</w:t>
      </w:r>
      <w:proofErr w:type="spellEnd"/>
      <w:r w:rsidRPr="005313E0">
        <w:t xml:space="preserve"> </w:t>
      </w:r>
      <w:proofErr w:type="spellStart"/>
      <w:r w:rsidRPr="005313E0">
        <w:t>memerlukan</w:t>
      </w:r>
      <w:proofErr w:type="spellEnd"/>
      <w:r w:rsidRPr="005313E0">
        <w:t xml:space="preserve"> </w:t>
      </w:r>
      <w:proofErr w:type="spellStart"/>
      <w:r w:rsidRPr="005313E0">
        <w:t>perawatan</w:t>
      </w:r>
      <w:proofErr w:type="spellEnd"/>
      <w:r w:rsidRPr="005313E0">
        <w:t xml:space="preserve"> </w:t>
      </w:r>
      <w:proofErr w:type="spellStart"/>
      <w:r w:rsidRPr="005313E0">
        <w:t>khusus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jaga</w:t>
      </w:r>
      <w:proofErr w:type="spellEnd"/>
      <w:r w:rsidRPr="005313E0">
        <w:t xml:space="preserve"> </w:t>
      </w:r>
      <w:proofErr w:type="spellStart"/>
      <w:r w:rsidRPr="005313E0">
        <w:t>fungsi</w:t>
      </w:r>
      <w:proofErr w:type="spellEnd"/>
      <w:r w:rsidRPr="005313E0">
        <w:t xml:space="preserve"> </w:t>
      </w:r>
      <w:proofErr w:type="spellStart"/>
      <w:r w:rsidRPr="005313E0">
        <w:t>operasionalnya</w:t>
      </w:r>
      <w:proofErr w:type="spellEnd"/>
      <w:r w:rsidRPr="005313E0">
        <w:t>.</w:t>
      </w:r>
    </w:p>
    <w:p w14:paraId="498725E8" w14:textId="77777777" w:rsidR="009139AE" w:rsidRPr="005313E0" w:rsidRDefault="009139AE" w:rsidP="00175803">
      <w:pPr>
        <w:spacing w:after="0" w:line="360" w:lineRule="auto"/>
        <w:ind w:left="720"/>
        <w:jc w:val="both"/>
      </w:pPr>
    </w:p>
    <w:p w14:paraId="3DAEE8E7" w14:textId="2FDBDCF1" w:rsidR="009139AE" w:rsidRPr="009139AE" w:rsidRDefault="009139AE" w:rsidP="009139AE">
      <w:pPr>
        <w:pStyle w:val="ListParagraph"/>
        <w:numPr>
          <w:ilvl w:val="1"/>
          <w:numId w:val="4"/>
        </w:numPr>
        <w:ind w:left="709" w:hanging="709"/>
        <w:outlineLvl w:val="1"/>
        <w:rPr>
          <w:b/>
          <w:bCs/>
        </w:rPr>
      </w:pPr>
      <w:bookmarkStart w:id="106" w:name="_Toc110248286"/>
      <w:r w:rsidRPr="009139AE">
        <w:rPr>
          <w:b/>
          <w:bCs/>
        </w:rPr>
        <w:t>Glossary</w:t>
      </w:r>
      <w:bookmarkEnd w:id="106"/>
    </w:p>
    <w:p w14:paraId="70C79CBE" w14:textId="5A0651CD" w:rsidR="001803F5" w:rsidRDefault="00620AAA" w:rsidP="00620AAA">
      <w:pPr>
        <w:spacing w:after="0" w:line="360" w:lineRule="auto"/>
        <w:ind w:firstLine="720"/>
        <w:jc w:val="both"/>
      </w:pPr>
      <w:r w:rsidRPr="005313E0">
        <w:t xml:space="preserve">Glossary </w:t>
      </w:r>
      <w:proofErr w:type="spellStart"/>
      <w:r w:rsidRPr="005313E0">
        <w:t>berisi</w:t>
      </w:r>
      <w:proofErr w:type="spellEnd"/>
      <w:r w:rsidRPr="005313E0">
        <w:t xml:space="preserve"> daftar </w:t>
      </w:r>
      <w:proofErr w:type="spellStart"/>
      <w:r w:rsidRPr="005313E0">
        <w:t>istilah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, </w:t>
      </w:r>
      <w:proofErr w:type="spellStart"/>
      <w:r w:rsidRPr="005313E0">
        <w:t>terutama</w:t>
      </w:r>
      <w:proofErr w:type="spellEnd"/>
      <w:r w:rsidRPr="005313E0">
        <w:t xml:space="preserve"> </w:t>
      </w:r>
      <w:proofErr w:type="spellStart"/>
      <w:r w:rsidRPr="005313E0">
        <w:t>istilah</w:t>
      </w:r>
      <w:proofErr w:type="spellEnd"/>
      <w:r w:rsidRPr="005313E0">
        <w:t xml:space="preserve"> yang </w:t>
      </w:r>
      <w:proofErr w:type="spellStart"/>
      <w:r w:rsidRPr="005313E0">
        <w:t>spesifik</w:t>
      </w:r>
      <w:proofErr w:type="spellEnd"/>
      <w:r w:rsidRPr="005313E0">
        <w:t xml:space="preserve"> </w:t>
      </w:r>
      <w:proofErr w:type="spellStart"/>
      <w:r w:rsidRPr="005313E0">
        <w:t>terhadap</w:t>
      </w:r>
      <w:proofErr w:type="spellEnd"/>
      <w:r w:rsidRPr="005313E0">
        <w:t xml:space="preserve"> domain problem. Daftar </w:t>
      </w:r>
      <w:proofErr w:type="spellStart"/>
      <w:r w:rsidRPr="005313E0">
        <w:t>istilah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lihat</w:t>
      </w:r>
      <w:proofErr w:type="spellEnd"/>
      <w:r w:rsidRPr="005313E0">
        <w:t xml:space="preserve"> pada </w:t>
      </w:r>
      <w:proofErr w:type="spellStart"/>
      <w:r w:rsidRPr="005313E0">
        <w:t>tabel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.</w:t>
      </w:r>
    </w:p>
    <w:p w14:paraId="3F7CFB31" w14:textId="38BD58D9" w:rsidR="009139AE" w:rsidRDefault="009139AE" w:rsidP="00620AAA">
      <w:pPr>
        <w:spacing w:after="0" w:line="360" w:lineRule="auto"/>
        <w:ind w:firstLine="720"/>
        <w:jc w:val="both"/>
      </w:pPr>
    </w:p>
    <w:p w14:paraId="530652B3" w14:textId="39FAB237" w:rsidR="009139AE" w:rsidRDefault="009139AE" w:rsidP="00620AAA">
      <w:pPr>
        <w:spacing w:after="0" w:line="360" w:lineRule="auto"/>
        <w:ind w:firstLine="720"/>
        <w:jc w:val="both"/>
      </w:pPr>
    </w:p>
    <w:p w14:paraId="68B8D34F" w14:textId="77777777" w:rsidR="009139AE" w:rsidRPr="005313E0" w:rsidRDefault="009139AE" w:rsidP="00620AAA">
      <w:pPr>
        <w:spacing w:after="0" w:line="360" w:lineRule="auto"/>
        <w:ind w:firstLine="720"/>
        <w:jc w:val="both"/>
      </w:pPr>
    </w:p>
    <w:p w14:paraId="1451CA0A" w14:textId="230C4BC2" w:rsidR="00FB5D06" w:rsidRPr="005313E0" w:rsidRDefault="00FB5D06">
      <w:pPr>
        <w:pStyle w:val="Heading1"/>
        <w:numPr>
          <w:ilvl w:val="0"/>
          <w:numId w:val="26"/>
        </w:numPr>
        <w:spacing w:before="0" w:line="360" w:lineRule="auto"/>
        <w:ind w:hanging="783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107" w:name="_Toc68545062"/>
      <w:bookmarkStart w:id="108" w:name="_Toc78230711"/>
      <w:bookmarkStart w:id="109" w:name="_Toc110248287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ODEL ANALISIS</w:t>
      </w:r>
      <w:bookmarkEnd w:id="107"/>
      <w:bookmarkEnd w:id="108"/>
      <w:bookmarkEnd w:id="109"/>
    </w:p>
    <w:p w14:paraId="6D83D086" w14:textId="44675062" w:rsidR="001803F5" w:rsidRPr="005313E0" w:rsidRDefault="00620AAA" w:rsidP="00620AAA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analis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yang akan </w:t>
      </w:r>
      <w:proofErr w:type="spellStart"/>
      <w:proofErr w:type="gramStart"/>
      <w:r w:rsidRPr="005313E0">
        <w:t>dirancang</w:t>
      </w:r>
      <w:proofErr w:type="spellEnd"/>
      <w:r w:rsidRPr="005313E0">
        <w:t xml:space="preserve">  </w:t>
      </w:r>
      <w:proofErr w:type="spellStart"/>
      <w:r w:rsidRPr="005313E0">
        <w:t>meliputi</w:t>
      </w:r>
      <w:proofErr w:type="spellEnd"/>
      <w:proofErr w:type="gramEnd"/>
      <w:r w:rsidRPr="005313E0">
        <w:t xml:space="preserve"> </w:t>
      </w:r>
      <w:proofErr w:type="spellStart"/>
      <w:r w:rsidRPr="005313E0">
        <w:t>realisasi</w:t>
      </w:r>
      <w:proofErr w:type="spellEnd"/>
      <w:r w:rsidRPr="005313E0">
        <w:t xml:space="preserve"> use case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,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, </w:t>
      </w:r>
      <w:proofErr w:type="spellStart"/>
      <w:r w:rsidRPr="005313E0">
        <w:t>paket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, </w:t>
      </w:r>
      <w:proofErr w:type="spellStart"/>
      <w:r w:rsidRPr="005313E0">
        <w:t>prototipe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, </w:t>
      </w:r>
      <w:proofErr w:type="spellStart"/>
      <w:r w:rsidRPr="005313E0">
        <w:t>deskripsi</w:t>
      </w:r>
      <w:proofErr w:type="spellEnd"/>
      <w:r w:rsidRPr="005313E0">
        <w:t xml:space="preserve"> </w:t>
      </w:r>
      <w:proofErr w:type="spellStart"/>
      <w:r w:rsidRPr="005313E0">
        <w:t>arsitektur</w:t>
      </w:r>
      <w:proofErr w:type="spellEnd"/>
      <w:r w:rsidRPr="005313E0">
        <w:t xml:space="preserve"> dan </w:t>
      </w:r>
      <w:proofErr w:type="spellStart"/>
      <w:r w:rsidRPr="005313E0">
        <w:t>pedoman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</w:p>
    <w:p w14:paraId="5D8EAB6A" w14:textId="64CF7748" w:rsidR="00FB5D06" w:rsidRPr="009139AE" w:rsidRDefault="00FB5D06">
      <w:pPr>
        <w:pStyle w:val="ListParagraph"/>
        <w:numPr>
          <w:ilvl w:val="0"/>
          <w:numId w:val="31"/>
        </w:numPr>
        <w:ind w:hanging="720"/>
        <w:outlineLvl w:val="1"/>
        <w:rPr>
          <w:b/>
          <w:bCs/>
          <w:color w:val="000000" w:themeColor="text1"/>
        </w:rPr>
      </w:pPr>
      <w:bookmarkStart w:id="110" w:name="_Toc68545063"/>
      <w:bookmarkStart w:id="111" w:name="_Toc78230712"/>
      <w:bookmarkStart w:id="112" w:name="_Toc110248288"/>
      <w:proofErr w:type="spellStart"/>
      <w:r w:rsidRPr="009139AE">
        <w:rPr>
          <w:b/>
          <w:bCs/>
          <w:color w:val="000000" w:themeColor="text1"/>
        </w:rPr>
        <w:lastRenderedPageBreak/>
        <w:t>Realisasi</w:t>
      </w:r>
      <w:proofErr w:type="spellEnd"/>
      <w:r w:rsidRPr="009139AE">
        <w:rPr>
          <w:b/>
          <w:bCs/>
          <w:color w:val="000000" w:themeColor="text1"/>
        </w:rPr>
        <w:t xml:space="preserve"> Use Case </w:t>
      </w:r>
      <w:proofErr w:type="spellStart"/>
      <w:r w:rsidRPr="009139AE">
        <w:rPr>
          <w:b/>
          <w:bCs/>
          <w:color w:val="000000" w:themeColor="text1"/>
        </w:rPr>
        <w:t>Tahap</w:t>
      </w:r>
      <w:proofErr w:type="spellEnd"/>
      <w:r w:rsidRPr="009139AE">
        <w:rPr>
          <w:b/>
          <w:bCs/>
          <w:color w:val="000000" w:themeColor="text1"/>
        </w:rPr>
        <w:t xml:space="preserve"> </w:t>
      </w:r>
      <w:proofErr w:type="spellStart"/>
      <w:r w:rsidRPr="009139AE">
        <w:rPr>
          <w:b/>
          <w:bCs/>
          <w:color w:val="000000" w:themeColor="text1"/>
        </w:rPr>
        <w:t>Analisis</w:t>
      </w:r>
      <w:bookmarkEnd w:id="110"/>
      <w:bookmarkEnd w:id="111"/>
      <w:bookmarkEnd w:id="112"/>
      <w:proofErr w:type="spellEnd"/>
    </w:p>
    <w:p w14:paraId="5C53229C" w14:textId="4DF1063E" w:rsidR="001803F5" w:rsidRPr="005313E0" w:rsidRDefault="00620AAA" w:rsidP="00620AAA">
      <w:pPr>
        <w:spacing w:after="0" w:line="360" w:lineRule="auto"/>
        <w:ind w:firstLine="720"/>
        <w:jc w:val="both"/>
      </w:pPr>
      <w:proofErr w:type="spellStart"/>
      <w:r w:rsidRPr="005313E0">
        <w:t>Realisasi</w:t>
      </w:r>
      <w:proofErr w:type="spellEnd"/>
      <w:r w:rsidRPr="005313E0">
        <w:t xml:space="preserve"> use case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</w:t>
      </w:r>
      <w:proofErr w:type="spellStart"/>
      <w:r w:rsidRPr="005313E0">
        <w:t>terdiri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domain model yang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use case. Dari use case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digambarkan</w:t>
      </w:r>
      <w:proofErr w:type="spellEnd"/>
      <w:r w:rsidRPr="005313E0">
        <w:t xml:space="preserve"> </w:t>
      </w:r>
      <w:proofErr w:type="spellStart"/>
      <w:r w:rsidRPr="005313E0">
        <w:t>interak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berdasarkan</w:t>
      </w:r>
      <w:proofErr w:type="spellEnd"/>
      <w:r w:rsidRPr="005313E0">
        <w:t xml:space="preserve"> </w:t>
      </w:r>
      <w:proofErr w:type="spellStart"/>
      <w:r w:rsidRPr="005313E0">
        <w:t>kelas</w:t>
      </w:r>
      <w:proofErr w:type="spellEnd"/>
      <w:r w:rsidRPr="005313E0">
        <w:t xml:space="preserve"> dan use case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bentuk</w:t>
      </w:r>
      <w:proofErr w:type="spellEnd"/>
      <w:r w:rsidRPr="005313E0">
        <w:t xml:space="preserve"> sequence diagram dan conceptual class diagram, yang </w:t>
      </w:r>
      <w:proofErr w:type="spellStart"/>
      <w:r w:rsidRPr="005313E0">
        <w:t>mendeskripsikan</w:t>
      </w:r>
      <w:proofErr w:type="spellEnd"/>
      <w:r w:rsidRPr="005313E0">
        <w:t xml:space="preserve"> </w:t>
      </w:r>
      <w:proofErr w:type="spellStart"/>
      <w:r w:rsidRPr="005313E0">
        <w:t>objek</w:t>
      </w:r>
      <w:proofErr w:type="spellEnd"/>
      <w:r w:rsidRPr="005313E0">
        <w:t xml:space="preserve"> dan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apa</w:t>
      </w:r>
      <w:proofErr w:type="spellEnd"/>
      <w:r w:rsidRPr="005313E0">
        <w:t xml:space="preserve"> </w:t>
      </w:r>
      <w:proofErr w:type="spellStart"/>
      <w:r w:rsidRPr="005313E0">
        <w:t>saja</w:t>
      </w:r>
      <w:proofErr w:type="spellEnd"/>
      <w:r w:rsidRPr="005313E0">
        <w:t xml:space="preserve"> dan mana </w:t>
      </w:r>
      <w:proofErr w:type="spellStart"/>
      <w:r w:rsidRPr="005313E0">
        <w:t>saja</w:t>
      </w:r>
      <w:proofErr w:type="spellEnd"/>
      <w:r w:rsidRPr="005313E0">
        <w:t xml:space="preserve"> yang </w:t>
      </w:r>
      <w:proofErr w:type="spellStart"/>
      <w:r w:rsidRPr="005313E0">
        <w:t>berhubungan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dan </w:t>
      </w:r>
      <w:proofErr w:type="spellStart"/>
      <w:r w:rsidRPr="005313E0">
        <w:t>menampilkan</w:t>
      </w:r>
      <w:proofErr w:type="spellEnd"/>
      <w:r w:rsidRPr="005313E0">
        <w:t xml:space="preserve"> </w:t>
      </w:r>
      <w:proofErr w:type="spellStart"/>
      <w:r w:rsidRPr="005313E0">
        <w:t>operasi</w:t>
      </w:r>
      <w:proofErr w:type="spellEnd"/>
      <w:r w:rsidRPr="005313E0">
        <w:t xml:space="preserve"> </w:t>
      </w:r>
      <w:proofErr w:type="spellStart"/>
      <w:r w:rsidRPr="005313E0">
        <w:t>apa</w:t>
      </w:r>
      <w:proofErr w:type="spellEnd"/>
      <w:r w:rsidRPr="005313E0">
        <w:t xml:space="preserve"> </w:t>
      </w:r>
      <w:proofErr w:type="spellStart"/>
      <w:r w:rsidRPr="005313E0">
        <w:t>saja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etiap</w:t>
      </w:r>
      <w:proofErr w:type="spellEnd"/>
      <w:r w:rsidRPr="005313E0">
        <w:t xml:space="preserve"> </w:t>
      </w:r>
      <w:proofErr w:type="spellStart"/>
      <w:r w:rsidRPr="005313E0">
        <w:t>objek</w:t>
      </w:r>
      <w:proofErr w:type="spellEnd"/>
      <w:r w:rsidRPr="005313E0">
        <w:t>.</w:t>
      </w:r>
    </w:p>
    <w:p w14:paraId="3BF362AA" w14:textId="07B002CF" w:rsidR="00FB5D06" w:rsidRPr="009139AE" w:rsidRDefault="00FB5D06">
      <w:pPr>
        <w:pStyle w:val="ListParagraph"/>
        <w:numPr>
          <w:ilvl w:val="0"/>
          <w:numId w:val="32"/>
        </w:numPr>
        <w:ind w:left="709" w:hanging="709"/>
        <w:outlineLvl w:val="2"/>
        <w:rPr>
          <w:b/>
          <w:bCs/>
          <w:color w:val="000000" w:themeColor="text1"/>
        </w:rPr>
      </w:pPr>
      <w:bookmarkStart w:id="113" w:name="_Toc68545064"/>
      <w:bookmarkStart w:id="114" w:name="_Toc78230713"/>
      <w:bookmarkStart w:id="115" w:name="_Toc110248289"/>
      <w:proofErr w:type="spellStart"/>
      <w:r w:rsidRPr="009139AE">
        <w:rPr>
          <w:b/>
          <w:bCs/>
          <w:color w:val="000000" w:themeColor="text1"/>
        </w:rPr>
        <w:t>Sistem</w:t>
      </w:r>
      <w:proofErr w:type="spellEnd"/>
      <w:r w:rsidRPr="009139AE">
        <w:rPr>
          <w:b/>
          <w:bCs/>
          <w:color w:val="000000" w:themeColor="text1"/>
        </w:rPr>
        <w:t xml:space="preserve"> Sequence Diagram (SSD)</w:t>
      </w:r>
      <w:bookmarkEnd w:id="113"/>
      <w:bookmarkEnd w:id="114"/>
      <w:bookmarkEnd w:id="115"/>
    </w:p>
    <w:p w14:paraId="42E9A087" w14:textId="513D4ADD" w:rsidR="001803F5" w:rsidRPr="005313E0" w:rsidRDefault="00815C08" w:rsidP="00815C08">
      <w:pPr>
        <w:spacing w:after="0" w:line="360" w:lineRule="auto"/>
        <w:ind w:firstLine="720"/>
        <w:jc w:val="both"/>
      </w:pPr>
      <w:proofErr w:type="spellStart"/>
      <w:r w:rsidRPr="005313E0">
        <w:t>Sistem</w:t>
      </w:r>
      <w:proofErr w:type="spellEnd"/>
      <w:r w:rsidRPr="005313E0">
        <w:t xml:space="preserve"> Sequence Diagram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enggambaran</w:t>
      </w:r>
      <w:proofErr w:type="spellEnd"/>
      <w:r w:rsidRPr="005313E0">
        <w:t xml:space="preserve"> </w:t>
      </w:r>
      <w:proofErr w:type="spellStart"/>
      <w:r w:rsidRPr="005313E0">
        <w:t>keterhubungan</w:t>
      </w:r>
      <w:proofErr w:type="spellEnd"/>
      <w:r w:rsidRPr="005313E0">
        <w:t xml:space="preserve"> </w:t>
      </w:r>
      <w:proofErr w:type="spellStart"/>
      <w:r w:rsidRPr="005313E0">
        <w:t>atau</w:t>
      </w:r>
      <w:proofErr w:type="spellEnd"/>
      <w:r w:rsidRPr="005313E0">
        <w:t xml:space="preserve"> </w:t>
      </w:r>
      <w:proofErr w:type="spellStart"/>
      <w:r w:rsidRPr="005313E0">
        <w:t>interaksi</w:t>
      </w:r>
      <w:proofErr w:type="spellEnd"/>
      <w:r w:rsidRPr="005313E0">
        <w:t xml:space="preserve"> </w:t>
      </w:r>
      <w:proofErr w:type="spellStart"/>
      <w:r w:rsidRPr="005313E0">
        <w:t>antar</w:t>
      </w:r>
      <w:proofErr w:type="spellEnd"/>
      <w:r w:rsidRPr="005313E0">
        <w:t xml:space="preserve"> </w:t>
      </w:r>
      <w:proofErr w:type="spellStart"/>
      <w:r w:rsidRPr="005313E0">
        <w:t>objek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suatu</w:t>
      </w:r>
      <w:proofErr w:type="spellEnd"/>
      <w:r w:rsidRPr="005313E0">
        <w:t xml:space="preserve"> </w:t>
      </w:r>
      <w:proofErr w:type="spellStart"/>
      <w:r w:rsidRPr="005313E0">
        <w:t>jangka</w:t>
      </w:r>
      <w:proofErr w:type="spellEnd"/>
      <w:r w:rsidRPr="005313E0">
        <w:t xml:space="preserve"> </w:t>
      </w:r>
      <w:proofErr w:type="spellStart"/>
      <w:r w:rsidRPr="005313E0">
        <w:t>waktu</w:t>
      </w:r>
      <w:proofErr w:type="spellEnd"/>
      <w:r w:rsidRPr="005313E0">
        <w:t xml:space="preserve">. </w:t>
      </w:r>
      <w:proofErr w:type="spellStart"/>
      <w:r w:rsidRPr="005313E0">
        <w:t>Sistem</w:t>
      </w:r>
      <w:proofErr w:type="spellEnd"/>
      <w:r w:rsidRPr="005313E0">
        <w:t xml:space="preserve"> Sequence Diagram </w:t>
      </w:r>
      <w:proofErr w:type="spellStart"/>
      <w:r w:rsidRPr="005313E0">
        <w:t>terutama</w:t>
      </w:r>
      <w:proofErr w:type="spellEnd"/>
      <w:r w:rsidRPr="005313E0">
        <w:t xml:space="preserve"> </w:t>
      </w:r>
      <w:proofErr w:type="spellStart"/>
      <w:r w:rsidRPr="005313E0">
        <w:t>menampilkan</w:t>
      </w:r>
      <w:proofErr w:type="spellEnd"/>
      <w:r w:rsidRPr="005313E0">
        <w:t xml:space="preserve"> </w:t>
      </w:r>
      <w:proofErr w:type="spellStart"/>
      <w:r w:rsidRPr="005313E0">
        <w:t>interaksi</w:t>
      </w:r>
      <w:proofErr w:type="spellEnd"/>
      <w:r w:rsidRPr="005313E0">
        <w:t xml:space="preserve"> </w:t>
      </w:r>
      <w:proofErr w:type="spellStart"/>
      <w:r w:rsidRPr="005313E0">
        <w:t>antara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(user)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, </w:t>
      </w:r>
      <w:proofErr w:type="spellStart"/>
      <w:r w:rsidRPr="005313E0">
        <w:t>berikut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Sequence Diagram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SIM</w:t>
      </w:r>
      <w:r w:rsidR="00125511">
        <w:t>MP</w:t>
      </w:r>
      <w:r w:rsidRPr="005313E0">
        <w:t>.</w:t>
      </w:r>
    </w:p>
    <w:p w14:paraId="3895C78D" w14:textId="0AD4962D" w:rsidR="00FB5D06" w:rsidRPr="009139AE" w:rsidRDefault="00FB5D06">
      <w:pPr>
        <w:pStyle w:val="ListParagraph"/>
        <w:numPr>
          <w:ilvl w:val="0"/>
          <w:numId w:val="33"/>
        </w:numPr>
        <w:ind w:left="284"/>
        <w:outlineLvl w:val="2"/>
        <w:rPr>
          <w:b/>
          <w:bCs/>
          <w:i/>
          <w:iCs/>
          <w:color w:val="000000" w:themeColor="text1"/>
        </w:rPr>
      </w:pPr>
      <w:bookmarkStart w:id="116" w:name="_Toc68545065"/>
      <w:bookmarkStart w:id="117" w:name="_Toc78230714"/>
      <w:bookmarkStart w:id="118" w:name="_Toc110248290"/>
      <w:proofErr w:type="spellStart"/>
      <w:r w:rsidRPr="009139AE">
        <w:rPr>
          <w:b/>
          <w:bCs/>
          <w:color w:val="000000" w:themeColor="text1"/>
        </w:rPr>
        <w:t>Sistem</w:t>
      </w:r>
      <w:proofErr w:type="spellEnd"/>
      <w:r w:rsidRPr="009139AE">
        <w:rPr>
          <w:b/>
          <w:bCs/>
          <w:color w:val="000000" w:themeColor="text1"/>
        </w:rPr>
        <w:t xml:space="preserve"> Sequence Diagram Login</w:t>
      </w:r>
      <w:bookmarkEnd w:id="116"/>
      <w:bookmarkEnd w:id="117"/>
      <w:bookmarkEnd w:id="118"/>
    </w:p>
    <w:p w14:paraId="26D05F30" w14:textId="14A674B2" w:rsidR="00196D95" w:rsidRPr="005313E0" w:rsidRDefault="00196D95" w:rsidP="00196D95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login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50D78F9A" w14:textId="5AD47A3C" w:rsidR="00196D95" w:rsidRPr="005313E0" w:rsidRDefault="00196D95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login</w:t>
      </w:r>
    </w:p>
    <w:p w14:paraId="24623AA6" w14:textId="6ACB0942" w:rsidR="00196D95" w:rsidRPr="005313E0" w:rsidRDefault="00196D95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ampilkan</w:t>
      </w:r>
      <w:proofErr w:type="spellEnd"/>
      <w:r w:rsidRPr="005313E0">
        <w:t xml:space="preserve"> form login</w:t>
      </w:r>
    </w:p>
    <w:p w14:paraId="0A2F23F0" w14:textId="14F255F1" w:rsidR="00196D95" w:rsidRPr="005313E0" w:rsidRDefault="00196D95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nginputkan</w:t>
      </w:r>
      <w:proofErr w:type="spellEnd"/>
      <w:r w:rsidRPr="005313E0">
        <w:t xml:space="preserve"> data login </w:t>
      </w:r>
      <w:proofErr w:type="spellStart"/>
      <w:r w:rsidRPr="005313E0">
        <w:t>seperti</w:t>
      </w:r>
      <w:proofErr w:type="spellEnd"/>
      <w:r w:rsidRPr="005313E0">
        <w:t xml:space="preserve"> </w:t>
      </w:r>
      <w:r w:rsidR="009139AE">
        <w:t>username</w:t>
      </w:r>
      <w:r w:rsidRPr="005313E0">
        <w:t xml:space="preserve"> dan password</w:t>
      </w:r>
    </w:p>
    <w:p w14:paraId="4610B1F8" w14:textId="7E98201D" w:rsidR="00196D95" w:rsidRPr="005313E0" w:rsidRDefault="00196D95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proofErr w:type="spellStart"/>
      <w:r w:rsidRPr="005313E0">
        <w:t>Sistem</w:t>
      </w:r>
      <w:proofErr w:type="spellEnd"/>
      <w:r w:rsidRPr="005313E0">
        <w:t xml:space="preserve"> akan </w:t>
      </w:r>
      <w:proofErr w:type="spellStart"/>
      <w:r w:rsidRPr="005313E0">
        <w:t>mengambil</w:t>
      </w:r>
      <w:proofErr w:type="spellEnd"/>
      <w:r w:rsidRPr="005313E0">
        <w:t xml:space="preserve"> data user</w:t>
      </w:r>
    </w:p>
    <w:p w14:paraId="2D14FD03" w14:textId="6D143E2A" w:rsidR="00196D95" w:rsidRPr="005313E0" w:rsidRDefault="00196D95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</w:t>
      </w:r>
      <w:proofErr w:type="spellStart"/>
      <w:r w:rsidRPr="005313E0">
        <w:t>validasi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mencocokan</w:t>
      </w:r>
      <w:proofErr w:type="spellEnd"/>
      <w:r w:rsidRPr="005313E0">
        <w:t xml:space="preserve"> data yang di </w:t>
      </w:r>
      <w:proofErr w:type="spellStart"/>
      <w:r w:rsidRPr="005313E0">
        <w:t>inputkan</w:t>
      </w:r>
      <w:proofErr w:type="spellEnd"/>
      <w:r w:rsidRPr="005313E0">
        <w:t xml:space="preserve"> user </w:t>
      </w:r>
      <w:proofErr w:type="spellStart"/>
      <w:r w:rsidRPr="005313E0">
        <w:t>dengan</w:t>
      </w:r>
      <w:proofErr w:type="spellEnd"/>
      <w:r w:rsidRPr="005313E0">
        <w:t xml:space="preserve"> data yang </w:t>
      </w:r>
      <w:proofErr w:type="spellStart"/>
      <w:r w:rsidRPr="005313E0">
        <w:t>ada</w:t>
      </w:r>
      <w:proofErr w:type="spellEnd"/>
      <w:r w:rsidRPr="005313E0">
        <w:t xml:space="preserve"> di database</w:t>
      </w:r>
    </w:p>
    <w:p w14:paraId="3CA1C5B2" w14:textId="1580BD99" w:rsidR="00196D95" w:rsidRPr="005313E0" w:rsidRDefault="00BE3D3C">
      <w:pPr>
        <w:pStyle w:val="ListParagraph"/>
        <w:numPr>
          <w:ilvl w:val="0"/>
          <w:numId w:val="6"/>
        </w:numPr>
        <w:spacing w:after="0" w:line="360" w:lineRule="auto"/>
        <w:ind w:left="714" w:hanging="357"/>
      </w:pPr>
      <w:r w:rsidRPr="005313E0">
        <w:rPr>
          <w:lang w:val="id-ID"/>
        </w:rPr>
        <w:t>Jika lolos validasi maka s</w:t>
      </w:r>
      <w:proofErr w:type="spellStart"/>
      <w:r w:rsidR="00196D95" w:rsidRPr="005313E0">
        <w:t>istem</w:t>
      </w:r>
      <w:proofErr w:type="spellEnd"/>
      <w:r w:rsidR="00196D95" w:rsidRPr="005313E0">
        <w:t xml:space="preserve"> </w:t>
      </w:r>
      <w:r w:rsidRPr="005313E0">
        <w:rPr>
          <w:lang w:val="id-ID"/>
        </w:rPr>
        <w:t xml:space="preserve">akan </w:t>
      </w:r>
      <w:proofErr w:type="spellStart"/>
      <w:r w:rsidR="00196D95" w:rsidRPr="005313E0">
        <w:t>menampilkan</w:t>
      </w:r>
      <w:proofErr w:type="spellEnd"/>
      <w:r w:rsidR="00196D95" w:rsidRPr="005313E0">
        <w:t xml:space="preserve"> dashboard</w:t>
      </w:r>
    </w:p>
    <w:p w14:paraId="3CB21BAF" w14:textId="2B8ACA7E" w:rsidR="00324015" w:rsidRPr="005313E0" w:rsidRDefault="00324015" w:rsidP="00324015">
      <w:pPr>
        <w:keepNext/>
        <w:spacing w:after="0" w:line="360" w:lineRule="auto"/>
        <w:jc w:val="center"/>
      </w:pPr>
      <w:r w:rsidRPr="005313E0">
        <w:rPr>
          <w:noProof/>
        </w:rPr>
        <w:lastRenderedPageBreak/>
        <w:drawing>
          <wp:inline distT="0" distB="0" distL="0" distR="0" wp14:anchorId="16EB0F16" wp14:editId="17F47418">
            <wp:extent cx="3886171" cy="5098440"/>
            <wp:effectExtent l="0" t="0" r="635" b="698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6171" cy="5098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6311B8" w14:textId="7E75B2B8" w:rsidR="009139AE" w:rsidRPr="005313E0" w:rsidRDefault="00324015" w:rsidP="009139AE">
      <w:pPr>
        <w:jc w:val="center"/>
        <w:rPr>
          <w:sz w:val="22"/>
          <w:szCs w:val="22"/>
        </w:rPr>
      </w:pPr>
      <w:bookmarkStart w:id="119" w:name="_Toc110238626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Login</w:t>
      </w:r>
      <w:bookmarkEnd w:id="119"/>
    </w:p>
    <w:p w14:paraId="27EB400E" w14:textId="41D2B212" w:rsidR="00762D6D" w:rsidRPr="007A4943" w:rsidRDefault="00762D6D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20" w:name="_Toc78230715"/>
      <w:bookmarkStart w:id="121" w:name="_Toc110248291"/>
      <w:proofErr w:type="spellStart"/>
      <w:r w:rsidRPr="009139AE">
        <w:rPr>
          <w:b/>
          <w:bCs/>
          <w:color w:val="000000" w:themeColor="text1"/>
        </w:rPr>
        <w:t>Sistem</w:t>
      </w:r>
      <w:proofErr w:type="spellEnd"/>
      <w:r w:rsidRPr="009139AE">
        <w:rPr>
          <w:b/>
          <w:bCs/>
          <w:color w:val="000000" w:themeColor="text1"/>
        </w:rPr>
        <w:t xml:space="preserve"> Sequence Diagram </w:t>
      </w:r>
      <w:r w:rsidRPr="009139AE">
        <w:rPr>
          <w:b/>
          <w:bCs/>
          <w:color w:val="000000" w:themeColor="text1"/>
          <w:lang w:val="id-ID"/>
        </w:rPr>
        <w:t>Kelola User</w:t>
      </w:r>
      <w:bookmarkEnd w:id="120"/>
      <w:bookmarkEnd w:id="121"/>
    </w:p>
    <w:p w14:paraId="07050FDD" w14:textId="18032980" w:rsidR="00762D6D" w:rsidRPr="005313E0" w:rsidRDefault="00762D6D" w:rsidP="00762D6D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Pr="005313E0">
        <w:rPr>
          <w:lang w:val="id-ID"/>
        </w:rPr>
        <w:t>kelola user</w:t>
      </w:r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683E3C4B" w14:textId="1BBD1AEE" w:rsidR="00762D6D" w:rsidRPr="005313E0" w:rsidRDefault="00762D6D">
      <w:pPr>
        <w:pStyle w:val="ListParagraph"/>
        <w:numPr>
          <w:ilvl w:val="0"/>
          <w:numId w:val="7"/>
        </w:numPr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 user</w:t>
      </w:r>
    </w:p>
    <w:p w14:paraId="369BED20" w14:textId="08F12462" w:rsidR="00B40340" w:rsidRPr="005313E0" w:rsidRDefault="00762D6D">
      <w:pPr>
        <w:pStyle w:val="ListParagraph"/>
        <w:numPr>
          <w:ilvl w:val="0"/>
          <w:numId w:val="7"/>
        </w:numPr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 </w:t>
      </w:r>
      <w:r w:rsidRPr="005313E0">
        <w:rPr>
          <w:lang w:val="id-ID"/>
        </w:rPr>
        <w:t>user</w:t>
      </w:r>
    </w:p>
    <w:p w14:paraId="260D8B4F" w14:textId="2F4D0C4B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Jika aktor memilih aksi tambah maka, aktor menekan tombol tambah</w:t>
      </w:r>
    </w:p>
    <w:p w14:paraId="63E7491A" w14:textId="19952F7C" w:rsidR="00762D6D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Sistem akan menampilkan form tambah user</w:t>
      </w:r>
    </w:p>
    <w:p w14:paraId="0B4B5D40" w14:textId="5034A629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Aktor menginput data user dan klik tombol buat pengguna</w:t>
      </w:r>
    </w:p>
    <w:p w14:paraId="1FC0F7B0" w14:textId="11DC6A73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Sistem menyimpan data user</w:t>
      </w:r>
    </w:p>
    <w:p w14:paraId="4FEC7CCB" w14:textId="4A8AD44C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Jika aktor memilih aksi ubah, maka aktor menekan tombol ubah</w:t>
      </w:r>
    </w:p>
    <w:p w14:paraId="4AFF4233" w14:textId="2DB240E7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Sistem mengambil data user</w:t>
      </w:r>
    </w:p>
    <w:p w14:paraId="2A70B2D0" w14:textId="10FBDAE6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Sistem menampilkan data user</w:t>
      </w:r>
    </w:p>
    <w:p w14:paraId="29095BD5" w14:textId="641E5A9B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Aktor menginput data user dan menekan tombol ubah</w:t>
      </w:r>
    </w:p>
    <w:p w14:paraId="0D13080B" w14:textId="43326EA0" w:rsidR="00B40340" w:rsidRPr="005313E0" w:rsidRDefault="00B40340">
      <w:pPr>
        <w:pStyle w:val="ListParagraph"/>
        <w:numPr>
          <w:ilvl w:val="0"/>
          <w:numId w:val="7"/>
        </w:numPr>
      </w:pPr>
      <w:r w:rsidRPr="005313E0">
        <w:rPr>
          <w:lang w:val="id-ID"/>
        </w:rPr>
        <w:t>Sistem memperbaharui data user</w:t>
      </w:r>
    </w:p>
    <w:p w14:paraId="004007CF" w14:textId="77777777" w:rsidR="00324015" w:rsidRPr="005313E0" w:rsidRDefault="00324015" w:rsidP="00324015">
      <w:pPr>
        <w:keepNext/>
        <w:spacing w:after="0" w:line="360" w:lineRule="auto"/>
        <w:jc w:val="center"/>
      </w:pPr>
      <w:r w:rsidRPr="005313E0">
        <w:rPr>
          <w:noProof/>
        </w:rPr>
        <w:lastRenderedPageBreak/>
        <w:drawing>
          <wp:inline distT="0" distB="0" distL="0" distR="0" wp14:anchorId="68796E0A" wp14:editId="0656BD39">
            <wp:extent cx="3611537" cy="6548805"/>
            <wp:effectExtent l="0" t="0" r="8255" b="4445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4004" cy="6553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DD5A17" w14:textId="0B9570AE" w:rsidR="00762D6D" w:rsidRDefault="00324015" w:rsidP="00324015">
      <w:pPr>
        <w:jc w:val="center"/>
        <w:rPr>
          <w:sz w:val="22"/>
          <w:szCs w:val="22"/>
        </w:rPr>
      </w:pPr>
      <w:bookmarkStart w:id="122" w:name="_Toc110238627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User</w:t>
      </w:r>
      <w:bookmarkEnd w:id="122"/>
    </w:p>
    <w:p w14:paraId="39F66F41" w14:textId="7C58747F" w:rsidR="00C073A5" w:rsidRPr="00C073A5" w:rsidRDefault="007A4943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23" w:name="_Toc110248292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Sequence Diagram Kelola Timeline</w:t>
      </w:r>
      <w:bookmarkEnd w:id="123"/>
    </w:p>
    <w:p w14:paraId="24C427CA" w14:textId="4359EE6A" w:rsidR="001F7658" w:rsidRPr="005313E0" w:rsidRDefault="001F7658" w:rsidP="001F7658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Pr="005313E0">
        <w:rPr>
          <w:lang w:val="id-ID"/>
        </w:rPr>
        <w:t xml:space="preserve">kelola </w:t>
      </w:r>
      <w:r w:rsidRPr="005313E0">
        <w:rPr>
          <w:lang w:val="en-US"/>
        </w:rPr>
        <w:t>timeline</w:t>
      </w:r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14372D14" w14:textId="06411A2F" w:rsidR="001F7658" w:rsidRPr="005313E0" w:rsidRDefault="001F7658">
      <w:pPr>
        <w:pStyle w:val="ListParagraph"/>
        <w:numPr>
          <w:ilvl w:val="0"/>
          <w:numId w:val="24"/>
        </w:numPr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 xml:space="preserve">kelola </w:t>
      </w:r>
      <w:r w:rsidRPr="005313E0">
        <w:rPr>
          <w:lang w:val="en-US"/>
        </w:rPr>
        <w:t>timeline</w:t>
      </w:r>
    </w:p>
    <w:p w14:paraId="23C910B0" w14:textId="3C16E252" w:rsidR="001F7658" w:rsidRPr="005313E0" w:rsidRDefault="001F7658">
      <w:pPr>
        <w:pStyle w:val="ListParagraph"/>
        <w:numPr>
          <w:ilvl w:val="0"/>
          <w:numId w:val="24"/>
        </w:numPr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 </w:t>
      </w:r>
      <w:r w:rsidRPr="005313E0">
        <w:rPr>
          <w:lang w:val="en-US"/>
        </w:rPr>
        <w:t>timeline</w:t>
      </w:r>
    </w:p>
    <w:p w14:paraId="73920128" w14:textId="77777777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>Jika aktor memilih aksi tambah maka, aktor menekan tombol tambah</w:t>
      </w:r>
    </w:p>
    <w:p w14:paraId="434357D6" w14:textId="5FD13515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lastRenderedPageBreak/>
        <w:t xml:space="preserve">Sistem akan menampilkan form tambah </w:t>
      </w:r>
      <w:r w:rsidRPr="005313E0">
        <w:rPr>
          <w:lang w:val="en-US"/>
        </w:rPr>
        <w:t>timeline</w:t>
      </w:r>
    </w:p>
    <w:p w14:paraId="098D93C6" w14:textId="09D2F147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Aktor menginput data </w:t>
      </w:r>
      <w:r w:rsidRPr="005313E0">
        <w:rPr>
          <w:lang w:val="en-US"/>
        </w:rPr>
        <w:t>timeline</w:t>
      </w:r>
      <w:r w:rsidRPr="005313E0">
        <w:rPr>
          <w:lang w:val="id-ID"/>
        </w:rPr>
        <w:t xml:space="preserve"> dan klik tombol buat pengguna</w:t>
      </w:r>
    </w:p>
    <w:p w14:paraId="176ABD0B" w14:textId="2CDF6788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Sistem menyimpan data </w:t>
      </w:r>
      <w:r w:rsidRPr="005313E0">
        <w:rPr>
          <w:lang w:val="en-US"/>
        </w:rPr>
        <w:t>timeline</w:t>
      </w:r>
    </w:p>
    <w:p w14:paraId="74E3059E" w14:textId="77777777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>Jika aktor memilih aksi ubah, maka aktor menekan tombol ubah</w:t>
      </w:r>
    </w:p>
    <w:p w14:paraId="445B6832" w14:textId="08F33ABE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Sistem mengambil data </w:t>
      </w:r>
      <w:r w:rsidRPr="005313E0">
        <w:rPr>
          <w:lang w:val="en-US"/>
        </w:rPr>
        <w:t>timeline</w:t>
      </w:r>
    </w:p>
    <w:p w14:paraId="01B9324A" w14:textId="773905B5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Sistem menampilkan data </w:t>
      </w:r>
      <w:r w:rsidRPr="005313E0">
        <w:rPr>
          <w:lang w:val="en-US"/>
        </w:rPr>
        <w:t>timeline</w:t>
      </w:r>
    </w:p>
    <w:p w14:paraId="5F90ABEC" w14:textId="77777777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Aktor menginput data </w:t>
      </w:r>
      <w:r w:rsidRPr="005313E0">
        <w:rPr>
          <w:lang w:val="en-US"/>
        </w:rPr>
        <w:t>timeline</w:t>
      </w:r>
      <w:r w:rsidRPr="005313E0">
        <w:rPr>
          <w:lang w:val="id-ID"/>
        </w:rPr>
        <w:t xml:space="preserve"> dan menekan tombol ubah</w:t>
      </w:r>
    </w:p>
    <w:p w14:paraId="68F6820D" w14:textId="23FE8BF1" w:rsidR="001F7658" w:rsidRPr="005313E0" w:rsidRDefault="001F7658">
      <w:pPr>
        <w:pStyle w:val="ListParagraph"/>
        <w:numPr>
          <w:ilvl w:val="0"/>
          <w:numId w:val="24"/>
        </w:numPr>
      </w:pPr>
      <w:r w:rsidRPr="005313E0">
        <w:rPr>
          <w:lang w:val="id-ID"/>
        </w:rPr>
        <w:t xml:space="preserve">Sistem memperbaharui data </w:t>
      </w:r>
      <w:r w:rsidRPr="005313E0">
        <w:rPr>
          <w:lang w:val="en-US"/>
        </w:rPr>
        <w:t>timeline</w:t>
      </w:r>
    </w:p>
    <w:p w14:paraId="2E58D45A" w14:textId="77777777" w:rsidR="005313E0" w:rsidRPr="005313E0" w:rsidRDefault="005313E0" w:rsidP="005313E0">
      <w:pPr>
        <w:pStyle w:val="ListParagraph"/>
        <w:keepNext/>
        <w:jc w:val="center"/>
      </w:pPr>
      <w:r w:rsidRPr="005313E0">
        <w:rPr>
          <w:noProof/>
        </w:rPr>
        <w:drawing>
          <wp:inline distT="0" distB="0" distL="0" distR="0" wp14:anchorId="2F46EF8E" wp14:editId="60EA2E26">
            <wp:extent cx="3632378" cy="6107041"/>
            <wp:effectExtent l="0" t="0" r="6350" b="8255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9832" cy="61195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4B592A" w14:textId="53B1CB59" w:rsidR="005313E0" w:rsidRPr="005313E0" w:rsidRDefault="005313E0" w:rsidP="005313E0">
      <w:pPr>
        <w:jc w:val="center"/>
        <w:rPr>
          <w:sz w:val="22"/>
          <w:szCs w:val="22"/>
        </w:rPr>
      </w:pPr>
      <w:bookmarkStart w:id="124" w:name="_Toc110238628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3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Timeline</w:t>
      </w:r>
      <w:bookmarkEnd w:id="124"/>
    </w:p>
    <w:p w14:paraId="18DE3BF2" w14:textId="5F3FFA19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25" w:name="_Toc110248293"/>
      <w:proofErr w:type="spellStart"/>
      <w:r>
        <w:rPr>
          <w:b/>
          <w:bCs/>
          <w:color w:val="000000" w:themeColor="text1"/>
          <w:lang w:val="en-US"/>
        </w:rPr>
        <w:lastRenderedPageBreak/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Dosen</w:t>
      </w:r>
      <w:bookmarkEnd w:id="125"/>
      <w:proofErr w:type="spellEnd"/>
    </w:p>
    <w:p w14:paraId="79D0A872" w14:textId="2E94ADD9" w:rsidR="00F66388" w:rsidRPr="005313E0" w:rsidRDefault="00F66388" w:rsidP="00F66388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="00B40340" w:rsidRPr="005313E0">
        <w:rPr>
          <w:lang w:val="id-ID"/>
        </w:rPr>
        <w:t>Kelola</w:t>
      </w:r>
      <w:r w:rsidR="00324015" w:rsidRPr="005313E0">
        <w:rPr>
          <w:lang w:val="en-US"/>
        </w:rPr>
        <w:t xml:space="preserve"> Data </w:t>
      </w:r>
      <w:proofErr w:type="spellStart"/>
      <w:r w:rsidR="00324015" w:rsidRPr="005313E0">
        <w:rPr>
          <w:lang w:val="en-US"/>
        </w:rPr>
        <w:t>Dosen</w:t>
      </w:r>
      <w:proofErr w:type="spellEnd"/>
      <w:r w:rsidR="00B40340" w:rsidRPr="005313E0">
        <w:rPr>
          <w:lang w:val="id-ID"/>
        </w:rPr>
        <w:t xml:space="preserve"> menu</w:t>
      </w:r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2F5626B8" w14:textId="5D6FDFF9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 xml:space="preserve">kelol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17182688" w14:textId="6F545C56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148AE00A" w14:textId="77777777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2EC18EB0" w14:textId="2532473E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="00324015" w:rsidRPr="005313E0">
        <w:rPr>
          <w:lang w:val="en-US"/>
        </w:rPr>
        <w:t xml:space="preserve">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528BD279" w14:textId="7B5BE6BC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="00324015" w:rsidRPr="005313E0">
        <w:rPr>
          <w:lang w:val="en-US"/>
        </w:rPr>
        <w:t>dosen</w:t>
      </w:r>
      <w:proofErr w:type="spellEnd"/>
      <w:r w:rsidRPr="005313E0">
        <w:rPr>
          <w:lang w:val="id-ID"/>
        </w:rPr>
        <w:t xml:space="preserve"> dan klik tombol tambah</w:t>
      </w:r>
    </w:p>
    <w:p w14:paraId="5916524F" w14:textId="78096746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48607F2F" w14:textId="77777777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38FC09CA" w14:textId="647D6232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Sistem mengambil 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38104A73" w14:textId="5AE50FED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Sistem menampilkan 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6404DCDD" w14:textId="1BC32D5E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="00324015" w:rsidRPr="005313E0">
        <w:rPr>
          <w:lang w:val="en-US"/>
        </w:rPr>
        <w:t>dosen</w:t>
      </w:r>
      <w:proofErr w:type="spellEnd"/>
      <w:r w:rsidR="00324015" w:rsidRPr="005313E0">
        <w:rPr>
          <w:lang w:val="en-US"/>
        </w:rPr>
        <w:t xml:space="preserve"> </w:t>
      </w:r>
      <w:r w:rsidRPr="005313E0">
        <w:rPr>
          <w:lang w:val="id-ID"/>
        </w:rPr>
        <w:t>dan menekan tombol ubah</w:t>
      </w:r>
    </w:p>
    <w:p w14:paraId="299A083E" w14:textId="00315965" w:rsidR="00B40340" w:rsidRPr="005313E0" w:rsidRDefault="00B40340">
      <w:pPr>
        <w:pStyle w:val="ListParagraph"/>
        <w:numPr>
          <w:ilvl w:val="0"/>
          <w:numId w:val="15"/>
        </w:numPr>
        <w:spacing w:line="256" w:lineRule="auto"/>
      </w:pPr>
      <w:r w:rsidRPr="005313E0">
        <w:rPr>
          <w:lang w:val="id-ID"/>
        </w:rPr>
        <w:t xml:space="preserve">Sistem memperbaharui data </w:t>
      </w:r>
      <w:proofErr w:type="spellStart"/>
      <w:r w:rsidR="00324015" w:rsidRPr="005313E0">
        <w:rPr>
          <w:lang w:val="en-US"/>
        </w:rPr>
        <w:t>dosen</w:t>
      </w:r>
      <w:proofErr w:type="spellEnd"/>
    </w:p>
    <w:p w14:paraId="7D8B8472" w14:textId="77777777" w:rsidR="00324015" w:rsidRPr="005313E0" w:rsidRDefault="00324015" w:rsidP="00324015">
      <w:pPr>
        <w:keepNext/>
        <w:spacing w:after="0" w:line="360" w:lineRule="auto"/>
        <w:jc w:val="center"/>
      </w:pPr>
      <w:r w:rsidRPr="005313E0">
        <w:rPr>
          <w:noProof/>
        </w:rPr>
        <w:lastRenderedPageBreak/>
        <w:drawing>
          <wp:inline distT="0" distB="0" distL="0" distR="0" wp14:anchorId="663BC01A" wp14:editId="2DB8C89D">
            <wp:extent cx="3355676" cy="6427176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4500" cy="6444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3184DF" w14:textId="384E3EE1" w:rsidR="001C0235" w:rsidRPr="005313E0" w:rsidRDefault="00324015" w:rsidP="00324015">
      <w:pPr>
        <w:jc w:val="center"/>
        <w:rPr>
          <w:sz w:val="22"/>
          <w:szCs w:val="22"/>
        </w:rPr>
      </w:pPr>
      <w:bookmarkStart w:id="126" w:name="_Toc110238629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4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</w:t>
      </w:r>
      <w:proofErr w:type="spellStart"/>
      <w:r w:rsidRPr="005313E0">
        <w:rPr>
          <w:sz w:val="22"/>
          <w:szCs w:val="22"/>
        </w:rPr>
        <w:t>Dosen</w:t>
      </w:r>
      <w:bookmarkEnd w:id="126"/>
      <w:proofErr w:type="spellEnd"/>
    </w:p>
    <w:p w14:paraId="4DB0AC0A" w14:textId="44FE361B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27" w:name="_Toc110248294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Penguji</w:t>
      </w:r>
      <w:bookmarkEnd w:id="127"/>
      <w:proofErr w:type="spellEnd"/>
    </w:p>
    <w:p w14:paraId="087C3D75" w14:textId="7DC6C641" w:rsidR="000240DC" w:rsidRPr="005313E0" w:rsidRDefault="000240DC" w:rsidP="000240DC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="00B40340" w:rsidRPr="005313E0">
        <w:rPr>
          <w:lang w:val="id-ID"/>
        </w:rPr>
        <w:t xml:space="preserve">kelola </w:t>
      </w:r>
      <w:r w:rsidR="007C55E0" w:rsidRPr="005313E0">
        <w:rPr>
          <w:lang w:val="en-US"/>
        </w:rPr>
        <w:t xml:space="preserve">Data </w:t>
      </w:r>
      <w:proofErr w:type="spellStart"/>
      <w:r w:rsidR="007C55E0" w:rsidRPr="005313E0">
        <w:rPr>
          <w:lang w:val="en-US"/>
        </w:rPr>
        <w:t>Penguji</w:t>
      </w:r>
      <w:proofErr w:type="spellEnd"/>
      <w:r w:rsidR="00B40340" w:rsidRPr="005313E0">
        <w:rPr>
          <w:lang w:val="id-ID"/>
        </w:rPr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5DAE639C" w14:textId="01B48A02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 xml:space="preserve">kelola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06304466" w14:textId="278B1BBE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="007C55E0" w:rsidRPr="005313E0">
        <w:rPr>
          <w:lang w:val="id-ID"/>
        </w:rPr>
        <w:t xml:space="preserve">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04BC9FAD" w14:textId="77777777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5346602D" w14:textId="7A3729FF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4DE47E41" w14:textId="5A99AD49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lastRenderedPageBreak/>
        <w:t xml:space="preserve">Aktor menginput data </w:t>
      </w:r>
      <w:proofErr w:type="spellStart"/>
      <w:r w:rsidR="007C55E0" w:rsidRPr="005313E0">
        <w:rPr>
          <w:lang w:val="en-US"/>
        </w:rPr>
        <w:t>penguji</w:t>
      </w:r>
      <w:proofErr w:type="spellEnd"/>
      <w:r w:rsidRPr="005313E0">
        <w:rPr>
          <w:lang w:val="id-ID"/>
        </w:rPr>
        <w:t xml:space="preserve"> dan klik tombol tambah</w:t>
      </w:r>
    </w:p>
    <w:p w14:paraId="51CC70A2" w14:textId="6A642B32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>Sistem menyimpan data</w:t>
      </w:r>
      <w:r w:rsidR="007C55E0" w:rsidRPr="005313E0">
        <w:rPr>
          <w:lang w:val="id-ID"/>
        </w:rPr>
        <w:t xml:space="preserve">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2B09DBB5" w14:textId="77777777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343E74F6" w14:textId="25EEA8A8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 xml:space="preserve">Sistem mengambil data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5B19E2C6" w14:textId="0D40D55A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 xml:space="preserve">Sistem menampilkan data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0B1DA4DE" w14:textId="056C4758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="007C55E0" w:rsidRPr="005313E0">
        <w:rPr>
          <w:lang w:val="en-US"/>
        </w:rPr>
        <w:t>penguji</w:t>
      </w:r>
      <w:proofErr w:type="spellEnd"/>
      <w:r w:rsidRPr="005313E0">
        <w:rPr>
          <w:lang w:val="en-US"/>
        </w:rPr>
        <w:t xml:space="preserve"> </w:t>
      </w:r>
      <w:r w:rsidRPr="005313E0">
        <w:rPr>
          <w:lang w:val="id-ID"/>
        </w:rPr>
        <w:t>dan menekan tombol ubah</w:t>
      </w:r>
    </w:p>
    <w:p w14:paraId="0B4A9173" w14:textId="75C3074D" w:rsidR="00324015" w:rsidRPr="005313E0" w:rsidRDefault="00324015">
      <w:pPr>
        <w:pStyle w:val="ListParagraph"/>
        <w:numPr>
          <w:ilvl w:val="0"/>
          <w:numId w:val="16"/>
        </w:numPr>
        <w:spacing w:line="256" w:lineRule="auto"/>
      </w:pPr>
      <w:r w:rsidRPr="005313E0">
        <w:rPr>
          <w:lang w:val="id-ID"/>
        </w:rPr>
        <w:t xml:space="preserve">Sistem memperbaharui data </w:t>
      </w:r>
      <w:proofErr w:type="spellStart"/>
      <w:r w:rsidR="007C55E0" w:rsidRPr="005313E0">
        <w:rPr>
          <w:lang w:val="en-US"/>
        </w:rPr>
        <w:t>penguji</w:t>
      </w:r>
      <w:proofErr w:type="spellEnd"/>
    </w:p>
    <w:p w14:paraId="0FCDC1EB" w14:textId="77777777" w:rsidR="007C55E0" w:rsidRPr="005313E0" w:rsidRDefault="007C55E0" w:rsidP="007C55E0">
      <w:pPr>
        <w:keepNext/>
        <w:ind w:left="360"/>
        <w:jc w:val="center"/>
      </w:pPr>
      <w:r w:rsidRPr="005313E0">
        <w:rPr>
          <w:noProof/>
        </w:rPr>
        <w:lastRenderedPageBreak/>
        <w:drawing>
          <wp:inline distT="0" distB="0" distL="0" distR="0" wp14:anchorId="4CAE579C" wp14:editId="535F5762">
            <wp:extent cx="3801313" cy="6765675"/>
            <wp:effectExtent l="0" t="0" r="889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7295" cy="6776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181595" w14:textId="64C2FF48" w:rsidR="00C073A5" w:rsidRDefault="007C55E0" w:rsidP="00C073A5">
      <w:pPr>
        <w:jc w:val="center"/>
        <w:rPr>
          <w:sz w:val="22"/>
          <w:szCs w:val="22"/>
        </w:rPr>
      </w:pPr>
      <w:bookmarkStart w:id="128" w:name="_Toc110238630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5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Data </w:t>
      </w:r>
      <w:proofErr w:type="spellStart"/>
      <w:r w:rsidRPr="005313E0">
        <w:rPr>
          <w:sz w:val="22"/>
          <w:szCs w:val="22"/>
        </w:rPr>
        <w:t>Penguji</w:t>
      </w:r>
      <w:bookmarkEnd w:id="128"/>
      <w:proofErr w:type="spellEnd"/>
    </w:p>
    <w:p w14:paraId="08950BD2" w14:textId="7F8D61A3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29" w:name="_Toc110248295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Mahasiswa</w:t>
      </w:r>
      <w:bookmarkEnd w:id="129"/>
      <w:proofErr w:type="spellEnd"/>
    </w:p>
    <w:p w14:paraId="0458E7C6" w14:textId="2600D26B" w:rsidR="007C55E0" w:rsidRPr="00C073A5" w:rsidRDefault="007C55E0" w:rsidP="00C073A5">
      <w:pPr>
        <w:jc w:val="center"/>
        <w:rPr>
          <w:sz w:val="22"/>
          <w:szCs w:val="22"/>
        </w:rPr>
      </w:pPr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Pr="005313E0">
        <w:rPr>
          <w:lang w:val="id-ID"/>
        </w:rPr>
        <w:t xml:space="preserve">kelola </w:t>
      </w:r>
      <w:r w:rsidRPr="005313E0">
        <w:rPr>
          <w:lang w:val="en-US"/>
        </w:rPr>
        <w:t xml:space="preserve">Data </w:t>
      </w:r>
      <w:proofErr w:type="spellStart"/>
      <w:r w:rsidRPr="005313E0">
        <w:rPr>
          <w:lang w:val="en-US"/>
        </w:rPr>
        <w:t>Mahasiswa</w:t>
      </w:r>
      <w:proofErr w:type="spellEnd"/>
      <w:r w:rsidRPr="005313E0">
        <w:rPr>
          <w:lang w:val="id-ID"/>
        </w:rPr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61C044B6" w14:textId="4566DAEA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 xml:space="preserve">kelola </w:t>
      </w:r>
      <w:proofErr w:type="spellStart"/>
      <w:r w:rsidRPr="005313E0">
        <w:rPr>
          <w:lang w:val="en-US"/>
        </w:rPr>
        <w:t>Mahasiswa</w:t>
      </w:r>
      <w:proofErr w:type="spellEnd"/>
    </w:p>
    <w:p w14:paraId="2818D349" w14:textId="2BF037E7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rPr>
          <w:lang w:val="en-US"/>
        </w:rPr>
        <w:t>Mahasiswa</w:t>
      </w:r>
      <w:proofErr w:type="spellEnd"/>
    </w:p>
    <w:p w14:paraId="5B6E50D7" w14:textId="77777777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lastRenderedPageBreak/>
        <w:t>Jika aktor memilih aksi tambah maka, aktor menekan tombol tambah</w:t>
      </w:r>
    </w:p>
    <w:p w14:paraId="32202039" w14:textId="63910477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Pr="005313E0">
        <w:rPr>
          <w:lang w:val="en-US"/>
        </w:rPr>
        <w:t>Mahasiswa</w:t>
      </w:r>
      <w:proofErr w:type="spellEnd"/>
    </w:p>
    <w:p w14:paraId="1580F590" w14:textId="0C69B61B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rPr>
          <w:lang w:val="en-US"/>
        </w:rPr>
        <w:t>Mahasiswa</w:t>
      </w:r>
      <w:proofErr w:type="spellEnd"/>
      <w:r w:rsidRPr="005313E0">
        <w:rPr>
          <w:lang w:val="id-ID"/>
        </w:rPr>
        <w:t xml:space="preserve"> dan klik tombol tambah</w:t>
      </w:r>
    </w:p>
    <w:p w14:paraId="0F595A66" w14:textId="022F9C53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Pr="005313E0">
        <w:rPr>
          <w:lang w:val="en-US"/>
        </w:rPr>
        <w:t>Mahasiswa</w:t>
      </w:r>
      <w:proofErr w:type="spellEnd"/>
    </w:p>
    <w:p w14:paraId="71EDC0A9" w14:textId="77777777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490509C8" w14:textId="6DEC9D58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Sistem mengambil data </w:t>
      </w:r>
      <w:proofErr w:type="spellStart"/>
      <w:r w:rsidRPr="005313E0">
        <w:rPr>
          <w:lang w:val="en-US"/>
        </w:rPr>
        <w:t>Mahasiswa</w:t>
      </w:r>
      <w:proofErr w:type="spellEnd"/>
    </w:p>
    <w:p w14:paraId="61551732" w14:textId="7689F432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Sistem menampilkan data </w:t>
      </w:r>
      <w:proofErr w:type="spellStart"/>
      <w:r w:rsidRPr="005313E0">
        <w:rPr>
          <w:lang w:val="en-US"/>
        </w:rPr>
        <w:t>Mahasiswa</w:t>
      </w:r>
      <w:proofErr w:type="spellEnd"/>
    </w:p>
    <w:p w14:paraId="1867B554" w14:textId="3ADFA7CA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rPr>
          <w:lang w:val="en-US"/>
        </w:rPr>
        <w:t>Mahasiswa</w:t>
      </w:r>
      <w:proofErr w:type="spellEnd"/>
      <w:r w:rsidRPr="005313E0">
        <w:rPr>
          <w:lang w:val="en-US"/>
        </w:rPr>
        <w:t xml:space="preserve"> </w:t>
      </w:r>
      <w:r w:rsidRPr="005313E0">
        <w:rPr>
          <w:lang w:val="id-ID"/>
        </w:rPr>
        <w:t>dan menekan tombol ubah</w:t>
      </w:r>
    </w:p>
    <w:p w14:paraId="5DA41B06" w14:textId="73B821B0" w:rsidR="007C55E0" w:rsidRPr="005313E0" w:rsidRDefault="007C55E0">
      <w:pPr>
        <w:pStyle w:val="ListParagraph"/>
        <w:numPr>
          <w:ilvl w:val="0"/>
          <w:numId w:val="17"/>
        </w:numPr>
        <w:spacing w:line="256" w:lineRule="auto"/>
      </w:pPr>
      <w:r w:rsidRPr="005313E0">
        <w:rPr>
          <w:lang w:val="id-ID"/>
        </w:rPr>
        <w:t xml:space="preserve">Sistem memperbaharui data </w:t>
      </w:r>
      <w:proofErr w:type="spellStart"/>
      <w:r w:rsidRPr="005313E0">
        <w:rPr>
          <w:lang w:val="en-US"/>
        </w:rPr>
        <w:t>Mahasiswa</w:t>
      </w:r>
      <w:proofErr w:type="spellEnd"/>
    </w:p>
    <w:p w14:paraId="44D52FCF" w14:textId="77777777" w:rsidR="00C11000" w:rsidRPr="005313E0" w:rsidRDefault="00C11000" w:rsidP="00C11000">
      <w:pPr>
        <w:keepNext/>
        <w:spacing w:after="0" w:line="360" w:lineRule="auto"/>
        <w:jc w:val="center"/>
      </w:pPr>
      <w:r w:rsidRPr="005313E0">
        <w:rPr>
          <w:noProof/>
        </w:rPr>
        <w:lastRenderedPageBreak/>
        <w:drawing>
          <wp:inline distT="0" distB="0" distL="0" distR="0" wp14:anchorId="4C70514B" wp14:editId="69503527">
            <wp:extent cx="4005758" cy="7667723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6852" cy="76698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5F0C38" w14:textId="71CE0ED2" w:rsidR="001C0235" w:rsidRPr="005313E0" w:rsidRDefault="00C11000" w:rsidP="00C11000">
      <w:pPr>
        <w:jc w:val="center"/>
        <w:rPr>
          <w:sz w:val="22"/>
          <w:szCs w:val="22"/>
        </w:rPr>
      </w:pPr>
      <w:bookmarkStart w:id="130" w:name="_Toc110238631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6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Data </w:t>
      </w:r>
      <w:proofErr w:type="spellStart"/>
      <w:r w:rsidRPr="005313E0">
        <w:rPr>
          <w:sz w:val="22"/>
          <w:szCs w:val="22"/>
        </w:rPr>
        <w:t>Mahasiswa</w:t>
      </w:r>
      <w:bookmarkEnd w:id="130"/>
      <w:proofErr w:type="spellEnd"/>
    </w:p>
    <w:p w14:paraId="161FB5D0" w14:textId="61AD87EB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31" w:name="_Toc110248296"/>
      <w:proofErr w:type="spellStart"/>
      <w:r>
        <w:rPr>
          <w:b/>
          <w:bCs/>
          <w:color w:val="000000" w:themeColor="text1"/>
          <w:lang w:val="en-US"/>
        </w:rPr>
        <w:lastRenderedPageBreak/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Plotting </w:t>
      </w:r>
      <w:proofErr w:type="spellStart"/>
      <w:r>
        <w:rPr>
          <w:b/>
          <w:bCs/>
          <w:color w:val="000000" w:themeColor="text1"/>
          <w:lang w:val="en-US"/>
        </w:rPr>
        <w:t>Pembimbing</w:t>
      </w:r>
      <w:bookmarkEnd w:id="131"/>
      <w:proofErr w:type="spellEnd"/>
    </w:p>
    <w:p w14:paraId="48ED58B5" w14:textId="412A7D8F" w:rsidR="00C25243" w:rsidRPr="005313E0" w:rsidRDefault="00C25243" w:rsidP="00C25243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="00211CD5" w:rsidRPr="005313E0">
        <w:rPr>
          <w:lang w:val="id-ID"/>
        </w:rPr>
        <w:t>kelola</w:t>
      </w:r>
      <w:r w:rsidR="00C11000" w:rsidRPr="005313E0">
        <w:rPr>
          <w:lang w:val="en-US"/>
        </w:rPr>
        <w:t xml:space="preserve"> Plotting </w:t>
      </w:r>
      <w:proofErr w:type="spellStart"/>
      <w:r w:rsidR="00C11000" w:rsidRPr="005313E0">
        <w:rPr>
          <w:lang w:val="en-US"/>
        </w:rPr>
        <w:t>Pembimbing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1DA69AEC" w14:textId="21C4B2D9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1B921BA4" w14:textId="3CB21FB6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4F3B1621" w14:textId="77777777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28CCC8A1" w14:textId="3841557C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53399DC1" w14:textId="72288711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Aktor menginput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  <w:r w:rsidRPr="005313E0">
        <w:rPr>
          <w:lang w:val="id-ID"/>
        </w:rPr>
        <w:t xml:space="preserve"> dan klik tombol tambah</w:t>
      </w:r>
    </w:p>
    <w:p w14:paraId="6465EA13" w14:textId="00D3265B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Sistem menyimpan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34D1C97F" w14:textId="77777777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6F2BEADF" w14:textId="414A368D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Sistem mengambil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02DE4FC5" w14:textId="5A5E3A61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Sistem menampilkan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25A6FBA1" w14:textId="771CFFB7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Aktor menginput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  <w:r w:rsidRPr="005313E0">
        <w:rPr>
          <w:lang w:val="en-US"/>
        </w:rPr>
        <w:t xml:space="preserve"> </w:t>
      </w:r>
      <w:r w:rsidRPr="005313E0">
        <w:rPr>
          <w:lang w:val="id-ID"/>
        </w:rPr>
        <w:t>dan menekan tombol ubah</w:t>
      </w:r>
    </w:p>
    <w:p w14:paraId="121018C6" w14:textId="4F37954D" w:rsidR="00DD1FE6" w:rsidRPr="005313E0" w:rsidRDefault="00DD1FE6">
      <w:pPr>
        <w:pStyle w:val="ListParagraph"/>
        <w:numPr>
          <w:ilvl w:val="0"/>
          <w:numId w:val="18"/>
        </w:numPr>
        <w:spacing w:line="256" w:lineRule="auto"/>
      </w:pPr>
      <w:r w:rsidRPr="005313E0">
        <w:rPr>
          <w:lang w:val="id-ID"/>
        </w:rPr>
        <w:t xml:space="preserve">Sistem memperbaharui data </w:t>
      </w:r>
      <w:r w:rsidRPr="005313E0">
        <w:rPr>
          <w:lang w:val="en-US"/>
        </w:rPr>
        <w:t xml:space="preserve">Plotting </w:t>
      </w:r>
      <w:proofErr w:type="spellStart"/>
      <w:r w:rsidRPr="005313E0">
        <w:rPr>
          <w:lang w:val="en-US"/>
        </w:rPr>
        <w:t>Pembimbing</w:t>
      </w:r>
      <w:proofErr w:type="spellEnd"/>
    </w:p>
    <w:p w14:paraId="3F6A18EE" w14:textId="77777777" w:rsidR="005B4865" w:rsidRPr="005313E0" w:rsidRDefault="005B4865" w:rsidP="005B4865">
      <w:pPr>
        <w:keepNext/>
        <w:jc w:val="center"/>
      </w:pPr>
      <w:r w:rsidRPr="005313E0">
        <w:rPr>
          <w:noProof/>
        </w:rPr>
        <w:lastRenderedPageBreak/>
        <w:drawing>
          <wp:inline distT="0" distB="0" distL="0" distR="0" wp14:anchorId="1ED9D2F5" wp14:editId="67B09DFB">
            <wp:extent cx="4082506" cy="7680960"/>
            <wp:effectExtent l="0" t="0" r="0" b="508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2506" cy="7680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E77214" w14:textId="1473BA39" w:rsidR="001C0235" w:rsidRPr="005313E0" w:rsidRDefault="005B4865" w:rsidP="005B4865">
      <w:pPr>
        <w:jc w:val="center"/>
        <w:rPr>
          <w:sz w:val="22"/>
          <w:szCs w:val="22"/>
        </w:rPr>
      </w:pPr>
      <w:bookmarkStart w:id="132" w:name="_Toc110238632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7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Plotting </w:t>
      </w:r>
      <w:proofErr w:type="spellStart"/>
      <w:r w:rsidRPr="005313E0">
        <w:rPr>
          <w:sz w:val="22"/>
          <w:szCs w:val="22"/>
        </w:rPr>
        <w:t>Pembimbing</w:t>
      </w:r>
      <w:bookmarkEnd w:id="132"/>
      <w:proofErr w:type="spellEnd"/>
    </w:p>
    <w:p w14:paraId="7729E69C" w14:textId="7E0E4DD5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33" w:name="_Toc110248297"/>
      <w:proofErr w:type="spellStart"/>
      <w:r>
        <w:rPr>
          <w:b/>
          <w:bCs/>
          <w:color w:val="000000" w:themeColor="text1"/>
          <w:lang w:val="en-US"/>
        </w:rPr>
        <w:lastRenderedPageBreak/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Pembekalan</w:t>
      </w:r>
      <w:bookmarkEnd w:id="133"/>
      <w:proofErr w:type="spellEnd"/>
    </w:p>
    <w:p w14:paraId="33D43166" w14:textId="3D015515" w:rsidR="00C25243" w:rsidRPr="005313E0" w:rsidRDefault="00C25243" w:rsidP="00C25243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="005B4865" w:rsidRPr="005313E0">
        <w:t>kelola</w:t>
      </w:r>
      <w:proofErr w:type="spellEnd"/>
      <w:r w:rsidR="005B4865" w:rsidRPr="005313E0">
        <w:t xml:space="preserve"> </w:t>
      </w:r>
      <w:proofErr w:type="spellStart"/>
      <w:r w:rsidR="005B4865" w:rsidRPr="005313E0">
        <w:t>pembekalan</w:t>
      </w:r>
      <w:proofErr w:type="spellEnd"/>
      <w:r w:rsidR="005B4865"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1C8F21FB" w14:textId="227A1749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</w:t>
      </w:r>
      <w:proofErr w:type="spellStart"/>
      <w:r w:rsidRPr="005313E0">
        <w:rPr>
          <w:lang w:val="en-US"/>
        </w:rPr>
        <w:t>pembekalan</w:t>
      </w:r>
      <w:proofErr w:type="spellEnd"/>
    </w:p>
    <w:p w14:paraId="3A175AC6" w14:textId="56FC18A8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rPr>
          <w:lang w:val="en-US"/>
        </w:rPr>
        <w:t>pembekalan</w:t>
      </w:r>
      <w:proofErr w:type="spellEnd"/>
    </w:p>
    <w:p w14:paraId="2D022770" w14:textId="77777777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46AFAE6E" w14:textId="720CFA34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Pr="005313E0">
        <w:rPr>
          <w:lang w:val="en-US"/>
        </w:rPr>
        <w:t>pembekalan</w:t>
      </w:r>
      <w:proofErr w:type="spellEnd"/>
    </w:p>
    <w:p w14:paraId="5CC39B62" w14:textId="5E32EE11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rPr>
          <w:lang w:val="en-US"/>
        </w:rPr>
        <w:t>pembekalan</w:t>
      </w:r>
      <w:proofErr w:type="spellEnd"/>
      <w:r w:rsidRPr="005313E0">
        <w:rPr>
          <w:lang w:val="id-ID"/>
        </w:rPr>
        <w:t xml:space="preserve"> dan klik tombol tambah</w:t>
      </w:r>
    </w:p>
    <w:p w14:paraId="572CEE3E" w14:textId="5D4DD6AA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Pr="005313E0">
        <w:rPr>
          <w:lang w:val="en-US"/>
        </w:rPr>
        <w:t>pembekalan</w:t>
      </w:r>
      <w:proofErr w:type="spellEnd"/>
    </w:p>
    <w:p w14:paraId="71BCB316" w14:textId="77777777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6F2F48C7" w14:textId="0BA24A93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Sistem mengambil data </w:t>
      </w:r>
      <w:proofErr w:type="spellStart"/>
      <w:r w:rsidRPr="005313E0">
        <w:rPr>
          <w:lang w:val="en-US"/>
        </w:rPr>
        <w:t>pembekalan</w:t>
      </w:r>
      <w:proofErr w:type="spellEnd"/>
    </w:p>
    <w:p w14:paraId="0407E8D1" w14:textId="6103A041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Sistem menampilkan data </w:t>
      </w:r>
      <w:proofErr w:type="spellStart"/>
      <w:r w:rsidRPr="005313E0">
        <w:rPr>
          <w:lang w:val="en-US"/>
        </w:rPr>
        <w:t>pembekalan</w:t>
      </w:r>
      <w:proofErr w:type="spellEnd"/>
    </w:p>
    <w:p w14:paraId="3E7B4A68" w14:textId="1C015235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rPr>
          <w:lang w:val="en-US"/>
        </w:rPr>
        <w:t>pembekalan</w:t>
      </w:r>
      <w:proofErr w:type="spellEnd"/>
      <w:r w:rsidRPr="005313E0">
        <w:rPr>
          <w:lang w:val="id-ID"/>
        </w:rPr>
        <w:t xml:space="preserve"> dan menekan tombol ubah</w:t>
      </w:r>
    </w:p>
    <w:p w14:paraId="1AE23F44" w14:textId="29540DEC" w:rsidR="005B4865" w:rsidRPr="005313E0" w:rsidRDefault="005B4865">
      <w:pPr>
        <w:pStyle w:val="ListParagraph"/>
        <w:numPr>
          <w:ilvl w:val="0"/>
          <w:numId w:val="19"/>
        </w:numPr>
        <w:spacing w:line="256" w:lineRule="auto"/>
      </w:pPr>
      <w:r w:rsidRPr="005313E0">
        <w:rPr>
          <w:lang w:val="id-ID"/>
        </w:rPr>
        <w:t xml:space="preserve">Sistem memperbaharui data </w:t>
      </w:r>
      <w:proofErr w:type="spellStart"/>
      <w:r w:rsidRPr="005313E0">
        <w:rPr>
          <w:lang w:val="en-US"/>
        </w:rPr>
        <w:t>pembekalan</w:t>
      </w:r>
      <w:proofErr w:type="spellEnd"/>
    </w:p>
    <w:p w14:paraId="02E0B8EE" w14:textId="77777777" w:rsidR="00832CD8" w:rsidRPr="005313E0" w:rsidRDefault="00832CD8" w:rsidP="00832CD8">
      <w:pPr>
        <w:keepNext/>
        <w:jc w:val="center"/>
      </w:pPr>
      <w:r w:rsidRPr="005313E0">
        <w:rPr>
          <w:noProof/>
        </w:rPr>
        <w:lastRenderedPageBreak/>
        <w:drawing>
          <wp:inline distT="0" distB="0" distL="0" distR="0" wp14:anchorId="274CFA0C" wp14:editId="473ED861">
            <wp:extent cx="4054813" cy="6759245"/>
            <wp:effectExtent l="0" t="0" r="3175" b="381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4184" cy="6774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EA5172" w14:textId="78038321" w:rsidR="00E77E72" w:rsidRPr="005313E0" w:rsidRDefault="00832CD8" w:rsidP="00832CD8">
      <w:pPr>
        <w:jc w:val="center"/>
        <w:rPr>
          <w:sz w:val="22"/>
          <w:szCs w:val="22"/>
        </w:rPr>
      </w:pPr>
      <w:bookmarkStart w:id="134" w:name="_Toc110238633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8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</w:t>
      </w:r>
      <w:proofErr w:type="spellStart"/>
      <w:r w:rsidRPr="005313E0">
        <w:rPr>
          <w:sz w:val="22"/>
          <w:szCs w:val="22"/>
        </w:rPr>
        <w:t>Pembekalan</w:t>
      </w:r>
      <w:bookmarkEnd w:id="134"/>
      <w:proofErr w:type="spellEnd"/>
    </w:p>
    <w:p w14:paraId="3B3250AA" w14:textId="4D40016C" w:rsidR="00C073A5" w:rsidRPr="00C073A5" w:rsidRDefault="00C073A5">
      <w:pPr>
        <w:pStyle w:val="ListParagraph"/>
        <w:numPr>
          <w:ilvl w:val="0"/>
          <w:numId w:val="33"/>
        </w:numPr>
        <w:ind w:left="284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35" w:name="_Toc110248298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Bimbingan</w:t>
      </w:r>
      <w:bookmarkEnd w:id="135"/>
      <w:proofErr w:type="spellEnd"/>
    </w:p>
    <w:p w14:paraId="7D59B92E" w14:textId="3FE7D064" w:rsidR="00A738C7" w:rsidRPr="005313E0" w:rsidRDefault="00A738C7" w:rsidP="00A738C7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="00832CD8" w:rsidRPr="005313E0">
        <w:rPr>
          <w:lang w:val="en-US"/>
        </w:rPr>
        <w:t>bimbingan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36C1E24B" w14:textId="1A02A7EC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</w:t>
      </w:r>
      <w:proofErr w:type="spellStart"/>
      <w:r w:rsidRPr="005313E0">
        <w:rPr>
          <w:lang w:val="en-US"/>
        </w:rPr>
        <w:t>bimbingan</w:t>
      </w:r>
      <w:proofErr w:type="spellEnd"/>
    </w:p>
    <w:p w14:paraId="471316A3" w14:textId="1A935CB8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rPr>
          <w:lang w:val="en-US"/>
        </w:rPr>
        <w:t>bimbingan</w:t>
      </w:r>
      <w:proofErr w:type="spellEnd"/>
    </w:p>
    <w:p w14:paraId="42583851" w14:textId="77777777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r w:rsidRPr="005313E0">
        <w:rPr>
          <w:lang w:val="id-ID"/>
        </w:rPr>
        <w:lastRenderedPageBreak/>
        <w:t>Jika aktor memilih aksi tambah maka, aktor menekan tombol tambah</w:t>
      </w:r>
    </w:p>
    <w:p w14:paraId="4D7551BE" w14:textId="6FB788E4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Pr="005313E0">
        <w:rPr>
          <w:lang w:val="en-US"/>
        </w:rPr>
        <w:t>bimbingan</w:t>
      </w:r>
      <w:proofErr w:type="spellEnd"/>
    </w:p>
    <w:p w14:paraId="28CDC974" w14:textId="08669F4E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rPr>
          <w:lang w:val="en-US"/>
        </w:rPr>
        <w:t>bimbingan</w:t>
      </w:r>
      <w:proofErr w:type="spellEnd"/>
      <w:r w:rsidRPr="005313E0">
        <w:rPr>
          <w:lang w:val="id-ID"/>
        </w:rPr>
        <w:t xml:space="preserve"> dan klik tombol tambah</w:t>
      </w:r>
    </w:p>
    <w:p w14:paraId="79B64266" w14:textId="0DA47744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Pr="005313E0">
        <w:rPr>
          <w:lang w:val="en-US"/>
        </w:rPr>
        <w:t>bimbingan</w:t>
      </w:r>
      <w:proofErr w:type="spellEnd"/>
    </w:p>
    <w:p w14:paraId="2B4BB8CD" w14:textId="25338EEA" w:rsidR="00832CD8" w:rsidRPr="005313E0" w:rsidRDefault="00832CD8">
      <w:pPr>
        <w:pStyle w:val="ListParagraph"/>
        <w:numPr>
          <w:ilvl w:val="0"/>
          <w:numId w:val="20"/>
        </w:numPr>
        <w:spacing w:line="256" w:lineRule="auto"/>
      </w:pPr>
      <w:r w:rsidRPr="005313E0">
        <w:rPr>
          <w:lang w:val="id-ID"/>
        </w:rPr>
        <w:t xml:space="preserve">Jika aktor memilih aksi </w:t>
      </w:r>
      <w:r w:rsidR="00765A89" w:rsidRPr="005313E0">
        <w:rPr>
          <w:lang w:val="en-US"/>
        </w:rPr>
        <w:t>download</w:t>
      </w:r>
    </w:p>
    <w:p w14:paraId="45FE6905" w14:textId="12D22F6D" w:rsidR="00765A89" w:rsidRPr="005313E0" w:rsidRDefault="00765A89">
      <w:pPr>
        <w:pStyle w:val="ListParagraph"/>
        <w:numPr>
          <w:ilvl w:val="0"/>
          <w:numId w:val="20"/>
        </w:numPr>
        <w:spacing w:line="256" w:lineRule="auto"/>
      </w:pPr>
      <w:proofErr w:type="spellStart"/>
      <w:r w:rsidRPr="005313E0">
        <w:rPr>
          <w:lang w:val="en-US"/>
        </w:rPr>
        <w:t>Sistem</w:t>
      </w:r>
      <w:proofErr w:type="spellEnd"/>
      <w:r w:rsidRPr="005313E0">
        <w:rPr>
          <w:lang w:val="en-US"/>
        </w:rPr>
        <w:t xml:space="preserve"> akan </w:t>
      </w:r>
      <w:proofErr w:type="spellStart"/>
      <w:r w:rsidRPr="005313E0">
        <w:rPr>
          <w:lang w:val="en-US"/>
        </w:rPr>
        <w:t>melakukan</w:t>
      </w:r>
      <w:proofErr w:type="spellEnd"/>
      <w:r w:rsidRPr="005313E0">
        <w:rPr>
          <w:lang w:val="en-US"/>
        </w:rPr>
        <w:t xml:space="preserve"> proses download</w:t>
      </w:r>
    </w:p>
    <w:p w14:paraId="3F6E669B" w14:textId="77777777" w:rsidR="00765A89" w:rsidRPr="005313E0" w:rsidRDefault="00765A89" w:rsidP="00765A89">
      <w:pPr>
        <w:keepNext/>
        <w:spacing w:after="0" w:line="360" w:lineRule="auto"/>
        <w:jc w:val="center"/>
      </w:pPr>
      <w:r w:rsidRPr="005313E0">
        <w:rPr>
          <w:noProof/>
        </w:rPr>
        <w:drawing>
          <wp:inline distT="0" distB="0" distL="0" distR="0" wp14:anchorId="710D4804" wp14:editId="20B5C112">
            <wp:extent cx="3974865" cy="4622902"/>
            <wp:effectExtent l="0" t="0" r="6985" b="635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9690" cy="4628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227B8A" w14:textId="7719FCDC" w:rsidR="001C0235" w:rsidRPr="005313E0" w:rsidRDefault="00765A89" w:rsidP="00765A89">
      <w:pPr>
        <w:jc w:val="center"/>
        <w:rPr>
          <w:sz w:val="22"/>
          <w:szCs w:val="22"/>
        </w:rPr>
      </w:pPr>
      <w:bookmarkStart w:id="136" w:name="_Toc110238634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9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</w:t>
      </w:r>
      <w:proofErr w:type="spellStart"/>
      <w:r w:rsidRPr="005313E0">
        <w:rPr>
          <w:sz w:val="22"/>
          <w:szCs w:val="22"/>
        </w:rPr>
        <w:t>Bimbingan</w:t>
      </w:r>
      <w:bookmarkEnd w:id="136"/>
      <w:proofErr w:type="spellEnd"/>
    </w:p>
    <w:p w14:paraId="241B6FF4" w14:textId="7647AD04" w:rsidR="00E77E72" w:rsidRPr="00C073A5" w:rsidRDefault="00C073A5">
      <w:pPr>
        <w:pStyle w:val="ListParagraph"/>
        <w:numPr>
          <w:ilvl w:val="0"/>
          <w:numId w:val="33"/>
        </w:numPr>
        <w:ind w:left="142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37" w:name="_Toc110248299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Pengumpulan</w:t>
      </w:r>
      <w:bookmarkEnd w:id="137"/>
      <w:proofErr w:type="spellEnd"/>
    </w:p>
    <w:p w14:paraId="7FB61F33" w14:textId="14AB8E23" w:rsidR="00845FD1" w:rsidRPr="005313E0" w:rsidRDefault="00845FD1" w:rsidP="00845FD1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 w:rsidRPr="005313E0">
        <w:t>pengumpulan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08D7E124" w14:textId="46BD3AE4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</w:t>
      </w:r>
      <w:proofErr w:type="spellStart"/>
      <w:r w:rsidRPr="005313E0">
        <w:t>pengumpulan</w:t>
      </w:r>
      <w:proofErr w:type="spellEnd"/>
    </w:p>
    <w:p w14:paraId="5CE4CE0F" w14:textId="786B847B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t>pengumpulan</w:t>
      </w:r>
      <w:proofErr w:type="spellEnd"/>
    </w:p>
    <w:p w14:paraId="50C20731" w14:textId="77777777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3E9AB24D" w14:textId="09CF2493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Pr="005313E0">
        <w:t>pengumpulan</w:t>
      </w:r>
      <w:proofErr w:type="spellEnd"/>
    </w:p>
    <w:p w14:paraId="4FB70319" w14:textId="00CC6670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t>pengumpulan</w:t>
      </w:r>
      <w:proofErr w:type="spellEnd"/>
      <w:r w:rsidRPr="005313E0">
        <w:rPr>
          <w:lang w:val="id-ID"/>
        </w:rPr>
        <w:t xml:space="preserve"> dan klik tombol tambah</w:t>
      </w:r>
    </w:p>
    <w:p w14:paraId="2E01461A" w14:textId="77777777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Pr="005313E0">
        <w:t>pengumpulan</w:t>
      </w:r>
      <w:proofErr w:type="spellEnd"/>
      <w:r w:rsidRPr="005313E0">
        <w:rPr>
          <w:lang w:val="id-ID"/>
        </w:rPr>
        <w:t xml:space="preserve"> </w:t>
      </w:r>
    </w:p>
    <w:p w14:paraId="569BCED2" w14:textId="3DACECB2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>Jika aktor memilih aksi ubah, maka aktor menekan tombol ubah</w:t>
      </w:r>
    </w:p>
    <w:p w14:paraId="325A33AB" w14:textId="335DDBE9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lastRenderedPageBreak/>
        <w:t xml:space="preserve">Sistem mengambil data </w:t>
      </w:r>
      <w:proofErr w:type="spellStart"/>
      <w:r w:rsidRPr="005313E0">
        <w:t>pengumpulan</w:t>
      </w:r>
      <w:proofErr w:type="spellEnd"/>
    </w:p>
    <w:p w14:paraId="3DC80F2A" w14:textId="77777777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Sistem menampilkan data </w:t>
      </w:r>
      <w:proofErr w:type="spellStart"/>
      <w:r w:rsidRPr="005313E0">
        <w:t>pengumpulan</w:t>
      </w:r>
      <w:proofErr w:type="spellEnd"/>
      <w:r w:rsidRPr="005313E0">
        <w:rPr>
          <w:lang w:val="id-ID"/>
        </w:rPr>
        <w:t xml:space="preserve"> </w:t>
      </w:r>
    </w:p>
    <w:p w14:paraId="5A391EF2" w14:textId="36828396" w:rsidR="00845FD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t>pengumpulan</w:t>
      </w:r>
      <w:proofErr w:type="spellEnd"/>
      <w:r w:rsidRPr="005313E0">
        <w:rPr>
          <w:lang w:val="id-ID"/>
        </w:rPr>
        <w:t xml:space="preserve"> dan menekan tombol ubah</w:t>
      </w:r>
    </w:p>
    <w:p w14:paraId="08393742" w14:textId="23F94342" w:rsidR="00391181" w:rsidRPr="005313E0" w:rsidRDefault="00845FD1">
      <w:pPr>
        <w:pStyle w:val="ListParagraph"/>
        <w:numPr>
          <w:ilvl w:val="0"/>
          <w:numId w:val="21"/>
        </w:numPr>
        <w:spacing w:line="256" w:lineRule="auto"/>
      </w:pPr>
      <w:r w:rsidRPr="005313E0">
        <w:rPr>
          <w:lang w:val="id-ID"/>
        </w:rPr>
        <w:t xml:space="preserve">Sistem memperbaharui data </w:t>
      </w:r>
      <w:proofErr w:type="spellStart"/>
      <w:r w:rsidRPr="005313E0">
        <w:t>pengumpulan</w:t>
      </w:r>
      <w:proofErr w:type="spellEnd"/>
    </w:p>
    <w:p w14:paraId="6735CE08" w14:textId="77777777" w:rsidR="00845FD1" w:rsidRPr="005313E0" w:rsidRDefault="00845FD1" w:rsidP="00845FD1">
      <w:pPr>
        <w:keepNext/>
        <w:spacing w:after="0" w:line="360" w:lineRule="auto"/>
        <w:jc w:val="center"/>
      </w:pPr>
      <w:r w:rsidRPr="005313E0">
        <w:rPr>
          <w:noProof/>
        </w:rPr>
        <w:drawing>
          <wp:inline distT="0" distB="0" distL="0" distR="0" wp14:anchorId="759429C3" wp14:editId="5C134DAC">
            <wp:extent cx="3749344" cy="6773875"/>
            <wp:effectExtent l="0" t="0" r="3810" b="8255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2329" cy="6797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69DF5" w14:textId="7BF90575" w:rsidR="001C0235" w:rsidRDefault="00845FD1" w:rsidP="00845FD1">
      <w:pPr>
        <w:jc w:val="center"/>
        <w:rPr>
          <w:sz w:val="22"/>
          <w:szCs w:val="22"/>
        </w:rPr>
      </w:pPr>
      <w:bookmarkStart w:id="138" w:name="_Toc110238635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0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</w:t>
      </w:r>
      <w:proofErr w:type="spellStart"/>
      <w:r w:rsidRPr="005313E0">
        <w:rPr>
          <w:sz w:val="22"/>
          <w:szCs w:val="22"/>
        </w:rPr>
        <w:t>Pengumpulan</w:t>
      </w:r>
      <w:bookmarkEnd w:id="138"/>
      <w:proofErr w:type="spellEnd"/>
    </w:p>
    <w:p w14:paraId="3F7E3E5E" w14:textId="77777777" w:rsidR="00C073A5" w:rsidRPr="005313E0" w:rsidRDefault="00C073A5" w:rsidP="00845FD1">
      <w:pPr>
        <w:jc w:val="center"/>
        <w:rPr>
          <w:sz w:val="22"/>
          <w:szCs w:val="22"/>
        </w:rPr>
      </w:pPr>
    </w:p>
    <w:p w14:paraId="39B5AE31" w14:textId="4FDDFC97" w:rsidR="00C073A5" w:rsidRPr="00C073A5" w:rsidRDefault="00C073A5">
      <w:pPr>
        <w:pStyle w:val="ListParagraph"/>
        <w:numPr>
          <w:ilvl w:val="0"/>
          <w:numId w:val="33"/>
        </w:numPr>
        <w:ind w:left="142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39" w:name="_Toc110248300"/>
      <w:proofErr w:type="spellStart"/>
      <w:r>
        <w:rPr>
          <w:b/>
          <w:bCs/>
          <w:color w:val="000000" w:themeColor="text1"/>
          <w:lang w:val="en-US"/>
        </w:rPr>
        <w:lastRenderedPageBreak/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Sidang</w:t>
      </w:r>
      <w:bookmarkEnd w:id="139"/>
      <w:proofErr w:type="spellEnd"/>
    </w:p>
    <w:p w14:paraId="017ED7BB" w14:textId="124D4751" w:rsidR="00845FD1" w:rsidRPr="005313E0" w:rsidRDefault="00845FD1" w:rsidP="00845FD1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 w:rsidRPr="005313E0">
        <w:t>sidang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7A26C532" w14:textId="2984A7CD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</w:t>
      </w:r>
      <w:proofErr w:type="spellStart"/>
      <w:r w:rsidRPr="005313E0">
        <w:t>sidang</w:t>
      </w:r>
      <w:proofErr w:type="spellEnd"/>
    </w:p>
    <w:p w14:paraId="691D206B" w14:textId="77777777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t>sidang</w:t>
      </w:r>
      <w:proofErr w:type="spellEnd"/>
      <w:r w:rsidRPr="005313E0">
        <w:rPr>
          <w:lang w:val="id-ID"/>
        </w:rPr>
        <w:t xml:space="preserve"> </w:t>
      </w:r>
    </w:p>
    <w:p w14:paraId="7EA3EC1F" w14:textId="4637E370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r w:rsidRPr="005313E0">
        <w:rPr>
          <w:lang w:val="id-ID"/>
        </w:rPr>
        <w:t>Jika aktor memilih aksi tambah maka, aktor menekan tombol tambah</w:t>
      </w:r>
    </w:p>
    <w:p w14:paraId="71A65C71" w14:textId="298D50D0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 xml:space="preserve">data </w:t>
      </w:r>
      <w:proofErr w:type="spellStart"/>
      <w:r w:rsidRPr="005313E0">
        <w:t>sidang</w:t>
      </w:r>
      <w:proofErr w:type="spellEnd"/>
    </w:p>
    <w:p w14:paraId="16354C92" w14:textId="2488DCDD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t>sidang</w:t>
      </w:r>
      <w:proofErr w:type="spellEnd"/>
      <w:r w:rsidRPr="005313E0">
        <w:rPr>
          <w:lang w:val="id-ID"/>
        </w:rPr>
        <w:t xml:space="preserve"> dan klik tombol tambah</w:t>
      </w:r>
    </w:p>
    <w:p w14:paraId="15C737B6" w14:textId="270044A4" w:rsidR="00845FD1" w:rsidRPr="005313E0" w:rsidRDefault="00845FD1">
      <w:pPr>
        <w:pStyle w:val="ListParagraph"/>
        <w:numPr>
          <w:ilvl w:val="0"/>
          <w:numId w:val="22"/>
        </w:numPr>
        <w:spacing w:line="256" w:lineRule="auto"/>
      </w:pPr>
      <w:r w:rsidRPr="005313E0">
        <w:rPr>
          <w:lang w:val="id-ID"/>
        </w:rPr>
        <w:t xml:space="preserve">Sistem menyimpan data </w:t>
      </w:r>
      <w:proofErr w:type="spellStart"/>
      <w:r w:rsidRPr="005313E0">
        <w:t>sidang</w:t>
      </w:r>
      <w:proofErr w:type="spellEnd"/>
    </w:p>
    <w:p w14:paraId="7FD6B492" w14:textId="77777777" w:rsidR="00845FD1" w:rsidRPr="005313E0" w:rsidRDefault="00845FD1" w:rsidP="00845FD1">
      <w:pPr>
        <w:keepNext/>
        <w:spacing w:after="0" w:line="360" w:lineRule="auto"/>
        <w:jc w:val="center"/>
      </w:pPr>
      <w:r w:rsidRPr="005313E0">
        <w:rPr>
          <w:noProof/>
        </w:rPr>
        <w:drawing>
          <wp:inline distT="0" distB="0" distL="0" distR="0" wp14:anchorId="63FB7DD1" wp14:editId="6005A34D">
            <wp:extent cx="4045305" cy="4706969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7883" cy="47099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AD9AEE" w14:textId="1F488990" w:rsidR="001C0235" w:rsidRPr="005313E0" w:rsidRDefault="00845FD1" w:rsidP="00845FD1">
      <w:pPr>
        <w:jc w:val="center"/>
        <w:rPr>
          <w:sz w:val="22"/>
          <w:szCs w:val="22"/>
        </w:rPr>
      </w:pPr>
      <w:bookmarkStart w:id="140" w:name="_Toc110238636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1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Kelola </w:t>
      </w:r>
      <w:proofErr w:type="spellStart"/>
      <w:r w:rsidRPr="005313E0">
        <w:rPr>
          <w:sz w:val="22"/>
          <w:szCs w:val="22"/>
        </w:rPr>
        <w:t>Sidang</w:t>
      </w:r>
      <w:bookmarkEnd w:id="140"/>
      <w:proofErr w:type="spellEnd"/>
    </w:p>
    <w:p w14:paraId="002F155A" w14:textId="77777777" w:rsidR="00863085" w:rsidRPr="005313E0" w:rsidRDefault="00863085" w:rsidP="00845FD1">
      <w:pPr>
        <w:jc w:val="center"/>
        <w:rPr>
          <w:sz w:val="22"/>
          <w:szCs w:val="22"/>
        </w:rPr>
      </w:pPr>
    </w:p>
    <w:p w14:paraId="4E98F8FA" w14:textId="0F156D38" w:rsidR="00C073A5" w:rsidRPr="00C073A5" w:rsidRDefault="00C073A5">
      <w:pPr>
        <w:pStyle w:val="ListParagraph"/>
        <w:numPr>
          <w:ilvl w:val="0"/>
          <w:numId w:val="33"/>
        </w:numPr>
        <w:ind w:left="142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41" w:name="_Toc110248301"/>
      <w:proofErr w:type="spellStart"/>
      <w:r>
        <w:rPr>
          <w:b/>
          <w:bCs/>
          <w:color w:val="000000" w:themeColor="text1"/>
          <w:lang w:val="en-US"/>
        </w:rPr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Kelola </w:t>
      </w:r>
      <w:proofErr w:type="spellStart"/>
      <w:r>
        <w:rPr>
          <w:b/>
          <w:bCs/>
          <w:color w:val="000000" w:themeColor="text1"/>
          <w:lang w:val="en-US"/>
        </w:rPr>
        <w:t>Dokumen</w:t>
      </w:r>
      <w:proofErr w:type="spellEnd"/>
      <w:r>
        <w:rPr>
          <w:b/>
          <w:bCs/>
          <w:color w:val="000000" w:themeColor="text1"/>
          <w:lang w:val="en-US"/>
        </w:rPr>
        <w:t xml:space="preserve"> Akhir</w:t>
      </w:r>
      <w:bookmarkEnd w:id="141"/>
    </w:p>
    <w:p w14:paraId="6EA4BC1C" w14:textId="21A83F81" w:rsidR="00863085" w:rsidRPr="005313E0" w:rsidRDefault="00863085" w:rsidP="00863085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40D168CC" w14:textId="49C479E1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memilih</w:t>
      </w:r>
      <w:proofErr w:type="spellEnd"/>
      <w:r w:rsidRPr="005313E0">
        <w:t xml:space="preserve"> menu </w:t>
      </w:r>
      <w:r w:rsidRPr="005313E0">
        <w:rPr>
          <w:lang w:val="id-ID"/>
        </w:rPr>
        <w:t>kelola</w:t>
      </w:r>
      <w:r w:rsidRPr="005313E0">
        <w:rPr>
          <w:lang w:val="en-US"/>
        </w:rPr>
        <w:t xml:space="preserve"> </w:t>
      </w:r>
      <w:proofErr w:type="spellStart"/>
      <w:r w:rsidRPr="005313E0">
        <w:t>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</w:p>
    <w:p w14:paraId="3CAE1FDE" w14:textId="22668464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mengambil</w:t>
      </w:r>
      <w:proofErr w:type="spellEnd"/>
      <w:r w:rsidRPr="005313E0">
        <w:t xml:space="preserve"> data</w:t>
      </w:r>
      <w:r w:rsidRPr="005313E0">
        <w:rPr>
          <w:lang w:val="id-ID"/>
        </w:rPr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</w:p>
    <w:p w14:paraId="7F09659B" w14:textId="77777777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r w:rsidRPr="005313E0">
        <w:rPr>
          <w:lang w:val="id-ID"/>
        </w:rPr>
        <w:lastRenderedPageBreak/>
        <w:t>Jika aktor memilih aksi tambah maka, aktor menekan tombol tambah</w:t>
      </w:r>
    </w:p>
    <w:p w14:paraId="268BE2F9" w14:textId="52617635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r w:rsidRPr="005313E0">
        <w:rPr>
          <w:lang w:val="id-ID"/>
        </w:rPr>
        <w:t xml:space="preserve">Sistem akan menampilkan form tambah </w:t>
      </w:r>
      <w:r w:rsidRPr="005313E0">
        <w:rPr>
          <w:lang w:val="en-US"/>
        </w:rPr>
        <w:t>data d</w:t>
      </w:r>
      <w:proofErr w:type="spellStart"/>
      <w:r w:rsidRPr="005313E0">
        <w:t>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</w:p>
    <w:p w14:paraId="5F8F2114" w14:textId="37B0E95F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r w:rsidRPr="005313E0">
        <w:rPr>
          <w:lang w:val="id-ID"/>
        </w:rPr>
        <w:t xml:space="preserve">Aktor menginput data </w:t>
      </w:r>
      <w:proofErr w:type="spellStart"/>
      <w:r w:rsidRPr="005313E0">
        <w:t>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  <w:r w:rsidRPr="005313E0">
        <w:rPr>
          <w:lang w:val="id-ID"/>
        </w:rPr>
        <w:t xml:space="preserve"> dan klik tombol tambah</w:t>
      </w:r>
    </w:p>
    <w:p w14:paraId="10F4E611" w14:textId="48831299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r w:rsidRPr="005313E0">
        <w:rPr>
          <w:lang w:val="id-ID"/>
        </w:rPr>
        <w:t xml:space="preserve">Sistem menyimpan data </w:t>
      </w:r>
      <w:r w:rsidRPr="005313E0">
        <w:rPr>
          <w:lang w:val="en-US"/>
        </w:rPr>
        <w:t>d</w:t>
      </w:r>
      <w:proofErr w:type="spellStart"/>
      <w:r w:rsidRPr="005313E0">
        <w:t>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</w:p>
    <w:p w14:paraId="676D5E4E" w14:textId="5E1CE024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r w:rsidRPr="005313E0">
        <w:t xml:space="preserve">Jika actor </w:t>
      </w:r>
      <w:proofErr w:type="spellStart"/>
      <w:r w:rsidRPr="005313E0">
        <w:t>memilih</w:t>
      </w:r>
      <w:proofErr w:type="spellEnd"/>
      <w:r w:rsidRPr="005313E0">
        <w:t xml:space="preserve"> download, </w:t>
      </w:r>
      <w:proofErr w:type="spellStart"/>
      <w:r w:rsidRPr="005313E0">
        <w:t>maka</w:t>
      </w:r>
      <w:proofErr w:type="spellEnd"/>
      <w:r w:rsidRPr="005313E0">
        <w:t xml:space="preserve"> actor </w:t>
      </w:r>
      <w:proofErr w:type="spellStart"/>
      <w:r w:rsidRPr="005313E0">
        <w:t>menekan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download</w:t>
      </w:r>
    </w:p>
    <w:p w14:paraId="14CFB181" w14:textId="59ED0FED" w:rsidR="00863085" w:rsidRPr="005313E0" w:rsidRDefault="00863085">
      <w:pPr>
        <w:pStyle w:val="ListParagraph"/>
        <w:numPr>
          <w:ilvl w:val="0"/>
          <w:numId w:val="23"/>
        </w:numPr>
        <w:spacing w:line="256" w:lineRule="auto"/>
      </w:pPr>
      <w:proofErr w:type="spellStart"/>
      <w:r w:rsidRPr="005313E0">
        <w:t>Sistem</w:t>
      </w:r>
      <w:proofErr w:type="spellEnd"/>
      <w:r w:rsidRPr="005313E0">
        <w:t xml:space="preserve"> akan </w:t>
      </w:r>
      <w:proofErr w:type="spellStart"/>
      <w:r w:rsidRPr="005313E0">
        <w:t>melakukan</w:t>
      </w:r>
      <w:proofErr w:type="spellEnd"/>
      <w:r w:rsidRPr="005313E0">
        <w:t xml:space="preserve"> proses </w:t>
      </w:r>
      <w:proofErr w:type="spellStart"/>
      <w:r w:rsidRPr="005313E0">
        <w:t>mendownload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akhir</w:t>
      </w:r>
      <w:proofErr w:type="spellEnd"/>
    </w:p>
    <w:p w14:paraId="253EF66C" w14:textId="77777777" w:rsidR="00863085" w:rsidRPr="005313E0" w:rsidRDefault="00863085" w:rsidP="00863085">
      <w:pPr>
        <w:keepNext/>
        <w:spacing w:line="256" w:lineRule="auto"/>
        <w:jc w:val="center"/>
      </w:pPr>
      <w:r w:rsidRPr="005313E0">
        <w:rPr>
          <w:noProof/>
        </w:rPr>
        <w:drawing>
          <wp:inline distT="0" distB="0" distL="0" distR="0" wp14:anchorId="0D861CA9" wp14:editId="7576DD50">
            <wp:extent cx="4147719" cy="5460987"/>
            <wp:effectExtent l="0" t="0" r="5715" b="698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4990" cy="5470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88F007" w14:textId="7A53586D" w:rsidR="00863085" w:rsidRPr="005313E0" w:rsidRDefault="00863085" w:rsidP="00863085">
      <w:pPr>
        <w:jc w:val="center"/>
        <w:rPr>
          <w:sz w:val="22"/>
          <w:szCs w:val="22"/>
        </w:rPr>
      </w:pPr>
      <w:bookmarkStart w:id="142" w:name="_Toc110238637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2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</w:t>
      </w:r>
      <w:proofErr w:type="spellStart"/>
      <w:r w:rsidRPr="005313E0">
        <w:rPr>
          <w:sz w:val="22"/>
          <w:szCs w:val="22"/>
        </w:rPr>
        <w:t>Dokumen</w:t>
      </w:r>
      <w:proofErr w:type="spellEnd"/>
      <w:r w:rsidRPr="005313E0">
        <w:rPr>
          <w:sz w:val="22"/>
          <w:szCs w:val="22"/>
        </w:rPr>
        <w:t xml:space="preserve"> Akhir</w:t>
      </w:r>
      <w:bookmarkEnd w:id="142"/>
    </w:p>
    <w:p w14:paraId="5BD2F804" w14:textId="59874AD2" w:rsidR="00845FD1" w:rsidRDefault="00845FD1" w:rsidP="00845FD1">
      <w:pPr>
        <w:jc w:val="center"/>
        <w:rPr>
          <w:sz w:val="22"/>
          <w:szCs w:val="22"/>
        </w:rPr>
      </w:pPr>
    </w:p>
    <w:p w14:paraId="364E4A02" w14:textId="747A01E5" w:rsidR="005313E0" w:rsidRDefault="005313E0" w:rsidP="00845FD1">
      <w:pPr>
        <w:jc w:val="center"/>
        <w:rPr>
          <w:sz w:val="22"/>
          <w:szCs w:val="22"/>
        </w:rPr>
      </w:pPr>
    </w:p>
    <w:p w14:paraId="07A79FDD" w14:textId="77777777" w:rsidR="005313E0" w:rsidRPr="005313E0" w:rsidRDefault="005313E0" w:rsidP="00845FD1">
      <w:pPr>
        <w:jc w:val="center"/>
        <w:rPr>
          <w:sz w:val="22"/>
          <w:szCs w:val="22"/>
        </w:rPr>
      </w:pPr>
    </w:p>
    <w:p w14:paraId="5E2479EC" w14:textId="77777777" w:rsidR="00C073A5" w:rsidRDefault="00C073A5" w:rsidP="00391181"/>
    <w:p w14:paraId="38663DCF" w14:textId="77777777" w:rsidR="00C073A5" w:rsidRPr="00C073A5" w:rsidRDefault="00C073A5">
      <w:pPr>
        <w:pStyle w:val="ListParagraph"/>
        <w:numPr>
          <w:ilvl w:val="0"/>
          <w:numId w:val="33"/>
        </w:numPr>
        <w:ind w:left="142" w:hanging="284"/>
        <w:outlineLvl w:val="2"/>
        <w:rPr>
          <w:b/>
          <w:bCs/>
          <w:i/>
          <w:iCs/>
          <w:color w:val="000000" w:themeColor="text1"/>
          <w:lang w:val="id-ID"/>
        </w:rPr>
      </w:pPr>
      <w:bookmarkStart w:id="143" w:name="_Toc110248302"/>
      <w:proofErr w:type="spellStart"/>
      <w:r>
        <w:rPr>
          <w:b/>
          <w:bCs/>
          <w:color w:val="000000" w:themeColor="text1"/>
          <w:lang w:val="en-US"/>
        </w:rPr>
        <w:lastRenderedPageBreak/>
        <w:t>Sistem</w:t>
      </w:r>
      <w:proofErr w:type="spellEnd"/>
      <w:r>
        <w:rPr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b/>
          <w:bCs/>
          <w:color w:val="000000" w:themeColor="text1"/>
          <w:lang w:val="en-US"/>
        </w:rPr>
        <w:t>Squence</w:t>
      </w:r>
      <w:proofErr w:type="spellEnd"/>
      <w:r>
        <w:rPr>
          <w:b/>
          <w:bCs/>
          <w:color w:val="000000" w:themeColor="text1"/>
          <w:lang w:val="en-US"/>
        </w:rPr>
        <w:t xml:space="preserve"> Diagram Logout</w:t>
      </w:r>
      <w:bookmarkEnd w:id="143"/>
    </w:p>
    <w:p w14:paraId="72A3228D" w14:textId="2CCD618F" w:rsidR="00391181" w:rsidRPr="005313E0" w:rsidRDefault="00391181" w:rsidP="00391181">
      <w:proofErr w:type="spellStart"/>
      <w:r w:rsidRPr="005313E0">
        <w:t>Urutan</w:t>
      </w:r>
      <w:proofErr w:type="spellEnd"/>
      <w:r w:rsidRPr="005313E0">
        <w:t xml:space="preserve"> </w:t>
      </w:r>
      <w:proofErr w:type="spellStart"/>
      <w:r w:rsidRPr="005313E0">
        <w:t>langkah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proses </w:t>
      </w:r>
      <w:r w:rsidR="00156E97" w:rsidRPr="005313E0">
        <w:rPr>
          <w:lang w:val="id-ID"/>
        </w:rPr>
        <w:t>logout</w:t>
      </w:r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2A8A1AED" w14:textId="17D29FF6" w:rsidR="00391181" w:rsidRPr="005313E0" w:rsidRDefault="00391181">
      <w:pPr>
        <w:pStyle w:val="ListParagraph"/>
        <w:numPr>
          <w:ilvl w:val="0"/>
          <w:numId w:val="8"/>
        </w:numPr>
      </w:pPr>
      <w:proofErr w:type="spellStart"/>
      <w:r w:rsidRPr="005313E0">
        <w:t>Aktor</w:t>
      </w:r>
      <w:proofErr w:type="spellEnd"/>
      <w:r w:rsidRPr="005313E0">
        <w:t xml:space="preserve"> </w:t>
      </w:r>
      <w:r w:rsidR="00156E97" w:rsidRPr="005313E0">
        <w:rPr>
          <w:lang w:val="id-ID"/>
        </w:rPr>
        <w:t>klik tombol logout</w:t>
      </w:r>
    </w:p>
    <w:p w14:paraId="064F68E7" w14:textId="338AC0CE" w:rsidR="00156E97" w:rsidRPr="005313E0" w:rsidRDefault="00156E97">
      <w:pPr>
        <w:pStyle w:val="ListParagraph"/>
        <w:numPr>
          <w:ilvl w:val="0"/>
          <w:numId w:val="8"/>
        </w:numPr>
      </w:pPr>
      <w:r w:rsidRPr="005313E0">
        <w:rPr>
          <w:lang w:val="id-ID"/>
        </w:rPr>
        <w:t>Sistem menghancurkan sesi login</w:t>
      </w:r>
    </w:p>
    <w:p w14:paraId="6D136C9C" w14:textId="68875E76" w:rsidR="00156E97" w:rsidRPr="005313E0" w:rsidRDefault="00156E97">
      <w:pPr>
        <w:pStyle w:val="ListParagraph"/>
        <w:numPr>
          <w:ilvl w:val="0"/>
          <w:numId w:val="8"/>
        </w:numPr>
      </w:pPr>
      <w:r w:rsidRPr="005313E0">
        <w:rPr>
          <w:lang w:val="id-ID"/>
        </w:rPr>
        <w:t>Sistem menampilkan form login</w:t>
      </w:r>
    </w:p>
    <w:p w14:paraId="082688C3" w14:textId="77777777" w:rsidR="00845FD1" w:rsidRPr="005313E0" w:rsidRDefault="00845FD1" w:rsidP="00845FD1">
      <w:pPr>
        <w:keepNext/>
        <w:jc w:val="center"/>
      </w:pPr>
      <w:r w:rsidRPr="005313E0">
        <w:rPr>
          <w:noProof/>
        </w:rPr>
        <w:drawing>
          <wp:inline distT="0" distB="0" distL="0" distR="0" wp14:anchorId="38B69587" wp14:editId="7124E379">
            <wp:extent cx="3803650" cy="3225800"/>
            <wp:effectExtent l="0" t="0" r="635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3650" cy="322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DE1244" w14:textId="6EBCEC7E" w:rsidR="001C0235" w:rsidRPr="005313E0" w:rsidRDefault="00845FD1" w:rsidP="00845FD1">
      <w:pPr>
        <w:jc w:val="center"/>
        <w:rPr>
          <w:sz w:val="22"/>
          <w:szCs w:val="22"/>
        </w:rPr>
      </w:pPr>
      <w:bookmarkStart w:id="144" w:name="_Toc110238638"/>
      <w:r w:rsidRPr="005313E0">
        <w:rPr>
          <w:sz w:val="22"/>
          <w:szCs w:val="22"/>
        </w:rPr>
        <w:t xml:space="preserve">Gambar 3. </w:t>
      </w:r>
      <w:r w:rsidRPr="005313E0">
        <w:rPr>
          <w:sz w:val="22"/>
          <w:szCs w:val="22"/>
        </w:rPr>
        <w:fldChar w:fldCharType="begin"/>
      </w:r>
      <w:r w:rsidRPr="005313E0">
        <w:rPr>
          <w:sz w:val="22"/>
          <w:szCs w:val="22"/>
        </w:rPr>
        <w:instrText xml:space="preserve"> SEQ Gambar_3. \* ARABIC </w:instrText>
      </w:r>
      <w:r w:rsidRPr="005313E0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3</w:t>
      </w:r>
      <w:r w:rsidRPr="005313E0">
        <w:rPr>
          <w:sz w:val="22"/>
          <w:szCs w:val="22"/>
        </w:rPr>
        <w:fldChar w:fldCharType="end"/>
      </w:r>
      <w:r w:rsidRPr="005313E0">
        <w:rPr>
          <w:sz w:val="22"/>
          <w:szCs w:val="22"/>
        </w:rPr>
        <w:t xml:space="preserve"> </w:t>
      </w:r>
      <w:proofErr w:type="spellStart"/>
      <w:r w:rsidRPr="005313E0">
        <w:rPr>
          <w:sz w:val="22"/>
          <w:szCs w:val="22"/>
        </w:rPr>
        <w:t>Sistem</w:t>
      </w:r>
      <w:proofErr w:type="spellEnd"/>
      <w:r w:rsidRPr="005313E0">
        <w:rPr>
          <w:sz w:val="22"/>
          <w:szCs w:val="22"/>
        </w:rPr>
        <w:t xml:space="preserve"> Sequence Diagram Logout</w:t>
      </w:r>
      <w:bookmarkEnd w:id="144"/>
    </w:p>
    <w:p w14:paraId="24674945" w14:textId="698D4BCD" w:rsidR="001C0235" w:rsidRPr="005313E0" w:rsidRDefault="001C0235" w:rsidP="001C0235">
      <w:pPr>
        <w:pStyle w:val="Caption"/>
        <w:jc w:val="center"/>
        <w:rPr>
          <w:i w:val="0"/>
          <w:iCs w:val="0"/>
          <w:color w:val="auto"/>
          <w:sz w:val="20"/>
          <w:szCs w:val="20"/>
          <w:lang w:val="id-ID"/>
        </w:rPr>
      </w:pPr>
    </w:p>
    <w:p w14:paraId="28EC1527" w14:textId="7378B0D1" w:rsidR="00862C41" w:rsidRPr="00AA66CC" w:rsidRDefault="00862C41">
      <w:pPr>
        <w:pStyle w:val="ListParagraph"/>
        <w:numPr>
          <w:ilvl w:val="0"/>
          <w:numId w:val="32"/>
        </w:numPr>
        <w:ind w:left="284" w:hanging="284"/>
        <w:outlineLvl w:val="2"/>
        <w:rPr>
          <w:b/>
          <w:bCs/>
          <w:color w:val="000000" w:themeColor="text1"/>
        </w:rPr>
      </w:pPr>
      <w:bookmarkStart w:id="145" w:name="_Toc68545070"/>
      <w:bookmarkStart w:id="146" w:name="_Toc78230725"/>
      <w:bookmarkStart w:id="147" w:name="_Toc110248303"/>
      <w:r w:rsidRPr="00AA66CC">
        <w:rPr>
          <w:b/>
          <w:bCs/>
          <w:color w:val="000000" w:themeColor="text1"/>
        </w:rPr>
        <w:t>Conceptual Class Diagram</w:t>
      </w:r>
      <w:bookmarkEnd w:id="145"/>
      <w:bookmarkEnd w:id="146"/>
      <w:bookmarkEnd w:id="147"/>
    </w:p>
    <w:p w14:paraId="2E91D651" w14:textId="36F09B7B" w:rsidR="001803F5" w:rsidRPr="005313E0" w:rsidRDefault="002E164D" w:rsidP="008D2AEA">
      <w:pPr>
        <w:spacing w:after="0" w:line="360" w:lineRule="auto"/>
        <w:jc w:val="both"/>
      </w:pPr>
      <w:proofErr w:type="spellStart"/>
      <w:r w:rsidRPr="005313E0">
        <w:t>Struktur</w:t>
      </w:r>
      <w:proofErr w:type="spellEnd"/>
      <w:r w:rsidRPr="005313E0">
        <w:t xml:space="preserve">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SI</w:t>
      </w:r>
      <w:r w:rsidR="00983BA5" w:rsidRPr="005313E0">
        <w:t>M</w:t>
      </w:r>
      <w:r w:rsidR="00D22648">
        <w:t>MP</w:t>
      </w:r>
      <w:r w:rsidR="00336332" w:rsidRPr="005313E0">
        <w:t xml:space="preserve"> </w:t>
      </w:r>
      <w:proofErr w:type="spellStart"/>
      <w:r w:rsidRPr="005313E0">
        <w:t>digambarkan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Conceptual Class Diagram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>:</w:t>
      </w:r>
    </w:p>
    <w:p w14:paraId="686714E4" w14:textId="77777777" w:rsidR="00426BBF" w:rsidRDefault="00426BBF" w:rsidP="008D2AEA">
      <w:pPr>
        <w:keepNext/>
        <w:spacing w:after="0" w:line="360" w:lineRule="auto"/>
        <w:ind w:right="707" w:hanging="567"/>
        <w:jc w:val="both"/>
      </w:pPr>
      <w:r w:rsidRPr="00426BBF">
        <w:rPr>
          <w:noProof/>
        </w:rPr>
        <w:lastRenderedPageBreak/>
        <w:drawing>
          <wp:inline distT="0" distB="0" distL="0" distR="0" wp14:anchorId="76A8FA33" wp14:editId="2623DCE1">
            <wp:extent cx="5760438" cy="6047117"/>
            <wp:effectExtent l="0" t="0" r="0" b="0"/>
            <wp:docPr id="161" name="Picture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5307" cy="60522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E3AA0" w14:textId="76A2EF17" w:rsidR="00156E97" w:rsidRPr="00426BBF" w:rsidRDefault="00426BBF" w:rsidP="00426BBF">
      <w:pPr>
        <w:jc w:val="center"/>
        <w:rPr>
          <w:sz w:val="22"/>
          <w:szCs w:val="22"/>
        </w:rPr>
      </w:pPr>
      <w:r w:rsidRPr="00426BBF">
        <w:rPr>
          <w:sz w:val="22"/>
          <w:szCs w:val="22"/>
        </w:rPr>
        <w:t xml:space="preserve">Gambar 3. </w:t>
      </w:r>
      <w:r w:rsidRPr="00426BBF">
        <w:rPr>
          <w:sz w:val="22"/>
          <w:szCs w:val="22"/>
        </w:rPr>
        <w:fldChar w:fldCharType="begin"/>
      </w:r>
      <w:r w:rsidRPr="00426BBF">
        <w:rPr>
          <w:sz w:val="22"/>
          <w:szCs w:val="22"/>
        </w:rPr>
        <w:instrText xml:space="preserve"> SEQ Gambar_3. \* ARABIC </w:instrText>
      </w:r>
      <w:r w:rsidRPr="00426BBF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4</w:t>
      </w:r>
      <w:r w:rsidRPr="00426BBF">
        <w:rPr>
          <w:sz w:val="22"/>
          <w:szCs w:val="22"/>
        </w:rPr>
        <w:fldChar w:fldCharType="end"/>
      </w:r>
      <w:r w:rsidRPr="00426BBF">
        <w:rPr>
          <w:sz w:val="22"/>
          <w:szCs w:val="22"/>
        </w:rPr>
        <w:t xml:space="preserve"> </w:t>
      </w:r>
      <w:proofErr w:type="spellStart"/>
      <w:r w:rsidRPr="00426BBF">
        <w:rPr>
          <w:sz w:val="22"/>
          <w:szCs w:val="22"/>
        </w:rPr>
        <w:t>Conseptual</w:t>
      </w:r>
      <w:proofErr w:type="spellEnd"/>
      <w:r w:rsidRPr="00426BBF">
        <w:rPr>
          <w:sz w:val="22"/>
          <w:szCs w:val="22"/>
        </w:rPr>
        <w:t xml:space="preserve"> Class Diagram</w:t>
      </w:r>
    </w:p>
    <w:p w14:paraId="5272182A" w14:textId="7833AA16" w:rsidR="00862C41" w:rsidRPr="00AA66CC" w:rsidRDefault="00862C41">
      <w:pPr>
        <w:pStyle w:val="ListParagraph"/>
        <w:numPr>
          <w:ilvl w:val="0"/>
          <w:numId w:val="31"/>
        </w:numPr>
        <w:ind w:hanging="720"/>
        <w:outlineLvl w:val="1"/>
        <w:rPr>
          <w:b/>
          <w:bCs/>
          <w:color w:val="000000" w:themeColor="text1"/>
        </w:rPr>
      </w:pPr>
      <w:bookmarkStart w:id="148" w:name="_Toc68545071"/>
      <w:bookmarkStart w:id="149" w:name="_Toc78230726"/>
      <w:bookmarkStart w:id="150" w:name="_Toc110248304"/>
      <w:proofErr w:type="spellStart"/>
      <w:r w:rsidRPr="00AA66CC">
        <w:rPr>
          <w:b/>
          <w:bCs/>
          <w:color w:val="000000" w:themeColor="text1"/>
        </w:rPr>
        <w:t>Kelas</w:t>
      </w:r>
      <w:proofErr w:type="spellEnd"/>
      <w:r w:rsidRPr="00AA66CC">
        <w:rPr>
          <w:b/>
          <w:bCs/>
          <w:color w:val="000000" w:themeColor="text1"/>
        </w:rPr>
        <w:t xml:space="preserve"> </w:t>
      </w:r>
      <w:proofErr w:type="spellStart"/>
      <w:r w:rsidRPr="00AA66CC">
        <w:rPr>
          <w:b/>
          <w:bCs/>
          <w:color w:val="000000" w:themeColor="text1"/>
        </w:rPr>
        <w:t>Analisis</w:t>
      </w:r>
      <w:bookmarkEnd w:id="148"/>
      <w:bookmarkEnd w:id="149"/>
      <w:bookmarkEnd w:id="150"/>
      <w:proofErr w:type="spellEnd"/>
    </w:p>
    <w:p w14:paraId="687931B6" w14:textId="7AE84317" w:rsidR="001C0B6D" w:rsidRDefault="00B308BC" w:rsidP="002968D2">
      <w:pPr>
        <w:spacing w:after="0" w:line="360" w:lineRule="auto"/>
        <w:ind w:firstLine="720"/>
        <w:jc w:val="both"/>
      </w:pP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enjabaran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identifikasi</w:t>
      </w:r>
      <w:proofErr w:type="spellEnd"/>
      <w:r w:rsidRPr="005313E0">
        <w:t xml:space="preserve"> </w:t>
      </w:r>
      <w:proofErr w:type="spellStart"/>
      <w:r w:rsidRPr="005313E0">
        <w:t>kelas-kelas</w:t>
      </w:r>
      <w:proofErr w:type="spellEnd"/>
      <w:r w:rsidRPr="005313E0">
        <w:t xml:space="preserve"> yang </w:t>
      </w:r>
      <w:proofErr w:type="spellStart"/>
      <w:r w:rsidRPr="005313E0">
        <w:t>terdapat</w:t>
      </w:r>
      <w:proofErr w:type="spellEnd"/>
      <w:r w:rsidRPr="005313E0">
        <w:t xml:space="preserve"> pada </w:t>
      </w:r>
      <w:proofErr w:type="spellStart"/>
      <w:r w:rsidRPr="005313E0">
        <w:t>sistem</w:t>
      </w:r>
      <w:proofErr w:type="spellEnd"/>
      <w:r w:rsidRPr="005313E0">
        <w:t xml:space="preserve"> yang </w:t>
      </w:r>
      <w:proofErr w:type="spellStart"/>
      <w:r w:rsidRPr="005313E0">
        <w:t>dikembangkan</w:t>
      </w:r>
      <w:proofErr w:type="spellEnd"/>
      <w:r w:rsidRPr="005313E0">
        <w:t xml:space="preserve">.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yang </w:t>
      </w:r>
      <w:proofErr w:type="spellStart"/>
      <w:r w:rsidRPr="005313E0">
        <w:t>terdapat</w:t>
      </w:r>
      <w:proofErr w:type="spellEnd"/>
      <w:r w:rsidRPr="005313E0">
        <w:t xml:space="preserve"> pada </w:t>
      </w:r>
      <w:proofErr w:type="spellStart"/>
      <w:r w:rsidRPr="005313E0">
        <w:t>Aplikasi</w:t>
      </w:r>
      <w:proofErr w:type="spellEnd"/>
      <w:r w:rsidRPr="005313E0">
        <w:t xml:space="preserve"> SIM</w:t>
      </w:r>
      <w:r w:rsidR="00125511">
        <w:t>MP</w:t>
      </w:r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.</w:t>
      </w:r>
    </w:p>
    <w:p w14:paraId="76007085" w14:textId="3767D2BA" w:rsidR="00426BBF" w:rsidRDefault="00426BBF" w:rsidP="008D2AEA">
      <w:pPr>
        <w:spacing w:after="0" w:line="360" w:lineRule="auto"/>
        <w:jc w:val="both"/>
      </w:pPr>
    </w:p>
    <w:p w14:paraId="250C074F" w14:textId="77777777" w:rsidR="008D2AEA" w:rsidRPr="002968D2" w:rsidRDefault="008D2AEA" w:rsidP="008D2AEA">
      <w:pPr>
        <w:spacing w:after="0" w:line="360" w:lineRule="auto"/>
        <w:jc w:val="both"/>
      </w:pPr>
    </w:p>
    <w:p w14:paraId="459503BF" w14:textId="6A049D09" w:rsidR="002968D2" w:rsidRPr="002968D2" w:rsidRDefault="002968D2" w:rsidP="002968D2">
      <w:pPr>
        <w:rPr>
          <w:sz w:val="20"/>
          <w:szCs w:val="20"/>
        </w:rPr>
      </w:pPr>
      <w:bookmarkStart w:id="151" w:name="_Toc110239036"/>
      <w:proofErr w:type="spellStart"/>
      <w:r w:rsidRPr="002968D2">
        <w:rPr>
          <w:sz w:val="20"/>
          <w:szCs w:val="20"/>
        </w:rPr>
        <w:t>Tabel</w:t>
      </w:r>
      <w:proofErr w:type="spellEnd"/>
      <w:r w:rsidRPr="002968D2">
        <w:rPr>
          <w:sz w:val="20"/>
          <w:szCs w:val="20"/>
        </w:rPr>
        <w:t xml:space="preserve"> 3. </w:t>
      </w:r>
      <w:r w:rsidRPr="002968D2">
        <w:rPr>
          <w:sz w:val="20"/>
          <w:szCs w:val="20"/>
        </w:rPr>
        <w:fldChar w:fldCharType="begin"/>
      </w:r>
      <w:r w:rsidRPr="002968D2">
        <w:rPr>
          <w:sz w:val="20"/>
          <w:szCs w:val="20"/>
        </w:rPr>
        <w:instrText xml:space="preserve"> SEQ Tabel_3. \* ARABIC </w:instrText>
      </w:r>
      <w:r w:rsidRPr="002968D2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</w:t>
      </w:r>
      <w:r w:rsidRPr="002968D2">
        <w:rPr>
          <w:sz w:val="20"/>
          <w:szCs w:val="20"/>
        </w:rPr>
        <w:fldChar w:fldCharType="end"/>
      </w:r>
      <w:r w:rsidRPr="002968D2">
        <w:rPr>
          <w:sz w:val="20"/>
          <w:szCs w:val="20"/>
        </w:rPr>
        <w:t xml:space="preserve"> </w:t>
      </w:r>
      <w:proofErr w:type="spellStart"/>
      <w:r w:rsidRPr="002968D2">
        <w:rPr>
          <w:sz w:val="20"/>
          <w:szCs w:val="20"/>
        </w:rPr>
        <w:t>Kelas</w:t>
      </w:r>
      <w:proofErr w:type="spellEnd"/>
      <w:r w:rsidRPr="002968D2">
        <w:rPr>
          <w:sz w:val="20"/>
          <w:szCs w:val="20"/>
        </w:rPr>
        <w:t xml:space="preserve"> </w:t>
      </w:r>
      <w:proofErr w:type="spellStart"/>
      <w:r w:rsidRPr="002968D2">
        <w:rPr>
          <w:sz w:val="20"/>
          <w:szCs w:val="20"/>
        </w:rPr>
        <w:t>Analisis</w:t>
      </w:r>
      <w:bookmarkEnd w:id="151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3961"/>
        <w:gridCol w:w="3396"/>
      </w:tblGrid>
      <w:tr w:rsidR="0033664E" w:rsidRPr="005313E0" w14:paraId="42F426ED" w14:textId="77777777" w:rsidTr="00ED54FE">
        <w:tc>
          <w:tcPr>
            <w:tcW w:w="570" w:type="dxa"/>
            <w:shd w:val="clear" w:color="auto" w:fill="BFBFBF" w:themeFill="background1" w:themeFillShade="BF"/>
          </w:tcPr>
          <w:p w14:paraId="18F0E25C" w14:textId="69291904" w:rsidR="0033664E" w:rsidRPr="005313E0" w:rsidRDefault="0033664E" w:rsidP="0033664E">
            <w:pPr>
              <w:spacing w:line="360" w:lineRule="auto"/>
              <w:jc w:val="center"/>
            </w:pPr>
            <w:r w:rsidRPr="005313E0">
              <w:lastRenderedPageBreak/>
              <w:t>No.</w:t>
            </w:r>
          </w:p>
        </w:tc>
        <w:tc>
          <w:tcPr>
            <w:tcW w:w="3961" w:type="dxa"/>
            <w:shd w:val="clear" w:color="auto" w:fill="BFBFBF" w:themeFill="background1" w:themeFillShade="BF"/>
          </w:tcPr>
          <w:p w14:paraId="6C289326" w14:textId="68191CD6" w:rsidR="0033664E" w:rsidRPr="005313E0" w:rsidRDefault="0033664E" w:rsidP="0033664E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Kelas</w:t>
            </w:r>
            <w:proofErr w:type="spellEnd"/>
          </w:p>
        </w:tc>
        <w:tc>
          <w:tcPr>
            <w:tcW w:w="3396" w:type="dxa"/>
            <w:shd w:val="clear" w:color="auto" w:fill="BFBFBF" w:themeFill="background1" w:themeFillShade="BF"/>
          </w:tcPr>
          <w:p w14:paraId="6BA20DB1" w14:textId="3B4687D0" w:rsidR="0033664E" w:rsidRPr="005313E0" w:rsidRDefault="0033664E" w:rsidP="0033664E">
            <w:pPr>
              <w:spacing w:line="360" w:lineRule="auto"/>
              <w:jc w:val="center"/>
            </w:pPr>
            <w:proofErr w:type="spellStart"/>
            <w:r w:rsidRPr="005313E0">
              <w:t>Jenis</w:t>
            </w:r>
            <w:proofErr w:type="spellEnd"/>
          </w:p>
        </w:tc>
      </w:tr>
      <w:tr w:rsidR="00D57F71" w:rsidRPr="005313E0" w14:paraId="420BB9F0" w14:textId="77777777" w:rsidTr="0033664E">
        <w:tc>
          <w:tcPr>
            <w:tcW w:w="570" w:type="dxa"/>
          </w:tcPr>
          <w:p w14:paraId="4293EED5" w14:textId="1576757C" w:rsidR="00D57F71" w:rsidRPr="005313E0" w:rsidRDefault="00D57F71" w:rsidP="00D57F71">
            <w:pPr>
              <w:spacing w:line="360" w:lineRule="auto"/>
            </w:pPr>
            <w:r w:rsidRPr="005313E0">
              <w:t>1.</w:t>
            </w:r>
          </w:p>
        </w:tc>
        <w:tc>
          <w:tcPr>
            <w:tcW w:w="3961" w:type="dxa"/>
          </w:tcPr>
          <w:p w14:paraId="403E3F44" w14:textId="5C7CD90E" w:rsidR="00D57F71" w:rsidRPr="005313E0" w:rsidRDefault="00D57F71" w:rsidP="00D57F71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Auth</w:t>
            </w:r>
          </w:p>
        </w:tc>
        <w:tc>
          <w:tcPr>
            <w:tcW w:w="3396" w:type="dxa"/>
          </w:tcPr>
          <w:p w14:paraId="2F0DDE09" w14:textId="25DB2055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5D216D2F" w14:textId="77777777" w:rsidTr="0033664E">
        <w:tc>
          <w:tcPr>
            <w:tcW w:w="570" w:type="dxa"/>
          </w:tcPr>
          <w:p w14:paraId="2B863408" w14:textId="3390EB5A" w:rsidR="00D57F71" w:rsidRPr="005313E0" w:rsidRDefault="00D57F71" w:rsidP="00D57F71">
            <w:pPr>
              <w:spacing w:line="360" w:lineRule="auto"/>
            </w:pPr>
            <w:r w:rsidRPr="005313E0">
              <w:t xml:space="preserve">2. </w:t>
            </w:r>
          </w:p>
        </w:tc>
        <w:tc>
          <w:tcPr>
            <w:tcW w:w="3961" w:type="dxa"/>
          </w:tcPr>
          <w:p w14:paraId="5686D9E4" w14:textId="104FB616" w:rsidR="00D57F71" w:rsidRPr="005313E0" w:rsidRDefault="00D57F71" w:rsidP="00D57F71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User</w:t>
            </w:r>
          </w:p>
        </w:tc>
        <w:tc>
          <w:tcPr>
            <w:tcW w:w="3396" w:type="dxa"/>
          </w:tcPr>
          <w:p w14:paraId="0E61E882" w14:textId="1C75C446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661DCBC9" w14:textId="77777777" w:rsidTr="0033664E">
        <w:tc>
          <w:tcPr>
            <w:tcW w:w="570" w:type="dxa"/>
          </w:tcPr>
          <w:p w14:paraId="6666997C" w14:textId="2BB29AF6" w:rsidR="00D57F71" w:rsidRPr="005313E0" w:rsidRDefault="00D57F71" w:rsidP="00D57F71">
            <w:pPr>
              <w:spacing w:line="360" w:lineRule="auto"/>
            </w:pPr>
            <w:r w:rsidRPr="005313E0">
              <w:t>3.</w:t>
            </w:r>
          </w:p>
        </w:tc>
        <w:tc>
          <w:tcPr>
            <w:tcW w:w="3961" w:type="dxa"/>
          </w:tcPr>
          <w:p w14:paraId="091B1C17" w14:textId="13AB3871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  <w:tc>
          <w:tcPr>
            <w:tcW w:w="3396" w:type="dxa"/>
          </w:tcPr>
          <w:p w14:paraId="7011635D" w14:textId="6A0C4845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AA66CC" w:rsidRPr="005313E0" w14:paraId="7FFD7A64" w14:textId="77777777" w:rsidTr="0033664E">
        <w:tc>
          <w:tcPr>
            <w:tcW w:w="570" w:type="dxa"/>
          </w:tcPr>
          <w:p w14:paraId="2A7AD6A3" w14:textId="445CF70C" w:rsidR="00AA66CC" w:rsidRPr="005313E0" w:rsidRDefault="00AA66CC" w:rsidP="00D57F71">
            <w:pPr>
              <w:spacing w:line="360" w:lineRule="auto"/>
            </w:pPr>
            <w:r>
              <w:t>4.</w:t>
            </w:r>
          </w:p>
        </w:tc>
        <w:tc>
          <w:tcPr>
            <w:tcW w:w="3961" w:type="dxa"/>
          </w:tcPr>
          <w:p w14:paraId="4588E31D" w14:textId="02DA7BD9" w:rsid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  <w:tc>
          <w:tcPr>
            <w:tcW w:w="3396" w:type="dxa"/>
          </w:tcPr>
          <w:p w14:paraId="2F7D9658" w14:textId="2D8219B2" w:rsidR="00AA66CC" w:rsidRPr="005313E0" w:rsidRDefault="00AA66CC" w:rsidP="00D57F71">
            <w:pPr>
              <w:spacing w:line="360" w:lineRule="auto"/>
              <w:jc w:val="center"/>
            </w:pPr>
            <w:r>
              <w:t>Entity</w:t>
            </w:r>
          </w:p>
        </w:tc>
      </w:tr>
      <w:tr w:rsidR="00AA66CC" w:rsidRPr="005313E0" w14:paraId="3D695C8D" w14:textId="77777777" w:rsidTr="0033664E">
        <w:tc>
          <w:tcPr>
            <w:tcW w:w="570" w:type="dxa"/>
          </w:tcPr>
          <w:p w14:paraId="5A69EE56" w14:textId="27097A14" w:rsidR="00AA66CC" w:rsidRDefault="00AA66CC" w:rsidP="00D57F71">
            <w:pPr>
              <w:spacing w:line="360" w:lineRule="auto"/>
            </w:pPr>
            <w:r>
              <w:t>5.</w:t>
            </w:r>
          </w:p>
        </w:tc>
        <w:tc>
          <w:tcPr>
            <w:tcW w:w="3961" w:type="dxa"/>
          </w:tcPr>
          <w:p w14:paraId="2CE93661" w14:textId="0BDC5D4A" w:rsid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  <w:tc>
          <w:tcPr>
            <w:tcW w:w="3396" w:type="dxa"/>
          </w:tcPr>
          <w:p w14:paraId="09D7F89D" w14:textId="74EBB694" w:rsidR="00AA66CC" w:rsidRDefault="00AA66CC" w:rsidP="00D57F71">
            <w:pPr>
              <w:spacing w:line="360" w:lineRule="auto"/>
              <w:jc w:val="center"/>
            </w:pPr>
            <w:r>
              <w:t>Entity</w:t>
            </w:r>
          </w:p>
        </w:tc>
      </w:tr>
      <w:tr w:rsidR="00D57F71" w:rsidRPr="005313E0" w14:paraId="36BC4B4E" w14:textId="77777777" w:rsidTr="0033664E">
        <w:tc>
          <w:tcPr>
            <w:tcW w:w="570" w:type="dxa"/>
          </w:tcPr>
          <w:p w14:paraId="201FD888" w14:textId="39FFFCC4" w:rsidR="00D57F71" w:rsidRPr="005313E0" w:rsidRDefault="00AA66CC" w:rsidP="00D57F71">
            <w:pPr>
              <w:spacing w:line="360" w:lineRule="auto"/>
            </w:pPr>
            <w:r>
              <w:t>6</w:t>
            </w:r>
            <w:r w:rsidR="00D57F71" w:rsidRPr="005313E0">
              <w:t>.</w:t>
            </w:r>
          </w:p>
        </w:tc>
        <w:tc>
          <w:tcPr>
            <w:tcW w:w="3961" w:type="dxa"/>
          </w:tcPr>
          <w:p w14:paraId="00C28C36" w14:textId="396471AC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  <w:tc>
          <w:tcPr>
            <w:tcW w:w="3396" w:type="dxa"/>
          </w:tcPr>
          <w:p w14:paraId="4289ACF0" w14:textId="73F266A3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3F9877D2" w14:textId="77777777" w:rsidTr="0033664E">
        <w:tc>
          <w:tcPr>
            <w:tcW w:w="570" w:type="dxa"/>
          </w:tcPr>
          <w:p w14:paraId="70A1C5A7" w14:textId="4696C32E" w:rsidR="00D57F71" w:rsidRPr="005313E0" w:rsidRDefault="00AA66CC" w:rsidP="00D57F71">
            <w:pPr>
              <w:spacing w:line="360" w:lineRule="auto"/>
            </w:pPr>
            <w:r>
              <w:t>7</w:t>
            </w:r>
            <w:r w:rsidR="00D57F71" w:rsidRPr="005313E0">
              <w:t>.</w:t>
            </w:r>
          </w:p>
        </w:tc>
        <w:tc>
          <w:tcPr>
            <w:tcW w:w="3961" w:type="dxa"/>
          </w:tcPr>
          <w:p w14:paraId="09287B1A" w14:textId="3B3F8C14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  <w:tc>
          <w:tcPr>
            <w:tcW w:w="3396" w:type="dxa"/>
          </w:tcPr>
          <w:p w14:paraId="7107496B" w14:textId="7ABF2AEF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56E8B506" w14:textId="77777777" w:rsidTr="0033664E">
        <w:tc>
          <w:tcPr>
            <w:tcW w:w="570" w:type="dxa"/>
          </w:tcPr>
          <w:p w14:paraId="57398722" w14:textId="2BBCF054" w:rsidR="00D57F71" w:rsidRPr="005313E0" w:rsidRDefault="00AA66CC" w:rsidP="00D57F71">
            <w:pPr>
              <w:spacing w:line="360" w:lineRule="auto"/>
            </w:pPr>
            <w:r>
              <w:rPr>
                <w:lang w:val="en-US"/>
              </w:rPr>
              <w:t>8</w:t>
            </w:r>
            <w:r w:rsidR="00D57F71" w:rsidRPr="005313E0">
              <w:rPr>
                <w:lang w:val="id-ID"/>
              </w:rPr>
              <w:t>.</w:t>
            </w:r>
          </w:p>
        </w:tc>
        <w:tc>
          <w:tcPr>
            <w:tcW w:w="3961" w:type="dxa"/>
          </w:tcPr>
          <w:p w14:paraId="55020701" w14:textId="2391655D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3396" w:type="dxa"/>
          </w:tcPr>
          <w:p w14:paraId="49D3A188" w14:textId="12DEFBF4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6F150D0F" w14:textId="77777777" w:rsidTr="0033664E">
        <w:tc>
          <w:tcPr>
            <w:tcW w:w="570" w:type="dxa"/>
          </w:tcPr>
          <w:p w14:paraId="576DE6F2" w14:textId="098F6A6B" w:rsidR="00D57F71" w:rsidRPr="005313E0" w:rsidRDefault="00AA66CC" w:rsidP="00D57F71">
            <w:pPr>
              <w:spacing w:line="360" w:lineRule="auto"/>
              <w:rPr>
                <w:lang w:val="id-ID"/>
              </w:rPr>
            </w:pPr>
            <w:r>
              <w:rPr>
                <w:lang w:val="en-US"/>
              </w:rPr>
              <w:t>9</w:t>
            </w:r>
            <w:r w:rsidR="00D57F71" w:rsidRPr="005313E0">
              <w:rPr>
                <w:lang w:val="id-ID"/>
              </w:rPr>
              <w:t xml:space="preserve">. </w:t>
            </w:r>
          </w:p>
        </w:tc>
        <w:tc>
          <w:tcPr>
            <w:tcW w:w="3961" w:type="dxa"/>
          </w:tcPr>
          <w:p w14:paraId="2E41C29C" w14:textId="1D665F8D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3396" w:type="dxa"/>
          </w:tcPr>
          <w:p w14:paraId="2BD39558" w14:textId="0A8DA5B5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76E73A5C" w14:textId="77777777" w:rsidTr="0033664E">
        <w:tc>
          <w:tcPr>
            <w:tcW w:w="570" w:type="dxa"/>
          </w:tcPr>
          <w:p w14:paraId="6562E254" w14:textId="432F5FB5" w:rsidR="00D57F71" w:rsidRPr="005313E0" w:rsidRDefault="00AA66CC" w:rsidP="00D57F71">
            <w:pPr>
              <w:spacing w:line="360" w:lineRule="auto"/>
              <w:rPr>
                <w:lang w:val="id-ID"/>
              </w:rPr>
            </w:pPr>
            <w:r>
              <w:rPr>
                <w:lang w:val="en-US"/>
              </w:rPr>
              <w:t>10</w:t>
            </w:r>
            <w:r w:rsidR="00D57F71" w:rsidRPr="005313E0">
              <w:rPr>
                <w:lang w:val="id-ID"/>
              </w:rPr>
              <w:t xml:space="preserve">. </w:t>
            </w:r>
          </w:p>
        </w:tc>
        <w:tc>
          <w:tcPr>
            <w:tcW w:w="3961" w:type="dxa"/>
          </w:tcPr>
          <w:p w14:paraId="1D919A18" w14:textId="5E9E6928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3396" w:type="dxa"/>
          </w:tcPr>
          <w:p w14:paraId="75D13B92" w14:textId="771AD3BD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D57F71" w:rsidRPr="005313E0" w14:paraId="2F46AA02" w14:textId="77777777" w:rsidTr="0033664E">
        <w:tc>
          <w:tcPr>
            <w:tcW w:w="570" w:type="dxa"/>
          </w:tcPr>
          <w:p w14:paraId="1D52D5AA" w14:textId="382D388A" w:rsidR="00D57F71" w:rsidRPr="005313E0" w:rsidRDefault="00AA66CC" w:rsidP="00D57F71">
            <w:pPr>
              <w:spacing w:line="360" w:lineRule="auto"/>
              <w:rPr>
                <w:lang w:val="id-ID"/>
              </w:rPr>
            </w:pPr>
            <w:r>
              <w:rPr>
                <w:lang w:val="en-US"/>
              </w:rPr>
              <w:t>11</w:t>
            </w:r>
            <w:r w:rsidR="00D57F71" w:rsidRPr="005313E0">
              <w:rPr>
                <w:lang w:val="id-ID"/>
              </w:rPr>
              <w:t xml:space="preserve">. </w:t>
            </w:r>
          </w:p>
        </w:tc>
        <w:tc>
          <w:tcPr>
            <w:tcW w:w="3961" w:type="dxa"/>
          </w:tcPr>
          <w:p w14:paraId="0DDB9D4C" w14:textId="041D5574" w:rsidR="00D57F71" w:rsidRPr="00AA66CC" w:rsidRDefault="00AA66CC" w:rsidP="00D57F71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Akhir</w:t>
            </w:r>
          </w:p>
        </w:tc>
        <w:tc>
          <w:tcPr>
            <w:tcW w:w="3396" w:type="dxa"/>
          </w:tcPr>
          <w:p w14:paraId="3D2E2B7A" w14:textId="5B39E255" w:rsidR="00D57F71" w:rsidRPr="005313E0" w:rsidRDefault="00D57F71" w:rsidP="00D57F71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</w:tbl>
    <w:p w14:paraId="629986D1" w14:textId="77777777" w:rsidR="00B308BC" w:rsidRPr="005313E0" w:rsidRDefault="00B308BC" w:rsidP="00B308BC">
      <w:pPr>
        <w:spacing w:after="0" w:line="360" w:lineRule="auto"/>
      </w:pPr>
    </w:p>
    <w:p w14:paraId="290BE93B" w14:textId="2845E495" w:rsidR="002F6E7C" w:rsidRPr="002968D2" w:rsidRDefault="00862C41" w:rsidP="002968D2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152" w:name="_Toc68545072"/>
      <w:bookmarkStart w:id="153" w:name="_Toc78230727"/>
      <w:bookmarkStart w:id="154" w:name="_Toc110248305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3.2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Tanggung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Jawab dan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Atribut</w:t>
      </w:r>
      <w:bookmarkEnd w:id="152"/>
      <w:bookmarkEnd w:id="153"/>
      <w:bookmarkEnd w:id="154"/>
      <w:proofErr w:type="spellEnd"/>
    </w:p>
    <w:p w14:paraId="239B99D2" w14:textId="77D32DDC" w:rsidR="002968D2" w:rsidRDefault="002968D2" w:rsidP="002968D2">
      <w:bookmarkStart w:id="155" w:name="_Toc110239037"/>
      <w:proofErr w:type="spellStart"/>
      <w:r>
        <w:t>Tabel</w:t>
      </w:r>
      <w:proofErr w:type="spellEnd"/>
      <w:r>
        <w:t xml:space="preserve"> 3. </w:t>
      </w:r>
      <w:fldSimple w:instr=" SEQ Tabel_3. \* ARABIC ">
        <w:r w:rsidR="00776DB9">
          <w:rPr>
            <w:noProof/>
          </w:rPr>
          <w:t>2</w:t>
        </w:r>
      </w:fldSimple>
      <w:r>
        <w:t xml:space="preserve"> </w:t>
      </w:r>
      <w:proofErr w:type="spellStart"/>
      <w:r w:rsidRPr="009A3840">
        <w:t>Tanggung</w:t>
      </w:r>
      <w:proofErr w:type="spellEnd"/>
      <w:r w:rsidRPr="009A3840">
        <w:t xml:space="preserve"> Jawab dan </w:t>
      </w:r>
      <w:proofErr w:type="spellStart"/>
      <w:r w:rsidRPr="009A3840">
        <w:t>Atribut</w:t>
      </w:r>
      <w:bookmarkEnd w:id="15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6"/>
        <w:gridCol w:w="2310"/>
        <w:gridCol w:w="2485"/>
        <w:gridCol w:w="2616"/>
      </w:tblGrid>
      <w:tr w:rsidR="00ED54FE" w:rsidRPr="005313E0" w14:paraId="63023AA0" w14:textId="77777777" w:rsidTr="00ED54FE">
        <w:tc>
          <w:tcPr>
            <w:tcW w:w="516" w:type="dxa"/>
            <w:shd w:val="clear" w:color="auto" w:fill="BFBFBF" w:themeFill="background1" w:themeFillShade="BF"/>
          </w:tcPr>
          <w:p w14:paraId="646152A4" w14:textId="47409E2D" w:rsidR="001C0B6D" w:rsidRPr="005313E0" w:rsidRDefault="001C0B6D" w:rsidP="00F97497">
            <w:pPr>
              <w:spacing w:line="360" w:lineRule="auto"/>
            </w:pPr>
            <w:r w:rsidRPr="005313E0">
              <w:t>No</w:t>
            </w:r>
          </w:p>
        </w:tc>
        <w:tc>
          <w:tcPr>
            <w:tcW w:w="1747" w:type="dxa"/>
            <w:shd w:val="clear" w:color="auto" w:fill="BFBFBF" w:themeFill="background1" w:themeFillShade="BF"/>
          </w:tcPr>
          <w:p w14:paraId="04AC5B9D" w14:textId="761AC6B7" w:rsidR="001C0B6D" w:rsidRPr="005313E0" w:rsidRDefault="001C0B6D" w:rsidP="00F97497">
            <w:pPr>
              <w:spacing w:line="360" w:lineRule="auto"/>
            </w:pPr>
            <w:r w:rsidRPr="005313E0">
              <w:t xml:space="preserve">Nama </w:t>
            </w:r>
            <w:proofErr w:type="spellStart"/>
            <w:r w:rsidRPr="005313E0">
              <w:t>Kelas</w:t>
            </w:r>
            <w:proofErr w:type="spellEnd"/>
          </w:p>
        </w:tc>
        <w:tc>
          <w:tcPr>
            <w:tcW w:w="3048" w:type="dxa"/>
            <w:shd w:val="clear" w:color="auto" w:fill="BFBFBF" w:themeFill="background1" w:themeFillShade="BF"/>
          </w:tcPr>
          <w:p w14:paraId="63433714" w14:textId="01CA2BCF" w:rsidR="001C0B6D" w:rsidRPr="005313E0" w:rsidRDefault="001C0B6D" w:rsidP="00F97497">
            <w:pPr>
              <w:spacing w:line="360" w:lineRule="auto"/>
            </w:pPr>
            <w:proofErr w:type="spellStart"/>
            <w:r w:rsidRPr="005313E0">
              <w:t>Tanggung</w:t>
            </w:r>
            <w:proofErr w:type="spellEnd"/>
            <w:r w:rsidRPr="005313E0">
              <w:t xml:space="preserve"> Jawab</w:t>
            </w:r>
          </w:p>
        </w:tc>
        <w:tc>
          <w:tcPr>
            <w:tcW w:w="2616" w:type="dxa"/>
            <w:shd w:val="clear" w:color="auto" w:fill="BFBFBF" w:themeFill="background1" w:themeFillShade="BF"/>
          </w:tcPr>
          <w:p w14:paraId="24A4D814" w14:textId="7A920F58" w:rsidR="001C0B6D" w:rsidRPr="005313E0" w:rsidRDefault="001C0B6D" w:rsidP="00F97497">
            <w:pPr>
              <w:spacing w:line="360" w:lineRule="auto"/>
            </w:pPr>
            <w:proofErr w:type="spellStart"/>
            <w:r w:rsidRPr="005313E0">
              <w:t>Atribut</w:t>
            </w:r>
            <w:proofErr w:type="spellEnd"/>
          </w:p>
        </w:tc>
      </w:tr>
      <w:tr w:rsidR="00115B6B" w:rsidRPr="005313E0" w14:paraId="5D947711" w14:textId="77777777" w:rsidTr="00ED54FE">
        <w:tc>
          <w:tcPr>
            <w:tcW w:w="516" w:type="dxa"/>
          </w:tcPr>
          <w:p w14:paraId="678FF147" w14:textId="17EDD287" w:rsidR="00115B6B" w:rsidRPr="005313E0" w:rsidRDefault="00115B6B" w:rsidP="00115B6B">
            <w:pPr>
              <w:spacing w:line="360" w:lineRule="auto"/>
            </w:pPr>
            <w:r w:rsidRPr="005313E0">
              <w:t>1.</w:t>
            </w:r>
          </w:p>
        </w:tc>
        <w:tc>
          <w:tcPr>
            <w:tcW w:w="1747" w:type="dxa"/>
          </w:tcPr>
          <w:p w14:paraId="182812E0" w14:textId="0CD2680E" w:rsidR="00115B6B" w:rsidRPr="005313E0" w:rsidRDefault="00115B6B" w:rsidP="00115B6B">
            <w:pPr>
              <w:spacing w:line="360" w:lineRule="auto"/>
            </w:pPr>
            <w:r w:rsidRPr="005313E0">
              <w:rPr>
                <w:lang w:val="id-ID"/>
              </w:rPr>
              <w:t>Auth</w:t>
            </w:r>
          </w:p>
        </w:tc>
        <w:tc>
          <w:tcPr>
            <w:tcW w:w="3048" w:type="dxa"/>
          </w:tcPr>
          <w:p w14:paraId="2069747F" w14:textId="77777777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cekUser</w:t>
            </w:r>
          </w:p>
          <w:p w14:paraId="314A7F9A" w14:textId="77777777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login</w:t>
            </w:r>
          </w:p>
          <w:p w14:paraId="5468EC4C" w14:textId="157CE0BA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logout</w:t>
            </w:r>
          </w:p>
        </w:tc>
        <w:tc>
          <w:tcPr>
            <w:tcW w:w="2616" w:type="dxa"/>
          </w:tcPr>
          <w:p w14:paraId="15455614" w14:textId="54AA1E80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Email</w:t>
            </w:r>
          </w:p>
          <w:p w14:paraId="583E000A" w14:textId="53183AFB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password</w:t>
            </w:r>
          </w:p>
        </w:tc>
      </w:tr>
      <w:tr w:rsidR="00115B6B" w:rsidRPr="005313E0" w14:paraId="306EE212" w14:textId="77777777" w:rsidTr="00ED54FE">
        <w:tc>
          <w:tcPr>
            <w:tcW w:w="516" w:type="dxa"/>
          </w:tcPr>
          <w:p w14:paraId="23A8B58C" w14:textId="57DE354B" w:rsidR="00115B6B" w:rsidRPr="005313E0" w:rsidRDefault="00115B6B" w:rsidP="00115B6B">
            <w:pPr>
              <w:spacing w:line="360" w:lineRule="auto"/>
            </w:pPr>
            <w:r w:rsidRPr="005313E0">
              <w:t>2.</w:t>
            </w:r>
          </w:p>
        </w:tc>
        <w:tc>
          <w:tcPr>
            <w:tcW w:w="1747" w:type="dxa"/>
          </w:tcPr>
          <w:p w14:paraId="1A4984B1" w14:textId="57F2141C" w:rsidR="00115B6B" w:rsidRPr="00AA66CC" w:rsidRDefault="00951C5C" w:rsidP="00115B6B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ser</w:t>
            </w:r>
          </w:p>
        </w:tc>
        <w:tc>
          <w:tcPr>
            <w:tcW w:w="3048" w:type="dxa"/>
          </w:tcPr>
          <w:p w14:paraId="1886CF7D" w14:textId="1FAA6685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User</w:t>
            </w:r>
          </w:p>
          <w:p w14:paraId="45AB967D" w14:textId="77777777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tambahUser</w:t>
            </w:r>
          </w:p>
          <w:p w14:paraId="1174430F" w14:textId="5ED8285B" w:rsidR="00115B6B" w:rsidRPr="005313E0" w:rsidRDefault="00115B6B" w:rsidP="00115B6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updateUser</w:t>
            </w:r>
          </w:p>
        </w:tc>
        <w:tc>
          <w:tcPr>
            <w:tcW w:w="2616" w:type="dxa"/>
          </w:tcPr>
          <w:p w14:paraId="5C29E194" w14:textId="67196C12" w:rsidR="00115B6B" w:rsidRDefault="00951C5C" w:rsidP="00115B6B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Id</w:t>
            </w:r>
          </w:p>
          <w:p w14:paraId="5553D63D" w14:textId="55407C3F" w:rsidR="00951C5C" w:rsidRDefault="00951C5C" w:rsidP="00115B6B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sername</w:t>
            </w:r>
          </w:p>
          <w:p w14:paraId="3AF14F75" w14:textId="360CC10E" w:rsidR="00951C5C" w:rsidRDefault="00951C5C" w:rsidP="00115B6B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Password</w:t>
            </w:r>
          </w:p>
          <w:p w14:paraId="12564472" w14:textId="1927C33A" w:rsidR="00951C5C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lengkap</w:t>
            </w:r>
            <w:proofErr w:type="spellEnd"/>
          </w:p>
          <w:p w14:paraId="343D583D" w14:textId="77D3E4E9" w:rsidR="00115B6B" w:rsidRPr="00951C5C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Hak_ases</w:t>
            </w:r>
            <w:proofErr w:type="spellEnd"/>
          </w:p>
        </w:tc>
      </w:tr>
      <w:tr w:rsidR="00115B6B" w:rsidRPr="005313E0" w14:paraId="2A7C2DE5" w14:textId="77777777" w:rsidTr="00ED54FE">
        <w:tc>
          <w:tcPr>
            <w:tcW w:w="516" w:type="dxa"/>
          </w:tcPr>
          <w:p w14:paraId="28E39213" w14:textId="1E3FF9BB" w:rsidR="00115B6B" w:rsidRPr="005313E0" w:rsidRDefault="00115B6B" w:rsidP="00115B6B">
            <w:pPr>
              <w:spacing w:line="360" w:lineRule="auto"/>
            </w:pPr>
            <w:r w:rsidRPr="005313E0">
              <w:t>3.</w:t>
            </w:r>
          </w:p>
        </w:tc>
        <w:tc>
          <w:tcPr>
            <w:tcW w:w="1747" w:type="dxa"/>
          </w:tcPr>
          <w:p w14:paraId="3D67ABF5" w14:textId="153902AB" w:rsidR="00115B6B" w:rsidRPr="00951C5C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  <w:tc>
          <w:tcPr>
            <w:tcW w:w="3048" w:type="dxa"/>
          </w:tcPr>
          <w:p w14:paraId="0E213819" w14:textId="7363C1D1" w:rsidR="00115B6B" w:rsidRPr="005313E0" w:rsidRDefault="00115B6B" w:rsidP="00115B6B">
            <w:pPr>
              <w:spacing w:line="360" w:lineRule="auto"/>
            </w:pPr>
            <w:proofErr w:type="spellStart"/>
            <w:r w:rsidRPr="005313E0">
              <w:t>getData</w:t>
            </w:r>
            <w:r w:rsidR="00951C5C">
              <w:t>Dosen</w:t>
            </w:r>
            <w:proofErr w:type="spellEnd"/>
          </w:p>
          <w:p w14:paraId="5B4D9B87" w14:textId="77777777" w:rsidR="00115B6B" w:rsidRPr="005313E0" w:rsidRDefault="00115B6B" w:rsidP="00115B6B">
            <w:pPr>
              <w:spacing w:line="360" w:lineRule="auto"/>
            </w:pPr>
            <w:proofErr w:type="spellStart"/>
            <w:r w:rsidRPr="005313E0">
              <w:t>tambah</w:t>
            </w:r>
            <w:proofErr w:type="spellEnd"/>
          </w:p>
          <w:p w14:paraId="4D3CB3AA" w14:textId="499FE4EF" w:rsidR="00115B6B" w:rsidRPr="005313E0" w:rsidRDefault="00115B6B" w:rsidP="00115B6B">
            <w:pPr>
              <w:spacing w:line="360" w:lineRule="auto"/>
            </w:pPr>
            <w:r w:rsidRPr="005313E0">
              <w:t>update</w:t>
            </w:r>
          </w:p>
        </w:tc>
        <w:tc>
          <w:tcPr>
            <w:tcW w:w="2616" w:type="dxa"/>
          </w:tcPr>
          <w:p w14:paraId="69C32BF9" w14:textId="77777777" w:rsidR="00115B6B" w:rsidRDefault="00115B6B" w:rsidP="00951C5C">
            <w:pPr>
              <w:spacing w:line="360" w:lineRule="auto"/>
            </w:pPr>
            <w:proofErr w:type="spellStart"/>
            <w:r w:rsidRPr="005313E0">
              <w:t>Id_</w:t>
            </w:r>
            <w:r w:rsidR="00951C5C">
              <w:t>dosen</w:t>
            </w:r>
            <w:proofErr w:type="spellEnd"/>
          </w:p>
          <w:p w14:paraId="124E5275" w14:textId="77777777" w:rsidR="00951C5C" w:rsidRDefault="00951C5C" w:rsidP="00951C5C">
            <w:pPr>
              <w:spacing w:line="360" w:lineRule="auto"/>
            </w:pPr>
            <w:proofErr w:type="spellStart"/>
            <w:r>
              <w:t>Nik_dosen</w:t>
            </w:r>
            <w:proofErr w:type="spellEnd"/>
          </w:p>
          <w:p w14:paraId="2CC55C8C" w14:textId="54C71309" w:rsidR="00951C5C" w:rsidRPr="005313E0" w:rsidRDefault="00951C5C" w:rsidP="00951C5C">
            <w:pPr>
              <w:spacing w:line="360" w:lineRule="auto"/>
            </w:pPr>
            <w:proofErr w:type="spellStart"/>
            <w:r>
              <w:t>Nama_dosen</w:t>
            </w:r>
            <w:proofErr w:type="spellEnd"/>
          </w:p>
        </w:tc>
      </w:tr>
      <w:tr w:rsidR="00115B6B" w:rsidRPr="005313E0" w14:paraId="3EDA88FC" w14:textId="77777777" w:rsidTr="00ED54FE">
        <w:tc>
          <w:tcPr>
            <w:tcW w:w="516" w:type="dxa"/>
          </w:tcPr>
          <w:p w14:paraId="78F96528" w14:textId="4AF0E6D4" w:rsidR="00115B6B" w:rsidRPr="005313E0" w:rsidRDefault="00115B6B" w:rsidP="00115B6B">
            <w:pPr>
              <w:spacing w:line="360" w:lineRule="auto"/>
            </w:pPr>
            <w:r w:rsidRPr="005313E0">
              <w:t>4.</w:t>
            </w:r>
          </w:p>
        </w:tc>
        <w:tc>
          <w:tcPr>
            <w:tcW w:w="1747" w:type="dxa"/>
          </w:tcPr>
          <w:p w14:paraId="12AAADDD" w14:textId="6B88FA49" w:rsidR="00115B6B" w:rsidRPr="00951C5C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  <w:tc>
          <w:tcPr>
            <w:tcW w:w="3048" w:type="dxa"/>
          </w:tcPr>
          <w:p w14:paraId="69723797" w14:textId="77777777" w:rsidR="00D93065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Penguji</w:t>
            </w:r>
            <w:proofErr w:type="spellEnd"/>
          </w:p>
          <w:p w14:paraId="2AA29938" w14:textId="77777777" w:rsidR="00951C5C" w:rsidRDefault="00951C5C" w:rsidP="00115B6B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38DCB45A" w14:textId="004AFBBB" w:rsidR="00951C5C" w:rsidRPr="00951C5C" w:rsidRDefault="00951C5C" w:rsidP="00115B6B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pdate</w:t>
            </w:r>
          </w:p>
        </w:tc>
        <w:tc>
          <w:tcPr>
            <w:tcW w:w="2616" w:type="dxa"/>
          </w:tcPr>
          <w:p w14:paraId="0981E5BC" w14:textId="77777777" w:rsidR="00D93065" w:rsidRDefault="00D93065" w:rsidP="00951C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951C5C">
              <w:rPr>
                <w:lang w:val="en-US"/>
              </w:rPr>
              <w:t>penguji</w:t>
            </w:r>
            <w:proofErr w:type="spellEnd"/>
          </w:p>
          <w:p w14:paraId="08985D02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ik_penguji</w:t>
            </w:r>
            <w:proofErr w:type="spellEnd"/>
          </w:p>
          <w:p w14:paraId="5F5F3A1A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penguji</w:t>
            </w:r>
            <w:proofErr w:type="spellEnd"/>
          </w:p>
          <w:p w14:paraId="05FFBBF6" w14:textId="06CBD147" w:rsidR="00951C5C" w:rsidRP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Jenis_kelamin</w:t>
            </w:r>
            <w:proofErr w:type="spellEnd"/>
          </w:p>
        </w:tc>
      </w:tr>
      <w:tr w:rsidR="000227D9" w:rsidRPr="005313E0" w14:paraId="4112D28F" w14:textId="77777777" w:rsidTr="00ED54FE">
        <w:tc>
          <w:tcPr>
            <w:tcW w:w="516" w:type="dxa"/>
          </w:tcPr>
          <w:p w14:paraId="60C6035C" w14:textId="680E1998" w:rsidR="000227D9" w:rsidRPr="005313E0" w:rsidRDefault="000227D9" w:rsidP="000227D9">
            <w:pPr>
              <w:spacing w:line="360" w:lineRule="auto"/>
            </w:pPr>
            <w:r w:rsidRPr="005313E0">
              <w:lastRenderedPageBreak/>
              <w:t>5.</w:t>
            </w:r>
          </w:p>
        </w:tc>
        <w:tc>
          <w:tcPr>
            <w:tcW w:w="1747" w:type="dxa"/>
          </w:tcPr>
          <w:p w14:paraId="277BDC21" w14:textId="7A6A914E" w:rsidR="000227D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  <w:tc>
          <w:tcPr>
            <w:tcW w:w="3048" w:type="dxa"/>
          </w:tcPr>
          <w:p w14:paraId="0E045437" w14:textId="52C82AC1" w:rsidR="006F5E0D" w:rsidRDefault="00951C5C" w:rsidP="006F5E0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Mahasiswa</w:t>
            </w:r>
            <w:proofErr w:type="spellEnd"/>
          </w:p>
          <w:p w14:paraId="641CFF42" w14:textId="7EF22F61" w:rsidR="00951C5C" w:rsidRDefault="00951C5C" w:rsidP="006F5E0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2C109446" w14:textId="7439D441" w:rsidR="00951C5C" w:rsidRPr="00951C5C" w:rsidRDefault="00951C5C" w:rsidP="006F5E0D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pdate</w:t>
            </w:r>
          </w:p>
          <w:p w14:paraId="55B8B38E" w14:textId="213EFEFA" w:rsidR="006F5E0D" w:rsidRPr="005313E0" w:rsidRDefault="006F5E0D" w:rsidP="000227D9">
            <w:pPr>
              <w:spacing w:line="360" w:lineRule="auto"/>
            </w:pPr>
          </w:p>
        </w:tc>
        <w:tc>
          <w:tcPr>
            <w:tcW w:w="2616" w:type="dxa"/>
          </w:tcPr>
          <w:p w14:paraId="77003AA8" w14:textId="77777777" w:rsidR="000227D9" w:rsidRDefault="000227D9" w:rsidP="00951C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951C5C">
              <w:rPr>
                <w:lang w:val="en-US"/>
              </w:rPr>
              <w:t>mahasiswa</w:t>
            </w:r>
            <w:proofErr w:type="spellEnd"/>
          </w:p>
          <w:p w14:paraId="1D820B27" w14:textId="1586B90E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pm</w:t>
            </w:r>
            <w:proofErr w:type="spellEnd"/>
          </w:p>
          <w:p w14:paraId="035D968E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mahasiswa</w:t>
            </w:r>
            <w:proofErr w:type="spellEnd"/>
          </w:p>
          <w:p w14:paraId="1CFAE505" w14:textId="48184084" w:rsidR="00951C5C" w:rsidRDefault="00951C5C" w:rsidP="00951C5C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Tingkat</w:t>
            </w:r>
          </w:p>
          <w:p w14:paraId="29CD3910" w14:textId="75352FF0" w:rsidR="00951C5C" w:rsidRP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Jenis_kelamin</w:t>
            </w:r>
            <w:proofErr w:type="spellEnd"/>
          </w:p>
        </w:tc>
      </w:tr>
      <w:tr w:rsidR="000227D9" w:rsidRPr="005313E0" w14:paraId="53097478" w14:textId="77777777" w:rsidTr="00ED54FE">
        <w:tc>
          <w:tcPr>
            <w:tcW w:w="516" w:type="dxa"/>
          </w:tcPr>
          <w:p w14:paraId="5E958F6A" w14:textId="1932F077" w:rsidR="000227D9" w:rsidRPr="005313E0" w:rsidRDefault="00951C5C" w:rsidP="000227D9">
            <w:pPr>
              <w:spacing w:line="360" w:lineRule="auto"/>
            </w:pPr>
            <w:r>
              <w:t>6.</w:t>
            </w:r>
          </w:p>
        </w:tc>
        <w:tc>
          <w:tcPr>
            <w:tcW w:w="1747" w:type="dxa"/>
          </w:tcPr>
          <w:p w14:paraId="2AABC886" w14:textId="02B69339" w:rsidR="000227D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lotting_pembimbing</w:t>
            </w:r>
            <w:proofErr w:type="spellEnd"/>
          </w:p>
        </w:tc>
        <w:tc>
          <w:tcPr>
            <w:tcW w:w="3048" w:type="dxa"/>
          </w:tcPr>
          <w:p w14:paraId="7C0B696A" w14:textId="46224C2D" w:rsidR="0073401F" w:rsidRPr="00951C5C" w:rsidRDefault="0073401F" w:rsidP="000227D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getDat</w:t>
            </w:r>
            <w:proofErr w:type="spellStart"/>
            <w:r w:rsidR="00951C5C">
              <w:rPr>
                <w:lang w:val="en-US"/>
              </w:rPr>
              <w:t>aDosen</w:t>
            </w:r>
            <w:proofErr w:type="spellEnd"/>
          </w:p>
          <w:p w14:paraId="47AF720C" w14:textId="77777777" w:rsidR="0073401F" w:rsidRDefault="0073401F" w:rsidP="000227D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951C5C">
              <w:rPr>
                <w:lang w:val="en-US"/>
              </w:rPr>
              <w:t>Mahasiswa</w:t>
            </w:r>
            <w:proofErr w:type="spellEnd"/>
          </w:p>
          <w:p w14:paraId="08C6CE94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1B388F8E" w14:textId="4975478A" w:rsidR="00951C5C" w:rsidRPr="00951C5C" w:rsidRDefault="00951C5C" w:rsidP="000227D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pdate</w:t>
            </w:r>
          </w:p>
        </w:tc>
        <w:tc>
          <w:tcPr>
            <w:tcW w:w="2616" w:type="dxa"/>
          </w:tcPr>
          <w:p w14:paraId="4D3AB8B8" w14:textId="77777777" w:rsidR="00E56EE7" w:rsidRDefault="00E56EE7" w:rsidP="00951C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951C5C">
              <w:rPr>
                <w:lang w:val="en-US"/>
              </w:rPr>
              <w:t>plotting_pembimbing</w:t>
            </w:r>
            <w:proofErr w:type="spellEnd"/>
          </w:p>
          <w:p w14:paraId="1EE699C2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dosen</w:t>
            </w:r>
            <w:proofErr w:type="spellEnd"/>
          </w:p>
          <w:p w14:paraId="586844DB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dosen</w:t>
            </w:r>
            <w:proofErr w:type="spellEnd"/>
          </w:p>
          <w:p w14:paraId="148E43C5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mahasiswa</w:t>
            </w:r>
            <w:proofErr w:type="spellEnd"/>
          </w:p>
          <w:p w14:paraId="5E436F41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</w:p>
          <w:p w14:paraId="63E7EA04" w14:textId="57453801" w:rsidR="00951C5C" w:rsidRP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ingkat</w:t>
            </w:r>
            <w:proofErr w:type="spellEnd"/>
          </w:p>
        </w:tc>
      </w:tr>
      <w:tr w:rsidR="000227D9" w:rsidRPr="005313E0" w14:paraId="782DC49A" w14:textId="77777777" w:rsidTr="00ED54FE">
        <w:tc>
          <w:tcPr>
            <w:tcW w:w="516" w:type="dxa"/>
          </w:tcPr>
          <w:p w14:paraId="611F2ADE" w14:textId="457B892F" w:rsidR="000227D9" w:rsidRPr="005313E0" w:rsidRDefault="00951C5C" w:rsidP="000227D9">
            <w:pPr>
              <w:spacing w:line="360" w:lineRule="auto"/>
            </w:pPr>
            <w:r>
              <w:t>7.</w:t>
            </w:r>
          </w:p>
        </w:tc>
        <w:tc>
          <w:tcPr>
            <w:tcW w:w="1747" w:type="dxa"/>
          </w:tcPr>
          <w:p w14:paraId="03BC8368" w14:textId="79B635BE" w:rsidR="000227D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3048" w:type="dxa"/>
          </w:tcPr>
          <w:p w14:paraId="25D9ED52" w14:textId="77777777" w:rsidR="004A7E69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Pembekalan</w:t>
            </w:r>
            <w:proofErr w:type="spellEnd"/>
          </w:p>
          <w:p w14:paraId="6AB37774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7209F0D0" w14:textId="13E76695" w:rsidR="00951C5C" w:rsidRPr="00951C5C" w:rsidRDefault="00951C5C" w:rsidP="000227D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pdate</w:t>
            </w:r>
          </w:p>
        </w:tc>
        <w:tc>
          <w:tcPr>
            <w:tcW w:w="2616" w:type="dxa"/>
          </w:tcPr>
          <w:p w14:paraId="70E42760" w14:textId="1306A921" w:rsidR="00951C5C" w:rsidRDefault="004A7E69" w:rsidP="00951C5C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Id</w:t>
            </w:r>
          </w:p>
          <w:p w14:paraId="01930346" w14:textId="6F5B7506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pembekalan</w:t>
            </w:r>
            <w:proofErr w:type="spellEnd"/>
          </w:p>
          <w:p w14:paraId="22A55301" w14:textId="7B37FC28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aftar_hadir</w:t>
            </w:r>
            <w:proofErr w:type="spellEnd"/>
          </w:p>
          <w:p w14:paraId="02685912" w14:textId="1C2E59E6" w:rsidR="004A7E6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teri</w:t>
            </w:r>
            <w:proofErr w:type="spellEnd"/>
          </w:p>
        </w:tc>
      </w:tr>
      <w:tr w:rsidR="000227D9" w:rsidRPr="005313E0" w14:paraId="36167928" w14:textId="77777777" w:rsidTr="00ED54FE">
        <w:tc>
          <w:tcPr>
            <w:tcW w:w="516" w:type="dxa"/>
          </w:tcPr>
          <w:p w14:paraId="6D34BD0E" w14:textId="3F4EAF2B" w:rsidR="000227D9" w:rsidRPr="005313E0" w:rsidRDefault="00951C5C" w:rsidP="000227D9">
            <w:pPr>
              <w:spacing w:line="360" w:lineRule="auto"/>
            </w:pPr>
            <w:r>
              <w:t>8.</w:t>
            </w:r>
          </w:p>
        </w:tc>
        <w:tc>
          <w:tcPr>
            <w:tcW w:w="1747" w:type="dxa"/>
          </w:tcPr>
          <w:p w14:paraId="1B45B614" w14:textId="1E96ECA7" w:rsidR="000227D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3048" w:type="dxa"/>
          </w:tcPr>
          <w:p w14:paraId="26DC11F9" w14:textId="77777777" w:rsidR="004A7E69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bimbingan</w:t>
            </w:r>
            <w:proofErr w:type="spellEnd"/>
          </w:p>
          <w:p w14:paraId="4459B50D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Mahasiswa</w:t>
            </w:r>
            <w:proofErr w:type="spellEnd"/>
          </w:p>
          <w:p w14:paraId="73780556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Dosen</w:t>
            </w:r>
            <w:proofErr w:type="spellEnd"/>
          </w:p>
          <w:p w14:paraId="6AA06B3B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5C66E32C" w14:textId="28FC0700" w:rsidR="00951C5C" w:rsidRPr="00951C5C" w:rsidRDefault="00951C5C" w:rsidP="000227D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download</w:t>
            </w:r>
          </w:p>
        </w:tc>
        <w:tc>
          <w:tcPr>
            <w:tcW w:w="2616" w:type="dxa"/>
          </w:tcPr>
          <w:p w14:paraId="68E90796" w14:textId="77777777" w:rsidR="004A7E69" w:rsidRDefault="004A7E69" w:rsidP="00951C5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951C5C">
              <w:rPr>
                <w:lang w:val="en-US"/>
              </w:rPr>
              <w:t>bimbingan</w:t>
            </w:r>
            <w:proofErr w:type="spellEnd"/>
          </w:p>
          <w:p w14:paraId="75D266E9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dosen</w:t>
            </w:r>
            <w:proofErr w:type="spellEnd"/>
          </w:p>
          <w:p w14:paraId="0FB109DB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</w:p>
          <w:p w14:paraId="1D382564" w14:textId="10638775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pm</w:t>
            </w:r>
            <w:proofErr w:type="spellEnd"/>
          </w:p>
          <w:p w14:paraId="271B410A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pembekalan</w:t>
            </w:r>
            <w:proofErr w:type="spellEnd"/>
          </w:p>
          <w:p w14:paraId="57FF5B52" w14:textId="77777777" w:rsid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teri</w:t>
            </w:r>
            <w:proofErr w:type="spellEnd"/>
            <w:r>
              <w:rPr>
                <w:lang w:val="en-US"/>
              </w:rPr>
              <w:t xml:space="preserve"> </w:t>
            </w:r>
          </w:p>
          <w:p w14:paraId="7225FAE1" w14:textId="45753F0A" w:rsidR="00951C5C" w:rsidRPr="00951C5C" w:rsidRDefault="00951C5C" w:rsidP="00951C5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Upload_file</w:t>
            </w:r>
            <w:proofErr w:type="spellEnd"/>
          </w:p>
        </w:tc>
      </w:tr>
      <w:tr w:rsidR="000227D9" w:rsidRPr="005313E0" w14:paraId="75D78CC8" w14:textId="77777777" w:rsidTr="00ED54FE">
        <w:tc>
          <w:tcPr>
            <w:tcW w:w="516" w:type="dxa"/>
          </w:tcPr>
          <w:p w14:paraId="108D7118" w14:textId="291FCB03" w:rsidR="000227D9" w:rsidRPr="005313E0" w:rsidRDefault="00951C5C" w:rsidP="000227D9">
            <w:pPr>
              <w:spacing w:line="360" w:lineRule="auto"/>
            </w:pPr>
            <w:r>
              <w:t>9.</w:t>
            </w:r>
          </w:p>
        </w:tc>
        <w:tc>
          <w:tcPr>
            <w:tcW w:w="1747" w:type="dxa"/>
          </w:tcPr>
          <w:p w14:paraId="1D384E8F" w14:textId="7A793FF6" w:rsidR="000227D9" w:rsidRP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3048" w:type="dxa"/>
          </w:tcPr>
          <w:p w14:paraId="2D9E6151" w14:textId="75EB9ABF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Pengumpulan</w:t>
            </w:r>
            <w:proofErr w:type="spellEnd"/>
          </w:p>
          <w:p w14:paraId="03896753" w14:textId="6A9C9542" w:rsidR="004A7E69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Mahasiswa</w:t>
            </w:r>
            <w:proofErr w:type="spellEnd"/>
          </w:p>
          <w:p w14:paraId="1416F931" w14:textId="25A0B87C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142A7734" w14:textId="7B5623A2" w:rsidR="00951C5C" w:rsidRPr="00951C5C" w:rsidRDefault="00951C5C" w:rsidP="000227D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update</w:t>
            </w:r>
          </w:p>
        </w:tc>
        <w:tc>
          <w:tcPr>
            <w:tcW w:w="2616" w:type="dxa"/>
          </w:tcPr>
          <w:p w14:paraId="0A389C52" w14:textId="77777777" w:rsidR="000227D9" w:rsidRDefault="00951C5C" w:rsidP="000227D9">
            <w:pPr>
              <w:spacing w:line="360" w:lineRule="auto"/>
            </w:pPr>
            <w:proofErr w:type="spellStart"/>
            <w:r>
              <w:t>Id_pengumpulan</w:t>
            </w:r>
            <w:proofErr w:type="spellEnd"/>
          </w:p>
          <w:p w14:paraId="29806E47" w14:textId="64374E56" w:rsidR="00951C5C" w:rsidRDefault="00951C5C" w:rsidP="000227D9">
            <w:pPr>
              <w:spacing w:line="360" w:lineRule="auto"/>
            </w:pPr>
            <w:proofErr w:type="spellStart"/>
            <w:r>
              <w:t>Npm</w:t>
            </w:r>
            <w:proofErr w:type="spellEnd"/>
          </w:p>
          <w:p w14:paraId="60CBA1AD" w14:textId="77777777" w:rsidR="00951C5C" w:rsidRDefault="00951C5C" w:rsidP="000227D9">
            <w:pPr>
              <w:spacing w:line="360" w:lineRule="auto"/>
            </w:pPr>
            <w:proofErr w:type="spellStart"/>
            <w:r>
              <w:t>Id_mahasiswa</w:t>
            </w:r>
            <w:proofErr w:type="spellEnd"/>
          </w:p>
          <w:p w14:paraId="6BBC1C30" w14:textId="77777777" w:rsidR="00951C5C" w:rsidRDefault="00951C5C" w:rsidP="000227D9">
            <w:pPr>
              <w:spacing w:line="360" w:lineRule="auto"/>
            </w:pPr>
            <w:proofErr w:type="spellStart"/>
            <w:r>
              <w:t>Tanggal_kumpul</w:t>
            </w:r>
            <w:proofErr w:type="spellEnd"/>
          </w:p>
          <w:p w14:paraId="6FA4E62F" w14:textId="6859CC5E" w:rsidR="00951C5C" w:rsidRDefault="00951C5C" w:rsidP="000227D9">
            <w:pPr>
              <w:spacing w:line="360" w:lineRule="auto"/>
            </w:pPr>
            <w:r>
              <w:t>Proposal</w:t>
            </w:r>
          </w:p>
          <w:p w14:paraId="46361FB7" w14:textId="283DEEF2" w:rsidR="00951C5C" w:rsidRDefault="00951C5C" w:rsidP="000227D9">
            <w:pPr>
              <w:spacing w:line="360" w:lineRule="auto"/>
            </w:pPr>
            <w:proofErr w:type="spellStart"/>
            <w:r>
              <w:t>Laporan</w:t>
            </w:r>
            <w:proofErr w:type="spellEnd"/>
          </w:p>
          <w:p w14:paraId="096BFFF5" w14:textId="3569A782" w:rsidR="00951C5C" w:rsidRDefault="00951C5C" w:rsidP="000227D9">
            <w:pPr>
              <w:spacing w:line="360" w:lineRule="auto"/>
            </w:pPr>
            <w:proofErr w:type="spellStart"/>
            <w:r>
              <w:t>Dpl</w:t>
            </w:r>
            <w:proofErr w:type="spellEnd"/>
          </w:p>
          <w:p w14:paraId="3C2BC2A8" w14:textId="2A235490" w:rsidR="00951C5C" w:rsidRPr="005313E0" w:rsidRDefault="00951C5C" w:rsidP="000227D9">
            <w:pPr>
              <w:spacing w:line="360" w:lineRule="auto"/>
            </w:pPr>
            <w:proofErr w:type="spellStart"/>
            <w:r>
              <w:lastRenderedPageBreak/>
              <w:t>Buku_bimbingan</w:t>
            </w:r>
            <w:proofErr w:type="spellEnd"/>
          </w:p>
        </w:tc>
      </w:tr>
      <w:tr w:rsidR="00951C5C" w:rsidRPr="005313E0" w14:paraId="28FFDAE5" w14:textId="77777777" w:rsidTr="00ED54FE">
        <w:tc>
          <w:tcPr>
            <w:tcW w:w="516" w:type="dxa"/>
          </w:tcPr>
          <w:p w14:paraId="6FC98F67" w14:textId="546D98B5" w:rsidR="00951C5C" w:rsidRDefault="00951C5C" w:rsidP="000227D9">
            <w:pPr>
              <w:spacing w:line="360" w:lineRule="auto"/>
            </w:pPr>
            <w:r>
              <w:lastRenderedPageBreak/>
              <w:t>10.</w:t>
            </w:r>
          </w:p>
        </w:tc>
        <w:tc>
          <w:tcPr>
            <w:tcW w:w="1747" w:type="dxa"/>
          </w:tcPr>
          <w:p w14:paraId="228F50F0" w14:textId="64C80353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idang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3048" w:type="dxa"/>
          </w:tcPr>
          <w:p w14:paraId="034EB9B8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Sidang</w:t>
            </w:r>
            <w:proofErr w:type="spellEnd"/>
          </w:p>
          <w:p w14:paraId="22821DCF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Dosen</w:t>
            </w:r>
            <w:proofErr w:type="spellEnd"/>
          </w:p>
          <w:p w14:paraId="179E3C6A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Mahasiswa</w:t>
            </w:r>
            <w:proofErr w:type="spellEnd"/>
          </w:p>
          <w:p w14:paraId="6B399331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Penguji</w:t>
            </w:r>
            <w:proofErr w:type="spellEnd"/>
          </w:p>
          <w:p w14:paraId="6F20DE07" w14:textId="44251938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</w:tc>
        <w:tc>
          <w:tcPr>
            <w:tcW w:w="2616" w:type="dxa"/>
          </w:tcPr>
          <w:p w14:paraId="6BF51582" w14:textId="77777777" w:rsidR="00951C5C" w:rsidRDefault="00951C5C" w:rsidP="000227D9">
            <w:pPr>
              <w:spacing w:line="360" w:lineRule="auto"/>
            </w:pPr>
            <w:proofErr w:type="spellStart"/>
            <w:r>
              <w:t>Id_sidang</w:t>
            </w:r>
            <w:proofErr w:type="spellEnd"/>
          </w:p>
          <w:p w14:paraId="12BA0582" w14:textId="77777777" w:rsidR="00951C5C" w:rsidRDefault="00951C5C" w:rsidP="000227D9">
            <w:pPr>
              <w:spacing w:line="360" w:lineRule="auto"/>
            </w:pPr>
            <w:proofErr w:type="spellStart"/>
            <w:r>
              <w:t>Tanggal_sidang</w:t>
            </w:r>
            <w:proofErr w:type="spellEnd"/>
          </w:p>
          <w:p w14:paraId="00D0D79C" w14:textId="77777777" w:rsidR="00951C5C" w:rsidRDefault="00951C5C" w:rsidP="000227D9">
            <w:pPr>
              <w:spacing w:line="360" w:lineRule="auto"/>
            </w:pPr>
            <w:proofErr w:type="spellStart"/>
            <w:r>
              <w:t>Id_mahasiswa</w:t>
            </w:r>
            <w:proofErr w:type="spellEnd"/>
          </w:p>
          <w:p w14:paraId="21647F01" w14:textId="77777777" w:rsidR="00951C5C" w:rsidRDefault="00951C5C" w:rsidP="000227D9">
            <w:pPr>
              <w:spacing w:line="360" w:lineRule="auto"/>
            </w:pPr>
            <w:proofErr w:type="spellStart"/>
            <w:r>
              <w:t>Id_dosen</w:t>
            </w:r>
            <w:proofErr w:type="spellEnd"/>
          </w:p>
          <w:p w14:paraId="4E8BB3C2" w14:textId="77777777" w:rsidR="00951C5C" w:rsidRDefault="00951C5C" w:rsidP="000227D9">
            <w:pPr>
              <w:spacing w:line="360" w:lineRule="auto"/>
            </w:pPr>
            <w:proofErr w:type="spellStart"/>
            <w:r>
              <w:t>Id_penguji</w:t>
            </w:r>
            <w:proofErr w:type="spellEnd"/>
          </w:p>
          <w:p w14:paraId="360618F2" w14:textId="77777777" w:rsidR="00951C5C" w:rsidRDefault="00951C5C" w:rsidP="000227D9">
            <w:pPr>
              <w:spacing w:line="360" w:lineRule="auto"/>
            </w:pPr>
            <w:proofErr w:type="spellStart"/>
            <w:r>
              <w:t>Hasil_keputusan_sidang</w:t>
            </w:r>
            <w:proofErr w:type="spellEnd"/>
          </w:p>
          <w:p w14:paraId="5AF2A063" w14:textId="65FF0762" w:rsidR="00951C5C" w:rsidRDefault="00951C5C" w:rsidP="000227D9">
            <w:pPr>
              <w:spacing w:line="360" w:lineRule="auto"/>
            </w:pPr>
            <w:proofErr w:type="spellStart"/>
            <w:r>
              <w:t>catatan</w:t>
            </w:r>
            <w:proofErr w:type="spellEnd"/>
          </w:p>
        </w:tc>
      </w:tr>
      <w:tr w:rsidR="00951C5C" w:rsidRPr="005313E0" w14:paraId="60DCFB1B" w14:textId="77777777" w:rsidTr="00ED54FE">
        <w:tc>
          <w:tcPr>
            <w:tcW w:w="516" w:type="dxa"/>
          </w:tcPr>
          <w:p w14:paraId="1CFB61F7" w14:textId="4CF3DF2D" w:rsidR="00951C5C" w:rsidRDefault="00951C5C" w:rsidP="000227D9">
            <w:pPr>
              <w:spacing w:line="360" w:lineRule="auto"/>
            </w:pPr>
            <w:r>
              <w:t>11.</w:t>
            </w:r>
          </w:p>
        </w:tc>
        <w:tc>
          <w:tcPr>
            <w:tcW w:w="1747" w:type="dxa"/>
          </w:tcPr>
          <w:p w14:paraId="72EA12C6" w14:textId="46B4B843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kumen_akhir</w:t>
            </w:r>
            <w:proofErr w:type="spellEnd"/>
          </w:p>
        </w:tc>
        <w:tc>
          <w:tcPr>
            <w:tcW w:w="3048" w:type="dxa"/>
          </w:tcPr>
          <w:p w14:paraId="6AE6AFFD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DokumenAkhir</w:t>
            </w:r>
            <w:proofErr w:type="spellEnd"/>
          </w:p>
          <w:p w14:paraId="6687CF8D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Mahasiswa</w:t>
            </w:r>
            <w:proofErr w:type="spellEnd"/>
          </w:p>
          <w:p w14:paraId="547B483A" w14:textId="77777777" w:rsidR="00951C5C" w:rsidRDefault="00951C5C" w:rsidP="000227D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</w:p>
          <w:p w14:paraId="18DF322A" w14:textId="4BBD774D" w:rsidR="00951C5C" w:rsidRDefault="00951C5C" w:rsidP="000227D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download</w:t>
            </w:r>
          </w:p>
        </w:tc>
        <w:tc>
          <w:tcPr>
            <w:tcW w:w="2616" w:type="dxa"/>
          </w:tcPr>
          <w:p w14:paraId="3E26A3C9" w14:textId="77777777" w:rsidR="00951C5C" w:rsidRDefault="00951C5C" w:rsidP="000227D9">
            <w:pPr>
              <w:spacing w:line="360" w:lineRule="auto"/>
            </w:pPr>
            <w:proofErr w:type="spellStart"/>
            <w:r>
              <w:t>Id_dokumen_akhir</w:t>
            </w:r>
            <w:proofErr w:type="spellEnd"/>
          </w:p>
          <w:p w14:paraId="2CE67AA2" w14:textId="65BFCC43" w:rsidR="00951C5C" w:rsidRDefault="00951C5C" w:rsidP="000227D9">
            <w:pPr>
              <w:spacing w:line="360" w:lineRule="auto"/>
            </w:pPr>
            <w:proofErr w:type="spellStart"/>
            <w:r>
              <w:t>Npm</w:t>
            </w:r>
            <w:proofErr w:type="spellEnd"/>
          </w:p>
          <w:p w14:paraId="29617603" w14:textId="77777777" w:rsidR="00951C5C" w:rsidRDefault="00951C5C" w:rsidP="000227D9">
            <w:pPr>
              <w:spacing w:line="360" w:lineRule="auto"/>
            </w:pPr>
            <w:proofErr w:type="spellStart"/>
            <w:r>
              <w:t>Id_mahasiswa</w:t>
            </w:r>
            <w:proofErr w:type="spellEnd"/>
          </w:p>
          <w:p w14:paraId="30645165" w14:textId="77777777" w:rsidR="00951C5C" w:rsidRDefault="00951C5C" w:rsidP="000227D9">
            <w:pPr>
              <w:spacing w:line="360" w:lineRule="auto"/>
            </w:pPr>
            <w:proofErr w:type="spellStart"/>
            <w:r>
              <w:t>Tanggal_kumpul</w:t>
            </w:r>
            <w:proofErr w:type="spellEnd"/>
          </w:p>
          <w:p w14:paraId="45942F07" w14:textId="22CB91F9" w:rsidR="00951C5C" w:rsidRDefault="00951C5C" w:rsidP="000227D9">
            <w:pPr>
              <w:spacing w:line="360" w:lineRule="auto"/>
            </w:pPr>
            <w:proofErr w:type="spellStart"/>
            <w:r>
              <w:t>Upload_file</w:t>
            </w:r>
            <w:proofErr w:type="spellEnd"/>
          </w:p>
        </w:tc>
      </w:tr>
    </w:tbl>
    <w:p w14:paraId="1FEC3502" w14:textId="77777777" w:rsidR="001803F5" w:rsidRPr="005313E0" w:rsidRDefault="001803F5" w:rsidP="00F97497">
      <w:pPr>
        <w:spacing w:after="0" w:line="360" w:lineRule="auto"/>
      </w:pPr>
    </w:p>
    <w:p w14:paraId="7660935D" w14:textId="701E1525" w:rsidR="00862C41" w:rsidRPr="009A3C10" w:rsidRDefault="00E60CF6">
      <w:pPr>
        <w:pStyle w:val="ListParagraph"/>
        <w:numPr>
          <w:ilvl w:val="0"/>
          <w:numId w:val="31"/>
        </w:numPr>
        <w:ind w:hanging="720"/>
        <w:outlineLvl w:val="1"/>
        <w:rPr>
          <w:b/>
          <w:bCs/>
          <w:color w:val="000000" w:themeColor="text1"/>
        </w:rPr>
      </w:pPr>
      <w:bookmarkStart w:id="156" w:name="_Toc68545073"/>
      <w:bookmarkStart w:id="157" w:name="_Toc78230728"/>
      <w:bookmarkStart w:id="158" w:name="_Toc110248306"/>
      <w:proofErr w:type="spellStart"/>
      <w:r w:rsidRPr="009A3C10">
        <w:rPr>
          <w:b/>
          <w:bCs/>
          <w:color w:val="000000" w:themeColor="text1"/>
        </w:rPr>
        <w:t>P</w:t>
      </w:r>
      <w:r w:rsidR="00862C41" w:rsidRPr="009A3C10">
        <w:rPr>
          <w:b/>
          <w:bCs/>
          <w:color w:val="000000" w:themeColor="text1"/>
        </w:rPr>
        <w:t>aket</w:t>
      </w:r>
      <w:proofErr w:type="spellEnd"/>
      <w:r w:rsidR="00862C41" w:rsidRPr="009A3C10">
        <w:rPr>
          <w:b/>
          <w:bCs/>
          <w:color w:val="000000" w:themeColor="text1"/>
        </w:rPr>
        <w:t xml:space="preserve"> </w:t>
      </w:r>
      <w:proofErr w:type="spellStart"/>
      <w:r w:rsidR="00862C41" w:rsidRPr="009A3C10">
        <w:rPr>
          <w:b/>
          <w:bCs/>
          <w:color w:val="000000" w:themeColor="text1"/>
        </w:rPr>
        <w:t>Analisis</w:t>
      </w:r>
      <w:bookmarkEnd w:id="156"/>
      <w:bookmarkEnd w:id="157"/>
      <w:bookmarkEnd w:id="158"/>
      <w:proofErr w:type="spellEnd"/>
    </w:p>
    <w:p w14:paraId="1EA70116" w14:textId="77777777" w:rsidR="001803F5" w:rsidRPr="005313E0" w:rsidRDefault="002F6E7C" w:rsidP="002F6E7C">
      <w:pPr>
        <w:spacing w:after="0" w:line="360" w:lineRule="auto"/>
        <w:ind w:firstLine="720"/>
        <w:jc w:val="both"/>
      </w:pPr>
      <w:r w:rsidRPr="005313E0">
        <w:t xml:space="preserve">Pada sub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identifikasi</w:t>
      </w:r>
      <w:proofErr w:type="spellEnd"/>
      <w:r w:rsidRPr="005313E0">
        <w:t xml:space="preserve"> </w:t>
      </w:r>
      <w:proofErr w:type="spellStart"/>
      <w:r w:rsidRPr="005313E0">
        <w:t>paket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dan </w:t>
      </w:r>
      <w:proofErr w:type="spellStart"/>
      <w:r w:rsidRPr="005313E0">
        <w:t>identifikasi</w:t>
      </w:r>
      <w:proofErr w:type="spellEnd"/>
      <w:r w:rsidRPr="005313E0">
        <w:t xml:space="preserve">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</w:t>
      </w:r>
      <w:proofErr w:type="spellStart"/>
      <w:r w:rsidRPr="005313E0">
        <w:t>tiap</w:t>
      </w:r>
      <w:proofErr w:type="spellEnd"/>
      <w:r w:rsidRPr="005313E0">
        <w:t xml:space="preserve"> </w:t>
      </w:r>
      <w:proofErr w:type="spellStart"/>
      <w:r w:rsidRPr="005313E0">
        <w:t>paket</w:t>
      </w:r>
      <w:proofErr w:type="spellEnd"/>
      <w:r w:rsidRPr="005313E0">
        <w:t>.</w:t>
      </w:r>
    </w:p>
    <w:p w14:paraId="6478DC3E" w14:textId="22BB55A0" w:rsidR="00613B0B" w:rsidRPr="00ED54FE" w:rsidRDefault="00862C41" w:rsidP="00ED54FE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159" w:name="_Toc68545074"/>
      <w:bookmarkStart w:id="160" w:name="_Toc78230729"/>
      <w:bookmarkStart w:id="161" w:name="_Toc110248307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3.3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Identifik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aket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Analisis</w:t>
      </w:r>
      <w:bookmarkEnd w:id="159"/>
      <w:bookmarkEnd w:id="160"/>
      <w:bookmarkEnd w:id="161"/>
      <w:proofErr w:type="spellEnd"/>
    </w:p>
    <w:p w14:paraId="5E05CFA4" w14:textId="762761F2" w:rsidR="00ED54FE" w:rsidRPr="00ED54FE" w:rsidRDefault="00ED54FE" w:rsidP="00ED54FE">
      <w:pPr>
        <w:rPr>
          <w:sz w:val="20"/>
          <w:szCs w:val="20"/>
        </w:rPr>
      </w:pPr>
      <w:bookmarkStart w:id="162" w:name="_Toc110239038"/>
      <w:proofErr w:type="spellStart"/>
      <w:r w:rsidRPr="00ED54FE">
        <w:rPr>
          <w:sz w:val="20"/>
          <w:szCs w:val="20"/>
        </w:rPr>
        <w:t>Tabel</w:t>
      </w:r>
      <w:proofErr w:type="spellEnd"/>
      <w:r w:rsidRPr="00ED54FE">
        <w:rPr>
          <w:sz w:val="20"/>
          <w:szCs w:val="20"/>
        </w:rPr>
        <w:t xml:space="preserve"> 3. </w:t>
      </w:r>
      <w:r w:rsidRPr="00ED54FE">
        <w:rPr>
          <w:sz w:val="20"/>
          <w:szCs w:val="20"/>
        </w:rPr>
        <w:fldChar w:fldCharType="begin"/>
      </w:r>
      <w:r w:rsidRPr="00ED54FE">
        <w:rPr>
          <w:sz w:val="20"/>
          <w:szCs w:val="20"/>
        </w:rPr>
        <w:instrText xml:space="preserve"> SEQ Tabel_3. \* ARABIC </w:instrText>
      </w:r>
      <w:r w:rsidRPr="00ED54F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3</w:t>
      </w:r>
      <w:r w:rsidRPr="00ED54FE">
        <w:rPr>
          <w:sz w:val="20"/>
          <w:szCs w:val="20"/>
        </w:rPr>
        <w:fldChar w:fldCharType="end"/>
      </w:r>
      <w:r w:rsidRPr="00ED54FE">
        <w:rPr>
          <w:sz w:val="20"/>
          <w:szCs w:val="20"/>
        </w:rPr>
        <w:t xml:space="preserve"> </w:t>
      </w:r>
      <w:proofErr w:type="spellStart"/>
      <w:r w:rsidRPr="00ED54FE">
        <w:rPr>
          <w:sz w:val="20"/>
          <w:szCs w:val="20"/>
        </w:rPr>
        <w:t>Identifikasi</w:t>
      </w:r>
      <w:proofErr w:type="spellEnd"/>
      <w:r w:rsidRPr="00ED54FE">
        <w:rPr>
          <w:sz w:val="20"/>
          <w:szCs w:val="20"/>
        </w:rPr>
        <w:t xml:space="preserve"> </w:t>
      </w:r>
      <w:proofErr w:type="spellStart"/>
      <w:r w:rsidRPr="00ED54FE">
        <w:rPr>
          <w:sz w:val="20"/>
          <w:szCs w:val="20"/>
        </w:rPr>
        <w:t>Paket</w:t>
      </w:r>
      <w:proofErr w:type="spellEnd"/>
      <w:r w:rsidRPr="00ED54FE">
        <w:rPr>
          <w:sz w:val="20"/>
          <w:szCs w:val="20"/>
        </w:rPr>
        <w:t xml:space="preserve"> </w:t>
      </w:r>
      <w:proofErr w:type="spellStart"/>
      <w:r w:rsidRPr="00ED54FE">
        <w:rPr>
          <w:sz w:val="20"/>
          <w:szCs w:val="20"/>
        </w:rPr>
        <w:t>Analisis</w:t>
      </w:r>
      <w:bookmarkEnd w:id="16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1552"/>
        <w:gridCol w:w="3979"/>
        <w:gridCol w:w="1826"/>
      </w:tblGrid>
      <w:tr w:rsidR="00822CF6" w:rsidRPr="005313E0" w14:paraId="052A4224" w14:textId="4D373313" w:rsidTr="008C4363">
        <w:tc>
          <w:tcPr>
            <w:tcW w:w="570" w:type="dxa"/>
            <w:shd w:val="clear" w:color="auto" w:fill="BFBFBF" w:themeFill="background1" w:themeFillShade="BF"/>
          </w:tcPr>
          <w:p w14:paraId="0B3B1C80" w14:textId="6F240CB0" w:rsidR="00586829" w:rsidRPr="005313E0" w:rsidRDefault="00586829" w:rsidP="008C4363">
            <w:pPr>
              <w:spacing w:line="360" w:lineRule="auto"/>
              <w:jc w:val="center"/>
            </w:pPr>
            <w:r w:rsidRPr="005313E0">
              <w:t>No.</w:t>
            </w:r>
          </w:p>
        </w:tc>
        <w:tc>
          <w:tcPr>
            <w:tcW w:w="1552" w:type="dxa"/>
            <w:shd w:val="clear" w:color="auto" w:fill="BFBFBF" w:themeFill="background1" w:themeFillShade="BF"/>
          </w:tcPr>
          <w:p w14:paraId="75C122A7" w14:textId="768FAEA2" w:rsidR="00586829" w:rsidRPr="005313E0" w:rsidRDefault="00586829" w:rsidP="008C4363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Paket</w:t>
            </w:r>
            <w:proofErr w:type="spellEnd"/>
          </w:p>
        </w:tc>
        <w:tc>
          <w:tcPr>
            <w:tcW w:w="3979" w:type="dxa"/>
            <w:shd w:val="clear" w:color="auto" w:fill="BFBFBF" w:themeFill="background1" w:themeFillShade="BF"/>
          </w:tcPr>
          <w:p w14:paraId="0D5B5DCD" w14:textId="324DA9AD" w:rsidR="00586829" w:rsidRPr="005313E0" w:rsidRDefault="00586829" w:rsidP="008C4363">
            <w:pPr>
              <w:spacing w:line="360" w:lineRule="auto"/>
              <w:jc w:val="center"/>
            </w:pPr>
            <w:r w:rsidRPr="005313E0">
              <w:t xml:space="preserve">Use Case </w:t>
            </w:r>
            <w:proofErr w:type="spellStart"/>
            <w:r w:rsidRPr="005313E0">
              <w:t>Terkait</w:t>
            </w:r>
            <w:proofErr w:type="spellEnd"/>
          </w:p>
        </w:tc>
        <w:tc>
          <w:tcPr>
            <w:tcW w:w="1826" w:type="dxa"/>
            <w:shd w:val="clear" w:color="auto" w:fill="BFBFBF" w:themeFill="background1" w:themeFillShade="BF"/>
          </w:tcPr>
          <w:p w14:paraId="59AF4401" w14:textId="193F30E1" w:rsidR="00586829" w:rsidRPr="005313E0" w:rsidRDefault="00586829" w:rsidP="008C4363">
            <w:pPr>
              <w:spacing w:line="360" w:lineRule="auto"/>
              <w:jc w:val="center"/>
            </w:pPr>
            <w:proofErr w:type="spellStart"/>
            <w:r w:rsidRPr="005313E0">
              <w:t>Keterangan</w:t>
            </w:r>
            <w:proofErr w:type="spellEnd"/>
          </w:p>
        </w:tc>
      </w:tr>
      <w:tr w:rsidR="00822CF6" w:rsidRPr="005313E0" w14:paraId="418B5F07" w14:textId="33D0CDFB" w:rsidTr="00822CF6">
        <w:tc>
          <w:tcPr>
            <w:tcW w:w="570" w:type="dxa"/>
          </w:tcPr>
          <w:p w14:paraId="41380930" w14:textId="53EE4E4D" w:rsidR="00586829" w:rsidRPr="005313E0" w:rsidRDefault="00586829" w:rsidP="00F97497">
            <w:pPr>
              <w:spacing w:line="360" w:lineRule="auto"/>
            </w:pPr>
            <w:r w:rsidRPr="005313E0">
              <w:t>1.</w:t>
            </w:r>
          </w:p>
        </w:tc>
        <w:tc>
          <w:tcPr>
            <w:tcW w:w="1552" w:type="dxa"/>
          </w:tcPr>
          <w:p w14:paraId="1DC5536D" w14:textId="678A6E53" w:rsidR="00586829" w:rsidRPr="005313E0" w:rsidRDefault="00ED54FE" w:rsidP="00F97497">
            <w:pPr>
              <w:spacing w:line="360" w:lineRule="auto"/>
            </w:pPr>
            <w:r>
              <w:t>Koordinator</w:t>
            </w:r>
          </w:p>
        </w:tc>
        <w:tc>
          <w:tcPr>
            <w:tcW w:w="3979" w:type="dxa"/>
          </w:tcPr>
          <w:p w14:paraId="0687C392" w14:textId="4023F8DF" w:rsidR="00822CF6" w:rsidRDefault="00822CF6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 w:rsidRPr="005313E0">
              <w:t>Login</w:t>
            </w:r>
          </w:p>
          <w:p w14:paraId="3F0F6086" w14:textId="3867B3EC" w:rsidR="008C4363" w:rsidRPr="005313E0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>
              <w:t xml:space="preserve">Timeline </w:t>
            </w:r>
          </w:p>
          <w:p w14:paraId="22CF48DD" w14:textId="51B0CBD0" w:rsidR="00586829" w:rsidRPr="005313E0" w:rsidRDefault="00822CF6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 w:rsidRPr="005313E0">
              <w:t>Kelola user</w:t>
            </w:r>
          </w:p>
          <w:p w14:paraId="0DA17A7F" w14:textId="1B61BCDA" w:rsidR="00822CF6" w:rsidRDefault="00822CF6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 w:rsidRPr="005313E0">
              <w:t xml:space="preserve">Kelola </w:t>
            </w:r>
            <w:r w:rsidR="008C4363">
              <w:t xml:space="preserve">data </w:t>
            </w:r>
            <w:proofErr w:type="spellStart"/>
            <w:r w:rsidR="008C4363">
              <w:t>dosen</w:t>
            </w:r>
            <w:proofErr w:type="spellEnd"/>
          </w:p>
          <w:p w14:paraId="0F96ADAC" w14:textId="3A7B01A5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>
              <w:t xml:space="preserve">Kelola data </w:t>
            </w:r>
            <w:proofErr w:type="spellStart"/>
            <w:r>
              <w:t>mahasiswa</w:t>
            </w:r>
            <w:proofErr w:type="spellEnd"/>
          </w:p>
          <w:p w14:paraId="1BFAD98E" w14:textId="70A47146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>
              <w:t xml:space="preserve">Kelola data </w:t>
            </w:r>
            <w:proofErr w:type="spellStart"/>
            <w:r>
              <w:t>penguji</w:t>
            </w:r>
            <w:proofErr w:type="spellEnd"/>
          </w:p>
          <w:p w14:paraId="6F9A8682" w14:textId="6B373A85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40CCF1FC" w14:textId="38A70FA6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proofErr w:type="spellStart"/>
            <w:r>
              <w:t>Pembekalan</w:t>
            </w:r>
            <w:proofErr w:type="spellEnd"/>
          </w:p>
          <w:p w14:paraId="7C1022F3" w14:textId="416C9E8D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proofErr w:type="spellStart"/>
            <w:r>
              <w:t>Pengumpulan</w:t>
            </w:r>
            <w:proofErr w:type="spellEnd"/>
          </w:p>
          <w:p w14:paraId="08932E63" w14:textId="356DF070" w:rsidR="008C4363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proofErr w:type="spellStart"/>
            <w:r>
              <w:t>Sidang</w:t>
            </w:r>
            <w:proofErr w:type="spellEnd"/>
          </w:p>
          <w:p w14:paraId="7056E4E3" w14:textId="4E49FFBD" w:rsidR="008C4363" w:rsidRPr="005313E0" w:rsidRDefault="008C4363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proofErr w:type="spellStart"/>
            <w:r>
              <w:lastRenderedPageBreak/>
              <w:t>Dokumen</w:t>
            </w:r>
            <w:proofErr w:type="spellEnd"/>
            <w:r>
              <w:t xml:space="preserve"> </w:t>
            </w:r>
            <w:proofErr w:type="spellStart"/>
            <w:r>
              <w:t>akhir</w:t>
            </w:r>
            <w:proofErr w:type="spellEnd"/>
          </w:p>
          <w:p w14:paraId="361E4009" w14:textId="47610D00" w:rsidR="00822CF6" w:rsidRPr="005313E0" w:rsidRDefault="00822CF6">
            <w:pPr>
              <w:pStyle w:val="ListParagraph"/>
              <w:numPr>
                <w:ilvl w:val="0"/>
                <w:numId w:val="9"/>
              </w:numPr>
              <w:spacing w:line="360" w:lineRule="auto"/>
            </w:pPr>
            <w:r w:rsidRPr="005313E0">
              <w:t>logout</w:t>
            </w:r>
          </w:p>
        </w:tc>
        <w:tc>
          <w:tcPr>
            <w:tcW w:w="1826" w:type="dxa"/>
          </w:tcPr>
          <w:p w14:paraId="6C7AD412" w14:textId="77777777" w:rsidR="00586829" w:rsidRPr="005313E0" w:rsidRDefault="00586829" w:rsidP="00F97497">
            <w:pPr>
              <w:spacing w:line="360" w:lineRule="auto"/>
            </w:pPr>
          </w:p>
        </w:tc>
      </w:tr>
      <w:tr w:rsidR="00822CF6" w:rsidRPr="005313E0" w14:paraId="5F9C15AA" w14:textId="3F26B817" w:rsidTr="00822CF6">
        <w:tc>
          <w:tcPr>
            <w:tcW w:w="570" w:type="dxa"/>
          </w:tcPr>
          <w:p w14:paraId="1AC96D81" w14:textId="1C50D0DF" w:rsidR="00586829" w:rsidRPr="005313E0" w:rsidRDefault="00586829" w:rsidP="00F97497">
            <w:pPr>
              <w:spacing w:line="360" w:lineRule="auto"/>
            </w:pPr>
            <w:r w:rsidRPr="005313E0">
              <w:t>2.</w:t>
            </w:r>
          </w:p>
        </w:tc>
        <w:tc>
          <w:tcPr>
            <w:tcW w:w="1552" w:type="dxa"/>
          </w:tcPr>
          <w:p w14:paraId="3C7ABF29" w14:textId="0D118A30" w:rsidR="00586829" w:rsidRPr="005313E0" w:rsidRDefault="008C4363" w:rsidP="00F97497">
            <w:pPr>
              <w:spacing w:line="360" w:lineRule="auto"/>
            </w:pPr>
            <w:proofErr w:type="spellStart"/>
            <w:r>
              <w:t>Dosen</w:t>
            </w:r>
            <w:proofErr w:type="spellEnd"/>
          </w:p>
        </w:tc>
        <w:tc>
          <w:tcPr>
            <w:tcW w:w="3979" w:type="dxa"/>
          </w:tcPr>
          <w:p w14:paraId="6671DFB6" w14:textId="7D6E3EA5" w:rsidR="00586829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r>
              <w:t>L</w:t>
            </w:r>
            <w:r w:rsidR="00822CF6" w:rsidRPr="005313E0">
              <w:t>ogin</w:t>
            </w:r>
          </w:p>
          <w:p w14:paraId="09663EF3" w14:textId="3F16CBC7" w:rsidR="008C4363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r>
              <w:t xml:space="preserve">Timeline </w:t>
            </w:r>
          </w:p>
          <w:p w14:paraId="1441AA25" w14:textId="59754E28" w:rsidR="008C4363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04443185" w14:textId="1102CAB7" w:rsidR="008C4363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proofErr w:type="spellStart"/>
            <w:r>
              <w:t>Bimbingan</w:t>
            </w:r>
            <w:proofErr w:type="spellEnd"/>
          </w:p>
          <w:p w14:paraId="332785B4" w14:textId="0CE10887" w:rsidR="008C4363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proofErr w:type="spellStart"/>
            <w:r>
              <w:t>Pengumpulan</w:t>
            </w:r>
            <w:proofErr w:type="spellEnd"/>
            <w:r>
              <w:t xml:space="preserve"> </w:t>
            </w:r>
          </w:p>
          <w:p w14:paraId="3010CDD4" w14:textId="7BBFAACE" w:rsidR="008C4363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proofErr w:type="spellStart"/>
            <w:r>
              <w:t>Sidang</w:t>
            </w:r>
            <w:proofErr w:type="spellEnd"/>
            <w:r>
              <w:t xml:space="preserve"> </w:t>
            </w:r>
          </w:p>
          <w:p w14:paraId="48696A3D" w14:textId="3377D5DA" w:rsidR="008C4363" w:rsidRPr="005313E0" w:rsidRDefault="008C4363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proofErr w:type="spellStart"/>
            <w:r>
              <w:t>Dokumen</w:t>
            </w:r>
            <w:proofErr w:type="spellEnd"/>
            <w:r>
              <w:t xml:space="preserve"> </w:t>
            </w:r>
            <w:proofErr w:type="spellStart"/>
            <w:r>
              <w:t>akhir</w:t>
            </w:r>
            <w:proofErr w:type="spellEnd"/>
          </w:p>
          <w:p w14:paraId="4C0464CE" w14:textId="7E518261" w:rsidR="00822CF6" w:rsidRPr="005313E0" w:rsidRDefault="009C6D81">
            <w:pPr>
              <w:pStyle w:val="ListParagraph"/>
              <w:numPr>
                <w:ilvl w:val="0"/>
                <w:numId w:val="10"/>
              </w:numPr>
              <w:spacing w:line="360" w:lineRule="auto"/>
            </w:pPr>
            <w:r w:rsidRPr="005313E0">
              <w:rPr>
                <w:lang w:val="id-ID"/>
              </w:rPr>
              <w:t>logout</w:t>
            </w:r>
          </w:p>
        </w:tc>
        <w:tc>
          <w:tcPr>
            <w:tcW w:w="1826" w:type="dxa"/>
          </w:tcPr>
          <w:p w14:paraId="4B712671" w14:textId="77777777" w:rsidR="00586829" w:rsidRPr="005313E0" w:rsidRDefault="00586829" w:rsidP="00F97497">
            <w:pPr>
              <w:spacing w:line="360" w:lineRule="auto"/>
            </w:pPr>
          </w:p>
        </w:tc>
      </w:tr>
      <w:tr w:rsidR="00822CF6" w:rsidRPr="005313E0" w14:paraId="37594E38" w14:textId="4EDC9FF5" w:rsidTr="00822CF6">
        <w:tc>
          <w:tcPr>
            <w:tcW w:w="570" w:type="dxa"/>
          </w:tcPr>
          <w:p w14:paraId="01F80B01" w14:textId="69EA30F9" w:rsidR="00586829" w:rsidRPr="005313E0" w:rsidRDefault="00586829" w:rsidP="00F97497">
            <w:pPr>
              <w:spacing w:line="360" w:lineRule="auto"/>
            </w:pPr>
            <w:r w:rsidRPr="005313E0">
              <w:t>3.</w:t>
            </w:r>
          </w:p>
        </w:tc>
        <w:tc>
          <w:tcPr>
            <w:tcW w:w="1552" w:type="dxa"/>
          </w:tcPr>
          <w:p w14:paraId="23CADC96" w14:textId="70D66E2F" w:rsidR="00586829" w:rsidRPr="005313E0" w:rsidRDefault="008C4363" w:rsidP="00F97497">
            <w:pPr>
              <w:spacing w:line="360" w:lineRule="auto"/>
            </w:pPr>
            <w:proofErr w:type="spellStart"/>
            <w:r>
              <w:t>Mahasiswa</w:t>
            </w:r>
            <w:proofErr w:type="spellEnd"/>
          </w:p>
        </w:tc>
        <w:tc>
          <w:tcPr>
            <w:tcW w:w="3979" w:type="dxa"/>
          </w:tcPr>
          <w:p w14:paraId="309B1B58" w14:textId="77777777" w:rsidR="009C6D81" w:rsidRPr="005313E0" w:rsidRDefault="009C6D81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r w:rsidRPr="005313E0">
              <w:t>login</w:t>
            </w:r>
          </w:p>
          <w:p w14:paraId="50508B26" w14:textId="40FC76A7" w:rsidR="009C6D81" w:rsidRP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r>
              <w:rPr>
                <w:lang w:val="en-US"/>
              </w:rPr>
              <w:t xml:space="preserve">Timeline </w:t>
            </w:r>
          </w:p>
          <w:p w14:paraId="67FA0557" w14:textId="74FF1E9D" w:rsid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7A466F1C" w14:textId="2518C615" w:rsid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proofErr w:type="spellStart"/>
            <w:r>
              <w:t>Pembekalan</w:t>
            </w:r>
            <w:proofErr w:type="spellEnd"/>
          </w:p>
          <w:p w14:paraId="4273CF7F" w14:textId="148B5E09" w:rsid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proofErr w:type="spellStart"/>
            <w:r>
              <w:t>Bimbingan</w:t>
            </w:r>
            <w:proofErr w:type="spellEnd"/>
          </w:p>
          <w:p w14:paraId="41A33BA9" w14:textId="4F759C7D" w:rsid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proofErr w:type="spellStart"/>
            <w:r>
              <w:t>Pengumpulan</w:t>
            </w:r>
            <w:proofErr w:type="spellEnd"/>
          </w:p>
          <w:p w14:paraId="07AD48F9" w14:textId="4E4FBEF2" w:rsidR="008C4363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proofErr w:type="spellStart"/>
            <w:r>
              <w:t>Sidang</w:t>
            </w:r>
            <w:proofErr w:type="spellEnd"/>
          </w:p>
          <w:p w14:paraId="645D2F5D" w14:textId="01CFF023" w:rsidR="008C4363" w:rsidRPr="005313E0" w:rsidRDefault="008C4363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proofErr w:type="spellStart"/>
            <w:r>
              <w:t>Dokumen</w:t>
            </w:r>
            <w:proofErr w:type="spellEnd"/>
            <w:r>
              <w:t xml:space="preserve"> Akhir</w:t>
            </w:r>
          </w:p>
          <w:p w14:paraId="387D3B50" w14:textId="3CF71176" w:rsidR="00586829" w:rsidRPr="005313E0" w:rsidRDefault="009C6D81">
            <w:pPr>
              <w:pStyle w:val="ListParagraph"/>
              <w:numPr>
                <w:ilvl w:val="0"/>
                <w:numId w:val="12"/>
              </w:numPr>
              <w:spacing w:after="160" w:line="360" w:lineRule="auto"/>
            </w:pPr>
            <w:r w:rsidRPr="005313E0">
              <w:rPr>
                <w:lang w:val="id-ID"/>
              </w:rPr>
              <w:t>logout</w:t>
            </w:r>
          </w:p>
        </w:tc>
        <w:tc>
          <w:tcPr>
            <w:tcW w:w="1826" w:type="dxa"/>
          </w:tcPr>
          <w:p w14:paraId="00F14ADB" w14:textId="77777777" w:rsidR="00586829" w:rsidRPr="005313E0" w:rsidRDefault="00586829" w:rsidP="00F97497">
            <w:pPr>
              <w:spacing w:line="360" w:lineRule="auto"/>
            </w:pPr>
          </w:p>
        </w:tc>
      </w:tr>
      <w:tr w:rsidR="00822CF6" w:rsidRPr="005313E0" w14:paraId="7373B33E" w14:textId="43D166A9" w:rsidTr="00822CF6">
        <w:tc>
          <w:tcPr>
            <w:tcW w:w="570" w:type="dxa"/>
          </w:tcPr>
          <w:p w14:paraId="781A923B" w14:textId="5252286E" w:rsidR="00586829" w:rsidRPr="005313E0" w:rsidRDefault="00586829" w:rsidP="00F97497">
            <w:pPr>
              <w:spacing w:line="360" w:lineRule="auto"/>
            </w:pPr>
            <w:r w:rsidRPr="005313E0">
              <w:t>4.</w:t>
            </w:r>
          </w:p>
        </w:tc>
        <w:tc>
          <w:tcPr>
            <w:tcW w:w="1552" w:type="dxa"/>
          </w:tcPr>
          <w:p w14:paraId="2E68E41C" w14:textId="5EF6B2D8" w:rsidR="00586829" w:rsidRPr="005313E0" w:rsidRDefault="008C4363" w:rsidP="00F97497">
            <w:pPr>
              <w:spacing w:line="360" w:lineRule="auto"/>
            </w:pPr>
            <w:proofErr w:type="spellStart"/>
            <w:proofErr w:type="gramStart"/>
            <w:r>
              <w:t>Ka.Prodi</w:t>
            </w:r>
            <w:proofErr w:type="spellEnd"/>
            <w:proofErr w:type="gramEnd"/>
          </w:p>
        </w:tc>
        <w:tc>
          <w:tcPr>
            <w:tcW w:w="3979" w:type="dxa"/>
          </w:tcPr>
          <w:p w14:paraId="3801396F" w14:textId="77777777" w:rsidR="009C6D81" w:rsidRPr="005313E0" w:rsidRDefault="009C6D81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r w:rsidRPr="005313E0">
              <w:t>login</w:t>
            </w:r>
          </w:p>
          <w:p w14:paraId="533C5251" w14:textId="77777777" w:rsidR="008C4363" w:rsidRPr="008C4363" w:rsidRDefault="008C4363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r>
              <w:rPr>
                <w:lang w:val="en-US"/>
              </w:rPr>
              <w:t>Timeline</w:t>
            </w:r>
          </w:p>
          <w:p w14:paraId="475803F2" w14:textId="77777777" w:rsidR="008C4363" w:rsidRPr="008C4363" w:rsidRDefault="008C4363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  <w:p w14:paraId="44FA8943" w14:textId="77777777" w:rsidR="008C4363" w:rsidRPr="008C4363" w:rsidRDefault="008C4363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proofErr w:type="spellStart"/>
            <w:r>
              <w:rPr>
                <w:lang w:val="en-US"/>
              </w:rPr>
              <w:t>Sidang</w:t>
            </w:r>
            <w:proofErr w:type="spellEnd"/>
          </w:p>
          <w:p w14:paraId="1CDE5F01" w14:textId="77777777" w:rsidR="008C4363" w:rsidRPr="008C4363" w:rsidRDefault="008C4363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  <w:p w14:paraId="2AFCFD5C" w14:textId="4279E1C6" w:rsidR="009C6D81" w:rsidRPr="005313E0" w:rsidRDefault="008C4363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Akhir </w:t>
            </w:r>
          </w:p>
          <w:p w14:paraId="0903D79F" w14:textId="469084C5" w:rsidR="00586829" w:rsidRPr="005313E0" w:rsidRDefault="009C6D81">
            <w:pPr>
              <w:pStyle w:val="ListParagraph"/>
              <w:numPr>
                <w:ilvl w:val="0"/>
                <w:numId w:val="11"/>
              </w:numPr>
              <w:spacing w:after="160" w:line="360" w:lineRule="auto"/>
            </w:pPr>
            <w:r w:rsidRPr="005313E0">
              <w:rPr>
                <w:lang w:val="id-ID"/>
              </w:rPr>
              <w:t>logout</w:t>
            </w:r>
          </w:p>
        </w:tc>
        <w:tc>
          <w:tcPr>
            <w:tcW w:w="1826" w:type="dxa"/>
          </w:tcPr>
          <w:p w14:paraId="535C3697" w14:textId="77777777" w:rsidR="00586829" w:rsidRPr="005313E0" w:rsidRDefault="00586829" w:rsidP="00F97497">
            <w:pPr>
              <w:spacing w:line="360" w:lineRule="auto"/>
            </w:pPr>
          </w:p>
        </w:tc>
      </w:tr>
      <w:tr w:rsidR="008C4363" w:rsidRPr="005313E0" w14:paraId="4D449CE8" w14:textId="77777777" w:rsidTr="00822CF6">
        <w:tc>
          <w:tcPr>
            <w:tcW w:w="570" w:type="dxa"/>
          </w:tcPr>
          <w:p w14:paraId="796BEEE6" w14:textId="411ECCFB" w:rsidR="008C4363" w:rsidRPr="005313E0" w:rsidRDefault="008C4363" w:rsidP="00F97497">
            <w:pPr>
              <w:spacing w:line="360" w:lineRule="auto"/>
            </w:pPr>
            <w:r>
              <w:t>5.</w:t>
            </w:r>
          </w:p>
        </w:tc>
        <w:tc>
          <w:tcPr>
            <w:tcW w:w="1552" w:type="dxa"/>
          </w:tcPr>
          <w:p w14:paraId="3CB8E0A5" w14:textId="4B9EEAA7" w:rsidR="008C4363" w:rsidRDefault="008C4363" w:rsidP="00F97497">
            <w:pPr>
              <w:spacing w:line="360" w:lineRule="auto"/>
            </w:pPr>
            <w:r>
              <w:t>Staf Prodi</w:t>
            </w:r>
          </w:p>
        </w:tc>
        <w:tc>
          <w:tcPr>
            <w:tcW w:w="3979" w:type="dxa"/>
          </w:tcPr>
          <w:p w14:paraId="3568ADC3" w14:textId="77777777" w:rsidR="008C4363" w:rsidRDefault="008C4363">
            <w:pPr>
              <w:pStyle w:val="ListParagraph"/>
              <w:numPr>
                <w:ilvl w:val="0"/>
                <w:numId w:val="34"/>
              </w:numPr>
              <w:spacing w:line="360" w:lineRule="auto"/>
            </w:pPr>
            <w:r>
              <w:t>Login</w:t>
            </w:r>
          </w:p>
          <w:p w14:paraId="2FCDDE6E" w14:textId="77777777" w:rsidR="008C4363" w:rsidRDefault="008C4363">
            <w:pPr>
              <w:pStyle w:val="ListParagraph"/>
              <w:numPr>
                <w:ilvl w:val="0"/>
                <w:numId w:val="34"/>
              </w:numPr>
              <w:spacing w:line="360" w:lineRule="auto"/>
            </w:pPr>
            <w:r>
              <w:t>Timeline</w:t>
            </w:r>
          </w:p>
          <w:p w14:paraId="1B8EF3C8" w14:textId="3D404F52" w:rsidR="008C4363" w:rsidRPr="005313E0" w:rsidRDefault="008C4363">
            <w:pPr>
              <w:pStyle w:val="ListParagraph"/>
              <w:numPr>
                <w:ilvl w:val="0"/>
                <w:numId w:val="34"/>
              </w:numPr>
              <w:spacing w:line="360" w:lineRule="auto"/>
            </w:pPr>
            <w:proofErr w:type="spellStart"/>
            <w:r>
              <w:t>Dokumen_Akhir</w:t>
            </w:r>
            <w:proofErr w:type="spellEnd"/>
          </w:p>
        </w:tc>
        <w:tc>
          <w:tcPr>
            <w:tcW w:w="1826" w:type="dxa"/>
          </w:tcPr>
          <w:p w14:paraId="562B1154" w14:textId="77777777" w:rsidR="008C4363" w:rsidRPr="005313E0" w:rsidRDefault="008C4363" w:rsidP="00F97497">
            <w:pPr>
              <w:spacing w:line="360" w:lineRule="auto"/>
            </w:pPr>
          </w:p>
        </w:tc>
      </w:tr>
    </w:tbl>
    <w:p w14:paraId="65B3958D" w14:textId="77777777" w:rsidR="001803F5" w:rsidRPr="005313E0" w:rsidRDefault="001803F5" w:rsidP="00F97497">
      <w:pPr>
        <w:spacing w:after="0" w:line="360" w:lineRule="auto"/>
      </w:pPr>
    </w:p>
    <w:p w14:paraId="564CBFE8" w14:textId="078690A7" w:rsidR="00E034DA" w:rsidRPr="002D14B8" w:rsidRDefault="00862C41" w:rsidP="002D14B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163" w:name="_Toc68545075"/>
      <w:bookmarkStart w:id="164" w:name="_Toc78230730"/>
      <w:bookmarkStart w:id="165" w:name="_Toc110248308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3.3.2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Identifik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Kelas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Analisis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Tiap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aket</w:t>
      </w:r>
      <w:bookmarkEnd w:id="163"/>
      <w:bookmarkEnd w:id="164"/>
      <w:bookmarkEnd w:id="165"/>
      <w:proofErr w:type="spellEnd"/>
    </w:p>
    <w:p w14:paraId="65D3B7C0" w14:textId="1F24839A" w:rsidR="002D14B8" w:rsidRPr="002D14B8" w:rsidRDefault="002D14B8" w:rsidP="002D14B8">
      <w:pPr>
        <w:rPr>
          <w:sz w:val="20"/>
          <w:szCs w:val="20"/>
        </w:rPr>
      </w:pPr>
      <w:bookmarkStart w:id="166" w:name="_Toc110239039"/>
      <w:proofErr w:type="spellStart"/>
      <w:r w:rsidRPr="002D14B8">
        <w:rPr>
          <w:sz w:val="20"/>
          <w:szCs w:val="20"/>
        </w:rPr>
        <w:t>Tabel</w:t>
      </w:r>
      <w:proofErr w:type="spellEnd"/>
      <w:r w:rsidRPr="002D14B8">
        <w:rPr>
          <w:sz w:val="20"/>
          <w:szCs w:val="20"/>
        </w:rPr>
        <w:t xml:space="preserve"> 3. </w:t>
      </w:r>
      <w:r w:rsidRPr="002D14B8">
        <w:rPr>
          <w:sz w:val="20"/>
          <w:szCs w:val="20"/>
        </w:rPr>
        <w:fldChar w:fldCharType="begin"/>
      </w:r>
      <w:r w:rsidRPr="002D14B8">
        <w:rPr>
          <w:sz w:val="20"/>
          <w:szCs w:val="20"/>
        </w:rPr>
        <w:instrText xml:space="preserve"> SEQ Tabel_3. \* ARABIC </w:instrText>
      </w:r>
      <w:r w:rsidRPr="002D14B8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4</w:t>
      </w:r>
      <w:r w:rsidRPr="002D14B8">
        <w:rPr>
          <w:sz w:val="20"/>
          <w:szCs w:val="20"/>
        </w:rPr>
        <w:fldChar w:fldCharType="end"/>
      </w:r>
      <w:r w:rsidRPr="002D14B8">
        <w:rPr>
          <w:sz w:val="20"/>
          <w:szCs w:val="20"/>
        </w:rPr>
        <w:t xml:space="preserve"> </w:t>
      </w:r>
      <w:proofErr w:type="spellStart"/>
      <w:r w:rsidRPr="002D14B8">
        <w:rPr>
          <w:sz w:val="20"/>
          <w:szCs w:val="20"/>
        </w:rPr>
        <w:t>Identifikasi</w:t>
      </w:r>
      <w:proofErr w:type="spellEnd"/>
      <w:r w:rsidRPr="002D14B8">
        <w:rPr>
          <w:sz w:val="20"/>
          <w:szCs w:val="20"/>
        </w:rPr>
        <w:t xml:space="preserve"> </w:t>
      </w:r>
      <w:proofErr w:type="spellStart"/>
      <w:r w:rsidRPr="002D14B8">
        <w:rPr>
          <w:sz w:val="20"/>
          <w:szCs w:val="20"/>
        </w:rPr>
        <w:t>Kelas</w:t>
      </w:r>
      <w:proofErr w:type="spellEnd"/>
      <w:r w:rsidRPr="002D14B8">
        <w:rPr>
          <w:sz w:val="20"/>
          <w:szCs w:val="20"/>
        </w:rPr>
        <w:t xml:space="preserve"> </w:t>
      </w:r>
      <w:proofErr w:type="spellStart"/>
      <w:r w:rsidRPr="002D14B8">
        <w:rPr>
          <w:sz w:val="20"/>
          <w:szCs w:val="20"/>
        </w:rPr>
        <w:t>Analisis</w:t>
      </w:r>
      <w:proofErr w:type="spellEnd"/>
      <w:r w:rsidRPr="002D14B8">
        <w:rPr>
          <w:sz w:val="20"/>
          <w:szCs w:val="20"/>
        </w:rPr>
        <w:t xml:space="preserve"> </w:t>
      </w:r>
      <w:proofErr w:type="spellStart"/>
      <w:r w:rsidRPr="002D14B8">
        <w:rPr>
          <w:sz w:val="20"/>
          <w:szCs w:val="20"/>
        </w:rPr>
        <w:t>Tiap</w:t>
      </w:r>
      <w:proofErr w:type="spellEnd"/>
      <w:r w:rsidRPr="002D14B8">
        <w:rPr>
          <w:sz w:val="20"/>
          <w:szCs w:val="20"/>
        </w:rPr>
        <w:t xml:space="preserve"> </w:t>
      </w:r>
      <w:proofErr w:type="spellStart"/>
      <w:r w:rsidRPr="002D14B8">
        <w:rPr>
          <w:sz w:val="20"/>
          <w:szCs w:val="20"/>
        </w:rPr>
        <w:t>Paket</w:t>
      </w:r>
      <w:bookmarkEnd w:id="166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1552"/>
        <w:gridCol w:w="3825"/>
        <w:gridCol w:w="1980"/>
      </w:tblGrid>
      <w:tr w:rsidR="00A543B2" w:rsidRPr="005313E0" w14:paraId="44770656" w14:textId="77777777" w:rsidTr="002D14B8">
        <w:tc>
          <w:tcPr>
            <w:tcW w:w="570" w:type="dxa"/>
            <w:shd w:val="clear" w:color="auto" w:fill="BFBFBF" w:themeFill="background1" w:themeFillShade="BF"/>
          </w:tcPr>
          <w:p w14:paraId="60A5D2DE" w14:textId="64163602" w:rsidR="00A543B2" w:rsidRPr="005313E0" w:rsidRDefault="00A543B2" w:rsidP="00C018AE">
            <w:pPr>
              <w:spacing w:line="360" w:lineRule="auto"/>
              <w:jc w:val="center"/>
            </w:pPr>
            <w:r w:rsidRPr="005313E0">
              <w:t>No.</w:t>
            </w:r>
          </w:p>
        </w:tc>
        <w:tc>
          <w:tcPr>
            <w:tcW w:w="1552" w:type="dxa"/>
            <w:shd w:val="clear" w:color="auto" w:fill="BFBFBF" w:themeFill="background1" w:themeFillShade="BF"/>
          </w:tcPr>
          <w:p w14:paraId="549765A4" w14:textId="28ED188B" w:rsidR="00A543B2" w:rsidRPr="005313E0" w:rsidRDefault="00A543B2" w:rsidP="00C018AE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Paket</w:t>
            </w:r>
            <w:proofErr w:type="spellEnd"/>
          </w:p>
        </w:tc>
        <w:tc>
          <w:tcPr>
            <w:tcW w:w="3825" w:type="dxa"/>
            <w:shd w:val="clear" w:color="auto" w:fill="BFBFBF" w:themeFill="background1" w:themeFillShade="BF"/>
          </w:tcPr>
          <w:p w14:paraId="4F2319FF" w14:textId="22A91F04" w:rsidR="00A543B2" w:rsidRPr="005313E0" w:rsidRDefault="00A543B2" w:rsidP="00C018AE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Kelas</w:t>
            </w:r>
            <w:proofErr w:type="spellEnd"/>
          </w:p>
        </w:tc>
        <w:tc>
          <w:tcPr>
            <w:tcW w:w="1980" w:type="dxa"/>
            <w:shd w:val="clear" w:color="auto" w:fill="BFBFBF" w:themeFill="background1" w:themeFillShade="BF"/>
          </w:tcPr>
          <w:p w14:paraId="10A9282D" w14:textId="18E335D8" w:rsidR="00A543B2" w:rsidRPr="005313E0" w:rsidRDefault="00A543B2" w:rsidP="00C018AE">
            <w:pPr>
              <w:spacing w:line="360" w:lineRule="auto"/>
              <w:jc w:val="center"/>
            </w:pPr>
            <w:proofErr w:type="spellStart"/>
            <w:r w:rsidRPr="005313E0">
              <w:t>Jeni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las</w:t>
            </w:r>
            <w:proofErr w:type="spellEnd"/>
          </w:p>
        </w:tc>
      </w:tr>
      <w:tr w:rsidR="002D14B8" w:rsidRPr="005313E0" w14:paraId="58A19EFC" w14:textId="77777777" w:rsidTr="002D14B8">
        <w:tc>
          <w:tcPr>
            <w:tcW w:w="570" w:type="dxa"/>
          </w:tcPr>
          <w:p w14:paraId="6C849246" w14:textId="77777777" w:rsidR="002D14B8" w:rsidRPr="005313E0" w:rsidRDefault="002D14B8" w:rsidP="0014766C">
            <w:pPr>
              <w:spacing w:line="360" w:lineRule="auto"/>
            </w:pPr>
            <w:r w:rsidRPr="005313E0">
              <w:t>1.</w:t>
            </w:r>
          </w:p>
        </w:tc>
        <w:tc>
          <w:tcPr>
            <w:tcW w:w="1552" w:type="dxa"/>
          </w:tcPr>
          <w:p w14:paraId="34EC89E1" w14:textId="77777777" w:rsidR="002D14B8" w:rsidRPr="005313E0" w:rsidRDefault="002D14B8" w:rsidP="0014766C">
            <w:pPr>
              <w:spacing w:line="360" w:lineRule="auto"/>
            </w:pPr>
            <w:r>
              <w:t>Koordinator</w:t>
            </w:r>
          </w:p>
        </w:tc>
        <w:tc>
          <w:tcPr>
            <w:tcW w:w="3825" w:type="dxa"/>
          </w:tcPr>
          <w:p w14:paraId="6FF05D4C" w14:textId="5A793B96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 w:rsidRPr="005313E0">
              <w:t xml:space="preserve">auth </w:t>
            </w:r>
          </w:p>
          <w:p w14:paraId="2B3C1E85" w14:textId="164BF887" w:rsidR="002D14B8" w:rsidRPr="005313E0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 w:rsidRPr="005313E0">
              <w:t>user</w:t>
            </w:r>
          </w:p>
          <w:p w14:paraId="423F981F" w14:textId="3068CB9C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>
              <w:t xml:space="preserve">Timeline </w:t>
            </w:r>
          </w:p>
          <w:p w14:paraId="5C8041BD" w14:textId="5E7AD8EE" w:rsidR="002D14B8" w:rsidRPr="005313E0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 w:rsidRPr="005313E0">
              <w:t>Kelola user</w:t>
            </w:r>
          </w:p>
          <w:p w14:paraId="3F66C53B" w14:textId="46059571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 w:rsidRPr="005313E0">
              <w:t xml:space="preserve">Kelola </w:t>
            </w:r>
            <w:r>
              <w:t xml:space="preserve">data </w:t>
            </w:r>
            <w:proofErr w:type="spellStart"/>
            <w:r>
              <w:t>dosen</w:t>
            </w:r>
            <w:proofErr w:type="spellEnd"/>
          </w:p>
          <w:p w14:paraId="64A92C8B" w14:textId="2E1DA527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>
              <w:t xml:space="preserve">Kelola data </w:t>
            </w:r>
            <w:proofErr w:type="spellStart"/>
            <w:r>
              <w:t>mahasiswa</w:t>
            </w:r>
            <w:proofErr w:type="spellEnd"/>
          </w:p>
          <w:p w14:paraId="491EAE9B" w14:textId="3ED776E4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>
              <w:t xml:space="preserve">Kelola data </w:t>
            </w:r>
            <w:proofErr w:type="spellStart"/>
            <w:r>
              <w:t>penguji</w:t>
            </w:r>
            <w:proofErr w:type="spellEnd"/>
          </w:p>
          <w:p w14:paraId="42B84D62" w14:textId="60716DA7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34815C2B" w14:textId="432CB5F5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proofErr w:type="spellStart"/>
            <w:r>
              <w:t>Pembekalan</w:t>
            </w:r>
            <w:proofErr w:type="spellEnd"/>
          </w:p>
          <w:p w14:paraId="61B99AD6" w14:textId="7ED68E51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proofErr w:type="spellStart"/>
            <w:r>
              <w:t>Pengumpulan</w:t>
            </w:r>
            <w:proofErr w:type="spellEnd"/>
          </w:p>
          <w:p w14:paraId="2875ECF1" w14:textId="573500D7" w:rsidR="002D14B8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proofErr w:type="spellStart"/>
            <w:r>
              <w:t>Sidang</w:t>
            </w:r>
            <w:proofErr w:type="spellEnd"/>
          </w:p>
          <w:p w14:paraId="28845373" w14:textId="0410E3F7" w:rsidR="002D14B8" w:rsidRPr="005313E0" w:rsidRDefault="002D14B8" w:rsidP="002D14B8">
            <w:pPr>
              <w:pStyle w:val="ListParagraph"/>
              <w:numPr>
                <w:ilvl w:val="2"/>
                <w:numId w:val="4"/>
              </w:numPr>
              <w:spacing w:line="360" w:lineRule="auto"/>
              <w:ind w:left="345" w:hanging="93"/>
            </w:pPr>
            <w:proofErr w:type="spellStart"/>
            <w:r>
              <w:t>Dokumen</w:t>
            </w:r>
            <w:proofErr w:type="spellEnd"/>
            <w:r>
              <w:t xml:space="preserve"> </w:t>
            </w:r>
            <w:proofErr w:type="spellStart"/>
            <w:r>
              <w:t>akhir</w:t>
            </w:r>
            <w:proofErr w:type="spellEnd"/>
          </w:p>
        </w:tc>
        <w:tc>
          <w:tcPr>
            <w:tcW w:w="1980" w:type="dxa"/>
          </w:tcPr>
          <w:p w14:paraId="6E0963BF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79448CFF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55E20128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5A53325F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44C0545B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21710BD7" w14:textId="77777777" w:rsidR="002D14B8" w:rsidRPr="005313E0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75DBF6CD" w14:textId="579543E4" w:rsidR="002D14B8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651ABB4D" w14:textId="77777777" w:rsidR="002D14B8" w:rsidRDefault="002D14B8" w:rsidP="002D14B8">
            <w:pPr>
              <w:spacing w:line="360" w:lineRule="auto"/>
              <w:jc w:val="center"/>
            </w:pPr>
            <w:r w:rsidRPr="005313E0">
              <w:t>Entity</w:t>
            </w:r>
          </w:p>
          <w:p w14:paraId="0A50313F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417E030C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1A47AFF0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77823113" w14:textId="58348A45" w:rsidR="00C018AE" w:rsidRPr="00C018AE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2D14B8" w:rsidRPr="005313E0" w14:paraId="7336DFF4" w14:textId="77777777" w:rsidTr="002D14B8">
        <w:tc>
          <w:tcPr>
            <w:tcW w:w="570" w:type="dxa"/>
          </w:tcPr>
          <w:p w14:paraId="4B5D17C4" w14:textId="77777777" w:rsidR="002D14B8" w:rsidRPr="005313E0" w:rsidRDefault="002D14B8" w:rsidP="0014766C">
            <w:pPr>
              <w:spacing w:line="360" w:lineRule="auto"/>
            </w:pPr>
            <w:r w:rsidRPr="005313E0">
              <w:t>2.</w:t>
            </w:r>
          </w:p>
        </w:tc>
        <w:tc>
          <w:tcPr>
            <w:tcW w:w="1552" w:type="dxa"/>
          </w:tcPr>
          <w:p w14:paraId="4D659B76" w14:textId="77777777" w:rsidR="002D14B8" w:rsidRPr="005313E0" w:rsidRDefault="002D14B8" w:rsidP="0014766C">
            <w:pPr>
              <w:spacing w:line="360" w:lineRule="auto"/>
            </w:pPr>
            <w:proofErr w:type="spellStart"/>
            <w:r>
              <w:t>Dosen</w:t>
            </w:r>
            <w:proofErr w:type="spellEnd"/>
          </w:p>
        </w:tc>
        <w:tc>
          <w:tcPr>
            <w:tcW w:w="3825" w:type="dxa"/>
          </w:tcPr>
          <w:p w14:paraId="76121621" w14:textId="30557020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r w:rsidRPr="005313E0">
              <w:t xml:space="preserve">auth </w:t>
            </w:r>
          </w:p>
          <w:p w14:paraId="2EE7D418" w14:textId="1635209F" w:rsidR="002D14B8" w:rsidRPr="005313E0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r w:rsidRPr="005313E0">
              <w:t>user</w:t>
            </w:r>
          </w:p>
          <w:p w14:paraId="6951DBAF" w14:textId="0A5785E1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r>
              <w:t xml:space="preserve">Timeline </w:t>
            </w:r>
          </w:p>
          <w:p w14:paraId="0465BBE5" w14:textId="2A934A84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4DE5E235" w14:textId="408927FC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proofErr w:type="spellStart"/>
            <w:r>
              <w:t>Bimbingan</w:t>
            </w:r>
            <w:proofErr w:type="spellEnd"/>
          </w:p>
          <w:p w14:paraId="0723F6EE" w14:textId="7678B19D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proofErr w:type="spellStart"/>
            <w:r>
              <w:t>Pengumpulan</w:t>
            </w:r>
            <w:proofErr w:type="spellEnd"/>
            <w:r>
              <w:t xml:space="preserve"> </w:t>
            </w:r>
          </w:p>
          <w:p w14:paraId="09C4BC9D" w14:textId="705E3926" w:rsidR="002D14B8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proofErr w:type="spellStart"/>
            <w:r>
              <w:t>Sidang</w:t>
            </w:r>
            <w:proofErr w:type="spellEnd"/>
            <w:r>
              <w:t xml:space="preserve"> </w:t>
            </w:r>
          </w:p>
          <w:p w14:paraId="08960555" w14:textId="05378B42" w:rsidR="002D14B8" w:rsidRPr="005313E0" w:rsidRDefault="002D14B8">
            <w:pPr>
              <w:pStyle w:val="ListParagraph"/>
              <w:numPr>
                <w:ilvl w:val="0"/>
                <w:numId w:val="35"/>
              </w:numPr>
              <w:spacing w:line="360" w:lineRule="auto"/>
            </w:pPr>
            <w:proofErr w:type="spellStart"/>
            <w:r>
              <w:t>Dokumen</w:t>
            </w:r>
            <w:proofErr w:type="spellEnd"/>
            <w:r>
              <w:t xml:space="preserve"> </w:t>
            </w:r>
            <w:proofErr w:type="spellStart"/>
            <w:r>
              <w:t>akhir</w:t>
            </w:r>
            <w:proofErr w:type="spellEnd"/>
          </w:p>
        </w:tc>
        <w:tc>
          <w:tcPr>
            <w:tcW w:w="1980" w:type="dxa"/>
          </w:tcPr>
          <w:p w14:paraId="756226D7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51790196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2A3EBE85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441FC4CA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11CD565F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0D773DF3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32905909" w14:textId="77777777" w:rsidR="00C018AE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7E57391C" w14:textId="66B48C3A" w:rsidR="00C018AE" w:rsidRPr="00C018AE" w:rsidRDefault="00C018AE" w:rsidP="00C018AE">
            <w:pPr>
              <w:jc w:val="center"/>
            </w:pPr>
            <w:r w:rsidRPr="005313E0">
              <w:t>Entity</w:t>
            </w:r>
          </w:p>
        </w:tc>
      </w:tr>
      <w:tr w:rsidR="002D14B8" w:rsidRPr="005313E0" w14:paraId="4A83ED46" w14:textId="77777777" w:rsidTr="002D14B8">
        <w:tc>
          <w:tcPr>
            <w:tcW w:w="570" w:type="dxa"/>
          </w:tcPr>
          <w:p w14:paraId="1B3A8C5A" w14:textId="77777777" w:rsidR="002D14B8" w:rsidRPr="005313E0" w:rsidRDefault="002D14B8" w:rsidP="0014766C">
            <w:pPr>
              <w:spacing w:line="360" w:lineRule="auto"/>
            </w:pPr>
            <w:r w:rsidRPr="005313E0">
              <w:t>3.</w:t>
            </w:r>
          </w:p>
        </w:tc>
        <w:tc>
          <w:tcPr>
            <w:tcW w:w="1552" w:type="dxa"/>
          </w:tcPr>
          <w:p w14:paraId="30272426" w14:textId="77777777" w:rsidR="002D14B8" w:rsidRPr="005313E0" w:rsidRDefault="002D14B8" w:rsidP="0014766C">
            <w:pPr>
              <w:spacing w:line="360" w:lineRule="auto"/>
            </w:pPr>
            <w:proofErr w:type="spellStart"/>
            <w:r>
              <w:t>Mahasiswa</w:t>
            </w:r>
            <w:proofErr w:type="spellEnd"/>
          </w:p>
        </w:tc>
        <w:tc>
          <w:tcPr>
            <w:tcW w:w="3825" w:type="dxa"/>
          </w:tcPr>
          <w:p w14:paraId="67F1BD39" w14:textId="68B19E38" w:rsidR="007B1CD0" w:rsidRDefault="007B1CD0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r w:rsidRPr="005313E0">
              <w:t xml:space="preserve">auth </w:t>
            </w:r>
          </w:p>
          <w:p w14:paraId="3FF523BA" w14:textId="24DBA1D5" w:rsidR="007B1CD0" w:rsidRPr="005313E0" w:rsidRDefault="007B1CD0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r w:rsidRPr="005313E0">
              <w:t>user</w:t>
            </w:r>
          </w:p>
          <w:p w14:paraId="4151F46F" w14:textId="3B98E754" w:rsidR="002D14B8" w:rsidRPr="008C4363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r w:rsidRPr="00C018AE">
              <w:rPr>
                <w:lang w:val="en-US"/>
              </w:rPr>
              <w:t xml:space="preserve">Timeline </w:t>
            </w:r>
          </w:p>
          <w:p w14:paraId="001B1959" w14:textId="74BFA6E2" w:rsidR="002D14B8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r>
              <w:t xml:space="preserve">Plotting </w:t>
            </w:r>
            <w:proofErr w:type="spellStart"/>
            <w:r>
              <w:t>pembimbing</w:t>
            </w:r>
            <w:proofErr w:type="spellEnd"/>
          </w:p>
          <w:p w14:paraId="2AA828B3" w14:textId="4C881EFE" w:rsidR="002D14B8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proofErr w:type="spellStart"/>
            <w:r>
              <w:t>Pembekalan</w:t>
            </w:r>
            <w:proofErr w:type="spellEnd"/>
          </w:p>
          <w:p w14:paraId="102E2BCE" w14:textId="6D588F7C" w:rsidR="002D14B8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proofErr w:type="spellStart"/>
            <w:r>
              <w:t>Bimbingan</w:t>
            </w:r>
            <w:proofErr w:type="spellEnd"/>
          </w:p>
          <w:p w14:paraId="5653385B" w14:textId="4D9D7A2A" w:rsidR="002D14B8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proofErr w:type="spellStart"/>
            <w:r>
              <w:t>Pengumpulan</w:t>
            </w:r>
            <w:proofErr w:type="spellEnd"/>
          </w:p>
          <w:p w14:paraId="51A5CF94" w14:textId="17FAEEC8" w:rsidR="002D14B8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proofErr w:type="spellStart"/>
            <w:r>
              <w:lastRenderedPageBreak/>
              <w:t>Sidang</w:t>
            </w:r>
            <w:proofErr w:type="spellEnd"/>
          </w:p>
          <w:p w14:paraId="1F49253A" w14:textId="197100FB" w:rsidR="002D14B8" w:rsidRPr="005313E0" w:rsidRDefault="002D14B8">
            <w:pPr>
              <w:pStyle w:val="ListParagraph"/>
              <w:numPr>
                <w:ilvl w:val="0"/>
                <w:numId w:val="36"/>
              </w:numPr>
              <w:spacing w:line="360" w:lineRule="auto"/>
            </w:pPr>
            <w:proofErr w:type="spellStart"/>
            <w:r>
              <w:t>Dokumen</w:t>
            </w:r>
            <w:proofErr w:type="spellEnd"/>
            <w:r>
              <w:t xml:space="preserve"> Akhir</w:t>
            </w:r>
          </w:p>
        </w:tc>
        <w:tc>
          <w:tcPr>
            <w:tcW w:w="1980" w:type="dxa"/>
          </w:tcPr>
          <w:p w14:paraId="1A89D1A9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lastRenderedPageBreak/>
              <w:t>Entity</w:t>
            </w:r>
          </w:p>
          <w:p w14:paraId="343D0BD9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24FC5A4D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002106FB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0E1577D8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68A356D6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0B2A0EF9" w14:textId="77777777" w:rsidR="00C018AE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5425D5B2" w14:textId="6BE35468" w:rsidR="002D14B8" w:rsidRPr="005313E0" w:rsidRDefault="00C018AE" w:rsidP="00C018AE">
            <w:pPr>
              <w:spacing w:line="360" w:lineRule="auto"/>
              <w:jc w:val="center"/>
            </w:pPr>
            <w:r w:rsidRPr="005313E0">
              <w:lastRenderedPageBreak/>
              <w:t>Entity</w:t>
            </w:r>
          </w:p>
        </w:tc>
      </w:tr>
      <w:tr w:rsidR="002D14B8" w:rsidRPr="005313E0" w14:paraId="1C988194" w14:textId="77777777" w:rsidTr="002D14B8">
        <w:tc>
          <w:tcPr>
            <w:tcW w:w="570" w:type="dxa"/>
          </w:tcPr>
          <w:p w14:paraId="42326794" w14:textId="77777777" w:rsidR="002D14B8" w:rsidRPr="005313E0" w:rsidRDefault="002D14B8" w:rsidP="0014766C">
            <w:pPr>
              <w:spacing w:line="360" w:lineRule="auto"/>
            </w:pPr>
            <w:r w:rsidRPr="005313E0">
              <w:lastRenderedPageBreak/>
              <w:t>4.</w:t>
            </w:r>
          </w:p>
        </w:tc>
        <w:tc>
          <w:tcPr>
            <w:tcW w:w="1552" w:type="dxa"/>
          </w:tcPr>
          <w:p w14:paraId="22BC67BE" w14:textId="77777777" w:rsidR="002D14B8" w:rsidRPr="005313E0" w:rsidRDefault="002D14B8" w:rsidP="0014766C">
            <w:pPr>
              <w:spacing w:line="360" w:lineRule="auto"/>
            </w:pPr>
            <w:proofErr w:type="spellStart"/>
            <w:proofErr w:type="gramStart"/>
            <w:r>
              <w:t>Ka.Prodi</w:t>
            </w:r>
            <w:proofErr w:type="spellEnd"/>
            <w:proofErr w:type="gramEnd"/>
          </w:p>
        </w:tc>
        <w:tc>
          <w:tcPr>
            <w:tcW w:w="3825" w:type="dxa"/>
          </w:tcPr>
          <w:p w14:paraId="6C52F967" w14:textId="317200FA" w:rsidR="00C018AE" w:rsidRDefault="00C018AE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r w:rsidRPr="005313E0">
              <w:t xml:space="preserve">auth </w:t>
            </w:r>
          </w:p>
          <w:p w14:paraId="4636D748" w14:textId="1CB147D8" w:rsidR="00C018AE" w:rsidRPr="005313E0" w:rsidRDefault="00C018AE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r w:rsidRPr="005313E0">
              <w:t>user</w:t>
            </w:r>
          </w:p>
          <w:p w14:paraId="4F29FD6D" w14:textId="096D05EA" w:rsidR="002D14B8" w:rsidRPr="008C4363" w:rsidRDefault="002D14B8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r w:rsidRPr="00C018AE">
              <w:rPr>
                <w:lang w:val="en-US"/>
              </w:rPr>
              <w:t>Timeline</w:t>
            </w:r>
          </w:p>
          <w:p w14:paraId="18EC233B" w14:textId="137C1CB6" w:rsidR="002D14B8" w:rsidRPr="008C4363" w:rsidRDefault="002D14B8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r w:rsidRPr="00C018AE">
              <w:rPr>
                <w:lang w:val="en-US"/>
              </w:rPr>
              <w:t xml:space="preserve">Plotting </w:t>
            </w:r>
            <w:proofErr w:type="spellStart"/>
            <w:r w:rsidRPr="00C018AE">
              <w:rPr>
                <w:lang w:val="en-US"/>
              </w:rPr>
              <w:t>pembimbing</w:t>
            </w:r>
            <w:proofErr w:type="spellEnd"/>
          </w:p>
          <w:p w14:paraId="36103FBD" w14:textId="009BE916" w:rsidR="002D14B8" w:rsidRPr="008C4363" w:rsidRDefault="002D14B8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proofErr w:type="spellStart"/>
            <w:r w:rsidRPr="00C018AE">
              <w:rPr>
                <w:lang w:val="en-US"/>
              </w:rPr>
              <w:t>Sidang</w:t>
            </w:r>
            <w:proofErr w:type="spellEnd"/>
          </w:p>
          <w:p w14:paraId="2869FD12" w14:textId="56846EBE" w:rsidR="002D14B8" w:rsidRPr="008C4363" w:rsidRDefault="002D14B8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proofErr w:type="spellStart"/>
            <w:r w:rsidRPr="00C018AE">
              <w:rPr>
                <w:lang w:val="en-US"/>
              </w:rPr>
              <w:t>Pengumpulan</w:t>
            </w:r>
            <w:proofErr w:type="spellEnd"/>
          </w:p>
          <w:p w14:paraId="77627745" w14:textId="4B2D1948" w:rsidR="002D14B8" w:rsidRPr="005313E0" w:rsidRDefault="002D14B8">
            <w:pPr>
              <w:pStyle w:val="ListParagraph"/>
              <w:numPr>
                <w:ilvl w:val="0"/>
                <w:numId w:val="37"/>
              </w:numPr>
              <w:spacing w:line="360" w:lineRule="auto"/>
            </w:pPr>
            <w:proofErr w:type="spellStart"/>
            <w:r w:rsidRPr="00C018AE">
              <w:rPr>
                <w:lang w:val="en-US"/>
              </w:rPr>
              <w:t>Dokumen</w:t>
            </w:r>
            <w:proofErr w:type="spellEnd"/>
            <w:r w:rsidRPr="00C018AE">
              <w:rPr>
                <w:lang w:val="en-US"/>
              </w:rPr>
              <w:t xml:space="preserve"> Akhir </w:t>
            </w:r>
          </w:p>
        </w:tc>
        <w:tc>
          <w:tcPr>
            <w:tcW w:w="1980" w:type="dxa"/>
          </w:tcPr>
          <w:p w14:paraId="678D1D3A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2BA731CF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482E8FB7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3D4C3E31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30FAA80E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1B0DFB27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0268C763" w14:textId="77777777" w:rsidR="00C018AE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17867739" w14:textId="08B5C7A2" w:rsidR="002D14B8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  <w:tr w:rsidR="002D14B8" w:rsidRPr="005313E0" w14:paraId="353346A6" w14:textId="77777777" w:rsidTr="002D14B8">
        <w:tc>
          <w:tcPr>
            <w:tcW w:w="570" w:type="dxa"/>
          </w:tcPr>
          <w:p w14:paraId="21AFC344" w14:textId="77777777" w:rsidR="002D14B8" w:rsidRPr="005313E0" w:rsidRDefault="002D14B8" w:rsidP="0014766C">
            <w:pPr>
              <w:spacing w:line="360" w:lineRule="auto"/>
            </w:pPr>
            <w:r>
              <w:t>5.</w:t>
            </w:r>
          </w:p>
        </w:tc>
        <w:tc>
          <w:tcPr>
            <w:tcW w:w="1552" w:type="dxa"/>
          </w:tcPr>
          <w:p w14:paraId="6EE2B987" w14:textId="77777777" w:rsidR="002D14B8" w:rsidRDefault="002D14B8" w:rsidP="0014766C">
            <w:pPr>
              <w:spacing w:line="360" w:lineRule="auto"/>
            </w:pPr>
            <w:r>
              <w:t>Staf Prodi</w:t>
            </w:r>
          </w:p>
        </w:tc>
        <w:tc>
          <w:tcPr>
            <w:tcW w:w="3825" w:type="dxa"/>
          </w:tcPr>
          <w:p w14:paraId="3C413529" w14:textId="7FB7A460" w:rsidR="00C018AE" w:rsidRDefault="00C018AE">
            <w:pPr>
              <w:pStyle w:val="ListParagraph"/>
              <w:numPr>
                <w:ilvl w:val="0"/>
                <w:numId w:val="38"/>
              </w:numPr>
              <w:spacing w:line="360" w:lineRule="auto"/>
            </w:pPr>
            <w:r w:rsidRPr="005313E0">
              <w:t xml:space="preserve">auth </w:t>
            </w:r>
          </w:p>
          <w:p w14:paraId="2CA12D61" w14:textId="12F31EAB" w:rsidR="00C018AE" w:rsidRPr="005313E0" w:rsidRDefault="00C018AE">
            <w:pPr>
              <w:pStyle w:val="ListParagraph"/>
              <w:numPr>
                <w:ilvl w:val="0"/>
                <w:numId w:val="38"/>
              </w:numPr>
              <w:spacing w:line="360" w:lineRule="auto"/>
            </w:pPr>
            <w:r w:rsidRPr="005313E0">
              <w:t>user</w:t>
            </w:r>
          </w:p>
          <w:p w14:paraId="5D4F6065" w14:textId="71F17E74" w:rsidR="002D14B8" w:rsidRDefault="002D14B8">
            <w:pPr>
              <w:pStyle w:val="ListParagraph"/>
              <w:numPr>
                <w:ilvl w:val="0"/>
                <w:numId w:val="38"/>
              </w:numPr>
              <w:spacing w:line="360" w:lineRule="auto"/>
            </w:pPr>
            <w:r>
              <w:t>Timeline</w:t>
            </w:r>
          </w:p>
          <w:p w14:paraId="4931EF0A" w14:textId="6270B87A" w:rsidR="002D14B8" w:rsidRPr="005313E0" w:rsidRDefault="002D14B8">
            <w:pPr>
              <w:pStyle w:val="ListParagraph"/>
              <w:numPr>
                <w:ilvl w:val="0"/>
                <w:numId w:val="38"/>
              </w:numPr>
              <w:spacing w:line="360" w:lineRule="auto"/>
            </w:pPr>
            <w:proofErr w:type="spellStart"/>
            <w:r>
              <w:t>Dokumen_Akhir</w:t>
            </w:r>
            <w:proofErr w:type="spellEnd"/>
          </w:p>
        </w:tc>
        <w:tc>
          <w:tcPr>
            <w:tcW w:w="1980" w:type="dxa"/>
          </w:tcPr>
          <w:p w14:paraId="40B83AD7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76B62249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444E336B" w14:textId="77777777" w:rsidR="00C018AE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  <w:p w14:paraId="1BAC1F23" w14:textId="743484E1" w:rsidR="002D14B8" w:rsidRPr="005313E0" w:rsidRDefault="00C018AE" w:rsidP="00C018AE">
            <w:pPr>
              <w:spacing w:line="360" w:lineRule="auto"/>
              <w:jc w:val="center"/>
            </w:pPr>
            <w:r w:rsidRPr="005313E0">
              <w:t>Entity</w:t>
            </w:r>
          </w:p>
        </w:tc>
      </w:tr>
    </w:tbl>
    <w:p w14:paraId="0134AD8D" w14:textId="35ABB215" w:rsidR="001803F5" w:rsidRDefault="001803F5" w:rsidP="00F97497">
      <w:pPr>
        <w:spacing w:after="0" w:line="360" w:lineRule="auto"/>
      </w:pPr>
    </w:p>
    <w:p w14:paraId="4CBE00C7" w14:textId="77777777" w:rsidR="002D14B8" w:rsidRPr="005313E0" w:rsidRDefault="002D14B8" w:rsidP="00F97497">
      <w:pPr>
        <w:spacing w:after="0" w:line="360" w:lineRule="auto"/>
      </w:pPr>
    </w:p>
    <w:p w14:paraId="542A353C" w14:textId="6FEB1183" w:rsidR="00862C41" w:rsidRPr="009A3C10" w:rsidRDefault="003F5A22">
      <w:pPr>
        <w:pStyle w:val="ListParagraph"/>
        <w:numPr>
          <w:ilvl w:val="0"/>
          <w:numId w:val="31"/>
        </w:numPr>
        <w:ind w:left="709" w:hanging="709"/>
        <w:rPr>
          <w:b/>
          <w:bCs/>
          <w:color w:val="000000" w:themeColor="text1"/>
        </w:rPr>
      </w:pPr>
      <w:bookmarkStart w:id="167" w:name="_Toc68545076"/>
      <w:bookmarkStart w:id="168" w:name="_Toc78230731"/>
      <w:proofErr w:type="spellStart"/>
      <w:r w:rsidRPr="009A3C10">
        <w:rPr>
          <w:b/>
          <w:bCs/>
          <w:color w:val="000000" w:themeColor="text1"/>
        </w:rPr>
        <w:t>Prototipe</w:t>
      </w:r>
      <w:proofErr w:type="spellEnd"/>
      <w:r w:rsidRPr="009A3C10">
        <w:rPr>
          <w:b/>
          <w:bCs/>
          <w:color w:val="000000" w:themeColor="text1"/>
        </w:rPr>
        <w:t xml:space="preserve"> </w:t>
      </w:r>
      <w:proofErr w:type="spellStart"/>
      <w:r w:rsidRPr="009A3C10">
        <w:rPr>
          <w:b/>
          <w:bCs/>
          <w:color w:val="000000" w:themeColor="text1"/>
        </w:rPr>
        <w:t>Antarmuka</w:t>
      </w:r>
      <w:bookmarkEnd w:id="167"/>
      <w:bookmarkEnd w:id="168"/>
      <w:proofErr w:type="spellEnd"/>
    </w:p>
    <w:p w14:paraId="68CC77FB" w14:textId="59811E17" w:rsidR="001803F5" w:rsidRDefault="00FC7C91" w:rsidP="00FC7C91">
      <w:pPr>
        <w:spacing w:after="0" w:line="360" w:lineRule="auto"/>
        <w:ind w:firstLine="720"/>
        <w:jc w:val="both"/>
      </w:pPr>
      <w:proofErr w:type="spellStart"/>
      <w:r w:rsidRPr="005313E0">
        <w:t>Prototipe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</w:t>
      </w:r>
      <w:proofErr w:type="spellStart"/>
      <w:r w:rsidRPr="005313E0">
        <w:t>menggambarkan</w:t>
      </w:r>
      <w:proofErr w:type="spellEnd"/>
      <w:r w:rsidRPr="005313E0">
        <w:t xml:space="preserve"> </w:t>
      </w:r>
      <w:proofErr w:type="spellStart"/>
      <w:r w:rsidRPr="005313E0">
        <w:t>tampilan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SIM</w:t>
      </w:r>
      <w:r w:rsidR="00BE5225">
        <w:t xml:space="preserve">MP </w:t>
      </w:r>
      <w:r w:rsidRPr="005313E0">
        <w:t xml:space="preserve">yang akan </w:t>
      </w:r>
      <w:proofErr w:type="spellStart"/>
      <w:r w:rsidRPr="005313E0">
        <w:t>dibangun</w:t>
      </w:r>
      <w:proofErr w:type="spellEnd"/>
      <w:r w:rsidRPr="005313E0">
        <w:t xml:space="preserve">. </w:t>
      </w:r>
      <w:proofErr w:type="spellStart"/>
      <w:r w:rsidRPr="005313E0">
        <w:t>Antarmuka</w:t>
      </w:r>
      <w:proofErr w:type="spellEnd"/>
      <w:r w:rsidRPr="005313E0">
        <w:t xml:space="preserve"> yang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terdiri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tampilan</w:t>
      </w:r>
      <w:proofErr w:type="spellEnd"/>
      <w:r w:rsidRPr="005313E0">
        <w:t xml:space="preserve"> </w:t>
      </w:r>
      <w:proofErr w:type="spellStart"/>
      <w:r w:rsidRPr="005313E0">
        <w:t>tampilan</w:t>
      </w:r>
      <w:proofErr w:type="spellEnd"/>
      <w:r w:rsidRPr="005313E0">
        <w:t xml:space="preserve"> backend,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rototipe</w:t>
      </w:r>
      <w:proofErr w:type="spellEnd"/>
      <w:r w:rsidRPr="005313E0">
        <w:t xml:space="preserve"> </w:t>
      </w:r>
      <w:proofErr w:type="spellStart"/>
      <w:r w:rsidRPr="005313E0">
        <w:t>antamuka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S</w:t>
      </w:r>
      <w:r w:rsidR="00BE5225">
        <w:t>IMMP</w:t>
      </w:r>
      <w:r w:rsidRPr="005313E0">
        <w:t>.</w:t>
      </w:r>
    </w:p>
    <w:p w14:paraId="496C41A1" w14:textId="2B1FD059" w:rsidR="008D2AEA" w:rsidRDefault="008D2AEA" w:rsidP="00FC7C91">
      <w:pPr>
        <w:spacing w:after="0" w:line="360" w:lineRule="auto"/>
        <w:ind w:firstLine="720"/>
        <w:jc w:val="both"/>
      </w:pPr>
    </w:p>
    <w:p w14:paraId="7E88B587" w14:textId="44EADFAB" w:rsidR="008D2AEA" w:rsidRDefault="008D2AEA" w:rsidP="00FC7C91">
      <w:pPr>
        <w:spacing w:after="0" w:line="360" w:lineRule="auto"/>
        <w:ind w:firstLine="720"/>
        <w:jc w:val="both"/>
      </w:pPr>
    </w:p>
    <w:p w14:paraId="0193703A" w14:textId="6DC3A56F" w:rsidR="008D2AEA" w:rsidRDefault="008D2AEA" w:rsidP="00FC7C91">
      <w:pPr>
        <w:spacing w:after="0" w:line="360" w:lineRule="auto"/>
        <w:ind w:firstLine="720"/>
        <w:jc w:val="both"/>
      </w:pPr>
    </w:p>
    <w:p w14:paraId="05AE84EB" w14:textId="3EFB7DB3" w:rsidR="008D2AEA" w:rsidRDefault="008D2AEA" w:rsidP="00FC7C91">
      <w:pPr>
        <w:spacing w:after="0" w:line="360" w:lineRule="auto"/>
        <w:ind w:firstLine="720"/>
        <w:jc w:val="both"/>
      </w:pPr>
    </w:p>
    <w:p w14:paraId="511203F5" w14:textId="66583879" w:rsidR="008D2AEA" w:rsidRDefault="008D2AEA" w:rsidP="00FC7C91">
      <w:pPr>
        <w:spacing w:after="0" w:line="360" w:lineRule="auto"/>
        <w:ind w:firstLine="720"/>
        <w:jc w:val="both"/>
      </w:pPr>
    </w:p>
    <w:p w14:paraId="617B69C0" w14:textId="7E8909FE" w:rsidR="008D2AEA" w:rsidRDefault="008D2AEA" w:rsidP="00FC7C91">
      <w:pPr>
        <w:spacing w:after="0" w:line="360" w:lineRule="auto"/>
        <w:ind w:firstLine="720"/>
        <w:jc w:val="both"/>
      </w:pPr>
    </w:p>
    <w:p w14:paraId="6A514B5C" w14:textId="62DAEB9C" w:rsidR="008D2AEA" w:rsidRDefault="008D2AEA" w:rsidP="00FC7C91">
      <w:pPr>
        <w:spacing w:after="0" w:line="360" w:lineRule="auto"/>
        <w:ind w:firstLine="720"/>
        <w:jc w:val="both"/>
      </w:pPr>
    </w:p>
    <w:p w14:paraId="038D9A7D" w14:textId="77777777" w:rsidR="008D2AEA" w:rsidRPr="005313E0" w:rsidRDefault="008D2AEA" w:rsidP="00FC7C91">
      <w:pPr>
        <w:spacing w:after="0" w:line="360" w:lineRule="auto"/>
        <w:ind w:firstLine="720"/>
        <w:jc w:val="both"/>
      </w:pPr>
    </w:p>
    <w:p w14:paraId="7DD327C8" w14:textId="5D80856E" w:rsidR="003F5A22" w:rsidRPr="009A3C10" w:rsidRDefault="003F5A22">
      <w:pPr>
        <w:pStyle w:val="ListParagraph"/>
        <w:numPr>
          <w:ilvl w:val="0"/>
          <w:numId w:val="39"/>
        </w:numPr>
        <w:outlineLvl w:val="2"/>
        <w:rPr>
          <w:b/>
          <w:bCs/>
          <w:color w:val="000000" w:themeColor="text1"/>
        </w:rPr>
      </w:pPr>
      <w:bookmarkStart w:id="169" w:name="_Toc68545077"/>
      <w:bookmarkStart w:id="170" w:name="_Toc78230732"/>
      <w:bookmarkStart w:id="171" w:name="_Toc110248309"/>
      <w:proofErr w:type="spellStart"/>
      <w:r w:rsidRPr="009A3C10">
        <w:rPr>
          <w:b/>
          <w:bCs/>
          <w:color w:val="000000" w:themeColor="text1"/>
        </w:rPr>
        <w:t>Tampilan</w:t>
      </w:r>
      <w:proofErr w:type="spellEnd"/>
      <w:r w:rsidRPr="009A3C10">
        <w:rPr>
          <w:b/>
          <w:bCs/>
          <w:color w:val="000000" w:themeColor="text1"/>
        </w:rPr>
        <w:t xml:space="preserve"> Login</w:t>
      </w:r>
      <w:bookmarkEnd w:id="169"/>
      <w:bookmarkEnd w:id="170"/>
      <w:bookmarkEnd w:id="171"/>
    </w:p>
    <w:p w14:paraId="4481BA27" w14:textId="77777777" w:rsidR="008730C8" w:rsidRDefault="008730C8" w:rsidP="008730C8">
      <w:pPr>
        <w:keepNext/>
        <w:spacing w:after="0" w:line="360" w:lineRule="auto"/>
        <w:jc w:val="center"/>
      </w:pPr>
      <w:r>
        <w:rPr>
          <w:noProof/>
        </w:rPr>
        <w:lastRenderedPageBreak/>
        <w:drawing>
          <wp:inline distT="0" distB="0" distL="0" distR="0" wp14:anchorId="4B20F42A" wp14:editId="68FA5405">
            <wp:extent cx="5039995" cy="2835275"/>
            <wp:effectExtent l="0" t="0" r="8255" b="3175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96DAC541-7B7A-43D3-8B79-37D633B846F1}">
                          <asvg:svgBlip xmlns:asvg="http://schemas.microsoft.com/office/drawing/2016/SVG/main" r:embed="rId4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374EF9" w14:textId="5EA8ABF6" w:rsidR="00A97DB9" w:rsidRPr="008730C8" w:rsidRDefault="008730C8" w:rsidP="008730C8">
      <w:pPr>
        <w:jc w:val="center"/>
        <w:rPr>
          <w:sz w:val="22"/>
          <w:szCs w:val="22"/>
        </w:rPr>
      </w:pPr>
      <w:bookmarkStart w:id="172" w:name="_Toc110238639"/>
      <w:r w:rsidRPr="008730C8">
        <w:rPr>
          <w:sz w:val="22"/>
          <w:szCs w:val="22"/>
        </w:rPr>
        <w:t xml:space="preserve">Gambar 3. </w:t>
      </w:r>
      <w:r w:rsidRPr="008730C8">
        <w:rPr>
          <w:sz w:val="22"/>
          <w:szCs w:val="22"/>
        </w:rPr>
        <w:fldChar w:fldCharType="begin"/>
      </w:r>
      <w:r w:rsidRPr="008730C8">
        <w:rPr>
          <w:sz w:val="22"/>
          <w:szCs w:val="22"/>
        </w:rPr>
        <w:instrText xml:space="preserve"> SEQ Gambar_3. \* ARABIC </w:instrText>
      </w:r>
      <w:r w:rsidRPr="008730C8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5</w:t>
      </w:r>
      <w:r w:rsidRPr="008730C8">
        <w:rPr>
          <w:sz w:val="22"/>
          <w:szCs w:val="22"/>
        </w:rPr>
        <w:fldChar w:fldCharType="end"/>
      </w:r>
      <w:r w:rsidRPr="008730C8">
        <w:rPr>
          <w:sz w:val="22"/>
          <w:szCs w:val="22"/>
        </w:rPr>
        <w:t xml:space="preserve"> </w:t>
      </w:r>
      <w:proofErr w:type="spellStart"/>
      <w:r w:rsidRPr="008730C8">
        <w:rPr>
          <w:sz w:val="22"/>
          <w:szCs w:val="22"/>
        </w:rPr>
        <w:t>Prototipe</w:t>
      </w:r>
      <w:proofErr w:type="spellEnd"/>
      <w:r w:rsidRPr="008730C8">
        <w:rPr>
          <w:sz w:val="22"/>
          <w:szCs w:val="22"/>
        </w:rPr>
        <w:t xml:space="preserve"> Halaman Login</w:t>
      </w:r>
      <w:bookmarkEnd w:id="172"/>
    </w:p>
    <w:p w14:paraId="1977EA61" w14:textId="114EE41E" w:rsidR="00A25F1F" w:rsidRPr="005313E0" w:rsidRDefault="00A25F1F" w:rsidP="00F97497">
      <w:pPr>
        <w:spacing w:after="0" w:line="360" w:lineRule="auto"/>
      </w:pPr>
      <w:proofErr w:type="spellStart"/>
      <w:r w:rsidRPr="005313E0">
        <w:t>Keterangan</w:t>
      </w:r>
      <w:proofErr w:type="spellEnd"/>
      <w:r w:rsidRPr="005313E0">
        <w:t>:</w:t>
      </w:r>
    </w:p>
    <w:p w14:paraId="14C5B02A" w14:textId="5DB8A5CB" w:rsidR="000367C4" w:rsidRPr="005313E0" w:rsidRDefault="00A25F1F" w:rsidP="008D2AEA">
      <w:pPr>
        <w:spacing w:after="0" w:line="360" w:lineRule="auto"/>
        <w:ind w:firstLine="720"/>
        <w:jc w:val="both"/>
      </w:pPr>
      <w:proofErr w:type="spellStart"/>
      <w:r w:rsidRPr="005313E0">
        <w:t>Berdasarkan</w:t>
      </w:r>
      <w:proofErr w:type="spellEnd"/>
      <w:r w:rsidRPr="005313E0">
        <w:t xml:space="preserve"> </w:t>
      </w:r>
      <w:proofErr w:type="spellStart"/>
      <w:r w:rsidRPr="005313E0">
        <w:t>gambar</w:t>
      </w:r>
      <w:proofErr w:type="spellEnd"/>
      <w:r w:rsidRPr="005313E0">
        <w:t xml:space="preserve"> 3.1</w:t>
      </w:r>
      <w:r w:rsidR="009A3C10">
        <w:t>4</w:t>
      </w:r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yang akan login </w:t>
      </w:r>
      <w:proofErr w:type="spellStart"/>
      <w:r w:rsidRPr="005313E0">
        <w:t>harus</w:t>
      </w:r>
      <w:proofErr w:type="spellEnd"/>
      <w:r w:rsidRPr="005313E0">
        <w:t xml:space="preserve"> </w:t>
      </w:r>
      <w:proofErr w:type="spellStart"/>
      <w:r w:rsidRPr="005313E0">
        <w:t>mengisi</w:t>
      </w:r>
      <w:proofErr w:type="spellEnd"/>
      <w:r w:rsidRPr="005313E0">
        <w:t xml:space="preserve"> form login </w:t>
      </w:r>
      <w:proofErr w:type="spellStart"/>
      <w:r w:rsidRPr="005313E0">
        <w:t>terlebih</w:t>
      </w:r>
      <w:proofErr w:type="spellEnd"/>
      <w:r w:rsidRPr="005313E0">
        <w:t xml:space="preserve"> </w:t>
      </w:r>
      <w:proofErr w:type="spellStart"/>
      <w:r w:rsidRPr="005313E0">
        <w:t>dahulu</w:t>
      </w:r>
      <w:proofErr w:type="spellEnd"/>
      <w:r w:rsidRPr="005313E0">
        <w:t xml:space="preserve">, </w:t>
      </w:r>
      <w:proofErr w:type="spellStart"/>
      <w:r w:rsidRPr="005313E0">
        <w:t>yaitu</w:t>
      </w:r>
      <w:proofErr w:type="spellEnd"/>
      <w:r w:rsidRPr="005313E0">
        <w:t xml:space="preserve"> </w:t>
      </w:r>
      <w:proofErr w:type="spellStart"/>
      <w:r w:rsidRPr="005313E0">
        <w:t>mengisi</w:t>
      </w:r>
      <w:proofErr w:type="spellEnd"/>
      <w:r w:rsidRPr="005313E0">
        <w:t xml:space="preserve"> </w:t>
      </w:r>
      <w:r w:rsidRPr="005313E0">
        <w:rPr>
          <w:i/>
          <w:iCs/>
        </w:rPr>
        <w:t>username</w:t>
      </w:r>
      <w:r w:rsidRPr="005313E0">
        <w:t xml:space="preserve"> dan </w:t>
      </w:r>
      <w:r w:rsidRPr="005313E0">
        <w:rPr>
          <w:i/>
          <w:iCs/>
        </w:rPr>
        <w:t xml:space="preserve">password </w:t>
      </w:r>
      <w:r w:rsidRPr="005313E0">
        <w:t xml:space="preserve">agar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mengakses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sesuai</w:t>
      </w:r>
      <w:proofErr w:type="spellEnd"/>
      <w:r w:rsidRPr="005313E0">
        <w:t xml:space="preserve"> </w:t>
      </w:r>
      <w:proofErr w:type="spellStart"/>
      <w:r w:rsidRPr="005313E0">
        <w:t>hak</w:t>
      </w:r>
      <w:proofErr w:type="spellEnd"/>
      <w:r w:rsidRPr="005313E0">
        <w:t xml:space="preserve"> </w:t>
      </w:r>
      <w:proofErr w:type="spellStart"/>
      <w:r w:rsidRPr="005313E0">
        <w:t>akses</w:t>
      </w:r>
      <w:proofErr w:type="spellEnd"/>
      <w:r w:rsidRPr="005313E0">
        <w:t xml:space="preserve">. Jika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memasukan</w:t>
      </w:r>
      <w:proofErr w:type="spellEnd"/>
      <w:r w:rsidRPr="005313E0">
        <w:t xml:space="preserve"> usernam</w:t>
      </w:r>
      <w:r w:rsidR="008730C8">
        <w:t>e</w:t>
      </w:r>
      <w:r w:rsidRPr="005313E0">
        <w:t xml:space="preserve"> dan password yang salah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muncul</w:t>
      </w:r>
      <w:proofErr w:type="spellEnd"/>
      <w:r w:rsidRPr="005313E0">
        <w:t xml:space="preserve"> </w:t>
      </w:r>
      <w:proofErr w:type="spellStart"/>
      <w:r w:rsidRPr="005313E0">
        <w:t>pesan</w:t>
      </w:r>
      <w:proofErr w:type="spellEnd"/>
      <w:r w:rsidRPr="005313E0">
        <w:t xml:space="preserve"> error dan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tidak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mengakses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>.</w:t>
      </w:r>
    </w:p>
    <w:p w14:paraId="25E3E051" w14:textId="577E9A7B" w:rsidR="003F5A22" w:rsidRPr="000367C4" w:rsidRDefault="003F5A22" w:rsidP="008D2AEA">
      <w:pPr>
        <w:pStyle w:val="ListParagraph"/>
        <w:numPr>
          <w:ilvl w:val="0"/>
          <w:numId w:val="39"/>
        </w:numPr>
        <w:ind w:hanging="720"/>
        <w:outlineLvl w:val="2"/>
        <w:rPr>
          <w:b/>
          <w:bCs/>
          <w:color w:val="000000" w:themeColor="text1"/>
        </w:rPr>
      </w:pPr>
      <w:bookmarkStart w:id="173" w:name="_Toc68545078"/>
      <w:bookmarkStart w:id="174" w:name="_Toc78230733"/>
      <w:bookmarkStart w:id="175" w:name="_Toc110248310"/>
      <w:r w:rsidRPr="000367C4">
        <w:rPr>
          <w:b/>
          <w:bCs/>
          <w:color w:val="000000" w:themeColor="text1"/>
        </w:rPr>
        <w:t xml:space="preserve">Halaman </w:t>
      </w:r>
      <w:bookmarkEnd w:id="173"/>
      <w:bookmarkEnd w:id="174"/>
      <w:r w:rsidR="008730C8" w:rsidRPr="000367C4">
        <w:rPr>
          <w:b/>
          <w:bCs/>
          <w:color w:val="000000" w:themeColor="text1"/>
        </w:rPr>
        <w:t>Koordinator</w:t>
      </w:r>
      <w:bookmarkEnd w:id="175"/>
    </w:p>
    <w:p w14:paraId="1A3D36A3" w14:textId="77777777" w:rsidR="002E7BC7" w:rsidRDefault="002E7BC7" w:rsidP="002E7BC7">
      <w:pPr>
        <w:keepNext/>
        <w:spacing w:after="0" w:line="360" w:lineRule="auto"/>
        <w:jc w:val="center"/>
      </w:pPr>
      <w:r>
        <w:rPr>
          <w:noProof/>
        </w:rPr>
        <w:drawing>
          <wp:inline distT="0" distB="0" distL="0" distR="0" wp14:anchorId="4E1C7367" wp14:editId="7FA43D03">
            <wp:extent cx="4720281" cy="2655418"/>
            <wp:effectExtent l="0" t="0" r="4445" b="0"/>
            <wp:docPr id="64" name="Graphic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96DAC541-7B7A-43D3-8B79-37D633B846F1}">
                          <asvg:svgBlip xmlns:asvg="http://schemas.microsoft.com/office/drawing/2016/SVG/main" r:embed="rId5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5817" cy="2658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56D49D" w14:textId="22B1E8C5" w:rsidR="00A25F1F" w:rsidRPr="002E7BC7" w:rsidRDefault="002E7BC7" w:rsidP="002E7BC7">
      <w:pPr>
        <w:jc w:val="center"/>
        <w:rPr>
          <w:sz w:val="22"/>
          <w:szCs w:val="22"/>
        </w:rPr>
      </w:pPr>
      <w:bookmarkStart w:id="176" w:name="_Toc110238640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6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oordinator</w:t>
      </w:r>
      <w:bookmarkEnd w:id="176"/>
    </w:p>
    <w:p w14:paraId="4190C7BF" w14:textId="77777777" w:rsidR="00792A5D" w:rsidRPr="005313E0" w:rsidRDefault="00792A5D" w:rsidP="00792A5D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692D317F" w14:textId="363D0CED" w:rsidR="00A25F1F" w:rsidRPr="005313E0" w:rsidRDefault="00A25F1F" w:rsidP="00A25F1F">
      <w:pPr>
        <w:spacing w:after="0" w:line="360" w:lineRule="auto"/>
        <w:ind w:firstLine="720"/>
        <w:jc w:val="both"/>
      </w:pPr>
      <w:proofErr w:type="spellStart"/>
      <w:r w:rsidRPr="005313E0">
        <w:lastRenderedPageBreak/>
        <w:t>Pengguna</w:t>
      </w:r>
      <w:proofErr w:type="spellEnd"/>
      <w:r w:rsidRPr="005313E0">
        <w:t xml:space="preserve"> yang </w:t>
      </w:r>
      <w:proofErr w:type="spellStart"/>
      <w:r w:rsidRPr="005313E0">
        <w:t>sukses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login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="002E7BC7">
        <w:t>koordinator</w:t>
      </w:r>
      <w:proofErr w:type="spellEnd"/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masuk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admin </w:t>
      </w:r>
      <w:proofErr w:type="spellStart"/>
      <w:r w:rsidRPr="005313E0">
        <w:t>yaitu</w:t>
      </w:r>
      <w:proofErr w:type="spellEnd"/>
      <w:r w:rsidRPr="005313E0">
        <w:t xml:space="preserve"> dashboard. </w:t>
      </w:r>
      <w:proofErr w:type="spellStart"/>
      <w:r w:rsidRPr="005313E0">
        <w:t>Dihalaman</w:t>
      </w:r>
      <w:proofErr w:type="spellEnd"/>
      <w:r w:rsidRPr="005313E0">
        <w:t xml:space="preserve"> dashboard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="002E7BC7">
        <w:t>kelola</w:t>
      </w:r>
      <w:proofErr w:type="spellEnd"/>
      <w:r w:rsidR="002E7BC7">
        <w:t xml:space="preserve"> data </w:t>
      </w:r>
      <w:proofErr w:type="spellStart"/>
      <w:proofErr w:type="gramStart"/>
      <w:r w:rsidR="002E7BC7">
        <w:t>timeline,user</w:t>
      </w:r>
      <w:proofErr w:type="spellEnd"/>
      <w:proofErr w:type="gramEnd"/>
      <w:r w:rsidR="002E7BC7">
        <w:t xml:space="preserve">, plotting </w:t>
      </w:r>
      <w:proofErr w:type="spellStart"/>
      <w:r w:rsidR="002E7BC7">
        <w:t>pembimbing</w:t>
      </w:r>
      <w:proofErr w:type="spellEnd"/>
      <w:r w:rsidR="002E7BC7">
        <w:t xml:space="preserve">, </w:t>
      </w:r>
      <w:proofErr w:type="spellStart"/>
      <w:r w:rsidR="002E7BC7">
        <w:t>pembekalan</w:t>
      </w:r>
      <w:proofErr w:type="spellEnd"/>
      <w:r w:rsidR="002E7BC7">
        <w:t xml:space="preserve">, </w:t>
      </w:r>
      <w:proofErr w:type="spellStart"/>
      <w:r w:rsidR="002E7BC7">
        <w:t>pengumpulan</w:t>
      </w:r>
      <w:proofErr w:type="spellEnd"/>
      <w:r w:rsidR="002E7BC7">
        <w:t xml:space="preserve">, </w:t>
      </w:r>
      <w:proofErr w:type="spellStart"/>
      <w:r w:rsidR="002E7BC7">
        <w:t>sidang</w:t>
      </w:r>
      <w:proofErr w:type="spellEnd"/>
      <w:r w:rsidR="002E7BC7">
        <w:t xml:space="preserve">, </w:t>
      </w:r>
      <w:proofErr w:type="spellStart"/>
      <w:r w:rsidR="002E7BC7">
        <w:t>dokumen</w:t>
      </w:r>
      <w:proofErr w:type="spellEnd"/>
      <w:r w:rsidR="002E7BC7">
        <w:t xml:space="preserve"> </w:t>
      </w:r>
      <w:proofErr w:type="spellStart"/>
      <w:r w:rsidR="002E7BC7">
        <w:t>akhir</w:t>
      </w:r>
      <w:proofErr w:type="spellEnd"/>
      <w:r w:rsidR="002E7BC7">
        <w:t>.</w:t>
      </w:r>
    </w:p>
    <w:p w14:paraId="1276DA34" w14:textId="23A75A33" w:rsidR="003F5A22" w:rsidRPr="000367C4" w:rsidRDefault="003F5A22">
      <w:pPr>
        <w:pStyle w:val="ListParagraph"/>
        <w:numPr>
          <w:ilvl w:val="0"/>
          <w:numId w:val="40"/>
        </w:numPr>
        <w:ind w:left="851" w:hanging="851"/>
        <w:outlineLvl w:val="2"/>
        <w:rPr>
          <w:b/>
          <w:bCs/>
          <w:i/>
          <w:iCs/>
          <w:color w:val="000000" w:themeColor="text1"/>
        </w:rPr>
      </w:pPr>
      <w:bookmarkStart w:id="177" w:name="_Toc68545079"/>
      <w:bookmarkStart w:id="178" w:name="_Toc78230734"/>
      <w:bookmarkStart w:id="179" w:name="_Toc110248311"/>
      <w:r w:rsidRPr="000367C4">
        <w:rPr>
          <w:b/>
          <w:bCs/>
          <w:color w:val="000000" w:themeColor="text1"/>
        </w:rPr>
        <w:t>Halaman Kelola User</w:t>
      </w:r>
      <w:bookmarkEnd w:id="177"/>
      <w:bookmarkEnd w:id="178"/>
      <w:bookmarkEnd w:id="179"/>
    </w:p>
    <w:p w14:paraId="0164495E" w14:textId="4485EBBE" w:rsidR="002E7BC7" w:rsidRDefault="002E7BC7" w:rsidP="002E7BC7">
      <w:pPr>
        <w:keepNext/>
        <w:spacing w:after="0" w:line="360" w:lineRule="auto"/>
      </w:pPr>
      <w:r>
        <w:rPr>
          <w:noProof/>
        </w:rPr>
        <w:drawing>
          <wp:inline distT="0" distB="0" distL="0" distR="0" wp14:anchorId="60B1BFCC" wp14:editId="013AE6CF">
            <wp:extent cx="5039995" cy="2835275"/>
            <wp:effectExtent l="0" t="0" r="8255" b="3175"/>
            <wp:docPr id="67" name="Graphic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>
                      <a:extLst>
                        <a:ext uri="{96DAC541-7B7A-43D3-8B79-37D633B846F1}">
                          <asvg:svgBlip xmlns:asvg="http://schemas.microsoft.com/office/drawing/2016/SVG/main" r:embed="rId5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04547" w14:textId="079B88E9" w:rsidR="00A66249" w:rsidRPr="002E7BC7" w:rsidRDefault="002E7BC7" w:rsidP="002E7BC7">
      <w:pPr>
        <w:jc w:val="center"/>
        <w:rPr>
          <w:sz w:val="22"/>
          <w:szCs w:val="22"/>
        </w:rPr>
      </w:pPr>
      <w:bookmarkStart w:id="180" w:name="_Toc110238641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7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User</w:t>
      </w:r>
      <w:bookmarkEnd w:id="180"/>
    </w:p>
    <w:p w14:paraId="447C498A" w14:textId="77777777" w:rsidR="002E7BC7" w:rsidRDefault="002E7BC7" w:rsidP="00792A5D">
      <w:pPr>
        <w:spacing w:after="0" w:line="360" w:lineRule="auto"/>
        <w:jc w:val="both"/>
        <w:rPr>
          <w:sz w:val="20"/>
          <w:szCs w:val="20"/>
        </w:rPr>
      </w:pPr>
    </w:p>
    <w:p w14:paraId="5D17B0B5" w14:textId="511F9AA3" w:rsidR="00792A5D" w:rsidRPr="005313E0" w:rsidRDefault="00792A5D" w:rsidP="00792A5D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1D2203A1" w14:textId="1D6DA63E" w:rsidR="002E7BC7" w:rsidRPr="005313E0" w:rsidRDefault="00A66249" w:rsidP="000367C4">
      <w:pPr>
        <w:spacing w:after="0" w:line="360" w:lineRule="auto"/>
        <w:ind w:firstLine="720"/>
        <w:jc w:val="both"/>
      </w:pPr>
      <w:r w:rsidRPr="005313E0">
        <w:t xml:space="preserve">Kelola data user </w:t>
      </w:r>
      <w:proofErr w:type="spellStart"/>
      <w:r w:rsidRPr="005313E0">
        <w:t>hanya</w:t>
      </w:r>
      <w:proofErr w:type="spellEnd"/>
      <w:r w:rsidRPr="005313E0">
        <w:t xml:space="preserve"> </w:t>
      </w:r>
      <w:proofErr w:type="spellStart"/>
      <w:r w:rsidRPr="005313E0">
        <w:t>bisa</w:t>
      </w:r>
      <w:proofErr w:type="spellEnd"/>
      <w:r w:rsidRPr="005313E0">
        <w:t xml:space="preserve"> </w:t>
      </w:r>
      <w:proofErr w:type="spellStart"/>
      <w:r w:rsidRPr="005313E0">
        <w:t>diakses</w:t>
      </w:r>
      <w:proofErr w:type="spellEnd"/>
      <w:r w:rsidRPr="005313E0">
        <w:t xml:space="preserve"> oleh </w:t>
      </w:r>
      <w:proofErr w:type="spellStart"/>
      <w:r w:rsidR="002E7BC7">
        <w:t>koordinator</w:t>
      </w:r>
      <w:proofErr w:type="spellEnd"/>
      <w:r w:rsidR="002E7BC7">
        <w:t>.</w:t>
      </w:r>
      <w:r w:rsidRPr="005313E0">
        <w:t xml:space="preserve"> Di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dmin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menambah</w:t>
      </w:r>
      <w:proofErr w:type="spellEnd"/>
      <w:r w:rsidRPr="005313E0">
        <w:t>,</w:t>
      </w:r>
      <w:r w:rsidR="002E7BC7">
        <w:t xml:space="preserve"> dan</w:t>
      </w:r>
      <w:r w:rsidRPr="005313E0">
        <w:t xml:space="preserve"> </w:t>
      </w:r>
      <w:proofErr w:type="spellStart"/>
      <w:r w:rsidRPr="005313E0">
        <w:t>mengubah</w:t>
      </w:r>
      <w:proofErr w:type="spellEnd"/>
      <w:r w:rsidRPr="005313E0">
        <w:t xml:space="preserve"> dan </w:t>
      </w:r>
      <w:proofErr w:type="spellStart"/>
      <w:r w:rsidRPr="005313E0">
        <w:t>menghapus</w:t>
      </w:r>
      <w:proofErr w:type="spellEnd"/>
      <w:r w:rsidRPr="005313E0">
        <w:t xml:space="preserve"> data user.</w:t>
      </w:r>
    </w:p>
    <w:p w14:paraId="38A932AB" w14:textId="570632BA" w:rsidR="002E7BC7" w:rsidRPr="000367C4" w:rsidRDefault="003F5A22">
      <w:pPr>
        <w:pStyle w:val="ListParagraph"/>
        <w:numPr>
          <w:ilvl w:val="0"/>
          <w:numId w:val="40"/>
        </w:numPr>
        <w:ind w:left="567" w:hanging="567"/>
        <w:outlineLvl w:val="2"/>
        <w:rPr>
          <w:b/>
          <w:bCs/>
          <w:i/>
          <w:iCs/>
          <w:color w:val="000000" w:themeColor="text1"/>
        </w:rPr>
      </w:pPr>
      <w:bookmarkStart w:id="181" w:name="_Toc68545080"/>
      <w:bookmarkStart w:id="182" w:name="_Toc78230735"/>
      <w:bookmarkStart w:id="183" w:name="_Toc110248312"/>
      <w:r w:rsidRPr="000367C4">
        <w:rPr>
          <w:b/>
          <w:bCs/>
          <w:color w:val="000000" w:themeColor="text1"/>
        </w:rPr>
        <w:t xml:space="preserve">Halaman </w:t>
      </w:r>
      <w:bookmarkEnd w:id="181"/>
      <w:bookmarkEnd w:id="182"/>
      <w:r w:rsidR="002E7BC7" w:rsidRPr="000367C4">
        <w:rPr>
          <w:b/>
          <w:bCs/>
          <w:color w:val="000000" w:themeColor="text1"/>
        </w:rPr>
        <w:t>Timeline</w:t>
      </w:r>
      <w:bookmarkEnd w:id="183"/>
    </w:p>
    <w:p w14:paraId="773BFAF1" w14:textId="77777777" w:rsidR="002E7BC7" w:rsidRDefault="002E7BC7" w:rsidP="002E7BC7">
      <w:pPr>
        <w:keepNext/>
        <w:spacing w:after="0" w:line="360" w:lineRule="auto"/>
        <w:jc w:val="center"/>
      </w:pPr>
      <w:r>
        <w:rPr>
          <w:noProof/>
        </w:rPr>
        <w:lastRenderedPageBreak/>
        <w:drawing>
          <wp:inline distT="0" distB="0" distL="0" distR="0" wp14:anchorId="39A9DBDC" wp14:editId="3D0CC87F">
            <wp:extent cx="4480437" cy="2520493"/>
            <wp:effectExtent l="0" t="0" r="0" b="0"/>
            <wp:docPr id="75" name="Graphic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>
                      <a:extLst>
                        <a:ext uri="{96DAC541-7B7A-43D3-8B79-37D633B846F1}">
                          <asvg:svgBlip xmlns:asvg="http://schemas.microsoft.com/office/drawing/2016/SVG/main" r:embed="rId5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1714" cy="2521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EE095" w14:textId="287B85FF" w:rsidR="00977399" w:rsidRPr="002E7BC7" w:rsidRDefault="002E7BC7" w:rsidP="002E7BC7">
      <w:pPr>
        <w:jc w:val="center"/>
        <w:rPr>
          <w:sz w:val="22"/>
          <w:szCs w:val="22"/>
        </w:rPr>
      </w:pPr>
      <w:bookmarkStart w:id="184" w:name="_Toc110238642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8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Timeline</w:t>
      </w:r>
      <w:bookmarkEnd w:id="184"/>
    </w:p>
    <w:p w14:paraId="1355F04F" w14:textId="77777777" w:rsidR="00792A5D" w:rsidRPr="005313E0" w:rsidRDefault="00792A5D" w:rsidP="00792A5D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75E09729" w14:textId="2CA3515F" w:rsidR="003A615B" w:rsidRDefault="003A615B" w:rsidP="003A615B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 w:rsidR="002E7BC7">
        <w:t>timeline</w:t>
      </w:r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="002E7BC7"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atur</w:t>
      </w:r>
      <w:proofErr w:type="spellEnd"/>
      <w:r w:rsidRPr="005313E0">
        <w:t xml:space="preserve"> </w:t>
      </w:r>
      <w:proofErr w:type="spellStart"/>
      <w:r w:rsidR="002E7BC7">
        <w:t>penjadwalan</w:t>
      </w:r>
      <w:proofErr w:type="spellEnd"/>
      <w:r w:rsidR="002E7BC7">
        <w:t xml:space="preserve"> </w:t>
      </w:r>
      <w:proofErr w:type="spellStart"/>
      <w:r w:rsidR="002E7BC7">
        <w:t>terkait</w:t>
      </w:r>
      <w:proofErr w:type="spellEnd"/>
      <w:r w:rsidR="002E7BC7">
        <w:t xml:space="preserve"> </w:t>
      </w:r>
      <w:proofErr w:type="spellStart"/>
      <w:r w:rsidR="002E7BC7">
        <w:t>matakulih</w:t>
      </w:r>
      <w:proofErr w:type="spellEnd"/>
      <w:r w:rsidR="002E7BC7">
        <w:t xml:space="preserve"> </w:t>
      </w:r>
      <w:proofErr w:type="spellStart"/>
      <w:r w:rsidR="002E7BC7">
        <w:t>proyek</w:t>
      </w:r>
      <w:proofErr w:type="spellEnd"/>
      <w:r w:rsidRPr="005313E0">
        <w:t>.</w:t>
      </w:r>
    </w:p>
    <w:p w14:paraId="0374B417" w14:textId="5FCD75BC" w:rsidR="002E7BC7" w:rsidRPr="000367C4" w:rsidRDefault="002E7BC7">
      <w:pPr>
        <w:pStyle w:val="ListParagraph"/>
        <w:numPr>
          <w:ilvl w:val="0"/>
          <w:numId w:val="40"/>
        </w:numPr>
        <w:ind w:hanging="1080"/>
        <w:outlineLvl w:val="2"/>
        <w:rPr>
          <w:b/>
          <w:bCs/>
        </w:rPr>
      </w:pPr>
      <w:bookmarkStart w:id="185" w:name="_Toc110248313"/>
      <w:r w:rsidRPr="000367C4">
        <w:rPr>
          <w:b/>
          <w:bCs/>
        </w:rPr>
        <w:t xml:space="preserve">Halaman </w:t>
      </w:r>
      <w:proofErr w:type="spellStart"/>
      <w:r w:rsidRPr="000367C4">
        <w:rPr>
          <w:b/>
          <w:bCs/>
        </w:rPr>
        <w:t>Dosen</w:t>
      </w:r>
      <w:bookmarkEnd w:id="185"/>
      <w:proofErr w:type="spellEnd"/>
    </w:p>
    <w:p w14:paraId="46EEF56B" w14:textId="77777777" w:rsidR="002E7BC7" w:rsidRDefault="002E7BC7" w:rsidP="002E7BC7">
      <w:pPr>
        <w:keepNext/>
        <w:spacing w:after="0" w:line="360" w:lineRule="auto"/>
        <w:ind w:firstLine="426"/>
        <w:jc w:val="both"/>
      </w:pPr>
      <w:r>
        <w:rPr>
          <w:noProof/>
        </w:rPr>
        <w:drawing>
          <wp:inline distT="0" distB="0" distL="0" distR="0" wp14:anchorId="7E5CF703" wp14:editId="3DBC989A">
            <wp:extent cx="4452885" cy="2504993"/>
            <wp:effectExtent l="0" t="0" r="5080" b="0"/>
            <wp:docPr id="76" name="Graphic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>
                      <a:extLst>
                        <a:ext uri="{96DAC541-7B7A-43D3-8B79-37D633B846F1}">
                          <asvg:svgBlip xmlns:asvg="http://schemas.microsoft.com/office/drawing/2016/SVG/main" r:embed="rId5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079" cy="2507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68BF9" w14:textId="2A2171AD" w:rsidR="002E7BC7" w:rsidRDefault="002E7BC7" w:rsidP="002E7BC7">
      <w:pPr>
        <w:jc w:val="center"/>
        <w:rPr>
          <w:sz w:val="22"/>
          <w:szCs w:val="22"/>
        </w:rPr>
      </w:pPr>
      <w:bookmarkStart w:id="186" w:name="_Toc110238643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9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</w:t>
      </w:r>
      <w:proofErr w:type="spellStart"/>
      <w:r w:rsidRPr="002E7BC7">
        <w:rPr>
          <w:sz w:val="22"/>
          <w:szCs w:val="22"/>
        </w:rPr>
        <w:t>Dosen</w:t>
      </w:r>
      <w:bookmarkEnd w:id="186"/>
      <w:proofErr w:type="spellEnd"/>
    </w:p>
    <w:p w14:paraId="6DCDA3B1" w14:textId="479947D4" w:rsidR="002E7BC7" w:rsidRDefault="002E7BC7" w:rsidP="002E7BC7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4CE5B596" w14:textId="22658B2E" w:rsidR="002E7BC7" w:rsidRDefault="002E7BC7" w:rsidP="002E7BC7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dose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atur</w:t>
      </w:r>
      <w:proofErr w:type="spellEnd"/>
      <w:r w:rsidRPr="005313E0"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dosen</w:t>
      </w:r>
      <w:proofErr w:type="spellEnd"/>
      <w:r>
        <w:t xml:space="preserve"> D3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Informatika</w:t>
      </w:r>
      <w:proofErr w:type="spellEnd"/>
      <w:r w:rsidRPr="005313E0">
        <w:t>.</w:t>
      </w:r>
    </w:p>
    <w:p w14:paraId="2C993742" w14:textId="0CE9A6C3" w:rsidR="008D2AEA" w:rsidRDefault="008D2AEA" w:rsidP="002E7BC7">
      <w:pPr>
        <w:spacing w:after="0" w:line="360" w:lineRule="auto"/>
        <w:ind w:firstLine="720"/>
        <w:jc w:val="both"/>
      </w:pPr>
    </w:p>
    <w:p w14:paraId="7AAF3AC3" w14:textId="77777777" w:rsidR="008D2AEA" w:rsidRDefault="008D2AEA" w:rsidP="002E7BC7">
      <w:pPr>
        <w:spacing w:after="0" w:line="360" w:lineRule="auto"/>
        <w:ind w:firstLine="720"/>
        <w:jc w:val="both"/>
      </w:pPr>
    </w:p>
    <w:p w14:paraId="4B5E4EAD" w14:textId="642408C3" w:rsidR="002E7BC7" w:rsidRPr="000367C4" w:rsidRDefault="002E7BC7">
      <w:pPr>
        <w:pStyle w:val="ListParagraph"/>
        <w:numPr>
          <w:ilvl w:val="0"/>
          <w:numId w:val="40"/>
        </w:numPr>
        <w:ind w:left="993" w:hanging="993"/>
        <w:outlineLvl w:val="2"/>
        <w:rPr>
          <w:b/>
          <w:bCs/>
        </w:rPr>
      </w:pPr>
      <w:bookmarkStart w:id="187" w:name="_Toc110248314"/>
      <w:r w:rsidRPr="000367C4">
        <w:rPr>
          <w:b/>
          <w:bCs/>
        </w:rPr>
        <w:lastRenderedPageBreak/>
        <w:t xml:space="preserve">Halaman </w:t>
      </w:r>
      <w:proofErr w:type="spellStart"/>
      <w:r w:rsidRPr="000367C4">
        <w:rPr>
          <w:b/>
          <w:bCs/>
        </w:rPr>
        <w:t>Mahasiswa</w:t>
      </w:r>
      <w:bookmarkEnd w:id="187"/>
      <w:proofErr w:type="spellEnd"/>
    </w:p>
    <w:p w14:paraId="4F852E71" w14:textId="77777777" w:rsidR="002E7BC7" w:rsidRDefault="002E7BC7" w:rsidP="002E7BC7">
      <w:pPr>
        <w:keepNext/>
        <w:spacing w:after="0" w:line="360" w:lineRule="auto"/>
        <w:jc w:val="both"/>
      </w:pPr>
      <w:r>
        <w:rPr>
          <w:noProof/>
        </w:rPr>
        <w:drawing>
          <wp:inline distT="0" distB="0" distL="0" distR="0" wp14:anchorId="43BC9C85" wp14:editId="7EFD9655">
            <wp:extent cx="4330465" cy="2436125"/>
            <wp:effectExtent l="0" t="0" r="0" b="2540"/>
            <wp:docPr id="77" name="Graphic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>
                      <a:extLst>
                        <a:ext uri="{96DAC541-7B7A-43D3-8B79-37D633B846F1}">
                          <asvg:svgBlip xmlns:asvg="http://schemas.microsoft.com/office/drawing/2016/SVG/main" r:embed="rId5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0936" cy="2436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3F802" w14:textId="2F2FE2B2" w:rsidR="002E7BC7" w:rsidRPr="002E7BC7" w:rsidRDefault="002E7BC7" w:rsidP="002E7BC7">
      <w:pPr>
        <w:jc w:val="center"/>
        <w:rPr>
          <w:sz w:val="22"/>
          <w:szCs w:val="22"/>
        </w:rPr>
      </w:pPr>
      <w:bookmarkStart w:id="188" w:name="_Toc110238644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0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</w:t>
      </w:r>
      <w:proofErr w:type="spellStart"/>
      <w:r w:rsidRPr="002E7BC7">
        <w:rPr>
          <w:sz w:val="22"/>
          <w:szCs w:val="22"/>
        </w:rPr>
        <w:t>Mahasiswa</w:t>
      </w:r>
      <w:bookmarkEnd w:id="188"/>
      <w:proofErr w:type="spellEnd"/>
    </w:p>
    <w:p w14:paraId="327332E5" w14:textId="77777777" w:rsidR="002E7BC7" w:rsidRDefault="002E7BC7" w:rsidP="002E7BC7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08743809" w14:textId="55381900" w:rsidR="002E7BC7" w:rsidRDefault="002E7BC7" w:rsidP="002E7BC7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Mahasiswa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atur</w:t>
      </w:r>
      <w:proofErr w:type="spellEnd"/>
      <w:r w:rsidRPr="005313E0"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3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Informatika</w:t>
      </w:r>
      <w:proofErr w:type="spellEnd"/>
      <w:r>
        <w:t xml:space="preserve"> 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 w:rsidRPr="005313E0">
        <w:t>.</w:t>
      </w:r>
    </w:p>
    <w:p w14:paraId="416888E5" w14:textId="7784DD92" w:rsidR="002E7BC7" w:rsidRPr="009B0240" w:rsidRDefault="002E7BC7">
      <w:pPr>
        <w:pStyle w:val="ListParagraph"/>
        <w:numPr>
          <w:ilvl w:val="0"/>
          <w:numId w:val="40"/>
        </w:numPr>
        <w:ind w:left="709" w:hanging="709"/>
        <w:outlineLvl w:val="2"/>
        <w:rPr>
          <w:b/>
          <w:bCs/>
        </w:rPr>
      </w:pPr>
      <w:bookmarkStart w:id="189" w:name="_Toc110248315"/>
      <w:r w:rsidRPr="009B0240">
        <w:rPr>
          <w:b/>
          <w:bCs/>
        </w:rPr>
        <w:t xml:space="preserve">Halaman </w:t>
      </w:r>
      <w:proofErr w:type="spellStart"/>
      <w:r w:rsidRPr="009B0240">
        <w:rPr>
          <w:b/>
          <w:bCs/>
        </w:rPr>
        <w:t>Penguji</w:t>
      </w:r>
      <w:bookmarkEnd w:id="189"/>
      <w:proofErr w:type="spellEnd"/>
    </w:p>
    <w:p w14:paraId="22F88300" w14:textId="77777777" w:rsidR="002E7BC7" w:rsidRDefault="002E7BC7" w:rsidP="002E7BC7">
      <w:pPr>
        <w:keepNext/>
      </w:pPr>
      <w:r>
        <w:rPr>
          <w:noProof/>
        </w:rPr>
        <w:drawing>
          <wp:inline distT="0" distB="0" distL="0" distR="0" wp14:anchorId="1C7FABB2" wp14:editId="31424AF6">
            <wp:extent cx="4664075" cy="2623799"/>
            <wp:effectExtent l="0" t="0" r="3175" b="5715"/>
            <wp:docPr id="87" name="Graphic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>
                      <a:extLst>
                        <a:ext uri="{96DAC541-7B7A-43D3-8B79-37D633B846F1}">
                          <asvg:svgBlip xmlns:asvg="http://schemas.microsoft.com/office/drawing/2016/SVG/main" r:embed="rId6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8259" cy="2626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0890D" w14:textId="2146CF11" w:rsidR="002E7BC7" w:rsidRPr="008D2AEA" w:rsidRDefault="002E7BC7" w:rsidP="008D2AEA">
      <w:pPr>
        <w:jc w:val="center"/>
        <w:rPr>
          <w:sz w:val="22"/>
          <w:szCs w:val="22"/>
        </w:rPr>
      </w:pPr>
      <w:bookmarkStart w:id="190" w:name="_Toc110238645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1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</w:t>
      </w:r>
      <w:proofErr w:type="spellStart"/>
      <w:r w:rsidRPr="002E7BC7">
        <w:rPr>
          <w:sz w:val="22"/>
          <w:szCs w:val="22"/>
        </w:rPr>
        <w:t>Penguji</w:t>
      </w:r>
      <w:bookmarkEnd w:id="190"/>
      <w:proofErr w:type="spellEnd"/>
    </w:p>
    <w:p w14:paraId="67F2FF42" w14:textId="77777777" w:rsidR="002E7BC7" w:rsidRDefault="002E7BC7" w:rsidP="002E7BC7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70376635" w14:textId="4DD17511" w:rsidR="002E7BC7" w:rsidRDefault="002E7BC7" w:rsidP="002E7BC7">
      <w:pPr>
        <w:spacing w:after="0" w:line="360" w:lineRule="auto"/>
        <w:ind w:firstLine="720"/>
        <w:jc w:val="both"/>
      </w:pPr>
      <w:r w:rsidRPr="005313E0">
        <w:lastRenderedPageBreak/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Penguji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atur</w:t>
      </w:r>
      <w:proofErr w:type="spellEnd"/>
      <w:r w:rsidRPr="005313E0"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enguji</w:t>
      </w:r>
      <w:proofErr w:type="spellEnd"/>
      <w:r>
        <w:t xml:space="preserve"> ya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dosen</w:t>
      </w:r>
      <w:proofErr w:type="spellEnd"/>
      <w:r>
        <w:t xml:space="preserve"> </w:t>
      </w:r>
      <w:proofErr w:type="spellStart"/>
      <w:proofErr w:type="gramStart"/>
      <w:r>
        <w:t>dari</w:t>
      </w:r>
      <w:proofErr w:type="spellEnd"/>
      <w:r>
        <w:t xml:space="preserve">  D</w:t>
      </w:r>
      <w:proofErr w:type="gramEnd"/>
      <w:r>
        <w:t xml:space="preserve">3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Informatika</w:t>
      </w:r>
      <w:proofErr w:type="spellEnd"/>
      <w:r>
        <w:t xml:space="preserve"> yang </w:t>
      </w:r>
      <w:proofErr w:type="spellStart"/>
      <w:r>
        <w:t>bertuga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uji</w:t>
      </w:r>
      <w:proofErr w:type="spellEnd"/>
      <w:r>
        <w:t xml:space="preserve"> di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576D5704" w14:textId="669ED859" w:rsidR="002E7BC7" w:rsidRPr="009B0240" w:rsidRDefault="002E7BC7">
      <w:pPr>
        <w:pStyle w:val="ListParagraph"/>
        <w:numPr>
          <w:ilvl w:val="0"/>
          <w:numId w:val="40"/>
        </w:numPr>
        <w:ind w:left="426" w:hanging="426"/>
        <w:outlineLvl w:val="2"/>
        <w:rPr>
          <w:b/>
          <w:bCs/>
        </w:rPr>
      </w:pPr>
      <w:bookmarkStart w:id="191" w:name="_Toc110248316"/>
      <w:r w:rsidRPr="009B0240">
        <w:rPr>
          <w:b/>
          <w:bCs/>
        </w:rPr>
        <w:t xml:space="preserve">Halaman Plotting </w:t>
      </w:r>
      <w:proofErr w:type="spellStart"/>
      <w:r w:rsidRPr="009B0240">
        <w:rPr>
          <w:b/>
          <w:bCs/>
        </w:rPr>
        <w:t>Pembimbing</w:t>
      </w:r>
      <w:bookmarkEnd w:id="191"/>
      <w:proofErr w:type="spellEnd"/>
    </w:p>
    <w:p w14:paraId="60F80369" w14:textId="77777777" w:rsidR="002E7BC7" w:rsidRDefault="002E7BC7" w:rsidP="002E7BC7">
      <w:pPr>
        <w:keepNext/>
      </w:pPr>
      <w:r>
        <w:rPr>
          <w:noProof/>
        </w:rPr>
        <w:drawing>
          <wp:inline distT="0" distB="0" distL="0" distR="0" wp14:anchorId="6FD7E61C" wp14:editId="6964620F">
            <wp:extent cx="4814139" cy="2708219"/>
            <wp:effectExtent l="0" t="0" r="5715" b="0"/>
            <wp:docPr id="89" name="Graphic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96DAC541-7B7A-43D3-8B79-37D633B846F1}">
                          <asvg:svgBlip xmlns:asvg="http://schemas.microsoft.com/office/drawing/2016/SVG/main" r:embed="rId6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1174" cy="2712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580C3" w14:textId="1ED9C0CC" w:rsidR="002E7BC7" w:rsidRDefault="002E7BC7" w:rsidP="002E7BC7">
      <w:pPr>
        <w:jc w:val="center"/>
        <w:rPr>
          <w:sz w:val="22"/>
          <w:szCs w:val="22"/>
        </w:rPr>
      </w:pPr>
      <w:bookmarkStart w:id="192" w:name="_Toc110238646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2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Plotting </w:t>
      </w:r>
      <w:proofErr w:type="spellStart"/>
      <w:r w:rsidRPr="002E7BC7">
        <w:rPr>
          <w:sz w:val="22"/>
          <w:szCs w:val="22"/>
        </w:rPr>
        <w:t>Pembimbing</w:t>
      </w:r>
      <w:bookmarkEnd w:id="192"/>
      <w:proofErr w:type="spellEnd"/>
    </w:p>
    <w:p w14:paraId="18927ACC" w14:textId="77777777" w:rsidR="002E7BC7" w:rsidRDefault="002E7BC7" w:rsidP="002E7BC7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44B5F46E" w14:textId="06DBFF6F" w:rsidR="009B0240" w:rsidRDefault="002E7BC7" w:rsidP="008D2AEA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 xml:space="preserve">Plotting </w:t>
      </w:r>
      <w:proofErr w:type="spellStart"/>
      <w:r>
        <w:t>Pembimbing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gatur</w:t>
      </w:r>
      <w:proofErr w:type="spellEnd"/>
      <w:r w:rsidRPr="005313E0"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an </w:t>
      </w:r>
      <w:proofErr w:type="spellStart"/>
      <w:r>
        <w:t>pembimbing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>.</w:t>
      </w:r>
    </w:p>
    <w:p w14:paraId="40E30B15" w14:textId="612D0296" w:rsidR="008D2AEA" w:rsidRDefault="008D2AEA" w:rsidP="008D2AEA">
      <w:pPr>
        <w:spacing w:after="0" w:line="360" w:lineRule="auto"/>
        <w:ind w:firstLine="720"/>
        <w:jc w:val="both"/>
      </w:pPr>
    </w:p>
    <w:p w14:paraId="16C92C28" w14:textId="48009BF6" w:rsidR="008D2AEA" w:rsidRDefault="008D2AEA" w:rsidP="008D2AEA">
      <w:pPr>
        <w:spacing w:after="0" w:line="360" w:lineRule="auto"/>
        <w:ind w:firstLine="720"/>
        <w:jc w:val="both"/>
      </w:pPr>
    </w:p>
    <w:p w14:paraId="5A6C0A1A" w14:textId="44520D41" w:rsidR="008D2AEA" w:rsidRDefault="008D2AEA" w:rsidP="008D2AEA">
      <w:pPr>
        <w:spacing w:after="0" w:line="360" w:lineRule="auto"/>
        <w:ind w:firstLine="720"/>
        <w:jc w:val="both"/>
      </w:pPr>
    </w:p>
    <w:p w14:paraId="1AD35207" w14:textId="7807021F" w:rsidR="008D2AEA" w:rsidRDefault="008D2AEA" w:rsidP="008D2AEA">
      <w:pPr>
        <w:spacing w:after="0" w:line="360" w:lineRule="auto"/>
        <w:ind w:firstLine="720"/>
        <w:jc w:val="both"/>
      </w:pPr>
    </w:p>
    <w:p w14:paraId="3FE95426" w14:textId="3962C275" w:rsidR="008D2AEA" w:rsidRDefault="008D2AEA" w:rsidP="008D2AEA">
      <w:pPr>
        <w:spacing w:after="0" w:line="360" w:lineRule="auto"/>
        <w:ind w:firstLine="720"/>
        <w:jc w:val="both"/>
      </w:pPr>
    </w:p>
    <w:p w14:paraId="1CCAD6E0" w14:textId="2E0D6A85" w:rsidR="008D2AEA" w:rsidRDefault="008D2AEA" w:rsidP="008D2AEA">
      <w:pPr>
        <w:spacing w:after="0" w:line="360" w:lineRule="auto"/>
        <w:ind w:firstLine="720"/>
        <w:jc w:val="both"/>
      </w:pPr>
    </w:p>
    <w:p w14:paraId="53BC309B" w14:textId="2D1B193D" w:rsidR="008D2AEA" w:rsidRDefault="008D2AEA" w:rsidP="008D2AEA">
      <w:pPr>
        <w:spacing w:after="0" w:line="360" w:lineRule="auto"/>
        <w:ind w:firstLine="720"/>
        <w:jc w:val="both"/>
      </w:pPr>
    </w:p>
    <w:p w14:paraId="03A41088" w14:textId="536343E8" w:rsidR="008D2AEA" w:rsidRDefault="008D2AEA" w:rsidP="008D2AEA">
      <w:pPr>
        <w:spacing w:after="0" w:line="360" w:lineRule="auto"/>
        <w:ind w:firstLine="720"/>
        <w:jc w:val="both"/>
      </w:pPr>
    </w:p>
    <w:p w14:paraId="22310E86" w14:textId="1B3D71F2" w:rsidR="008D2AEA" w:rsidRDefault="008D2AEA" w:rsidP="008D2AEA">
      <w:pPr>
        <w:spacing w:after="0" w:line="360" w:lineRule="auto"/>
        <w:ind w:firstLine="720"/>
        <w:jc w:val="both"/>
      </w:pPr>
    </w:p>
    <w:p w14:paraId="1F491819" w14:textId="2FDAD6E2" w:rsidR="008D2AEA" w:rsidRDefault="008D2AEA" w:rsidP="008D2AEA">
      <w:pPr>
        <w:spacing w:after="0" w:line="360" w:lineRule="auto"/>
        <w:ind w:firstLine="720"/>
        <w:jc w:val="both"/>
      </w:pPr>
    </w:p>
    <w:p w14:paraId="4F256609" w14:textId="77777777" w:rsidR="008D2AEA" w:rsidRDefault="008D2AEA" w:rsidP="008D2AEA">
      <w:pPr>
        <w:spacing w:after="0" w:line="360" w:lineRule="auto"/>
        <w:ind w:firstLine="720"/>
        <w:jc w:val="both"/>
      </w:pPr>
    </w:p>
    <w:p w14:paraId="6C788BFA" w14:textId="54330790" w:rsidR="002E7BC7" w:rsidRPr="009B0240" w:rsidRDefault="002E7BC7">
      <w:pPr>
        <w:pStyle w:val="ListParagraph"/>
        <w:numPr>
          <w:ilvl w:val="0"/>
          <w:numId w:val="40"/>
        </w:numPr>
        <w:ind w:left="709" w:hanging="709"/>
        <w:outlineLvl w:val="2"/>
        <w:rPr>
          <w:b/>
          <w:bCs/>
        </w:rPr>
      </w:pPr>
      <w:bookmarkStart w:id="193" w:name="_Toc110248317"/>
      <w:r w:rsidRPr="009B0240">
        <w:rPr>
          <w:b/>
          <w:bCs/>
        </w:rPr>
        <w:lastRenderedPageBreak/>
        <w:t xml:space="preserve">Halaman </w:t>
      </w:r>
      <w:proofErr w:type="spellStart"/>
      <w:r w:rsidRPr="009B0240">
        <w:rPr>
          <w:b/>
          <w:bCs/>
        </w:rPr>
        <w:t>Pembekalan</w:t>
      </w:r>
      <w:bookmarkEnd w:id="193"/>
      <w:proofErr w:type="spellEnd"/>
    </w:p>
    <w:p w14:paraId="0F7267C9" w14:textId="77777777" w:rsidR="002E7BC7" w:rsidRDefault="002E7BC7" w:rsidP="002E7BC7">
      <w:pPr>
        <w:keepNext/>
        <w:jc w:val="center"/>
      </w:pPr>
      <w:r>
        <w:rPr>
          <w:noProof/>
        </w:rPr>
        <w:drawing>
          <wp:inline distT="0" distB="0" distL="0" distR="0" wp14:anchorId="2D43A060" wp14:editId="4C844681">
            <wp:extent cx="4628513" cy="2603793"/>
            <wp:effectExtent l="0" t="0" r="1270" b="6350"/>
            <wp:docPr id="91" name="Graphic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>
                      <a:extLst>
                        <a:ext uri="{96DAC541-7B7A-43D3-8B79-37D633B846F1}">
                          <asvg:svgBlip xmlns:asvg="http://schemas.microsoft.com/office/drawing/2016/SVG/main" r:embed="rId6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1313" cy="2605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2F778" w14:textId="3C737C2D" w:rsidR="002E7BC7" w:rsidRDefault="002E7BC7" w:rsidP="002E7BC7">
      <w:pPr>
        <w:jc w:val="center"/>
        <w:rPr>
          <w:sz w:val="22"/>
          <w:szCs w:val="22"/>
        </w:rPr>
      </w:pPr>
      <w:bookmarkStart w:id="194" w:name="_Toc110238647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3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</w:t>
      </w:r>
      <w:proofErr w:type="spellStart"/>
      <w:r w:rsidRPr="002E7BC7">
        <w:rPr>
          <w:sz w:val="22"/>
          <w:szCs w:val="22"/>
        </w:rPr>
        <w:t>Pembekalan</w:t>
      </w:r>
      <w:bookmarkEnd w:id="194"/>
      <w:proofErr w:type="spellEnd"/>
    </w:p>
    <w:p w14:paraId="05A73DA3" w14:textId="77777777" w:rsidR="002E7BC7" w:rsidRDefault="002E7BC7" w:rsidP="002E7BC7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7BF4505B" w14:textId="5AB9FA59" w:rsidR="002E7BC7" w:rsidRDefault="002E7BC7" w:rsidP="002E7BC7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Pembekal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76B156FB" w14:textId="06ED3331" w:rsidR="002E7BC7" w:rsidRPr="009B0240" w:rsidRDefault="002E7BC7">
      <w:pPr>
        <w:pStyle w:val="ListParagraph"/>
        <w:numPr>
          <w:ilvl w:val="0"/>
          <w:numId w:val="40"/>
        </w:numPr>
        <w:ind w:left="426" w:hanging="426"/>
        <w:outlineLvl w:val="2"/>
        <w:rPr>
          <w:b/>
          <w:bCs/>
        </w:rPr>
      </w:pPr>
      <w:bookmarkStart w:id="195" w:name="_Toc110248318"/>
      <w:r w:rsidRPr="009B0240">
        <w:rPr>
          <w:b/>
          <w:bCs/>
        </w:rPr>
        <w:t xml:space="preserve">Halaman </w:t>
      </w:r>
      <w:proofErr w:type="spellStart"/>
      <w:r w:rsidRPr="009B0240">
        <w:rPr>
          <w:b/>
          <w:bCs/>
        </w:rPr>
        <w:t>Sidang</w:t>
      </w:r>
      <w:bookmarkEnd w:id="195"/>
      <w:proofErr w:type="spellEnd"/>
    </w:p>
    <w:p w14:paraId="09BD789B" w14:textId="77777777" w:rsidR="002E7BC7" w:rsidRDefault="002E7BC7" w:rsidP="002E7BC7">
      <w:pPr>
        <w:keepNext/>
        <w:ind w:firstLine="284"/>
      </w:pPr>
      <w:r>
        <w:rPr>
          <w:noProof/>
        </w:rPr>
        <w:drawing>
          <wp:inline distT="0" distB="0" distL="0" distR="0" wp14:anchorId="0A751FEE" wp14:editId="68EB1785">
            <wp:extent cx="4535369" cy="2551395"/>
            <wp:effectExtent l="0" t="0" r="0" b="1905"/>
            <wp:docPr id="92" name="Graphic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>
                      <a:extLst>
                        <a:ext uri="{96DAC541-7B7A-43D3-8B79-37D633B846F1}">
                          <asvg:svgBlip xmlns:asvg="http://schemas.microsoft.com/office/drawing/2016/SVG/main" r:embed="rId6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9714" cy="2553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35561" w14:textId="010A4AC6" w:rsidR="002E7BC7" w:rsidRDefault="002E7BC7" w:rsidP="002E7BC7">
      <w:pPr>
        <w:jc w:val="center"/>
        <w:rPr>
          <w:sz w:val="22"/>
          <w:szCs w:val="22"/>
        </w:rPr>
      </w:pPr>
      <w:bookmarkStart w:id="196" w:name="_Toc110238648"/>
      <w:r w:rsidRPr="002E7BC7">
        <w:rPr>
          <w:sz w:val="22"/>
          <w:szCs w:val="22"/>
        </w:rPr>
        <w:t xml:space="preserve">Gambar 3. </w:t>
      </w:r>
      <w:r w:rsidRPr="002E7BC7">
        <w:rPr>
          <w:sz w:val="22"/>
          <w:szCs w:val="22"/>
        </w:rPr>
        <w:fldChar w:fldCharType="begin"/>
      </w:r>
      <w:r w:rsidRPr="002E7BC7">
        <w:rPr>
          <w:sz w:val="22"/>
          <w:szCs w:val="22"/>
        </w:rPr>
        <w:instrText xml:space="preserve"> SEQ Gambar_3. \* ARABIC </w:instrText>
      </w:r>
      <w:r w:rsidRPr="002E7BC7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4</w:t>
      </w:r>
      <w:r w:rsidRPr="002E7BC7">
        <w:rPr>
          <w:sz w:val="22"/>
          <w:szCs w:val="22"/>
        </w:rPr>
        <w:fldChar w:fldCharType="end"/>
      </w:r>
      <w:r w:rsidRPr="002E7BC7">
        <w:rPr>
          <w:sz w:val="22"/>
          <w:szCs w:val="22"/>
        </w:rPr>
        <w:t xml:space="preserve"> </w:t>
      </w:r>
      <w:proofErr w:type="spellStart"/>
      <w:r w:rsidRPr="002E7BC7">
        <w:rPr>
          <w:sz w:val="22"/>
          <w:szCs w:val="22"/>
        </w:rPr>
        <w:t>Prototipe</w:t>
      </w:r>
      <w:proofErr w:type="spellEnd"/>
      <w:r w:rsidRPr="002E7BC7">
        <w:rPr>
          <w:sz w:val="22"/>
          <w:szCs w:val="22"/>
        </w:rPr>
        <w:t xml:space="preserve"> Halaman Kelola </w:t>
      </w:r>
      <w:proofErr w:type="spellStart"/>
      <w:r w:rsidRPr="002E7BC7">
        <w:rPr>
          <w:sz w:val="22"/>
          <w:szCs w:val="22"/>
        </w:rPr>
        <w:t>Sidang</w:t>
      </w:r>
      <w:bookmarkEnd w:id="196"/>
      <w:proofErr w:type="spellEnd"/>
    </w:p>
    <w:p w14:paraId="3BE2512A" w14:textId="77777777" w:rsidR="00817575" w:rsidRDefault="00817575" w:rsidP="00817575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5EAB5DA7" w14:textId="77777777" w:rsidR="009B0240" w:rsidRDefault="00817575" w:rsidP="009B0240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Sidang</w:t>
      </w:r>
      <w:proofErr w:type="spellEnd"/>
      <w:r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agtur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>.</w:t>
      </w:r>
    </w:p>
    <w:p w14:paraId="3DFDDA16" w14:textId="120E9520" w:rsidR="00817575" w:rsidRPr="009B0240" w:rsidRDefault="00817575">
      <w:pPr>
        <w:pStyle w:val="ListParagraph"/>
        <w:numPr>
          <w:ilvl w:val="0"/>
          <w:numId w:val="40"/>
        </w:numPr>
        <w:spacing w:after="0" w:line="360" w:lineRule="auto"/>
        <w:ind w:left="426" w:hanging="426"/>
        <w:jc w:val="both"/>
        <w:outlineLvl w:val="2"/>
      </w:pPr>
      <w:bookmarkStart w:id="197" w:name="_Toc110248319"/>
      <w:r w:rsidRPr="009B0240">
        <w:rPr>
          <w:b/>
          <w:bCs/>
        </w:rPr>
        <w:lastRenderedPageBreak/>
        <w:t xml:space="preserve">Halaman </w:t>
      </w:r>
      <w:proofErr w:type="spellStart"/>
      <w:r w:rsidRPr="009B0240">
        <w:rPr>
          <w:b/>
          <w:bCs/>
        </w:rPr>
        <w:t>Pengumpulan</w:t>
      </w:r>
      <w:bookmarkEnd w:id="197"/>
      <w:proofErr w:type="spellEnd"/>
    </w:p>
    <w:p w14:paraId="2E54FE71" w14:textId="41194909" w:rsidR="00817575" w:rsidRDefault="00817575" w:rsidP="00817575">
      <w:pPr>
        <w:keepNext/>
        <w:spacing w:after="0" w:line="360" w:lineRule="auto"/>
        <w:jc w:val="both"/>
      </w:pPr>
      <w:r>
        <w:rPr>
          <w:noProof/>
        </w:rPr>
        <w:drawing>
          <wp:inline distT="0" distB="0" distL="0" distR="0" wp14:anchorId="0213BA23" wp14:editId="2EEE714D">
            <wp:extent cx="5039995" cy="2835275"/>
            <wp:effectExtent l="0" t="0" r="8255" b="3175"/>
            <wp:docPr id="94" name="Graphic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>
                      <a:extLst>
                        <a:ext uri="{96DAC541-7B7A-43D3-8B79-37D633B846F1}">
                          <asvg:svgBlip xmlns:asvg="http://schemas.microsoft.com/office/drawing/2016/SVG/main" r:embed="rId6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A5DC35" w14:textId="5E32C463" w:rsidR="00817575" w:rsidRDefault="00817575" w:rsidP="00817575">
      <w:pPr>
        <w:jc w:val="center"/>
        <w:rPr>
          <w:sz w:val="22"/>
          <w:szCs w:val="22"/>
        </w:rPr>
      </w:pPr>
      <w:bookmarkStart w:id="198" w:name="_Toc110238649"/>
      <w:r w:rsidRPr="00817575">
        <w:rPr>
          <w:sz w:val="22"/>
          <w:szCs w:val="22"/>
        </w:rPr>
        <w:t xml:space="preserve">Gambar 3. </w:t>
      </w:r>
      <w:r w:rsidRPr="00817575">
        <w:rPr>
          <w:sz w:val="22"/>
          <w:szCs w:val="22"/>
        </w:rPr>
        <w:fldChar w:fldCharType="begin"/>
      </w:r>
      <w:r w:rsidRPr="00817575">
        <w:rPr>
          <w:sz w:val="22"/>
          <w:szCs w:val="22"/>
        </w:rPr>
        <w:instrText xml:space="preserve"> SEQ Gambar_3. \* ARABIC </w:instrText>
      </w:r>
      <w:r w:rsidRPr="00817575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5</w:t>
      </w:r>
      <w:r w:rsidRPr="00817575">
        <w:rPr>
          <w:sz w:val="22"/>
          <w:szCs w:val="22"/>
        </w:rPr>
        <w:fldChar w:fldCharType="end"/>
      </w:r>
      <w:r w:rsidRPr="00817575">
        <w:rPr>
          <w:sz w:val="22"/>
          <w:szCs w:val="22"/>
        </w:rPr>
        <w:t xml:space="preserve"> </w:t>
      </w:r>
      <w:proofErr w:type="spellStart"/>
      <w:r w:rsidRPr="00817575">
        <w:rPr>
          <w:sz w:val="22"/>
          <w:szCs w:val="22"/>
        </w:rPr>
        <w:t>Prototipe</w:t>
      </w:r>
      <w:proofErr w:type="spellEnd"/>
      <w:r w:rsidRPr="00817575">
        <w:rPr>
          <w:sz w:val="22"/>
          <w:szCs w:val="22"/>
        </w:rPr>
        <w:t xml:space="preserve"> Halaman </w:t>
      </w:r>
      <w:proofErr w:type="spellStart"/>
      <w:r w:rsidRPr="00817575">
        <w:rPr>
          <w:sz w:val="22"/>
          <w:szCs w:val="22"/>
        </w:rPr>
        <w:t>Pengumpulan</w:t>
      </w:r>
      <w:bookmarkEnd w:id="198"/>
      <w:proofErr w:type="spellEnd"/>
    </w:p>
    <w:p w14:paraId="5A693476" w14:textId="77777777" w:rsidR="00817575" w:rsidRDefault="00817575" w:rsidP="00817575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110E734E" w14:textId="3CE60253" w:rsidR="00817575" w:rsidRDefault="00817575" w:rsidP="00817575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proofErr w:type="spellStart"/>
      <w:r>
        <w:t>pengumpul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erjakan</w:t>
      </w:r>
      <w:proofErr w:type="spellEnd"/>
      <w:r>
        <w:t xml:space="preserve"> dan </w:t>
      </w:r>
      <w:proofErr w:type="spellStart"/>
      <w:r>
        <w:t>dikumpulkan</w:t>
      </w:r>
      <w:proofErr w:type="spellEnd"/>
      <w:r>
        <w:t xml:space="preserve"> oleh </w:t>
      </w:r>
      <w:proofErr w:type="spellStart"/>
      <w:r>
        <w:t>mahasiswa</w:t>
      </w:r>
      <w:proofErr w:type="spellEnd"/>
      <w:r>
        <w:t xml:space="preserve"> 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5EF3FFB8" w14:textId="6AFEB2D3" w:rsidR="009B0240" w:rsidRDefault="009B0240">
      <w:pPr>
        <w:pStyle w:val="ListParagraph"/>
        <w:numPr>
          <w:ilvl w:val="0"/>
          <w:numId w:val="40"/>
        </w:numPr>
        <w:spacing w:after="0" w:line="360" w:lineRule="auto"/>
        <w:ind w:left="284" w:hanging="284"/>
        <w:jc w:val="both"/>
        <w:outlineLvl w:val="2"/>
      </w:pPr>
      <w:bookmarkStart w:id="199" w:name="_Toc110248320"/>
      <w:r>
        <w:rPr>
          <w:b/>
          <w:bCs/>
        </w:rPr>
        <w:t xml:space="preserve">Halaman Kelola </w:t>
      </w:r>
      <w:proofErr w:type="spellStart"/>
      <w:r>
        <w:rPr>
          <w:b/>
          <w:bCs/>
        </w:rPr>
        <w:t>Dokumen</w:t>
      </w:r>
      <w:proofErr w:type="spellEnd"/>
      <w:r>
        <w:rPr>
          <w:b/>
          <w:bCs/>
        </w:rPr>
        <w:t xml:space="preserve"> Akhir</w:t>
      </w:r>
      <w:bookmarkEnd w:id="199"/>
    </w:p>
    <w:p w14:paraId="52C54C1D" w14:textId="77777777" w:rsidR="00817575" w:rsidRDefault="00817575" w:rsidP="00817575">
      <w:pPr>
        <w:keepNext/>
      </w:pPr>
      <w:r>
        <w:rPr>
          <w:noProof/>
        </w:rPr>
        <w:drawing>
          <wp:inline distT="0" distB="0" distL="0" distR="0" wp14:anchorId="018DB534" wp14:editId="10B9AF7F">
            <wp:extent cx="5131558" cy="2569845"/>
            <wp:effectExtent l="0" t="0" r="0" b="1905"/>
            <wp:docPr id="95" name="Graphic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>
                      <a:extLst>
                        <a:ext uri="{96DAC541-7B7A-43D3-8B79-37D633B846F1}">
                          <asvg:svgBlip xmlns:asvg="http://schemas.microsoft.com/office/drawing/2016/SVG/main" r:embed="rId7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8131" cy="25731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80B60" w14:textId="47DC29E0" w:rsidR="00817575" w:rsidRDefault="00817575" w:rsidP="00817575">
      <w:pPr>
        <w:jc w:val="center"/>
      </w:pPr>
      <w:bookmarkStart w:id="200" w:name="_Toc110238650"/>
      <w:r>
        <w:t xml:space="preserve">Gambar 3. </w:t>
      </w:r>
      <w:fldSimple w:instr=" SEQ Gambar_3. \* ARABIC ">
        <w:r w:rsidR="00776DB9">
          <w:rPr>
            <w:noProof/>
          </w:rPr>
          <w:t>26</w:t>
        </w:r>
      </w:fldSimple>
      <w:r>
        <w:t xml:space="preserve"> </w:t>
      </w:r>
      <w:proofErr w:type="spellStart"/>
      <w:r w:rsidRPr="009879B7">
        <w:t>Prototipe</w:t>
      </w:r>
      <w:proofErr w:type="spellEnd"/>
      <w:r w:rsidRPr="009879B7">
        <w:t xml:space="preserve"> Halaman </w:t>
      </w:r>
      <w:proofErr w:type="spellStart"/>
      <w:r>
        <w:t>Dokumen</w:t>
      </w:r>
      <w:proofErr w:type="spellEnd"/>
      <w:r>
        <w:t xml:space="preserve"> Akhir</w:t>
      </w:r>
      <w:bookmarkEnd w:id="200"/>
    </w:p>
    <w:p w14:paraId="4B0C929D" w14:textId="77777777" w:rsidR="007F6B92" w:rsidRDefault="007F6B92" w:rsidP="00817575">
      <w:pPr>
        <w:jc w:val="center"/>
      </w:pPr>
    </w:p>
    <w:p w14:paraId="10BB5309" w14:textId="77777777" w:rsidR="00817575" w:rsidRDefault="00817575" w:rsidP="00817575">
      <w:pPr>
        <w:rPr>
          <w:sz w:val="22"/>
          <w:szCs w:val="22"/>
        </w:rPr>
      </w:pPr>
      <w:proofErr w:type="spellStart"/>
      <w:proofErr w:type="gramStart"/>
      <w:r>
        <w:rPr>
          <w:sz w:val="22"/>
          <w:szCs w:val="22"/>
        </w:rPr>
        <w:lastRenderedPageBreak/>
        <w:t>Keterangan</w:t>
      </w:r>
      <w:proofErr w:type="spellEnd"/>
      <w:r>
        <w:rPr>
          <w:sz w:val="22"/>
          <w:szCs w:val="22"/>
        </w:rPr>
        <w:t xml:space="preserve"> :</w:t>
      </w:r>
      <w:proofErr w:type="gramEnd"/>
    </w:p>
    <w:p w14:paraId="5957CA5A" w14:textId="1B681CF2" w:rsidR="00817575" w:rsidRPr="009B0240" w:rsidRDefault="00817575" w:rsidP="009B0240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koordinato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erjakan</w:t>
      </w:r>
      <w:proofErr w:type="spellEnd"/>
      <w:r>
        <w:t xml:space="preserve"> dan </w:t>
      </w:r>
      <w:proofErr w:type="spellStart"/>
      <w:r>
        <w:t>dikumpulkan</w:t>
      </w:r>
      <w:proofErr w:type="spellEnd"/>
      <w:r>
        <w:t xml:space="preserve"> oleh </w:t>
      </w:r>
      <w:proofErr w:type="spellStart"/>
      <w:r>
        <w:t>mahasiswa</w:t>
      </w:r>
      <w:proofErr w:type="spellEnd"/>
      <w:r>
        <w:t xml:space="preserve"> 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2BD1CB9F" w14:textId="2F827652" w:rsidR="001172D4" w:rsidRPr="00AF4D5E" w:rsidRDefault="003F5A22">
      <w:pPr>
        <w:pStyle w:val="ListParagraph"/>
        <w:numPr>
          <w:ilvl w:val="2"/>
          <w:numId w:val="26"/>
        </w:numPr>
        <w:ind w:left="567" w:hanging="567"/>
        <w:outlineLvl w:val="2"/>
        <w:rPr>
          <w:b/>
          <w:bCs/>
          <w:color w:val="000000" w:themeColor="text1"/>
        </w:rPr>
      </w:pPr>
      <w:bookmarkStart w:id="201" w:name="_Toc68545081"/>
      <w:bookmarkStart w:id="202" w:name="_Toc78230736"/>
      <w:bookmarkStart w:id="203" w:name="_Toc110248321"/>
      <w:r w:rsidRPr="00AF4D5E">
        <w:rPr>
          <w:b/>
          <w:bCs/>
          <w:color w:val="000000" w:themeColor="text1"/>
        </w:rPr>
        <w:t xml:space="preserve">Halaman </w:t>
      </w:r>
      <w:bookmarkEnd w:id="201"/>
      <w:bookmarkEnd w:id="202"/>
      <w:proofErr w:type="spellStart"/>
      <w:r w:rsidR="00922D2E" w:rsidRPr="00AF4D5E">
        <w:rPr>
          <w:b/>
          <w:bCs/>
          <w:color w:val="000000" w:themeColor="text1"/>
        </w:rPr>
        <w:t>Mahasiswa</w:t>
      </w:r>
      <w:bookmarkEnd w:id="203"/>
      <w:proofErr w:type="spellEnd"/>
    </w:p>
    <w:p w14:paraId="3520E4BE" w14:textId="77777777" w:rsidR="005C3C6A" w:rsidRDefault="005C3C6A" w:rsidP="005C3C6A">
      <w:pPr>
        <w:keepNext/>
      </w:pPr>
      <w:r>
        <w:rPr>
          <w:noProof/>
        </w:rPr>
        <w:drawing>
          <wp:inline distT="0" distB="0" distL="0" distR="0" wp14:anchorId="4811ECAB" wp14:editId="58C1CA4D">
            <wp:extent cx="4530664" cy="2548748"/>
            <wp:effectExtent l="0" t="0" r="3810" b="4445"/>
            <wp:docPr id="96" name="Graphic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>
                      <a:extLst>
                        <a:ext uri="{96DAC541-7B7A-43D3-8B79-37D633B846F1}">
                          <asvg:svgBlip xmlns:asvg="http://schemas.microsoft.com/office/drawing/2016/SVG/main" r:embed="rId7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7113" cy="2552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292C8" w14:textId="72C22600" w:rsidR="00192F90" w:rsidRPr="005313E0" w:rsidRDefault="005C3C6A" w:rsidP="005C3C6A">
      <w:pPr>
        <w:jc w:val="center"/>
      </w:pPr>
      <w:bookmarkStart w:id="204" w:name="_Toc110238651"/>
      <w:r>
        <w:t xml:space="preserve">Gambar 3. </w:t>
      </w:r>
      <w:fldSimple w:instr=" SEQ Gambar_3. \* ARABIC ">
        <w:r w:rsidR="00776DB9">
          <w:rPr>
            <w:noProof/>
          </w:rPr>
          <w:t>27</w:t>
        </w:r>
      </w:fldSimple>
      <w:r>
        <w:t xml:space="preserve"> </w:t>
      </w:r>
      <w:proofErr w:type="spellStart"/>
      <w:r w:rsidRPr="00F0160B">
        <w:t>Prototipe</w:t>
      </w:r>
      <w:proofErr w:type="spellEnd"/>
      <w:r w:rsidRPr="00F0160B">
        <w:t xml:space="preserve"> Halaman Dashboard </w:t>
      </w:r>
      <w:proofErr w:type="spellStart"/>
      <w:r>
        <w:t>Mahasiswa</w:t>
      </w:r>
      <w:bookmarkEnd w:id="204"/>
      <w:proofErr w:type="spellEnd"/>
    </w:p>
    <w:p w14:paraId="58C83F3E" w14:textId="77777777" w:rsidR="00192F90" w:rsidRPr="005313E0" w:rsidRDefault="00192F90" w:rsidP="00192F90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0D208109" w14:textId="750465DF" w:rsidR="001172D4" w:rsidRDefault="00192F90" w:rsidP="00AF4D5E">
      <w:pPr>
        <w:spacing w:after="0" w:line="360" w:lineRule="auto"/>
        <w:ind w:firstLine="720"/>
        <w:jc w:val="both"/>
      </w:pPr>
      <w:proofErr w:type="spellStart"/>
      <w:r w:rsidRPr="005313E0">
        <w:t>Pengguna</w:t>
      </w:r>
      <w:proofErr w:type="spellEnd"/>
      <w:r w:rsidRPr="005313E0">
        <w:t xml:space="preserve"> yang </w:t>
      </w:r>
      <w:proofErr w:type="spellStart"/>
      <w:r w:rsidRPr="005313E0">
        <w:t>sukses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login </w:t>
      </w:r>
      <w:proofErr w:type="spellStart"/>
      <w:r w:rsidRPr="005313E0">
        <w:t>sebagai</w:t>
      </w:r>
      <w:proofErr w:type="spellEnd"/>
      <w:r w:rsidRPr="005313E0">
        <w:t xml:space="preserve"> </w:t>
      </w:r>
      <w:r w:rsidR="00A26494" w:rsidRPr="005313E0">
        <w:rPr>
          <w:lang w:val="id-ID"/>
        </w:rPr>
        <w:t>unit</w:t>
      </w:r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masuk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admin </w:t>
      </w:r>
      <w:proofErr w:type="spellStart"/>
      <w:r w:rsidRPr="005313E0">
        <w:t>yaitu</w:t>
      </w:r>
      <w:proofErr w:type="spellEnd"/>
      <w:r w:rsidRPr="005313E0">
        <w:t xml:space="preserve"> dashboard. </w:t>
      </w:r>
      <w:proofErr w:type="spellStart"/>
      <w:r w:rsidRPr="005313E0">
        <w:t>Dihalaman</w:t>
      </w:r>
      <w:proofErr w:type="spellEnd"/>
      <w:r w:rsidRPr="005313E0">
        <w:t xml:space="preserve"> dashboard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statistik</w:t>
      </w:r>
      <w:proofErr w:type="spellEnd"/>
      <w:r w:rsidRPr="005313E0">
        <w:t xml:space="preserve"> </w:t>
      </w:r>
      <w:proofErr w:type="spellStart"/>
      <w:r w:rsidRPr="005313E0">
        <w:t>surat</w:t>
      </w:r>
      <w:proofErr w:type="spellEnd"/>
      <w:r w:rsidRPr="005313E0">
        <w:t xml:space="preserve"> dan juga </w:t>
      </w:r>
      <w:proofErr w:type="spellStart"/>
      <w:r w:rsidRPr="005313E0">
        <w:t>nama</w:t>
      </w:r>
      <w:proofErr w:type="spellEnd"/>
      <w:r w:rsidRPr="005313E0">
        <w:t xml:space="preserve"> </w:t>
      </w:r>
      <w:proofErr w:type="spellStart"/>
      <w:r w:rsidRPr="005313E0">
        <w:t>serta</w:t>
      </w:r>
      <w:proofErr w:type="spellEnd"/>
      <w:r w:rsidRPr="005313E0">
        <w:t xml:space="preserve"> </w:t>
      </w:r>
      <w:proofErr w:type="spellStart"/>
      <w:r w:rsidRPr="005313E0">
        <w:t>jabat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>.</w:t>
      </w:r>
    </w:p>
    <w:p w14:paraId="44C51073" w14:textId="5714F01B" w:rsidR="00AF4D5E" w:rsidRDefault="00AF4D5E" w:rsidP="00AF4D5E">
      <w:pPr>
        <w:spacing w:after="0" w:line="360" w:lineRule="auto"/>
        <w:ind w:firstLine="720"/>
        <w:jc w:val="both"/>
      </w:pPr>
    </w:p>
    <w:p w14:paraId="594C1DF7" w14:textId="5826649F" w:rsidR="00AF4D5E" w:rsidRDefault="00AF4D5E" w:rsidP="00AF4D5E">
      <w:pPr>
        <w:spacing w:after="0" w:line="360" w:lineRule="auto"/>
        <w:ind w:firstLine="720"/>
        <w:jc w:val="both"/>
      </w:pPr>
    </w:p>
    <w:p w14:paraId="53EF0413" w14:textId="137C1E5A" w:rsidR="00AF4D5E" w:rsidRDefault="00AF4D5E" w:rsidP="00AF4D5E">
      <w:pPr>
        <w:spacing w:after="0" w:line="360" w:lineRule="auto"/>
        <w:ind w:firstLine="720"/>
        <w:jc w:val="both"/>
      </w:pPr>
    </w:p>
    <w:p w14:paraId="1BA5272F" w14:textId="29DCEA4D" w:rsidR="00AF4D5E" w:rsidRDefault="00AF4D5E" w:rsidP="00AF4D5E">
      <w:pPr>
        <w:spacing w:after="0" w:line="360" w:lineRule="auto"/>
        <w:ind w:firstLine="720"/>
        <w:jc w:val="both"/>
      </w:pPr>
    </w:p>
    <w:p w14:paraId="1B15569B" w14:textId="1CA8287D" w:rsidR="00AF4D5E" w:rsidRDefault="00AF4D5E" w:rsidP="00AF4D5E">
      <w:pPr>
        <w:spacing w:after="0" w:line="360" w:lineRule="auto"/>
        <w:ind w:firstLine="720"/>
        <w:jc w:val="both"/>
      </w:pPr>
    </w:p>
    <w:p w14:paraId="7A261561" w14:textId="220F1F81" w:rsidR="00AF4D5E" w:rsidRDefault="00AF4D5E" w:rsidP="00AF4D5E">
      <w:pPr>
        <w:spacing w:after="0" w:line="360" w:lineRule="auto"/>
        <w:ind w:firstLine="720"/>
        <w:jc w:val="both"/>
      </w:pPr>
    </w:p>
    <w:p w14:paraId="393855AE" w14:textId="413BC86E" w:rsidR="00AF4D5E" w:rsidRDefault="00AF4D5E" w:rsidP="00AF4D5E">
      <w:pPr>
        <w:spacing w:after="0" w:line="360" w:lineRule="auto"/>
        <w:ind w:firstLine="720"/>
        <w:jc w:val="both"/>
      </w:pPr>
    </w:p>
    <w:p w14:paraId="2D850418" w14:textId="62FAE848" w:rsidR="00AF4D5E" w:rsidRDefault="00AF4D5E" w:rsidP="00AF4D5E">
      <w:pPr>
        <w:spacing w:after="0" w:line="360" w:lineRule="auto"/>
        <w:ind w:firstLine="720"/>
        <w:jc w:val="both"/>
      </w:pPr>
    </w:p>
    <w:p w14:paraId="4EADEAA5" w14:textId="010FA9A4" w:rsidR="00AF4D5E" w:rsidRDefault="00AF4D5E" w:rsidP="00AF4D5E">
      <w:pPr>
        <w:spacing w:after="0" w:line="360" w:lineRule="auto"/>
        <w:ind w:firstLine="720"/>
        <w:jc w:val="both"/>
      </w:pPr>
    </w:p>
    <w:p w14:paraId="50EBA90E" w14:textId="7BC16BEE" w:rsidR="00AF4D5E" w:rsidRDefault="00AF4D5E" w:rsidP="00AF4D5E">
      <w:pPr>
        <w:spacing w:after="0" w:line="360" w:lineRule="auto"/>
        <w:ind w:firstLine="720"/>
        <w:jc w:val="both"/>
      </w:pPr>
    </w:p>
    <w:p w14:paraId="465679B4" w14:textId="77777777" w:rsidR="00AF4D5E" w:rsidRPr="005313E0" w:rsidRDefault="00AF4D5E" w:rsidP="00AF4D5E">
      <w:pPr>
        <w:spacing w:after="0" w:line="360" w:lineRule="auto"/>
        <w:ind w:firstLine="720"/>
        <w:jc w:val="both"/>
      </w:pPr>
    </w:p>
    <w:p w14:paraId="743AFCC4" w14:textId="47704B1B" w:rsidR="007F6B92" w:rsidRDefault="007F6B92">
      <w:pPr>
        <w:pStyle w:val="ListParagraph"/>
        <w:numPr>
          <w:ilvl w:val="0"/>
          <w:numId w:val="25"/>
        </w:numPr>
        <w:ind w:hanging="720"/>
        <w:outlineLvl w:val="2"/>
        <w:rPr>
          <w:b/>
          <w:bCs/>
        </w:rPr>
      </w:pPr>
      <w:bookmarkStart w:id="205" w:name="_Toc110248322"/>
      <w:r>
        <w:rPr>
          <w:b/>
          <w:bCs/>
        </w:rPr>
        <w:lastRenderedPageBreak/>
        <w:t>Timeline</w:t>
      </w:r>
      <w:bookmarkEnd w:id="205"/>
    </w:p>
    <w:p w14:paraId="75654752" w14:textId="77777777" w:rsidR="00E9223A" w:rsidRDefault="007F6B92" w:rsidP="00E9223A">
      <w:pPr>
        <w:keepNext/>
      </w:pPr>
      <w:r>
        <w:rPr>
          <w:noProof/>
        </w:rPr>
        <w:drawing>
          <wp:inline distT="0" distB="0" distL="0" distR="0" wp14:anchorId="1261FD57" wp14:editId="34D89CCE">
            <wp:extent cx="5039995" cy="2835275"/>
            <wp:effectExtent l="0" t="0" r="8255" b="3175"/>
            <wp:docPr id="101" name="Graphic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>
                      <a:extLst>
                        <a:ext uri="{96DAC541-7B7A-43D3-8B79-37D633B846F1}">
                          <asvg:svgBlip xmlns:asvg="http://schemas.microsoft.com/office/drawing/2016/SVG/main" r:embed="rId7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E34E8" w14:textId="1D034DC6" w:rsidR="007F6B92" w:rsidRDefault="00E9223A" w:rsidP="00E9223A">
      <w:pPr>
        <w:jc w:val="center"/>
      </w:pPr>
      <w:bookmarkStart w:id="206" w:name="_Toc110238652"/>
      <w:r>
        <w:t xml:space="preserve">Gambar 3. </w:t>
      </w:r>
      <w:fldSimple w:instr=" SEQ Gambar_3. \* ARABIC ">
        <w:r w:rsidR="00776DB9">
          <w:rPr>
            <w:noProof/>
          </w:rPr>
          <w:t>28</w:t>
        </w:r>
      </w:fldSimple>
      <w:r>
        <w:t xml:space="preserve"> </w:t>
      </w:r>
      <w:proofErr w:type="spellStart"/>
      <w:r w:rsidRPr="00A5331F">
        <w:t>Prototipe</w:t>
      </w:r>
      <w:proofErr w:type="spellEnd"/>
      <w:r w:rsidRPr="00A5331F">
        <w:t xml:space="preserve"> Halaman </w:t>
      </w:r>
      <w:r>
        <w:t>Timeline</w:t>
      </w:r>
      <w:r w:rsidRPr="00A5331F">
        <w:t xml:space="preserve"> </w:t>
      </w:r>
      <w:proofErr w:type="spellStart"/>
      <w:r w:rsidRPr="00A5331F">
        <w:t>Mahasiswa</w:t>
      </w:r>
      <w:bookmarkEnd w:id="206"/>
      <w:proofErr w:type="spellEnd"/>
    </w:p>
    <w:p w14:paraId="34D47476" w14:textId="77777777" w:rsidR="009E2399" w:rsidRPr="005313E0" w:rsidRDefault="009E2399" w:rsidP="009E2399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5E634F13" w14:textId="0FB14424" w:rsidR="009E2399" w:rsidRPr="009E2399" w:rsidRDefault="009E2399" w:rsidP="009E2399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>timeline</w:t>
      </w:r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Mahasisw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34528F5C" w14:textId="523E6F9F" w:rsidR="007F6B92" w:rsidRDefault="007F6B92">
      <w:pPr>
        <w:pStyle w:val="ListParagraph"/>
        <w:numPr>
          <w:ilvl w:val="0"/>
          <w:numId w:val="25"/>
        </w:numPr>
        <w:ind w:hanging="720"/>
        <w:outlineLvl w:val="2"/>
        <w:rPr>
          <w:b/>
          <w:bCs/>
        </w:rPr>
      </w:pPr>
      <w:bookmarkStart w:id="207" w:name="_Toc110248323"/>
      <w:r>
        <w:rPr>
          <w:b/>
          <w:bCs/>
        </w:rPr>
        <w:t xml:space="preserve">Plotting </w:t>
      </w:r>
      <w:proofErr w:type="spellStart"/>
      <w:r>
        <w:rPr>
          <w:b/>
          <w:bCs/>
        </w:rPr>
        <w:t>Pembimbing</w:t>
      </w:r>
      <w:bookmarkEnd w:id="207"/>
      <w:proofErr w:type="spellEnd"/>
    </w:p>
    <w:p w14:paraId="791FD338" w14:textId="77777777" w:rsidR="00E9223A" w:rsidRDefault="007F6B92" w:rsidP="00E9223A">
      <w:pPr>
        <w:keepNext/>
      </w:pPr>
      <w:r>
        <w:rPr>
          <w:noProof/>
        </w:rPr>
        <w:drawing>
          <wp:inline distT="0" distB="0" distL="0" distR="0" wp14:anchorId="039518A8" wp14:editId="440684D2">
            <wp:extent cx="5039995" cy="2835275"/>
            <wp:effectExtent l="0" t="0" r="8255" b="3175"/>
            <wp:docPr id="102" name="Graphic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>
                      <a:extLst>
                        <a:ext uri="{96DAC541-7B7A-43D3-8B79-37D633B846F1}">
                          <asvg:svgBlip xmlns:asvg="http://schemas.microsoft.com/office/drawing/2016/SVG/main" r:embed="rId7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FD66EA" w14:textId="61717333" w:rsidR="00E9223A" w:rsidRDefault="00E9223A" w:rsidP="009E2399">
      <w:pPr>
        <w:jc w:val="center"/>
      </w:pPr>
      <w:bookmarkStart w:id="208" w:name="_Toc110238653"/>
      <w:r>
        <w:t xml:space="preserve">Gambar 3. </w:t>
      </w:r>
      <w:fldSimple w:instr=" SEQ Gambar_3. \* ARABIC ">
        <w:r w:rsidR="00776DB9">
          <w:rPr>
            <w:noProof/>
          </w:rPr>
          <w:t>29</w:t>
        </w:r>
      </w:fldSimple>
      <w:r>
        <w:t xml:space="preserve"> </w:t>
      </w:r>
      <w:proofErr w:type="spellStart"/>
      <w:r w:rsidRPr="00672E1D">
        <w:t>Prototipe</w:t>
      </w:r>
      <w:proofErr w:type="spellEnd"/>
      <w:r w:rsidRPr="00672E1D">
        <w:t xml:space="preserve"> Halaman </w:t>
      </w:r>
      <w:r>
        <w:t xml:space="preserve">Plotting </w:t>
      </w:r>
      <w:proofErr w:type="spellStart"/>
      <w:r>
        <w:t>Pembimbing</w:t>
      </w:r>
      <w:proofErr w:type="spellEnd"/>
      <w:r w:rsidRPr="00672E1D">
        <w:t xml:space="preserve"> </w:t>
      </w:r>
      <w:proofErr w:type="spellStart"/>
      <w:r w:rsidRPr="00672E1D">
        <w:t>Mahasis</w:t>
      </w:r>
      <w:r w:rsidR="009E2399">
        <w:t>wa</w:t>
      </w:r>
      <w:bookmarkEnd w:id="208"/>
      <w:proofErr w:type="spellEnd"/>
    </w:p>
    <w:p w14:paraId="7AFD9B68" w14:textId="77777777" w:rsidR="009E2399" w:rsidRPr="005313E0" w:rsidRDefault="009E2399" w:rsidP="009E2399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2824D614" w14:textId="315B7F24" w:rsidR="00E9223A" w:rsidRDefault="009E2399" w:rsidP="009E2399">
      <w:pPr>
        <w:spacing w:after="0" w:line="360" w:lineRule="auto"/>
        <w:ind w:firstLine="720"/>
        <w:jc w:val="both"/>
      </w:pPr>
      <w:r w:rsidRPr="005313E0">
        <w:lastRenderedPageBreak/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 xml:space="preserve">plotting </w:t>
      </w:r>
      <w:proofErr w:type="spellStart"/>
      <w:r>
        <w:t>pembimbing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Mahasisw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0A0DD962" w14:textId="77777777" w:rsidR="009E2399" w:rsidRPr="009E2399" w:rsidRDefault="009E2399" w:rsidP="009E2399">
      <w:pPr>
        <w:spacing w:after="0" w:line="360" w:lineRule="auto"/>
        <w:ind w:firstLine="720"/>
        <w:jc w:val="both"/>
      </w:pPr>
    </w:p>
    <w:p w14:paraId="58EBE92A" w14:textId="6036F775" w:rsidR="007F6B92" w:rsidRDefault="007F6B92">
      <w:pPr>
        <w:pStyle w:val="ListParagraph"/>
        <w:numPr>
          <w:ilvl w:val="0"/>
          <w:numId w:val="25"/>
        </w:numPr>
        <w:ind w:hanging="720"/>
        <w:outlineLvl w:val="2"/>
        <w:rPr>
          <w:b/>
          <w:bCs/>
        </w:rPr>
      </w:pPr>
      <w:bookmarkStart w:id="209" w:name="_Toc110248324"/>
      <w:proofErr w:type="spellStart"/>
      <w:r>
        <w:rPr>
          <w:b/>
          <w:bCs/>
        </w:rPr>
        <w:t>Bimbingan</w:t>
      </w:r>
      <w:bookmarkEnd w:id="209"/>
      <w:proofErr w:type="spellEnd"/>
    </w:p>
    <w:p w14:paraId="08E16BA0" w14:textId="365E119A" w:rsidR="001172D4" w:rsidRDefault="007F6B92" w:rsidP="001172D4">
      <w:pPr>
        <w:keepNext/>
      </w:pPr>
      <w:r>
        <w:rPr>
          <w:noProof/>
        </w:rPr>
        <w:drawing>
          <wp:inline distT="0" distB="0" distL="0" distR="0" wp14:anchorId="51D62307" wp14:editId="48AA5769">
            <wp:extent cx="5039995" cy="2287270"/>
            <wp:effectExtent l="0" t="0" r="8255" b="0"/>
            <wp:docPr id="99" name="Graphic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>
                      <a:extLst>
                        <a:ext uri="{96DAC541-7B7A-43D3-8B79-37D633B846F1}">
                          <asvg:svgBlip xmlns:asvg="http://schemas.microsoft.com/office/drawing/2016/SVG/main" r:embed="rId7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28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EED20" w14:textId="6D85EC4A" w:rsidR="001172D4" w:rsidRDefault="001172D4" w:rsidP="001172D4">
      <w:pPr>
        <w:jc w:val="center"/>
        <w:rPr>
          <w:sz w:val="22"/>
          <w:szCs w:val="22"/>
        </w:rPr>
      </w:pPr>
      <w:bookmarkStart w:id="210" w:name="_Toc110238654"/>
      <w:r w:rsidRPr="001172D4">
        <w:rPr>
          <w:sz w:val="22"/>
          <w:szCs w:val="22"/>
        </w:rPr>
        <w:t xml:space="preserve">Gambar 3. </w:t>
      </w:r>
      <w:r w:rsidRPr="001172D4">
        <w:rPr>
          <w:sz w:val="22"/>
          <w:szCs w:val="22"/>
        </w:rPr>
        <w:fldChar w:fldCharType="begin"/>
      </w:r>
      <w:r w:rsidRPr="001172D4">
        <w:rPr>
          <w:sz w:val="22"/>
          <w:szCs w:val="22"/>
        </w:rPr>
        <w:instrText xml:space="preserve"> SEQ Gambar_3. \* ARABIC </w:instrText>
      </w:r>
      <w:r w:rsidRPr="001172D4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30</w:t>
      </w:r>
      <w:r w:rsidRPr="001172D4">
        <w:rPr>
          <w:sz w:val="22"/>
          <w:szCs w:val="22"/>
        </w:rPr>
        <w:fldChar w:fldCharType="end"/>
      </w:r>
      <w:r w:rsidRPr="001172D4">
        <w:rPr>
          <w:sz w:val="22"/>
          <w:szCs w:val="22"/>
        </w:rPr>
        <w:t xml:space="preserve"> </w:t>
      </w:r>
      <w:proofErr w:type="spellStart"/>
      <w:r w:rsidRPr="001172D4">
        <w:rPr>
          <w:sz w:val="22"/>
          <w:szCs w:val="22"/>
        </w:rPr>
        <w:t>Prototipe</w:t>
      </w:r>
      <w:proofErr w:type="spellEnd"/>
      <w:r w:rsidRPr="001172D4">
        <w:rPr>
          <w:sz w:val="22"/>
          <w:szCs w:val="22"/>
        </w:rPr>
        <w:t xml:space="preserve"> Halaman </w:t>
      </w:r>
      <w:proofErr w:type="spellStart"/>
      <w:r w:rsidR="007F6B92">
        <w:rPr>
          <w:sz w:val="22"/>
          <w:szCs w:val="22"/>
        </w:rPr>
        <w:t>Bimbingan</w:t>
      </w:r>
      <w:bookmarkEnd w:id="210"/>
      <w:proofErr w:type="spellEnd"/>
    </w:p>
    <w:p w14:paraId="56E1C06C" w14:textId="77777777" w:rsidR="00B4369D" w:rsidRPr="005313E0" w:rsidRDefault="00B4369D" w:rsidP="00B4369D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32B4F71D" w14:textId="669CBAF0" w:rsidR="00B4369D" w:rsidRPr="009E2399" w:rsidRDefault="00B4369D" w:rsidP="009E2399">
      <w:pPr>
        <w:spacing w:after="0" w:line="360" w:lineRule="auto"/>
        <w:ind w:firstLine="720"/>
        <w:jc w:val="both"/>
      </w:pPr>
      <w:r w:rsidRPr="005313E0">
        <w:t>Halaman</w:t>
      </w:r>
      <w:r w:rsidR="009E2399">
        <w:t xml:space="preserve"> </w:t>
      </w:r>
      <w:proofErr w:type="spellStart"/>
      <w:r w:rsidR="009E2399">
        <w:t>Bimbing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</w:t>
      </w:r>
      <w:r w:rsidR="009E2399">
        <w:t>encatat</w:t>
      </w:r>
      <w:proofErr w:type="spellEnd"/>
      <w:r w:rsidR="009E2399">
        <w:t xml:space="preserve"> </w:t>
      </w:r>
      <w:proofErr w:type="spellStart"/>
      <w:r w:rsidR="009E2399">
        <w:t>kegiatan</w:t>
      </w:r>
      <w:proofErr w:type="spellEnd"/>
      <w:r w:rsidR="009E2399">
        <w:t xml:space="preserve"> </w:t>
      </w:r>
      <w:proofErr w:type="spellStart"/>
      <w:r w:rsidR="009E2399">
        <w:t>bimbingan</w:t>
      </w:r>
      <w:proofErr w:type="spellEnd"/>
      <w:r w:rsidR="009E2399">
        <w:t xml:space="preserve">, yang </w:t>
      </w:r>
      <w:proofErr w:type="spellStart"/>
      <w:r w:rsidR="009E2399">
        <w:t>nantinya</w:t>
      </w:r>
      <w:proofErr w:type="spellEnd"/>
      <w:r w:rsidR="009E2399">
        <w:t xml:space="preserve"> </w:t>
      </w:r>
      <w:proofErr w:type="spellStart"/>
      <w:r w:rsidR="009E2399">
        <w:t>menjadi</w:t>
      </w:r>
      <w:proofErr w:type="spellEnd"/>
      <w:r w:rsidR="009E2399">
        <w:t xml:space="preserve"> salah </w:t>
      </w:r>
      <w:proofErr w:type="spellStart"/>
      <w:r w:rsidR="009E2399">
        <w:t>satu</w:t>
      </w:r>
      <w:proofErr w:type="spellEnd"/>
      <w:r w:rsidR="009E2399">
        <w:t xml:space="preserve"> </w:t>
      </w:r>
      <w:proofErr w:type="spellStart"/>
      <w:r w:rsidR="009E2399">
        <w:t>syarat</w:t>
      </w:r>
      <w:proofErr w:type="spellEnd"/>
      <w:r w:rsidR="009E2399">
        <w:t xml:space="preserve"> </w:t>
      </w:r>
      <w:proofErr w:type="spellStart"/>
      <w:r w:rsidR="009E2399">
        <w:t>sidang</w:t>
      </w:r>
      <w:proofErr w:type="spellEnd"/>
      <w:r w:rsidR="009E2399">
        <w:t>.</w:t>
      </w:r>
      <w:r w:rsidR="0049512F">
        <w:t xml:space="preserve"> </w:t>
      </w:r>
    </w:p>
    <w:p w14:paraId="4FA3B141" w14:textId="0B5D8528" w:rsidR="001172D4" w:rsidRDefault="007F6B92">
      <w:pPr>
        <w:pStyle w:val="ListParagraph"/>
        <w:numPr>
          <w:ilvl w:val="0"/>
          <w:numId w:val="25"/>
        </w:numPr>
        <w:ind w:left="567" w:hanging="567"/>
        <w:outlineLvl w:val="2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 xml:space="preserve"> </w:t>
      </w:r>
      <w:bookmarkStart w:id="211" w:name="_Toc110248325"/>
      <w:proofErr w:type="spellStart"/>
      <w:r>
        <w:rPr>
          <w:b/>
          <w:bCs/>
          <w:sz w:val="22"/>
          <w:szCs w:val="22"/>
        </w:rPr>
        <w:t>Pembekalan</w:t>
      </w:r>
      <w:bookmarkEnd w:id="211"/>
      <w:proofErr w:type="spellEnd"/>
      <w:r>
        <w:rPr>
          <w:b/>
          <w:bCs/>
          <w:sz w:val="22"/>
          <w:szCs w:val="22"/>
        </w:rPr>
        <w:t xml:space="preserve"> </w:t>
      </w:r>
    </w:p>
    <w:p w14:paraId="259B10AA" w14:textId="77777777" w:rsidR="00E9223A" w:rsidRDefault="007F6B92" w:rsidP="00E9223A">
      <w:pPr>
        <w:pStyle w:val="ListParagraph"/>
        <w:keepNext/>
        <w:ind w:hanging="578"/>
      </w:pPr>
      <w:r>
        <w:rPr>
          <w:noProof/>
        </w:rPr>
        <w:drawing>
          <wp:inline distT="0" distB="0" distL="0" distR="0" wp14:anchorId="181E6E1B" wp14:editId="07EDE403">
            <wp:extent cx="5039995" cy="2835275"/>
            <wp:effectExtent l="0" t="0" r="8255" b="3175"/>
            <wp:docPr id="103" name="Graphic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>
                      <a:extLst>
                        <a:ext uri="{96DAC541-7B7A-43D3-8B79-37D633B846F1}">
                          <asvg:svgBlip xmlns:asvg="http://schemas.microsoft.com/office/drawing/2016/SVG/main" r:embed="rId8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151CBC" w14:textId="2054A1CD" w:rsidR="00E9223A" w:rsidRDefault="00E9223A" w:rsidP="009E2399">
      <w:pPr>
        <w:jc w:val="center"/>
      </w:pPr>
      <w:bookmarkStart w:id="212" w:name="_Toc110238655"/>
      <w:r>
        <w:t xml:space="preserve">Gambar 3. </w:t>
      </w:r>
      <w:fldSimple w:instr=" SEQ Gambar_3. \* ARABIC ">
        <w:r w:rsidR="00776DB9">
          <w:rPr>
            <w:noProof/>
          </w:rPr>
          <w:t>31</w:t>
        </w:r>
      </w:fldSimple>
      <w:r>
        <w:t xml:space="preserve"> </w:t>
      </w:r>
      <w:proofErr w:type="spellStart"/>
      <w:r w:rsidRPr="00D308AD">
        <w:t>Prototipe</w:t>
      </w:r>
      <w:proofErr w:type="spellEnd"/>
      <w:r w:rsidRPr="00D308AD">
        <w:t xml:space="preserve"> Halaman </w:t>
      </w:r>
      <w:proofErr w:type="spellStart"/>
      <w:r>
        <w:t>Pembekalan</w:t>
      </w:r>
      <w:proofErr w:type="spellEnd"/>
      <w:r w:rsidRPr="00D308AD">
        <w:t xml:space="preserve"> </w:t>
      </w:r>
      <w:proofErr w:type="spellStart"/>
      <w:r w:rsidRPr="00D308AD">
        <w:t>Mahasiswa</w:t>
      </w:r>
      <w:bookmarkEnd w:id="212"/>
      <w:proofErr w:type="spellEnd"/>
    </w:p>
    <w:p w14:paraId="2E81BB8B" w14:textId="77777777" w:rsidR="00AF4D5E" w:rsidRDefault="00AF4D5E" w:rsidP="009E2399">
      <w:pPr>
        <w:jc w:val="center"/>
      </w:pPr>
    </w:p>
    <w:p w14:paraId="0A64A1D8" w14:textId="77777777" w:rsidR="009E2399" w:rsidRPr="005313E0" w:rsidRDefault="009E2399" w:rsidP="009E2399">
      <w:pPr>
        <w:spacing w:after="0" w:line="360" w:lineRule="auto"/>
        <w:jc w:val="both"/>
      </w:pPr>
      <w:proofErr w:type="spellStart"/>
      <w:r w:rsidRPr="005313E0">
        <w:lastRenderedPageBreak/>
        <w:t>Keterangan</w:t>
      </w:r>
      <w:proofErr w:type="spellEnd"/>
      <w:r w:rsidRPr="005313E0">
        <w:t>:</w:t>
      </w:r>
    </w:p>
    <w:p w14:paraId="5B195A84" w14:textId="42049F82" w:rsidR="00E9223A" w:rsidRPr="00AF4D5E" w:rsidRDefault="009E2399" w:rsidP="00AF4D5E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Pembekal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</w:t>
      </w:r>
      <w:r>
        <w:t>encatat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proofErr w:type="gramStart"/>
      <w:r>
        <w:t>pembekala</w:t>
      </w:r>
      <w:proofErr w:type="spellEnd"/>
      <w:r>
        <w:t xml:space="preserve">  yang</w:t>
      </w:r>
      <w:proofErr w:type="gramEnd"/>
      <w:r>
        <w:t xml:space="preserve"> </w:t>
      </w:r>
      <w:proofErr w:type="spellStart"/>
      <w:r>
        <w:t>dilaksanakan</w:t>
      </w:r>
      <w:proofErr w:type="spellEnd"/>
      <w:r>
        <w:t xml:space="preserve"> oleh </w:t>
      </w:r>
      <w:proofErr w:type="spellStart"/>
      <w:r>
        <w:t>koordinato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aturan-atu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61A6FF0E" w14:textId="0BDBB98A" w:rsidR="007F6B92" w:rsidRDefault="007F6B92">
      <w:pPr>
        <w:pStyle w:val="ListParagraph"/>
        <w:numPr>
          <w:ilvl w:val="0"/>
          <w:numId w:val="25"/>
        </w:numPr>
        <w:ind w:left="567" w:hanging="567"/>
        <w:outlineLvl w:val="2"/>
        <w:rPr>
          <w:b/>
          <w:bCs/>
          <w:sz w:val="22"/>
          <w:szCs w:val="22"/>
        </w:rPr>
      </w:pPr>
      <w:bookmarkStart w:id="213" w:name="_Toc110248326"/>
      <w:r>
        <w:rPr>
          <w:b/>
          <w:bCs/>
          <w:sz w:val="22"/>
          <w:szCs w:val="22"/>
        </w:rPr>
        <w:t xml:space="preserve">Kelola </w:t>
      </w:r>
      <w:proofErr w:type="spellStart"/>
      <w:r>
        <w:rPr>
          <w:b/>
          <w:bCs/>
          <w:sz w:val="22"/>
          <w:szCs w:val="22"/>
        </w:rPr>
        <w:t>Sidang</w:t>
      </w:r>
      <w:bookmarkEnd w:id="213"/>
      <w:proofErr w:type="spellEnd"/>
    </w:p>
    <w:p w14:paraId="7EC5700A" w14:textId="77777777" w:rsidR="00E9223A" w:rsidRDefault="007F6B92" w:rsidP="00E9223A">
      <w:pPr>
        <w:keepNext/>
        <w:ind w:left="360"/>
      </w:pPr>
      <w:r>
        <w:rPr>
          <w:noProof/>
        </w:rPr>
        <w:drawing>
          <wp:inline distT="0" distB="0" distL="0" distR="0" wp14:anchorId="3713515D" wp14:editId="7951908D">
            <wp:extent cx="5039995" cy="2835275"/>
            <wp:effectExtent l="0" t="0" r="8255" b="3175"/>
            <wp:docPr id="105" name="Graphic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>
                      <a:extLst>
                        <a:ext uri="{96DAC541-7B7A-43D3-8B79-37D633B846F1}">
                          <asvg:svgBlip xmlns:asvg="http://schemas.microsoft.com/office/drawing/2016/SVG/main" r:embed="rId8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9A29A" w14:textId="14849457" w:rsidR="007F6B92" w:rsidRDefault="00E9223A" w:rsidP="00E9223A">
      <w:pPr>
        <w:jc w:val="center"/>
      </w:pPr>
      <w:bookmarkStart w:id="214" w:name="_Toc110238656"/>
      <w:r>
        <w:t xml:space="preserve">Gambar 3. </w:t>
      </w:r>
      <w:fldSimple w:instr=" SEQ Gambar_3. \* ARABIC ">
        <w:r w:rsidR="00776DB9">
          <w:rPr>
            <w:noProof/>
          </w:rPr>
          <w:t>32</w:t>
        </w:r>
      </w:fldSimple>
      <w:r>
        <w:t xml:space="preserve"> </w:t>
      </w:r>
      <w:proofErr w:type="spellStart"/>
      <w:r w:rsidRPr="00DC45B8">
        <w:t>Prototipe</w:t>
      </w:r>
      <w:proofErr w:type="spellEnd"/>
      <w:r w:rsidRPr="00DC45B8">
        <w:t xml:space="preserve"> Halaman </w:t>
      </w:r>
      <w:proofErr w:type="spellStart"/>
      <w:r>
        <w:t>Sidang</w:t>
      </w:r>
      <w:proofErr w:type="spellEnd"/>
      <w:r>
        <w:t xml:space="preserve"> </w:t>
      </w:r>
      <w:proofErr w:type="spellStart"/>
      <w:r w:rsidRPr="00DC45B8">
        <w:t>Mahasiswa</w:t>
      </w:r>
      <w:bookmarkEnd w:id="214"/>
      <w:proofErr w:type="spellEnd"/>
    </w:p>
    <w:p w14:paraId="425B272E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32B1AC0B" w14:textId="6521EBF3" w:rsidR="0049512F" w:rsidRPr="009E2399" w:rsidRDefault="0049512F" w:rsidP="0049512F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Sidang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,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nggal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,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enguji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 akan </w:t>
      </w:r>
      <w:proofErr w:type="spellStart"/>
      <w:r>
        <w:t>tercatat</w:t>
      </w:r>
      <w:proofErr w:type="spellEnd"/>
      <w:r>
        <w:t xml:space="preserve"> di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>.</w:t>
      </w:r>
    </w:p>
    <w:p w14:paraId="58A96DB2" w14:textId="6165ADD4" w:rsidR="009E2399" w:rsidRDefault="009E2399" w:rsidP="00E9223A">
      <w:pPr>
        <w:jc w:val="center"/>
        <w:rPr>
          <w:b/>
          <w:bCs/>
          <w:sz w:val="22"/>
          <w:szCs w:val="22"/>
        </w:rPr>
      </w:pPr>
    </w:p>
    <w:p w14:paraId="14CA9514" w14:textId="3AC5EBCB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55F3A82E" w14:textId="7F87D9F4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19C15F67" w14:textId="2A75AC57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7F6148BD" w14:textId="52307145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27765296" w14:textId="014B1B43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396199DB" w14:textId="70582918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012D6E6A" w14:textId="24C9F10E" w:rsidR="0049512F" w:rsidRDefault="0049512F" w:rsidP="00E9223A">
      <w:pPr>
        <w:jc w:val="center"/>
        <w:rPr>
          <w:b/>
          <w:bCs/>
          <w:sz w:val="22"/>
          <w:szCs w:val="22"/>
        </w:rPr>
      </w:pPr>
    </w:p>
    <w:p w14:paraId="72317B34" w14:textId="77777777" w:rsidR="00AF4D5E" w:rsidRPr="007F6B92" w:rsidRDefault="00AF4D5E" w:rsidP="00E9223A">
      <w:pPr>
        <w:jc w:val="center"/>
        <w:rPr>
          <w:b/>
          <w:bCs/>
          <w:sz w:val="22"/>
          <w:szCs w:val="22"/>
        </w:rPr>
      </w:pPr>
    </w:p>
    <w:p w14:paraId="3F1BF155" w14:textId="528BE2D9" w:rsidR="007F6B92" w:rsidRDefault="007F6B92">
      <w:pPr>
        <w:pStyle w:val="ListParagraph"/>
        <w:numPr>
          <w:ilvl w:val="0"/>
          <w:numId w:val="25"/>
        </w:numPr>
        <w:ind w:left="426" w:hanging="426"/>
        <w:outlineLvl w:val="2"/>
        <w:rPr>
          <w:b/>
          <w:bCs/>
          <w:sz w:val="22"/>
          <w:szCs w:val="22"/>
        </w:rPr>
      </w:pPr>
      <w:bookmarkStart w:id="215" w:name="_Toc110248327"/>
      <w:proofErr w:type="spellStart"/>
      <w:r>
        <w:rPr>
          <w:b/>
          <w:bCs/>
          <w:sz w:val="22"/>
          <w:szCs w:val="22"/>
        </w:rPr>
        <w:lastRenderedPageBreak/>
        <w:t>Pengumpulan</w:t>
      </w:r>
      <w:bookmarkEnd w:id="215"/>
      <w:proofErr w:type="spellEnd"/>
    </w:p>
    <w:p w14:paraId="0712F257" w14:textId="77777777" w:rsidR="00E9223A" w:rsidRDefault="007F6B92" w:rsidP="00E9223A">
      <w:pPr>
        <w:keepNext/>
        <w:ind w:left="360"/>
      </w:pPr>
      <w:r>
        <w:rPr>
          <w:noProof/>
        </w:rPr>
        <w:drawing>
          <wp:inline distT="0" distB="0" distL="0" distR="0" wp14:anchorId="27B567C9" wp14:editId="65B8E72F">
            <wp:extent cx="5039995" cy="2658110"/>
            <wp:effectExtent l="0" t="0" r="8255" b="8890"/>
            <wp:docPr id="106" name="Graphic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>
                      <a:extLst>
                        <a:ext uri="{96DAC541-7B7A-43D3-8B79-37D633B846F1}">
                          <asvg:svgBlip xmlns:asvg="http://schemas.microsoft.com/office/drawing/2016/SVG/main" r:embed="rId8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65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8A87A8" w14:textId="5EA4F12C" w:rsidR="007F6B92" w:rsidRDefault="00E9223A" w:rsidP="00E9223A">
      <w:pPr>
        <w:jc w:val="center"/>
      </w:pPr>
      <w:bookmarkStart w:id="216" w:name="_Toc110238657"/>
      <w:r>
        <w:t xml:space="preserve">Gambar 3. </w:t>
      </w:r>
      <w:fldSimple w:instr=" SEQ Gambar_3. \* ARABIC ">
        <w:r w:rsidR="00776DB9">
          <w:rPr>
            <w:noProof/>
          </w:rPr>
          <w:t>33</w:t>
        </w:r>
      </w:fldSimple>
      <w:r>
        <w:t xml:space="preserve"> </w:t>
      </w:r>
      <w:proofErr w:type="spellStart"/>
      <w:r w:rsidRPr="00876724">
        <w:t>Prototipe</w:t>
      </w:r>
      <w:proofErr w:type="spellEnd"/>
      <w:r w:rsidRPr="00876724">
        <w:t xml:space="preserve"> Halaman </w:t>
      </w:r>
      <w:proofErr w:type="spellStart"/>
      <w:r>
        <w:t>Pengumpulan</w:t>
      </w:r>
      <w:proofErr w:type="spellEnd"/>
      <w:r w:rsidRPr="00876724">
        <w:t xml:space="preserve"> </w:t>
      </w:r>
      <w:proofErr w:type="spellStart"/>
      <w:r w:rsidRPr="00876724">
        <w:t>Mahasiswa</w:t>
      </w:r>
      <w:bookmarkEnd w:id="216"/>
      <w:proofErr w:type="spellEnd"/>
    </w:p>
    <w:p w14:paraId="154042B4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42BCD1A0" w14:textId="0B05ACC4" w:rsidR="00E9223A" w:rsidRPr="0049512F" w:rsidRDefault="0049512F" w:rsidP="0049512F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Pengumpul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girm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koordinato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kuliah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7622FDCD" w14:textId="1F47C982" w:rsidR="007F6B92" w:rsidRDefault="007F6B92">
      <w:pPr>
        <w:pStyle w:val="ListParagraph"/>
        <w:numPr>
          <w:ilvl w:val="0"/>
          <w:numId w:val="25"/>
        </w:numPr>
        <w:ind w:hanging="720"/>
        <w:outlineLvl w:val="2"/>
        <w:rPr>
          <w:b/>
          <w:bCs/>
          <w:sz w:val="22"/>
          <w:szCs w:val="22"/>
        </w:rPr>
      </w:pPr>
      <w:bookmarkStart w:id="217" w:name="_Toc110248328"/>
      <w:proofErr w:type="spellStart"/>
      <w:r>
        <w:rPr>
          <w:b/>
          <w:bCs/>
          <w:sz w:val="22"/>
          <w:szCs w:val="22"/>
        </w:rPr>
        <w:t>Dokumen</w:t>
      </w:r>
      <w:proofErr w:type="spellEnd"/>
      <w:r>
        <w:rPr>
          <w:b/>
          <w:bCs/>
          <w:sz w:val="22"/>
          <w:szCs w:val="22"/>
        </w:rPr>
        <w:t xml:space="preserve"> Akhir</w:t>
      </w:r>
      <w:bookmarkEnd w:id="217"/>
    </w:p>
    <w:p w14:paraId="5A7C3955" w14:textId="77777777" w:rsidR="00E9223A" w:rsidRDefault="007F6B92" w:rsidP="0049512F">
      <w:pPr>
        <w:keepNext/>
        <w:ind w:left="360" w:hanging="360"/>
      </w:pPr>
      <w:r>
        <w:rPr>
          <w:noProof/>
        </w:rPr>
        <w:drawing>
          <wp:inline distT="0" distB="0" distL="0" distR="0" wp14:anchorId="00C3773B" wp14:editId="64955302">
            <wp:extent cx="5039995" cy="2835275"/>
            <wp:effectExtent l="0" t="0" r="8255" b="3175"/>
            <wp:docPr id="114" name="Graphic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>
                      <a:extLst>
                        <a:ext uri="{96DAC541-7B7A-43D3-8B79-37D633B846F1}">
                          <asvg:svgBlip xmlns:asvg="http://schemas.microsoft.com/office/drawing/2016/SVG/main" r:embed="rId8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A50C7" w14:textId="60E2DB46" w:rsidR="007F6B92" w:rsidRDefault="00E9223A" w:rsidP="00E9223A">
      <w:pPr>
        <w:jc w:val="center"/>
      </w:pPr>
      <w:bookmarkStart w:id="218" w:name="_Toc110238658"/>
      <w:r>
        <w:t xml:space="preserve">Gambar 3. </w:t>
      </w:r>
      <w:fldSimple w:instr=" SEQ Gambar_3. \* ARABIC ">
        <w:r w:rsidR="00776DB9">
          <w:rPr>
            <w:noProof/>
          </w:rPr>
          <w:t>34</w:t>
        </w:r>
      </w:fldSimple>
      <w:r>
        <w:t xml:space="preserve"> </w:t>
      </w:r>
      <w:proofErr w:type="spellStart"/>
      <w:r w:rsidRPr="00147899">
        <w:t>Prototipe</w:t>
      </w:r>
      <w:proofErr w:type="spellEnd"/>
      <w:r w:rsidRPr="00147899">
        <w:t xml:space="preserve"> Halaman </w:t>
      </w:r>
      <w:proofErr w:type="spellStart"/>
      <w:r>
        <w:t>Dokumen</w:t>
      </w:r>
      <w:proofErr w:type="spellEnd"/>
      <w:r>
        <w:t xml:space="preserve"> Akhir </w:t>
      </w:r>
      <w:proofErr w:type="spellStart"/>
      <w:r w:rsidRPr="00147899">
        <w:t>Mahasiswa</w:t>
      </w:r>
      <w:bookmarkEnd w:id="218"/>
      <w:proofErr w:type="spellEnd"/>
    </w:p>
    <w:p w14:paraId="6188074B" w14:textId="77777777" w:rsidR="0049512F" w:rsidRDefault="0049512F" w:rsidP="00E9223A">
      <w:pPr>
        <w:jc w:val="center"/>
      </w:pPr>
    </w:p>
    <w:p w14:paraId="4EE96029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lastRenderedPageBreak/>
        <w:t>Keterangan</w:t>
      </w:r>
      <w:proofErr w:type="spellEnd"/>
      <w:r w:rsidRPr="005313E0">
        <w:t>:</w:t>
      </w:r>
    </w:p>
    <w:p w14:paraId="08434562" w14:textId="7B63A2AF" w:rsidR="0049512F" w:rsidRPr="00AF4D5E" w:rsidRDefault="0049512F" w:rsidP="00AF4D5E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Dokumen</w:t>
      </w:r>
      <w:proofErr w:type="spellEnd"/>
      <w:r>
        <w:t xml:space="preserve"> Akhir</w:t>
      </w:r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gupload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dan ak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rsip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1DD5FC7D" w14:textId="3ACC87FB" w:rsidR="00E9223A" w:rsidRPr="00AF4D5E" w:rsidRDefault="00E9223A">
      <w:pPr>
        <w:pStyle w:val="ListParagraph"/>
        <w:numPr>
          <w:ilvl w:val="2"/>
          <w:numId w:val="26"/>
        </w:numPr>
        <w:ind w:left="709" w:hanging="709"/>
        <w:outlineLvl w:val="2"/>
        <w:rPr>
          <w:b/>
          <w:bCs/>
          <w:lang w:val="id-ID"/>
        </w:rPr>
      </w:pPr>
      <w:bookmarkStart w:id="219" w:name="_Toc110248329"/>
      <w:r w:rsidRPr="00AF4D5E">
        <w:rPr>
          <w:b/>
          <w:bCs/>
          <w:lang w:val="en-US"/>
        </w:rPr>
        <w:t xml:space="preserve">Halaman Dashboard </w:t>
      </w:r>
      <w:proofErr w:type="spellStart"/>
      <w:r w:rsidRPr="00AF4D5E">
        <w:rPr>
          <w:b/>
          <w:bCs/>
          <w:lang w:val="en-US"/>
        </w:rPr>
        <w:t>Pembimbing</w:t>
      </w:r>
      <w:proofErr w:type="spellEnd"/>
      <w:r w:rsidRPr="00AF4D5E">
        <w:rPr>
          <w:b/>
          <w:bCs/>
          <w:lang w:val="en-US"/>
        </w:rPr>
        <w:t>/</w:t>
      </w:r>
      <w:proofErr w:type="spellStart"/>
      <w:r w:rsidRPr="00AF4D5E">
        <w:rPr>
          <w:b/>
          <w:bCs/>
          <w:lang w:val="en-US"/>
        </w:rPr>
        <w:t>Penguji</w:t>
      </w:r>
      <w:bookmarkEnd w:id="219"/>
      <w:proofErr w:type="spellEnd"/>
    </w:p>
    <w:p w14:paraId="3F86D721" w14:textId="05206765" w:rsidR="00E9223A" w:rsidRPr="00AF4D5E" w:rsidRDefault="00E9223A">
      <w:pPr>
        <w:pStyle w:val="ListParagraph"/>
        <w:numPr>
          <w:ilvl w:val="0"/>
          <w:numId w:val="41"/>
        </w:numPr>
        <w:ind w:left="426" w:hanging="426"/>
        <w:outlineLvl w:val="2"/>
        <w:rPr>
          <w:b/>
          <w:bCs/>
          <w:lang w:val="en-US"/>
        </w:rPr>
      </w:pPr>
      <w:bookmarkStart w:id="220" w:name="_Toc110248330"/>
      <w:r w:rsidRPr="00AF4D5E">
        <w:rPr>
          <w:b/>
          <w:bCs/>
          <w:lang w:val="en-US"/>
        </w:rPr>
        <w:t>Halaman Dashboard</w:t>
      </w:r>
      <w:bookmarkEnd w:id="220"/>
    </w:p>
    <w:p w14:paraId="1FB8736F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2C08C7C6" wp14:editId="44C5FE54">
            <wp:extent cx="5039995" cy="2835275"/>
            <wp:effectExtent l="0" t="0" r="8255" b="3175"/>
            <wp:docPr id="65" name="Graphic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>
                      <a:extLst>
                        <a:ext uri="{96DAC541-7B7A-43D3-8B79-37D633B846F1}">
                          <asvg:svgBlip xmlns:asvg="http://schemas.microsoft.com/office/drawing/2016/SVG/main" r:embed="rId8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4800D" w14:textId="45C0D303" w:rsidR="00E9223A" w:rsidRDefault="00E9223A" w:rsidP="00E9223A">
      <w:pPr>
        <w:jc w:val="center"/>
      </w:pPr>
      <w:bookmarkStart w:id="221" w:name="_Toc110238659"/>
      <w:r>
        <w:t xml:space="preserve">Gambar 3. </w:t>
      </w:r>
      <w:fldSimple w:instr=" SEQ Gambar_3. \* ARABIC ">
        <w:r w:rsidR="00776DB9">
          <w:rPr>
            <w:noProof/>
          </w:rPr>
          <w:t>35</w:t>
        </w:r>
      </w:fldSimple>
      <w:r>
        <w:t xml:space="preserve"> </w:t>
      </w:r>
      <w:proofErr w:type="spellStart"/>
      <w:r w:rsidRPr="00997E23">
        <w:t>Prototipe</w:t>
      </w:r>
      <w:proofErr w:type="spellEnd"/>
      <w:r w:rsidRPr="00997E23">
        <w:t xml:space="preserve"> Halaman Dashboard </w:t>
      </w:r>
      <w:proofErr w:type="spellStart"/>
      <w:r>
        <w:t>Pembimbing</w:t>
      </w:r>
      <w:proofErr w:type="spellEnd"/>
      <w:r>
        <w:t>/</w:t>
      </w:r>
      <w:proofErr w:type="spellStart"/>
      <w:r>
        <w:t>Penguji</w:t>
      </w:r>
      <w:bookmarkEnd w:id="221"/>
      <w:proofErr w:type="spellEnd"/>
    </w:p>
    <w:p w14:paraId="7348053E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05679EE9" w14:textId="4BC7E20F" w:rsidR="0049512F" w:rsidRDefault="0049512F" w:rsidP="0049512F">
      <w:pPr>
        <w:spacing w:after="0" w:line="360" w:lineRule="auto"/>
        <w:ind w:firstLine="720"/>
        <w:jc w:val="both"/>
      </w:pPr>
      <w:proofErr w:type="spellStart"/>
      <w:r w:rsidRPr="005313E0">
        <w:t>Pengguna</w:t>
      </w:r>
      <w:proofErr w:type="spellEnd"/>
      <w:r w:rsidRPr="005313E0">
        <w:t xml:space="preserve"> yang </w:t>
      </w:r>
      <w:proofErr w:type="spellStart"/>
      <w:r w:rsidRPr="005313E0">
        <w:t>sukses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login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>
        <w:t>Pembimbing</w:t>
      </w:r>
      <w:proofErr w:type="spellEnd"/>
      <w:r>
        <w:t>/</w:t>
      </w:r>
      <w:proofErr w:type="spellStart"/>
      <w:r>
        <w:t>penguji</w:t>
      </w:r>
      <w:proofErr w:type="spellEnd"/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masuk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</w:t>
      </w:r>
      <w:proofErr w:type="spellStart"/>
      <w:r>
        <w:t>pembimbing</w:t>
      </w:r>
      <w:proofErr w:type="spellEnd"/>
      <w:r>
        <w:t>/</w:t>
      </w:r>
      <w:proofErr w:type="spellStart"/>
      <w:r>
        <w:t>penguji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dashboard. </w:t>
      </w:r>
      <w:proofErr w:type="spellStart"/>
      <w:r w:rsidRPr="005313E0">
        <w:t>Dihalaman</w:t>
      </w:r>
      <w:proofErr w:type="spellEnd"/>
      <w:r w:rsidRPr="005313E0">
        <w:t xml:space="preserve"> dashboard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>
        <w:t>kelola</w:t>
      </w:r>
      <w:proofErr w:type="spellEnd"/>
      <w:r>
        <w:t xml:space="preserve"> data </w:t>
      </w:r>
      <w:proofErr w:type="spellStart"/>
      <w:proofErr w:type="gramStart"/>
      <w:r>
        <w:t>timeline,user</w:t>
      </w:r>
      <w:proofErr w:type="spellEnd"/>
      <w:proofErr w:type="gramEnd"/>
      <w:r>
        <w:t xml:space="preserve">, plotting </w:t>
      </w:r>
      <w:proofErr w:type="spellStart"/>
      <w:r>
        <w:t>pembimbing</w:t>
      </w:r>
      <w:proofErr w:type="spellEnd"/>
      <w:r>
        <w:t xml:space="preserve">, </w:t>
      </w:r>
      <w:proofErr w:type="spellStart"/>
      <w:r>
        <w:t>pembekalan</w:t>
      </w:r>
      <w:proofErr w:type="spellEnd"/>
      <w:r>
        <w:t xml:space="preserve">, </w:t>
      </w:r>
      <w:proofErr w:type="spellStart"/>
      <w:r>
        <w:t>bimbingan,pengumpulan</w:t>
      </w:r>
      <w:proofErr w:type="spellEnd"/>
      <w:r>
        <w:t xml:space="preserve">, </w:t>
      </w:r>
      <w:proofErr w:type="spellStart"/>
      <w:r>
        <w:t>sidang</w:t>
      </w:r>
      <w:proofErr w:type="spellEnd"/>
      <w:r>
        <w:t xml:space="preserve">,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>
        <w:t>.</w:t>
      </w:r>
    </w:p>
    <w:p w14:paraId="4E383516" w14:textId="5D596C73" w:rsidR="0049512F" w:rsidRDefault="0049512F" w:rsidP="0049512F">
      <w:pPr>
        <w:spacing w:after="0" w:line="360" w:lineRule="auto"/>
        <w:ind w:firstLine="720"/>
        <w:jc w:val="both"/>
      </w:pPr>
    </w:p>
    <w:p w14:paraId="4AA2615A" w14:textId="527D90E9" w:rsidR="0049512F" w:rsidRDefault="0049512F" w:rsidP="0049512F">
      <w:pPr>
        <w:spacing w:after="0" w:line="360" w:lineRule="auto"/>
        <w:ind w:firstLine="720"/>
        <w:jc w:val="both"/>
      </w:pPr>
    </w:p>
    <w:p w14:paraId="362D24F8" w14:textId="7CF00E43" w:rsidR="0049512F" w:rsidRDefault="0049512F" w:rsidP="0049512F">
      <w:pPr>
        <w:spacing w:after="0" w:line="360" w:lineRule="auto"/>
        <w:ind w:firstLine="720"/>
        <w:jc w:val="both"/>
      </w:pPr>
    </w:p>
    <w:p w14:paraId="20602E2E" w14:textId="24D86EB5" w:rsidR="0049512F" w:rsidRDefault="0049512F" w:rsidP="0049512F">
      <w:pPr>
        <w:spacing w:after="0" w:line="360" w:lineRule="auto"/>
        <w:ind w:firstLine="720"/>
        <w:jc w:val="both"/>
      </w:pPr>
    </w:p>
    <w:p w14:paraId="1E1BE0FC" w14:textId="2E92E51C" w:rsidR="0049512F" w:rsidRDefault="0049512F" w:rsidP="0049512F">
      <w:pPr>
        <w:spacing w:after="0" w:line="360" w:lineRule="auto"/>
        <w:ind w:firstLine="720"/>
        <w:jc w:val="both"/>
      </w:pPr>
    </w:p>
    <w:p w14:paraId="546C3A8A" w14:textId="570E9207" w:rsidR="0049512F" w:rsidRDefault="0049512F" w:rsidP="0049512F">
      <w:pPr>
        <w:spacing w:after="0" w:line="360" w:lineRule="auto"/>
        <w:ind w:firstLine="720"/>
        <w:jc w:val="both"/>
      </w:pPr>
    </w:p>
    <w:p w14:paraId="650504D6" w14:textId="0C976DF9" w:rsidR="0049512F" w:rsidRDefault="0049512F" w:rsidP="0049512F">
      <w:pPr>
        <w:spacing w:after="0" w:line="360" w:lineRule="auto"/>
        <w:ind w:firstLine="720"/>
        <w:jc w:val="both"/>
      </w:pPr>
    </w:p>
    <w:p w14:paraId="28628FF9" w14:textId="39B402FB" w:rsidR="0049512F" w:rsidRDefault="0049512F" w:rsidP="0049512F">
      <w:pPr>
        <w:spacing w:after="0" w:line="360" w:lineRule="auto"/>
        <w:ind w:firstLine="720"/>
        <w:jc w:val="both"/>
      </w:pPr>
    </w:p>
    <w:p w14:paraId="49E33AFD" w14:textId="77777777" w:rsidR="00AF4D5E" w:rsidRPr="0049512F" w:rsidRDefault="00AF4D5E" w:rsidP="0049512F">
      <w:pPr>
        <w:spacing w:after="0" w:line="360" w:lineRule="auto"/>
        <w:ind w:firstLine="720"/>
        <w:jc w:val="both"/>
      </w:pPr>
    </w:p>
    <w:p w14:paraId="02CF3081" w14:textId="0DCF9103" w:rsidR="00E9223A" w:rsidRPr="00AF4D5E" w:rsidRDefault="00E9223A">
      <w:pPr>
        <w:pStyle w:val="ListParagraph"/>
        <w:numPr>
          <w:ilvl w:val="0"/>
          <w:numId w:val="41"/>
        </w:numPr>
        <w:ind w:left="567" w:hanging="567"/>
        <w:outlineLvl w:val="2"/>
        <w:rPr>
          <w:b/>
          <w:bCs/>
          <w:lang w:val="en-US"/>
        </w:rPr>
      </w:pPr>
      <w:bookmarkStart w:id="222" w:name="_Toc110248331"/>
      <w:r w:rsidRPr="00AF4D5E">
        <w:rPr>
          <w:b/>
          <w:bCs/>
          <w:lang w:val="en-US"/>
        </w:rPr>
        <w:lastRenderedPageBreak/>
        <w:t>Timeline</w:t>
      </w:r>
      <w:bookmarkEnd w:id="222"/>
    </w:p>
    <w:p w14:paraId="330E1E73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5ABE7701" wp14:editId="7B89B9D8">
            <wp:extent cx="5039995" cy="2835275"/>
            <wp:effectExtent l="0" t="0" r="8255" b="3175"/>
            <wp:docPr id="122" name="Graphic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>
                      <a:extLst>
                        <a:ext uri="{96DAC541-7B7A-43D3-8B79-37D633B846F1}">
                          <asvg:svgBlip xmlns:asvg="http://schemas.microsoft.com/office/drawing/2016/SVG/main" r:embed="rId9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ADB5B" w14:textId="329450B6" w:rsidR="00E9223A" w:rsidRDefault="00E9223A" w:rsidP="00E9223A">
      <w:pPr>
        <w:jc w:val="center"/>
      </w:pPr>
      <w:bookmarkStart w:id="223" w:name="_Toc110238660"/>
      <w:r>
        <w:t xml:space="preserve">Gambar 3. </w:t>
      </w:r>
      <w:fldSimple w:instr=" SEQ Gambar_3. \* ARABIC ">
        <w:r w:rsidR="00776DB9">
          <w:rPr>
            <w:noProof/>
          </w:rPr>
          <w:t>36</w:t>
        </w:r>
      </w:fldSimple>
      <w:r>
        <w:t xml:space="preserve"> </w:t>
      </w:r>
      <w:bookmarkStart w:id="224" w:name="_Hlk110002729"/>
      <w:proofErr w:type="spellStart"/>
      <w:r w:rsidRPr="00A35816">
        <w:t>Prototipe</w:t>
      </w:r>
      <w:proofErr w:type="spellEnd"/>
      <w:r w:rsidRPr="00A35816">
        <w:t xml:space="preserve"> Halaman </w:t>
      </w:r>
      <w:r>
        <w:t>Timeline</w:t>
      </w:r>
      <w:r w:rsidRPr="00A35816">
        <w:t xml:space="preserve"> </w:t>
      </w:r>
      <w:proofErr w:type="spellStart"/>
      <w:r w:rsidRPr="00A35816">
        <w:t>Pembimbing</w:t>
      </w:r>
      <w:proofErr w:type="spellEnd"/>
      <w:r w:rsidRPr="00A35816">
        <w:t>/</w:t>
      </w:r>
      <w:proofErr w:type="spellStart"/>
      <w:r w:rsidRPr="00A35816">
        <w:t>Penguji</w:t>
      </w:r>
      <w:bookmarkEnd w:id="223"/>
      <w:proofErr w:type="spellEnd"/>
    </w:p>
    <w:p w14:paraId="10276F0E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53DC1871" w14:textId="7F4D6993" w:rsidR="0049512F" w:rsidRPr="009E2399" w:rsidRDefault="0049512F" w:rsidP="0049512F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>timeline</w:t>
      </w:r>
      <w:r w:rsidRPr="005313E0">
        <w:t xml:space="preserve"> </w:t>
      </w:r>
      <w:proofErr w:type="spellStart"/>
      <w:r w:rsidRPr="005313E0">
        <w:t>memungkinkan</w:t>
      </w:r>
      <w:proofErr w:type="spellEnd"/>
      <w:r>
        <w:t xml:space="preserve"> </w:t>
      </w:r>
      <w:proofErr w:type="spellStart"/>
      <w:r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6699314E" w14:textId="4E5B8A3B" w:rsidR="00E9223A" w:rsidRPr="00AF4D5E" w:rsidRDefault="00E9223A">
      <w:pPr>
        <w:pStyle w:val="ListParagraph"/>
        <w:numPr>
          <w:ilvl w:val="0"/>
          <w:numId w:val="41"/>
        </w:numPr>
        <w:ind w:left="567" w:hanging="567"/>
        <w:outlineLvl w:val="2"/>
        <w:rPr>
          <w:b/>
          <w:bCs/>
          <w:lang w:val="en-US"/>
        </w:rPr>
      </w:pPr>
      <w:bookmarkStart w:id="225" w:name="_Toc110248332"/>
      <w:bookmarkEnd w:id="224"/>
      <w:r w:rsidRPr="00AF4D5E">
        <w:rPr>
          <w:b/>
          <w:bCs/>
          <w:lang w:val="en-US"/>
        </w:rPr>
        <w:t xml:space="preserve">Plotting </w:t>
      </w:r>
      <w:proofErr w:type="spellStart"/>
      <w:r w:rsidRPr="00AF4D5E">
        <w:rPr>
          <w:b/>
          <w:bCs/>
          <w:lang w:val="en-US"/>
        </w:rPr>
        <w:t>Pembimbing</w:t>
      </w:r>
      <w:bookmarkEnd w:id="225"/>
      <w:proofErr w:type="spellEnd"/>
    </w:p>
    <w:p w14:paraId="192B67DA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29B6FFD7" wp14:editId="1DD58764">
            <wp:extent cx="5039995" cy="2835275"/>
            <wp:effectExtent l="0" t="0" r="8255" b="3175"/>
            <wp:docPr id="126" name="Graphic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2">
                      <a:extLst>
                        <a:ext uri="{96DAC541-7B7A-43D3-8B79-37D633B846F1}">
                          <asvg:svgBlip xmlns:asvg="http://schemas.microsoft.com/office/drawing/2016/SVG/main" r:embed="rId9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D2C9D5" w14:textId="599D0D17" w:rsidR="00E9223A" w:rsidRDefault="00E9223A" w:rsidP="00E9223A">
      <w:pPr>
        <w:jc w:val="center"/>
      </w:pPr>
      <w:bookmarkStart w:id="226" w:name="_Toc110238661"/>
      <w:r>
        <w:t xml:space="preserve">Gambar 3. </w:t>
      </w:r>
      <w:fldSimple w:instr=" SEQ Gambar_3. \* ARABIC ">
        <w:r w:rsidR="00776DB9">
          <w:rPr>
            <w:noProof/>
          </w:rPr>
          <w:t>37</w:t>
        </w:r>
      </w:fldSimple>
      <w:r>
        <w:t xml:space="preserve"> </w:t>
      </w:r>
      <w:proofErr w:type="spellStart"/>
      <w:r w:rsidRPr="00F474F0">
        <w:t>Prototipe</w:t>
      </w:r>
      <w:proofErr w:type="spellEnd"/>
      <w:r w:rsidRPr="00F474F0">
        <w:t xml:space="preserve"> Halaman </w:t>
      </w:r>
      <w:r>
        <w:t xml:space="preserve">Plotting </w:t>
      </w:r>
      <w:proofErr w:type="spellStart"/>
      <w:r>
        <w:t>Pembimbing</w:t>
      </w:r>
      <w:proofErr w:type="spellEnd"/>
      <w:r w:rsidRPr="00F474F0">
        <w:t xml:space="preserve"> </w:t>
      </w:r>
      <w:proofErr w:type="spellStart"/>
      <w:r w:rsidRPr="00F474F0">
        <w:t>Pembimbing</w:t>
      </w:r>
      <w:proofErr w:type="spellEnd"/>
      <w:r w:rsidRPr="00F474F0">
        <w:t>/</w:t>
      </w:r>
      <w:proofErr w:type="spellStart"/>
      <w:r w:rsidRPr="00F474F0">
        <w:t>Penguji</w:t>
      </w:r>
      <w:bookmarkEnd w:id="226"/>
      <w:proofErr w:type="spellEnd"/>
    </w:p>
    <w:p w14:paraId="73C397E1" w14:textId="77777777" w:rsidR="00C74E9C" w:rsidRDefault="00C74E9C" w:rsidP="00E9223A">
      <w:pPr>
        <w:jc w:val="center"/>
      </w:pPr>
    </w:p>
    <w:p w14:paraId="4CD52EEE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lastRenderedPageBreak/>
        <w:t>Keterangan</w:t>
      </w:r>
      <w:proofErr w:type="spellEnd"/>
      <w:r w:rsidRPr="005313E0">
        <w:t>:</w:t>
      </w:r>
    </w:p>
    <w:p w14:paraId="297635CE" w14:textId="3FDECE7F" w:rsidR="0049512F" w:rsidRDefault="0049512F" w:rsidP="0049512F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 xml:space="preserve">plotting </w:t>
      </w:r>
      <w:proofErr w:type="spellStart"/>
      <w:r>
        <w:t>pembimbing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>
        <w:t>Mahasiswa</w:t>
      </w:r>
      <w:proofErr w:type="spellEnd"/>
      <w:r>
        <w:t xml:space="preserve"> dan </w:t>
      </w:r>
      <w:proofErr w:type="spellStart"/>
      <w:r>
        <w:t>pembimbing</w:t>
      </w:r>
      <w:proofErr w:type="spellEnd"/>
      <w:r>
        <w:t>/</w:t>
      </w:r>
      <w:proofErr w:type="spellStart"/>
      <w:r>
        <w:t>penguji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7F0C2A0B" w14:textId="5AE47593" w:rsidR="00E9223A" w:rsidRPr="00C74E9C" w:rsidRDefault="00E9223A">
      <w:pPr>
        <w:pStyle w:val="ListParagraph"/>
        <w:numPr>
          <w:ilvl w:val="0"/>
          <w:numId w:val="41"/>
        </w:numPr>
        <w:ind w:hanging="720"/>
        <w:outlineLvl w:val="2"/>
        <w:rPr>
          <w:b/>
          <w:bCs/>
          <w:lang w:val="en-US"/>
        </w:rPr>
      </w:pPr>
      <w:bookmarkStart w:id="227" w:name="_Toc110248333"/>
      <w:proofErr w:type="spellStart"/>
      <w:r w:rsidRPr="00C74E9C">
        <w:rPr>
          <w:b/>
          <w:bCs/>
          <w:lang w:val="en-US"/>
        </w:rPr>
        <w:t>Bimbingan</w:t>
      </w:r>
      <w:bookmarkEnd w:id="227"/>
      <w:proofErr w:type="spellEnd"/>
    </w:p>
    <w:p w14:paraId="5B61C091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30882761" wp14:editId="2B5EFB03">
            <wp:extent cx="5039995" cy="2287270"/>
            <wp:effectExtent l="0" t="0" r="8255" b="0"/>
            <wp:docPr id="129" name="Graphic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>
                      <a:extLst>
                        <a:ext uri="{96DAC541-7B7A-43D3-8B79-37D633B846F1}">
                          <asvg:svgBlip xmlns:asvg="http://schemas.microsoft.com/office/drawing/2016/SVG/main" r:embed="rId9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28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F7E45" w14:textId="4DCD53F6" w:rsidR="00E9223A" w:rsidRDefault="00E9223A" w:rsidP="00E9223A">
      <w:pPr>
        <w:jc w:val="center"/>
      </w:pPr>
      <w:bookmarkStart w:id="228" w:name="_Toc110238662"/>
      <w:r>
        <w:t xml:space="preserve">Gambar 3. </w:t>
      </w:r>
      <w:fldSimple w:instr=" SEQ Gambar_3. \* ARABIC ">
        <w:r w:rsidR="00776DB9">
          <w:rPr>
            <w:noProof/>
          </w:rPr>
          <w:t>38</w:t>
        </w:r>
      </w:fldSimple>
      <w:r>
        <w:t xml:space="preserve"> </w:t>
      </w:r>
      <w:proofErr w:type="spellStart"/>
      <w:r w:rsidRPr="00054CB9">
        <w:t>Prototipe</w:t>
      </w:r>
      <w:proofErr w:type="spellEnd"/>
      <w:r w:rsidRPr="00054CB9">
        <w:t xml:space="preserve"> Halaman </w:t>
      </w:r>
      <w:proofErr w:type="spellStart"/>
      <w:r>
        <w:t>Bimbingan</w:t>
      </w:r>
      <w:proofErr w:type="spellEnd"/>
      <w:r w:rsidRPr="00054CB9">
        <w:t xml:space="preserve"> </w:t>
      </w:r>
      <w:proofErr w:type="spellStart"/>
      <w:r w:rsidRPr="00054CB9">
        <w:t>Pembimbing</w:t>
      </w:r>
      <w:proofErr w:type="spellEnd"/>
      <w:r w:rsidRPr="00054CB9">
        <w:t>/</w:t>
      </w:r>
      <w:proofErr w:type="spellStart"/>
      <w:r w:rsidRPr="00054CB9">
        <w:t>Penguji</w:t>
      </w:r>
      <w:bookmarkEnd w:id="228"/>
      <w:proofErr w:type="spellEnd"/>
    </w:p>
    <w:p w14:paraId="16036456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11E8409C" w14:textId="15B7C518" w:rsidR="0049512F" w:rsidRPr="00C74E9C" w:rsidRDefault="0049512F" w:rsidP="00C74E9C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Bimbing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</w:t>
      </w:r>
      <w:r>
        <w:t>encatat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bimbingan</w:t>
      </w:r>
      <w:proofErr w:type="spellEnd"/>
      <w:r>
        <w:t xml:space="preserve">,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yarat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. </w:t>
      </w:r>
    </w:p>
    <w:p w14:paraId="3B1C5B9E" w14:textId="3C6F2B99" w:rsidR="00E9223A" w:rsidRPr="00C74E9C" w:rsidRDefault="00E9223A">
      <w:pPr>
        <w:pStyle w:val="ListParagraph"/>
        <w:numPr>
          <w:ilvl w:val="0"/>
          <w:numId w:val="41"/>
        </w:numPr>
        <w:ind w:left="284" w:hanging="284"/>
        <w:outlineLvl w:val="2"/>
        <w:rPr>
          <w:b/>
          <w:bCs/>
          <w:lang w:val="en-US"/>
        </w:rPr>
      </w:pPr>
      <w:bookmarkStart w:id="229" w:name="_Toc110248334"/>
      <w:r w:rsidRPr="00C74E9C">
        <w:rPr>
          <w:b/>
          <w:bCs/>
          <w:lang w:val="en-US"/>
        </w:rPr>
        <w:t xml:space="preserve">Kelola </w:t>
      </w:r>
      <w:proofErr w:type="spellStart"/>
      <w:r w:rsidRPr="00C74E9C">
        <w:rPr>
          <w:b/>
          <w:bCs/>
          <w:lang w:val="en-US"/>
        </w:rPr>
        <w:t>Sidang</w:t>
      </w:r>
      <w:bookmarkEnd w:id="229"/>
      <w:proofErr w:type="spellEnd"/>
    </w:p>
    <w:p w14:paraId="6F2610B8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477277A8" wp14:editId="2D7D2291">
            <wp:extent cx="5039995" cy="2835275"/>
            <wp:effectExtent l="0" t="0" r="8255" b="3175"/>
            <wp:docPr id="132" name="Graphic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6">
                      <a:extLst>
                        <a:ext uri="{96DAC541-7B7A-43D3-8B79-37D633B846F1}">
                          <asvg:svgBlip xmlns:asvg="http://schemas.microsoft.com/office/drawing/2016/SVG/main" r:embed="rId9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873B0" w14:textId="24016F82" w:rsidR="00E9223A" w:rsidRDefault="00E9223A" w:rsidP="00E9223A">
      <w:pPr>
        <w:jc w:val="center"/>
      </w:pPr>
      <w:bookmarkStart w:id="230" w:name="_Toc110238663"/>
      <w:r>
        <w:t xml:space="preserve">Gambar 3. </w:t>
      </w:r>
      <w:fldSimple w:instr=" SEQ Gambar_3. \* ARABIC ">
        <w:r w:rsidR="00776DB9">
          <w:rPr>
            <w:noProof/>
          </w:rPr>
          <w:t>39</w:t>
        </w:r>
      </w:fldSimple>
      <w:r>
        <w:t xml:space="preserve"> </w:t>
      </w:r>
      <w:proofErr w:type="spellStart"/>
      <w:r w:rsidRPr="00F50094">
        <w:t>Prototipe</w:t>
      </w:r>
      <w:proofErr w:type="spellEnd"/>
      <w:r w:rsidRPr="00F50094">
        <w:t xml:space="preserve"> Halaman </w:t>
      </w:r>
      <w:proofErr w:type="spellStart"/>
      <w:proofErr w:type="gramStart"/>
      <w:r>
        <w:t>Sidang</w:t>
      </w:r>
      <w:proofErr w:type="spellEnd"/>
      <w:r>
        <w:t xml:space="preserve"> </w:t>
      </w:r>
      <w:r w:rsidRPr="00F50094">
        <w:t xml:space="preserve"> </w:t>
      </w:r>
      <w:proofErr w:type="spellStart"/>
      <w:r w:rsidRPr="00F50094">
        <w:t>Pembimbing</w:t>
      </w:r>
      <w:proofErr w:type="spellEnd"/>
      <w:proofErr w:type="gramEnd"/>
      <w:r w:rsidRPr="00F50094">
        <w:t>/</w:t>
      </w:r>
      <w:proofErr w:type="spellStart"/>
      <w:r w:rsidRPr="00F50094">
        <w:t>Penguji</w:t>
      </w:r>
      <w:bookmarkEnd w:id="230"/>
      <w:proofErr w:type="spellEnd"/>
    </w:p>
    <w:p w14:paraId="5AAAB327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lastRenderedPageBreak/>
        <w:t>Keterangan</w:t>
      </w:r>
      <w:proofErr w:type="spellEnd"/>
      <w:r w:rsidRPr="005313E0">
        <w:t>:</w:t>
      </w:r>
    </w:p>
    <w:p w14:paraId="5C379061" w14:textId="7A435577" w:rsidR="0049512F" w:rsidRPr="0049512F" w:rsidRDefault="0049512F" w:rsidP="0049512F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Sidang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,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nggal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,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enguji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 xml:space="preserve"> akan </w:t>
      </w:r>
      <w:proofErr w:type="spellStart"/>
      <w:r>
        <w:t>tercatat</w:t>
      </w:r>
      <w:proofErr w:type="spellEnd"/>
      <w:r>
        <w:t xml:space="preserve"> di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sidang</w:t>
      </w:r>
      <w:proofErr w:type="spellEnd"/>
      <w:r>
        <w:t>.</w:t>
      </w:r>
    </w:p>
    <w:p w14:paraId="0F2EC45F" w14:textId="5F60F443" w:rsidR="00E9223A" w:rsidRPr="00C74E9C" w:rsidRDefault="00E9223A">
      <w:pPr>
        <w:pStyle w:val="ListParagraph"/>
        <w:numPr>
          <w:ilvl w:val="0"/>
          <w:numId w:val="41"/>
        </w:numPr>
        <w:ind w:left="567" w:hanging="567"/>
        <w:outlineLvl w:val="2"/>
        <w:rPr>
          <w:b/>
          <w:bCs/>
          <w:lang w:val="en-US"/>
        </w:rPr>
      </w:pPr>
      <w:bookmarkStart w:id="231" w:name="_Toc110248335"/>
      <w:proofErr w:type="spellStart"/>
      <w:r w:rsidRPr="00C74E9C">
        <w:rPr>
          <w:b/>
          <w:bCs/>
          <w:lang w:val="en-US"/>
        </w:rPr>
        <w:t>Pengumpulan</w:t>
      </w:r>
      <w:bookmarkEnd w:id="231"/>
      <w:proofErr w:type="spellEnd"/>
    </w:p>
    <w:p w14:paraId="04E89E27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33AA5645" wp14:editId="36E9D5CB">
            <wp:extent cx="5039995" cy="2658110"/>
            <wp:effectExtent l="0" t="0" r="8255" b="8890"/>
            <wp:docPr id="139" name="Graphic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>
                      <a:extLst>
                        <a:ext uri="{96DAC541-7B7A-43D3-8B79-37D633B846F1}">
                          <asvg:svgBlip xmlns:asvg="http://schemas.microsoft.com/office/drawing/2016/SVG/main" r:embed="rId9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65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810C78" w14:textId="01988072" w:rsidR="00E9223A" w:rsidRDefault="00E9223A" w:rsidP="00E9223A">
      <w:pPr>
        <w:jc w:val="center"/>
      </w:pPr>
      <w:bookmarkStart w:id="232" w:name="_Toc110238664"/>
      <w:r>
        <w:t xml:space="preserve">Gambar 3. </w:t>
      </w:r>
      <w:fldSimple w:instr=" SEQ Gambar_3. \* ARABIC ">
        <w:r w:rsidR="00776DB9">
          <w:rPr>
            <w:noProof/>
          </w:rPr>
          <w:t>40</w:t>
        </w:r>
      </w:fldSimple>
      <w:r>
        <w:t xml:space="preserve"> </w:t>
      </w:r>
      <w:proofErr w:type="spellStart"/>
      <w:r w:rsidRPr="00526C74">
        <w:t>Prototipe</w:t>
      </w:r>
      <w:proofErr w:type="spellEnd"/>
      <w:r w:rsidRPr="00526C74">
        <w:t xml:space="preserve"> Halaman </w:t>
      </w:r>
      <w:proofErr w:type="spellStart"/>
      <w:proofErr w:type="gramStart"/>
      <w:r>
        <w:t>Pengumpulan</w:t>
      </w:r>
      <w:proofErr w:type="spellEnd"/>
      <w:r w:rsidRPr="00526C74">
        <w:t xml:space="preserve">  </w:t>
      </w:r>
      <w:proofErr w:type="spellStart"/>
      <w:r w:rsidRPr="00526C74">
        <w:t>Pembimbing</w:t>
      </w:r>
      <w:proofErr w:type="spellEnd"/>
      <w:proofErr w:type="gramEnd"/>
      <w:r w:rsidRPr="00526C74">
        <w:t>/</w:t>
      </w:r>
      <w:proofErr w:type="spellStart"/>
      <w:r w:rsidRPr="00526C74">
        <w:t>Penguji</w:t>
      </w:r>
      <w:bookmarkEnd w:id="232"/>
      <w:proofErr w:type="spellEnd"/>
    </w:p>
    <w:p w14:paraId="2EE9B4D3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4770012B" w14:textId="43DE2725" w:rsidR="0049512F" w:rsidRDefault="0049512F" w:rsidP="00C74E9C">
      <w:pPr>
        <w:spacing w:after="0" w:line="360" w:lineRule="auto"/>
        <w:ind w:firstLine="720"/>
        <w:jc w:val="both"/>
      </w:pPr>
      <w:r w:rsidRPr="005313E0">
        <w:t>Halaman</w:t>
      </w:r>
      <w:r>
        <w:t xml:space="preserve"> </w:t>
      </w:r>
      <w:proofErr w:type="spellStart"/>
      <w:r>
        <w:t>Pengumpulan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girm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koordinato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kuliah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3C9086FD" w14:textId="0F977BDE" w:rsidR="00C74E9C" w:rsidRDefault="00C74E9C" w:rsidP="00C74E9C">
      <w:pPr>
        <w:spacing w:after="0" w:line="360" w:lineRule="auto"/>
        <w:ind w:firstLine="720"/>
        <w:jc w:val="both"/>
      </w:pPr>
    </w:p>
    <w:p w14:paraId="4177B2F7" w14:textId="281973DD" w:rsidR="00C74E9C" w:rsidRDefault="00C74E9C" w:rsidP="00C74E9C">
      <w:pPr>
        <w:spacing w:after="0" w:line="360" w:lineRule="auto"/>
        <w:ind w:firstLine="720"/>
        <w:jc w:val="both"/>
      </w:pPr>
    </w:p>
    <w:p w14:paraId="737EBFB9" w14:textId="608DFF43" w:rsidR="00C74E9C" w:rsidRDefault="00C74E9C" w:rsidP="00C74E9C">
      <w:pPr>
        <w:spacing w:after="0" w:line="360" w:lineRule="auto"/>
        <w:ind w:firstLine="720"/>
        <w:jc w:val="both"/>
      </w:pPr>
    </w:p>
    <w:p w14:paraId="42868C46" w14:textId="3EC03897" w:rsidR="00C74E9C" w:rsidRDefault="00C74E9C" w:rsidP="00C74E9C">
      <w:pPr>
        <w:spacing w:after="0" w:line="360" w:lineRule="auto"/>
        <w:ind w:firstLine="720"/>
        <w:jc w:val="both"/>
      </w:pPr>
    </w:p>
    <w:p w14:paraId="6F47C68E" w14:textId="2F991D4A" w:rsidR="00C74E9C" w:rsidRDefault="00C74E9C" w:rsidP="00C74E9C">
      <w:pPr>
        <w:spacing w:after="0" w:line="360" w:lineRule="auto"/>
        <w:ind w:firstLine="720"/>
        <w:jc w:val="both"/>
      </w:pPr>
    </w:p>
    <w:p w14:paraId="20056259" w14:textId="099AA83B" w:rsidR="00C74E9C" w:rsidRDefault="00C74E9C" w:rsidP="00C74E9C">
      <w:pPr>
        <w:spacing w:after="0" w:line="360" w:lineRule="auto"/>
        <w:ind w:firstLine="720"/>
        <w:jc w:val="both"/>
      </w:pPr>
    </w:p>
    <w:p w14:paraId="0D34A63F" w14:textId="37DA64F3" w:rsidR="00C74E9C" w:rsidRDefault="00C74E9C" w:rsidP="00C74E9C">
      <w:pPr>
        <w:spacing w:after="0" w:line="360" w:lineRule="auto"/>
        <w:ind w:firstLine="720"/>
        <w:jc w:val="both"/>
      </w:pPr>
    </w:p>
    <w:p w14:paraId="505FA29B" w14:textId="7FEDF676" w:rsidR="00C74E9C" w:rsidRDefault="00C74E9C" w:rsidP="00C74E9C">
      <w:pPr>
        <w:spacing w:after="0" w:line="360" w:lineRule="auto"/>
        <w:ind w:firstLine="720"/>
        <w:jc w:val="both"/>
      </w:pPr>
    </w:p>
    <w:p w14:paraId="67150B1F" w14:textId="2D5880A6" w:rsidR="00C74E9C" w:rsidRDefault="00C74E9C" w:rsidP="00C74E9C">
      <w:pPr>
        <w:spacing w:after="0" w:line="360" w:lineRule="auto"/>
        <w:ind w:firstLine="720"/>
        <w:jc w:val="both"/>
      </w:pPr>
    </w:p>
    <w:p w14:paraId="374C38B9" w14:textId="77777777" w:rsidR="00C74E9C" w:rsidRPr="00C74E9C" w:rsidRDefault="00C74E9C" w:rsidP="00C74E9C">
      <w:pPr>
        <w:spacing w:after="0" w:line="360" w:lineRule="auto"/>
        <w:ind w:firstLine="720"/>
        <w:jc w:val="both"/>
      </w:pPr>
    </w:p>
    <w:p w14:paraId="431871D2" w14:textId="0D5DCB5E" w:rsidR="00E9223A" w:rsidRPr="00C74E9C" w:rsidRDefault="00E9223A">
      <w:pPr>
        <w:pStyle w:val="ListParagraph"/>
        <w:numPr>
          <w:ilvl w:val="0"/>
          <w:numId w:val="41"/>
        </w:numPr>
        <w:ind w:hanging="720"/>
        <w:outlineLvl w:val="2"/>
        <w:rPr>
          <w:b/>
          <w:bCs/>
          <w:lang w:val="en-US"/>
        </w:rPr>
      </w:pPr>
      <w:bookmarkStart w:id="233" w:name="_Toc110248336"/>
      <w:proofErr w:type="spellStart"/>
      <w:r w:rsidRPr="00C74E9C">
        <w:rPr>
          <w:b/>
          <w:bCs/>
          <w:lang w:val="en-US"/>
        </w:rPr>
        <w:lastRenderedPageBreak/>
        <w:t>Dokumen</w:t>
      </w:r>
      <w:proofErr w:type="spellEnd"/>
      <w:r w:rsidRPr="00C74E9C">
        <w:rPr>
          <w:b/>
          <w:bCs/>
          <w:lang w:val="en-US"/>
        </w:rPr>
        <w:t xml:space="preserve"> Akhir</w:t>
      </w:r>
      <w:bookmarkEnd w:id="233"/>
    </w:p>
    <w:p w14:paraId="2827967C" w14:textId="77777777" w:rsidR="00E9223A" w:rsidRDefault="00E9223A" w:rsidP="00E9223A">
      <w:pPr>
        <w:keepNext/>
      </w:pPr>
      <w:r>
        <w:rPr>
          <w:noProof/>
        </w:rPr>
        <w:drawing>
          <wp:inline distT="0" distB="0" distL="0" distR="0" wp14:anchorId="061292C3" wp14:editId="6BAF0BFF">
            <wp:extent cx="5039995" cy="2835275"/>
            <wp:effectExtent l="0" t="0" r="8255" b="3175"/>
            <wp:docPr id="134" name="Graphic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0">
                      <a:extLst>
                        <a:ext uri="{96DAC541-7B7A-43D3-8B79-37D633B846F1}">
                          <asvg:svgBlip xmlns:asvg="http://schemas.microsoft.com/office/drawing/2016/SVG/main" r:embed="rId10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4F809B" w14:textId="7A0F8B48" w:rsidR="00E9223A" w:rsidRDefault="00E9223A" w:rsidP="00E9223A">
      <w:pPr>
        <w:jc w:val="center"/>
      </w:pPr>
      <w:bookmarkStart w:id="234" w:name="_Toc110238665"/>
      <w:r>
        <w:t xml:space="preserve">Gambar 3. </w:t>
      </w:r>
      <w:fldSimple w:instr=" SEQ Gambar_3. \* ARABIC ">
        <w:r w:rsidR="00776DB9">
          <w:rPr>
            <w:noProof/>
          </w:rPr>
          <w:t>41</w:t>
        </w:r>
      </w:fldSimple>
      <w:r>
        <w:t xml:space="preserve"> </w:t>
      </w:r>
      <w:proofErr w:type="spellStart"/>
      <w:r w:rsidRPr="00231B65">
        <w:t>Prototipe</w:t>
      </w:r>
      <w:proofErr w:type="spellEnd"/>
      <w:r w:rsidRPr="00231B65">
        <w:t xml:space="preserve"> Halaman </w:t>
      </w:r>
      <w:proofErr w:type="spellStart"/>
      <w:r>
        <w:t>Dokumen</w:t>
      </w:r>
      <w:proofErr w:type="spellEnd"/>
      <w:r>
        <w:t xml:space="preserve"> </w:t>
      </w:r>
      <w:proofErr w:type="gramStart"/>
      <w:r>
        <w:t>Akhir</w:t>
      </w:r>
      <w:r w:rsidRPr="00231B65">
        <w:t xml:space="preserve">  </w:t>
      </w:r>
      <w:proofErr w:type="spellStart"/>
      <w:r w:rsidRPr="00231B65">
        <w:t>Pembimbing</w:t>
      </w:r>
      <w:proofErr w:type="spellEnd"/>
      <w:proofErr w:type="gramEnd"/>
      <w:r w:rsidRPr="00231B65">
        <w:t>/</w:t>
      </w:r>
      <w:proofErr w:type="spellStart"/>
      <w:r w:rsidRPr="00231B65">
        <w:t>Penguji</w:t>
      </w:r>
      <w:bookmarkEnd w:id="234"/>
      <w:proofErr w:type="spellEnd"/>
    </w:p>
    <w:p w14:paraId="2407635B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497EFF3B" w14:textId="2E02DA5B" w:rsidR="0049512F" w:rsidRPr="00C74E9C" w:rsidRDefault="0049512F" w:rsidP="0049512F">
      <w:r w:rsidRPr="005313E0">
        <w:t>Halaman</w:t>
      </w:r>
      <w:r>
        <w:t xml:space="preserve"> </w:t>
      </w:r>
      <w:proofErr w:type="spellStart"/>
      <w:r>
        <w:t>Dokumen</w:t>
      </w:r>
      <w:proofErr w:type="spellEnd"/>
      <w:r>
        <w:t xml:space="preserve"> Akhir</w:t>
      </w:r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gupload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dan ak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rsip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1306EEAE" w14:textId="346CE894" w:rsidR="00E9223A" w:rsidRPr="00C74E9C" w:rsidRDefault="00E9223A">
      <w:pPr>
        <w:pStyle w:val="ListParagraph"/>
        <w:numPr>
          <w:ilvl w:val="2"/>
          <w:numId w:val="26"/>
        </w:numPr>
        <w:ind w:left="851" w:hanging="851"/>
        <w:outlineLvl w:val="2"/>
        <w:rPr>
          <w:b/>
          <w:bCs/>
          <w:lang w:val="en-US"/>
        </w:rPr>
      </w:pPr>
      <w:bookmarkStart w:id="235" w:name="_Toc110248337"/>
      <w:r w:rsidRPr="00C74E9C">
        <w:rPr>
          <w:b/>
          <w:bCs/>
          <w:lang w:val="en-US"/>
        </w:rPr>
        <w:t xml:space="preserve">Halaman </w:t>
      </w:r>
      <w:proofErr w:type="spellStart"/>
      <w:r w:rsidRPr="00C74E9C">
        <w:rPr>
          <w:b/>
          <w:bCs/>
          <w:lang w:val="en-US"/>
        </w:rPr>
        <w:t>Staf</w:t>
      </w:r>
      <w:proofErr w:type="spellEnd"/>
      <w:r w:rsidRPr="00C74E9C">
        <w:rPr>
          <w:b/>
          <w:bCs/>
          <w:lang w:val="en-US"/>
        </w:rPr>
        <w:t xml:space="preserve"> Prodi</w:t>
      </w:r>
      <w:bookmarkEnd w:id="235"/>
    </w:p>
    <w:p w14:paraId="0E99CEA8" w14:textId="60B56738" w:rsidR="00E9223A" w:rsidRPr="00C74E9C" w:rsidRDefault="00E9223A">
      <w:pPr>
        <w:pStyle w:val="ListParagraph"/>
        <w:numPr>
          <w:ilvl w:val="0"/>
          <w:numId w:val="42"/>
        </w:numPr>
        <w:ind w:left="851" w:hanging="851"/>
        <w:outlineLvl w:val="2"/>
        <w:rPr>
          <w:b/>
          <w:bCs/>
          <w:lang w:val="en-US"/>
        </w:rPr>
      </w:pPr>
      <w:bookmarkStart w:id="236" w:name="_Toc110248338"/>
      <w:r w:rsidRPr="00C74E9C">
        <w:rPr>
          <w:b/>
          <w:bCs/>
          <w:lang w:val="en-US"/>
        </w:rPr>
        <w:t>Halaman Dashboard</w:t>
      </w:r>
      <w:bookmarkEnd w:id="236"/>
    </w:p>
    <w:p w14:paraId="759EEF7D" w14:textId="77777777" w:rsidR="00E9223A" w:rsidRDefault="00E9223A" w:rsidP="00E9223A">
      <w:pPr>
        <w:pStyle w:val="ListParagraph"/>
        <w:keepNext/>
        <w:ind w:hanging="720"/>
      </w:pPr>
      <w:r>
        <w:rPr>
          <w:noProof/>
        </w:rPr>
        <w:drawing>
          <wp:inline distT="0" distB="0" distL="0" distR="0" wp14:anchorId="522B31BA" wp14:editId="231C06AB">
            <wp:extent cx="5039995" cy="2835275"/>
            <wp:effectExtent l="0" t="0" r="8255" b="3175"/>
            <wp:docPr id="136" name="Graphic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2">
                      <a:extLst>
                        <a:ext uri="{96DAC541-7B7A-43D3-8B79-37D633B846F1}">
                          <asvg:svgBlip xmlns:asvg="http://schemas.microsoft.com/office/drawing/2016/SVG/main" r:embed="rId10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EB86C" w14:textId="174FA4CC" w:rsidR="00E9223A" w:rsidRDefault="00E9223A" w:rsidP="00E9223A">
      <w:pPr>
        <w:jc w:val="center"/>
      </w:pPr>
      <w:bookmarkStart w:id="237" w:name="_Toc110238666"/>
      <w:r>
        <w:t xml:space="preserve">Gambar 3. </w:t>
      </w:r>
      <w:fldSimple w:instr=" SEQ Gambar_3. \* ARABIC ">
        <w:r w:rsidR="00776DB9">
          <w:rPr>
            <w:noProof/>
          </w:rPr>
          <w:t>42</w:t>
        </w:r>
      </w:fldSimple>
      <w:r>
        <w:t xml:space="preserve"> </w:t>
      </w:r>
      <w:proofErr w:type="spellStart"/>
      <w:r w:rsidRPr="0005198C">
        <w:t>Prototipe</w:t>
      </w:r>
      <w:proofErr w:type="spellEnd"/>
      <w:r w:rsidRPr="0005198C">
        <w:t xml:space="preserve"> Halaman</w:t>
      </w:r>
      <w:r>
        <w:t xml:space="preserve"> </w:t>
      </w:r>
      <w:proofErr w:type="gramStart"/>
      <w:r>
        <w:t xml:space="preserve">Dashboard </w:t>
      </w:r>
      <w:r w:rsidRPr="0005198C">
        <w:t xml:space="preserve"> Staf</w:t>
      </w:r>
      <w:proofErr w:type="gramEnd"/>
      <w:r w:rsidRPr="0005198C">
        <w:t xml:space="preserve"> Prodi</w:t>
      </w:r>
      <w:bookmarkEnd w:id="237"/>
    </w:p>
    <w:p w14:paraId="3102E770" w14:textId="77777777" w:rsidR="00C74E9C" w:rsidRDefault="00C74E9C" w:rsidP="00E9223A">
      <w:pPr>
        <w:jc w:val="center"/>
      </w:pPr>
    </w:p>
    <w:p w14:paraId="51664906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lastRenderedPageBreak/>
        <w:t>Keterangan</w:t>
      </w:r>
      <w:proofErr w:type="spellEnd"/>
      <w:r w:rsidRPr="005313E0">
        <w:t>:</w:t>
      </w:r>
    </w:p>
    <w:p w14:paraId="4B428146" w14:textId="7D6B8A13" w:rsidR="0049512F" w:rsidRPr="0049512F" w:rsidRDefault="0049512F" w:rsidP="0049512F">
      <w:pPr>
        <w:spacing w:after="0" w:line="360" w:lineRule="auto"/>
        <w:ind w:firstLine="720"/>
        <w:jc w:val="both"/>
      </w:pPr>
      <w:proofErr w:type="spellStart"/>
      <w:r w:rsidRPr="005313E0">
        <w:t>Pengguna</w:t>
      </w:r>
      <w:proofErr w:type="spellEnd"/>
      <w:r w:rsidRPr="005313E0">
        <w:t xml:space="preserve"> yang </w:t>
      </w:r>
      <w:proofErr w:type="spellStart"/>
      <w:r w:rsidRPr="005313E0">
        <w:t>sukses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login </w:t>
      </w:r>
      <w:proofErr w:type="spellStart"/>
      <w:r w:rsidRPr="005313E0">
        <w:t>sebagai</w:t>
      </w:r>
      <w:proofErr w:type="spellEnd"/>
      <w:r w:rsidRPr="005313E0">
        <w:t xml:space="preserve"> </w:t>
      </w:r>
      <w:r>
        <w:t>Staf Prodi</w:t>
      </w:r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masuk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utama</w:t>
      </w:r>
      <w:proofErr w:type="spellEnd"/>
      <w:r w:rsidRPr="005313E0">
        <w:t xml:space="preserve"> </w:t>
      </w:r>
      <w:proofErr w:type="spellStart"/>
      <w:r>
        <w:t>staf</w:t>
      </w:r>
      <w:proofErr w:type="spellEnd"/>
      <w:r>
        <w:t xml:space="preserve"> </w:t>
      </w:r>
      <w:proofErr w:type="spellStart"/>
      <w:r>
        <w:t>prodi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dashboard. </w:t>
      </w:r>
      <w:proofErr w:type="spellStart"/>
      <w:r w:rsidRPr="005313E0">
        <w:t>Dihalaman</w:t>
      </w:r>
      <w:proofErr w:type="spellEnd"/>
      <w:r w:rsidRPr="005313E0">
        <w:t xml:space="preserve"> dashboard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>
        <w:t>kelola</w:t>
      </w:r>
      <w:proofErr w:type="spellEnd"/>
      <w:r>
        <w:t xml:space="preserve"> data timeline, dan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</w:p>
    <w:p w14:paraId="66E65F20" w14:textId="23AB5745" w:rsidR="00E9223A" w:rsidRPr="00C74E9C" w:rsidRDefault="00E9223A">
      <w:pPr>
        <w:pStyle w:val="ListParagraph"/>
        <w:numPr>
          <w:ilvl w:val="0"/>
          <w:numId w:val="42"/>
        </w:numPr>
        <w:ind w:left="426" w:hanging="426"/>
        <w:outlineLvl w:val="2"/>
        <w:rPr>
          <w:b/>
          <w:bCs/>
          <w:lang w:val="en-US"/>
        </w:rPr>
      </w:pPr>
      <w:bookmarkStart w:id="238" w:name="_Toc110248339"/>
      <w:r w:rsidRPr="00C74E9C">
        <w:rPr>
          <w:b/>
          <w:bCs/>
          <w:lang w:val="en-US"/>
        </w:rPr>
        <w:t>Timeline</w:t>
      </w:r>
      <w:bookmarkEnd w:id="238"/>
    </w:p>
    <w:p w14:paraId="0D82AF00" w14:textId="77777777" w:rsidR="00E9223A" w:rsidRDefault="00E9223A" w:rsidP="00E9223A">
      <w:pPr>
        <w:keepNext/>
        <w:ind w:left="360" w:hanging="360"/>
      </w:pPr>
      <w:r>
        <w:rPr>
          <w:noProof/>
        </w:rPr>
        <w:drawing>
          <wp:inline distT="0" distB="0" distL="0" distR="0" wp14:anchorId="280141BA" wp14:editId="29455647">
            <wp:extent cx="5039995" cy="2835275"/>
            <wp:effectExtent l="0" t="0" r="8255" b="3175"/>
            <wp:docPr id="137" name="Graphic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4">
                      <a:extLst>
                        <a:ext uri="{96DAC541-7B7A-43D3-8B79-37D633B846F1}">
                          <asvg:svgBlip xmlns:asvg="http://schemas.microsoft.com/office/drawing/2016/SVG/main" r:embed="rId10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FC7A2" w14:textId="17B85F6C" w:rsidR="00E9223A" w:rsidRDefault="00E9223A" w:rsidP="00E9223A">
      <w:pPr>
        <w:jc w:val="center"/>
      </w:pPr>
      <w:bookmarkStart w:id="239" w:name="_Toc110238667"/>
      <w:r>
        <w:t xml:space="preserve">Gambar 3. </w:t>
      </w:r>
      <w:fldSimple w:instr=" SEQ Gambar_3. \* ARABIC ">
        <w:r w:rsidR="00776DB9">
          <w:rPr>
            <w:noProof/>
          </w:rPr>
          <w:t>43</w:t>
        </w:r>
      </w:fldSimple>
      <w:r>
        <w:t xml:space="preserve"> </w:t>
      </w:r>
      <w:proofErr w:type="spellStart"/>
      <w:r w:rsidRPr="00F64C50">
        <w:t>Prototipe</w:t>
      </w:r>
      <w:proofErr w:type="spellEnd"/>
      <w:r w:rsidRPr="00F64C50">
        <w:t xml:space="preserve"> Halaman </w:t>
      </w:r>
      <w:r>
        <w:t>Timeline</w:t>
      </w:r>
      <w:r w:rsidRPr="00F64C50">
        <w:t xml:space="preserve"> Staf Prodi</w:t>
      </w:r>
      <w:bookmarkEnd w:id="239"/>
    </w:p>
    <w:p w14:paraId="041DB25C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4801B230" w14:textId="625270C6" w:rsidR="0049512F" w:rsidRPr="00C74E9C" w:rsidRDefault="0049512F" w:rsidP="00C74E9C">
      <w:pPr>
        <w:spacing w:after="0" w:line="360" w:lineRule="auto"/>
        <w:ind w:firstLine="720"/>
        <w:jc w:val="both"/>
      </w:pPr>
      <w:r w:rsidRPr="005313E0">
        <w:t xml:space="preserve">Halaman </w:t>
      </w:r>
      <w:proofErr w:type="spellStart"/>
      <w:r w:rsidRPr="005313E0">
        <w:t>kelola</w:t>
      </w:r>
      <w:proofErr w:type="spellEnd"/>
      <w:r w:rsidRPr="005313E0">
        <w:t xml:space="preserve"> </w:t>
      </w:r>
      <w:r>
        <w:t>timeline</w:t>
      </w:r>
      <w:r w:rsidRPr="005313E0">
        <w:t xml:space="preserve"> </w:t>
      </w:r>
      <w:proofErr w:type="spellStart"/>
      <w:r w:rsidRPr="005313E0">
        <w:t>memungkinkan</w:t>
      </w:r>
      <w:proofErr w:type="spellEnd"/>
      <w:r>
        <w:t xml:space="preserve"> </w:t>
      </w:r>
      <w:proofErr w:type="spellStart"/>
      <w:r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>.</w:t>
      </w:r>
    </w:p>
    <w:p w14:paraId="6BA1AC2C" w14:textId="77777777" w:rsidR="00C74E9C" w:rsidRDefault="00C74E9C" w:rsidP="00C74E9C">
      <w:pPr>
        <w:rPr>
          <w:b/>
          <w:bCs/>
          <w:lang w:val="en-US"/>
        </w:rPr>
      </w:pPr>
    </w:p>
    <w:p w14:paraId="0A41378A" w14:textId="77777777" w:rsidR="00C74E9C" w:rsidRDefault="00C74E9C" w:rsidP="00C74E9C">
      <w:pPr>
        <w:rPr>
          <w:b/>
          <w:bCs/>
          <w:lang w:val="en-US"/>
        </w:rPr>
      </w:pPr>
    </w:p>
    <w:p w14:paraId="245A56CA" w14:textId="77777777" w:rsidR="00C74E9C" w:rsidRDefault="00C74E9C" w:rsidP="00C74E9C">
      <w:pPr>
        <w:rPr>
          <w:b/>
          <w:bCs/>
          <w:lang w:val="en-US"/>
        </w:rPr>
      </w:pPr>
    </w:p>
    <w:p w14:paraId="42B1CB54" w14:textId="77777777" w:rsidR="00C74E9C" w:rsidRDefault="00C74E9C" w:rsidP="00C74E9C">
      <w:pPr>
        <w:rPr>
          <w:b/>
          <w:bCs/>
          <w:lang w:val="en-US"/>
        </w:rPr>
      </w:pPr>
    </w:p>
    <w:p w14:paraId="4DF9D88B" w14:textId="77777777" w:rsidR="00C74E9C" w:rsidRDefault="00C74E9C" w:rsidP="00C74E9C">
      <w:pPr>
        <w:rPr>
          <w:b/>
          <w:bCs/>
          <w:lang w:val="en-US"/>
        </w:rPr>
      </w:pPr>
    </w:p>
    <w:p w14:paraId="4B878604" w14:textId="77777777" w:rsidR="00C74E9C" w:rsidRDefault="00C74E9C" w:rsidP="00C74E9C">
      <w:pPr>
        <w:rPr>
          <w:b/>
          <w:bCs/>
          <w:lang w:val="en-US"/>
        </w:rPr>
      </w:pPr>
    </w:p>
    <w:p w14:paraId="46A4A66A" w14:textId="77777777" w:rsidR="00C74E9C" w:rsidRDefault="00C74E9C" w:rsidP="00C74E9C">
      <w:pPr>
        <w:rPr>
          <w:b/>
          <w:bCs/>
          <w:lang w:val="en-US"/>
        </w:rPr>
      </w:pPr>
    </w:p>
    <w:p w14:paraId="175554DF" w14:textId="77777777" w:rsidR="00C74E9C" w:rsidRDefault="00C74E9C" w:rsidP="00C74E9C">
      <w:pPr>
        <w:rPr>
          <w:b/>
          <w:bCs/>
          <w:lang w:val="en-US"/>
        </w:rPr>
      </w:pPr>
    </w:p>
    <w:p w14:paraId="5068A64E" w14:textId="77777777" w:rsidR="00C74E9C" w:rsidRDefault="00C74E9C" w:rsidP="00C74E9C">
      <w:pPr>
        <w:rPr>
          <w:b/>
          <w:bCs/>
          <w:lang w:val="en-US"/>
        </w:rPr>
      </w:pPr>
    </w:p>
    <w:p w14:paraId="582BF142" w14:textId="77777777" w:rsidR="00C74E9C" w:rsidRDefault="00C74E9C" w:rsidP="00C74E9C">
      <w:pPr>
        <w:rPr>
          <w:b/>
          <w:bCs/>
          <w:lang w:val="en-US"/>
        </w:rPr>
      </w:pPr>
    </w:p>
    <w:p w14:paraId="5D6A9A33" w14:textId="59C0E55C" w:rsidR="00E9223A" w:rsidRPr="00C74E9C" w:rsidRDefault="00E9223A">
      <w:pPr>
        <w:pStyle w:val="ListParagraph"/>
        <w:numPr>
          <w:ilvl w:val="0"/>
          <w:numId w:val="42"/>
        </w:numPr>
        <w:ind w:hanging="720"/>
        <w:outlineLvl w:val="2"/>
        <w:rPr>
          <w:b/>
          <w:bCs/>
          <w:lang w:val="en-US"/>
        </w:rPr>
      </w:pPr>
      <w:bookmarkStart w:id="240" w:name="_Toc110248340"/>
      <w:proofErr w:type="spellStart"/>
      <w:r w:rsidRPr="00C74E9C">
        <w:rPr>
          <w:b/>
          <w:bCs/>
          <w:lang w:val="en-US"/>
        </w:rPr>
        <w:lastRenderedPageBreak/>
        <w:t>Dokumen</w:t>
      </w:r>
      <w:proofErr w:type="spellEnd"/>
      <w:r w:rsidRPr="00C74E9C">
        <w:rPr>
          <w:b/>
          <w:bCs/>
          <w:lang w:val="en-US"/>
        </w:rPr>
        <w:t xml:space="preserve"> Akhir</w:t>
      </w:r>
      <w:bookmarkEnd w:id="240"/>
    </w:p>
    <w:p w14:paraId="1EC25516" w14:textId="77777777" w:rsidR="00E9223A" w:rsidRDefault="00E9223A" w:rsidP="00E9223A">
      <w:pPr>
        <w:keepNext/>
        <w:ind w:left="360"/>
      </w:pPr>
      <w:r>
        <w:rPr>
          <w:noProof/>
        </w:rPr>
        <w:drawing>
          <wp:inline distT="0" distB="0" distL="0" distR="0" wp14:anchorId="00B98A76" wp14:editId="5F6372F0">
            <wp:extent cx="5039995" cy="2835275"/>
            <wp:effectExtent l="0" t="0" r="8255" b="3175"/>
            <wp:docPr id="138" name="Graphic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>
                      <a:extLst>
                        <a:ext uri="{96DAC541-7B7A-43D3-8B79-37D633B846F1}">
                          <asvg:svgBlip xmlns:asvg="http://schemas.microsoft.com/office/drawing/2016/SVG/main" r:embed="rId10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4D2C21" w14:textId="30F0BE0B" w:rsidR="00E9223A" w:rsidRDefault="00E9223A" w:rsidP="00E9223A">
      <w:pPr>
        <w:jc w:val="center"/>
      </w:pPr>
      <w:bookmarkStart w:id="241" w:name="_Toc110238668"/>
      <w:r>
        <w:t xml:space="preserve">Gambar 3. </w:t>
      </w:r>
      <w:fldSimple w:instr=" SEQ Gambar_3. \* ARABIC ">
        <w:r w:rsidR="00776DB9">
          <w:rPr>
            <w:noProof/>
          </w:rPr>
          <w:t>44</w:t>
        </w:r>
      </w:fldSimple>
      <w:r>
        <w:t xml:space="preserve"> </w:t>
      </w:r>
      <w:proofErr w:type="spellStart"/>
      <w:r w:rsidRPr="007236A8">
        <w:t>Prototipe</w:t>
      </w:r>
      <w:proofErr w:type="spellEnd"/>
      <w:r w:rsidRPr="007236A8">
        <w:t xml:space="preserve"> Halaman </w:t>
      </w:r>
      <w:proofErr w:type="spellStart"/>
      <w:r>
        <w:t>Dokumen</w:t>
      </w:r>
      <w:proofErr w:type="spellEnd"/>
      <w:r>
        <w:t xml:space="preserve"> Akhir</w:t>
      </w:r>
      <w:r w:rsidRPr="007236A8">
        <w:t xml:space="preserve"> Staf Prodi</w:t>
      </w:r>
      <w:bookmarkEnd w:id="241"/>
    </w:p>
    <w:p w14:paraId="762E2296" w14:textId="77777777" w:rsidR="0049512F" w:rsidRPr="005313E0" w:rsidRDefault="0049512F" w:rsidP="0049512F">
      <w:pPr>
        <w:spacing w:after="0" w:line="360" w:lineRule="auto"/>
        <w:jc w:val="both"/>
      </w:pPr>
      <w:proofErr w:type="spellStart"/>
      <w:r w:rsidRPr="005313E0">
        <w:t>Keterangan</w:t>
      </w:r>
      <w:proofErr w:type="spellEnd"/>
      <w:r w:rsidRPr="005313E0">
        <w:t>:</w:t>
      </w:r>
    </w:p>
    <w:p w14:paraId="371D32AF" w14:textId="71BD37E2" w:rsidR="0049512F" w:rsidRPr="006D6EEB" w:rsidRDefault="0049512F" w:rsidP="0049512F">
      <w:r w:rsidRPr="005313E0">
        <w:t>Halaman</w:t>
      </w:r>
      <w:r>
        <w:t xml:space="preserve"> </w:t>
      </w:r>
      <w:proofErr w:type="spellStart"/>
      <w:r>
        <w:t>Dokumen</w:t>
      </w:r>
      <w:proofErr w:type="spellEnd"/>
      <w:r>
        <w:t xml:space="preserve"> Akhir</w:t>
      </w:r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>
        <w:t>mengupload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takuliah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dan ak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rsip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234F697F" w14:textId="311F6CA4" w:rsidR="003F5A22" w:rsidRPr="006D6EEB" w:rsidRDefault="003F5A22">
      <w:pPr>
        <w:pStyle w:val="ListParagraph"/>
        <w:numPr>
          <w:ilvl w:val="0"/>
          <w:numId w:val="31"/>
        </w:numPr>
        <w:ind w:hanging="720"/>
        <w:outlineLvl w:val="1"/>
        <w:rPr>
          <w:b/>
          <w:bCs/>
          <w:color w:val="000000" w:themeColor="text1"/>
        </w:rPr>
      </w:pPr>
      <w:bookmarkStart w:id="242" w:name="_Toc68545082"/>
      <w:bookmarkStart w:id="243" w:name="_Toc78230757"/>
      <w:bookmarkStart w:id="244" w:name="_Toc110248341"/>
      <w:proofErr w:type="spellStart"/>
      <w:r w:rsidRPr="006D6EEB">
        <w:rPr>
          <w:b/>
          <w:bCs/>
          <w:color w:val="000000" w:themeColor="text1"/>
        </w:rPr>
        <w:t>Deskripsi</w:t>
      </w:r>
      <w:proofErr w:type="spellEnd"/>
      <w:r w:rsidRPr="006D6EEB">
        <w:rPr>
          <w:b/>
          <w:bCs/>
          <w:color w:val="000000" w:themeColor="text1"/>
        </w:rPr>
        <w:t xml:space="preserve"> </w:t>
      </w:r>
      <w:proofErr w:type="spellStart"/>
      <w:r w:rsidRPr="006D6EEB">
        <w:rPr>
          <w:b/>
          <w:bCs/>
          <w:color w:val="000000" w:themeColor="text1"/>
        </w:rPr>
        <w:t>Arsitektur</w:t>
      </w:r>
      <w:bookmarkEnd w:id="242"/>
      <w:bookmarkEnd w:id="243"/>
      <w:bookmarkEnd w:id="244"/>
      <w:proofErr w:type="spellEnd"/>
    </w:p>
    <w:p w14:paraId="037121CB" w14:textId="78AF827C" w:rsidR="001803F5" w:rsidRPr="005313E0" w:rsidRDefault="005F1CB8" w:rsidP="005F1CB8">
      <w:pPr>
        <w:spacing w:after="0" w:line="360" w:lineRule="auto"/>
        <w:ind w:firstLine="720"/>
        <w:jc w:val="both"/>
      </w:pP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BF535E">
        <w:t>Matakuliah</w:t>
      </w:r>
      <w:proofErr w:type="spellEnd"/>
      <w:r w:rsidR="00BF535E">
        <w:t xml:space="preserve"> </w:t>
      </w:r>
      <w:proofErr w:type="spellStart"/>
      <w:r w:rsidR="00BF535E">
        <w:t>Proyek</w:t>
      </w:r>
      <w:proofErr w:type="spellEnd"/>
      <w:r w:rsidRPr="005313E0">
        <w:t xml:space="preserve"> (</w:t>
      </w:r>
      <w:r w:rsidR="00BF535E">
        <w:t>SIMMP</w:t>
      </w:r>
      <w:r w:rsidRPr="005313E0">
        <w:t xml:space="preserve">)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hanya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jalankan</w:t>
      </w:r>
      <w:proofErr w:type="spellEnd"/>
      <w:r w:rsidRPr="005313E0">
        <w:t xml:space="preserve"> di web browser.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hanya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jalankan</w:t>
      </w:r>
      <w:proofErr w:type="spellEnd"/>
      <w:r w:rsidRPr="005313E0">
        <w:t xml:space="preserve"> pada </w:t>
      </w:r>
      <w:proofErr w:type="spellStart"/>
      <w:r w:rsidRPr="005313E0">
        <w:t>komputer</w:t>
      </w:r>
      <w:proofErr w:type="spellEnd"/>
      <w:r w:rsidRPr="005313E0">
        <w:t xml:space="preserve"> yang </w:t>
      </w:r>
      <w:proofErr w:type="spellStart"/>
      <w:r w:rsidRPr="005313E0">
        <w:t>telah</w:t>
      </w:r>
      <w:proofErr w:type="spellEnd"/>
      <w:r w:rsidRPr="005313E0">
        <w:t xml:space="preserve"> </w:t>
      </w:r>
      <w:proofErr w:type="spellStart"/>
      <w:r w:rsidRPr="005313E0">
        <w:t>melakukan</w:t>
      </w:r>
      <w:proofErr w:type="spellEnd"/>
      <w:r w:rsidRPr="005313E0">
        <w:t xml:space="preserve"> instal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terlebih</w:t>
      </w:r>
      <w:proofErr w:type="spellEnd"/>
      <w:r w:rsidRPr="005313E0">
        <w:t xml:space="preserve"> </w:t>
      </w:r>
      <w:proofErr w:type="spellStart"/>
      <w:r w:rsidRPr="005313E0">
        <w:t>dahulu</w:t>
      </w:r>
      <w:proofErr w:type="spellEnd"/>
      <w:r w:rsidRPr="005313E0">
        <w:t xml:space="preserve">.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keras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Personal Computer/Laptop, Monitor &amp; Mouse.</w:t>
      </w:r>
    </w:p>
    <w:p w14:paraId="72988D62" w14:textId="6C3648EC" w:rsidR="003F5A22" w:rsidRPr="006D6EEB" w:rsidRDefault="003F5A22">
      <w:pPr>
        <w:pStyle w:val="ListParagraph"/>
        <w:numPr>
          <w:ilvl w:val="0"/>
          <w:numId w:val="31"/>
        </w:numPr>
        <w:ind w:hanging="720"/>
        <w:outlineLvl w:val="1"/>
        <w:rPr>
          <w:b/>
          <w:bCs/>
          <w:color w:val="000000" w:themeColor="text1"/>
        </w:rPr>
      </w:pPr>
      <w:bookmarkStart w:id="245" w:name="_Toc68545083"/>
      <w:bookmarkStart w:id="246" w:name="_Toc78230758"/>
      <w:bookmarkStart w:id="247" w:name="_Toc110248342"/>
      <w:proofErr w:type="spellStart"/>
      <w:r w:rsidRPr="006D6EEB">
        <w:rPr>
          <w:b/>
          <w:bCs/>
          <w:color w:val="000000" w:themeColor="text1"/>
        </w:rPr>
        <w:t>Pedoman</w:t>
      </w:r>
      <w:proofErr w:type="spellEnd"/>
      <w:r w:rsidRPr="006D6EEB">
        <w:rPr>
          <w:b/>
          <w:bCs/>
          <w:color w:val="000000" w:themeColor="text1"/>
        </w:rPr>
        <w:t xml:space="preserve"> </w:t>
      </w:r>
      <w:proofErr w:type="spellStart"/>
      <w:r w:rsidRPr="006D6EEB">
        <w:rPr>
          <w:b/>
          <w:bCs/>
          <w:color w:val="000000" w:themeColor="text1"/>
        </w:rPr>
        <w:t>Perancangan</w:t>
      </w:r>
      <w:bookmarkEnd w:id="245"/>
      <w:bookmarkEnd w:id="246"/>
      <w:bookmarkEnd w:id="247"/>
      <w:proofErr w:type="spellEnd"/>
    </w:p>
    <w:p w14:paraId="3E1C052C" w14:textId="528039BA" w:rsidR="001803F5" w:rsidRPr="005313E0" w:rsidRDefault="005F1CB8" w:rsidP="005F1CB8">
      <w:pPr>
        <w:spacing w:after="0" w:line="360" w:lineRule="auto"/>
        <w:ind w:firstLine="720"/>
        <w:jc w:val="both"/>
      </w:pP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penulis</w:t>
      </w:r>
      <w:proofErr w:type="spellEnd"/>
      <w:r w:rsidRPr="005313E0">
        <w:t xml:space="preserve"> </w:t>
      </w:r>
      <w:proofErr w:type="spellStart"/>
      <w:r w:rsidRPr="005313E0">
        <w:t>berpedoman</w:t>
      </w:r>
      <w:proofErr w:type="spellEnd"/>
      <w:r w:rsidRPr="005313E0">
        <w:t xml:space="preserve"> pada </w:t>
      </w:r>
      <w:proofErr w:type="spellStart"/>
      <w:r w:rsidRPr="005313E0">
        <w:t>referensi-referensi</w:t>
      </w:r>
      <w:proofErr w:type="spellEnd"/>
      <w:r w:rsidRPr="005313E0">
        <w:t xml:space="preserve"> yang </w:t>
      </w:r>
      <w:proofErr w:type="spellStart"/>
      <w:r w:rsidRPr="005313E0">
        <w:t>terdapat</w:t>
      </w:r>
      <w:proofErr w:type="spellEnd"/>
      <w:r w:rsidRPr="005313E0">
        <w:t xml:space="preserve"> pada daftar </w:t>
      </w:r>
      <w:proofErr w:type="spellStart"/>
      <w:r w:rsidRPr="005313E0">
        <w:t>pustaka</w:t>
      </w:r>
      <w:proofErr w:type="spellEnd"/>
      <w:r w:rsidRPr="005313E0">
        <w:t>.</w:t>
      </w:r>
    </w:p>
    <w:p w14:paraId="26E75606" w14:textId="3FE1C598" w:rsidR="003F5A22" w:rsidRPr="006D6EEB" w:rsidRDefault="003F5A22">
      <w:pPr>
        <w:pStyle w:val="ListParagraph"/>
        <w:numPr>
          <w:ilvl w:val="0"/>
          <w:numId w:val="26"/>
        </w:numPr>
        <w:ind w:left="709" w:hanging="709"/>
        <w:outlineLvl w:val="0"/>
        <w:rPr>
          <w:b/>
          <w:bCs/>
          <w:color w:val="000000" w:themeColor="text1"/>
        </w:rPr>
      </w:pPr>
      <w:bookmarkStart w:id="248" w:name="_Toc68545084"/>
      <w:bookmarkStart w:id="249" w:name="_Toc78230759"/>
      <w:bookmarkStart w:id="250" w:name="_Toc110248343"/>
      <w:r w:rsidRPr="006D6EEB">
        <w:rPr>
          <w:b/>
          <w:bCs/>
          <w:color w:val="000000" w:themeColor="text1"/>
        </w:rPr>
        <w:t>MODEL PERANCANGAN</w:t>
      </w:r>
      <w:bookmarkEnd w:id="248"/>
      <w:bookmarkEnd w:id="249"/>
      <w:bookmarkEnd w:id="250"/>
    </w:p>
    <w:p w14:paraId="06570AFF" w14:textId="358336F8" w:rsidR="001803F5" w:rsidRDefault="00BA17DD" w:rsidP="00BA17DD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jelaskan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yang akan </w:t>
      </w:r>
      <w:proofErr w:type="spellStart"/>
      <w:r w:rsidRPr="005313E0">
        <w:t>dikembangkan</w:t>
      </w:r>
      <w:proofErr w:type="spellEnd"/>
      <w:r w:rsidRPr="005313E0">
        <w:t xml:space="preserve"> </w:t>
      </w:r>
      <w:proofErr w:type="spellStart"/>
      <w:r w:rsidRPr="005313E0">
        <w:t>meliputi</w:t>
      </w:r>
      <w:proofErr w:type="spellEnd"/>
      <w:r w:rsidRPr="005313E0">
        <w:t xml:space="preserve"> </w:t>
      </w:r>
      <w:proofErr w:type="spellStart"/>
      <w:r w:rsidRPr="005313E0">
        <w:t>realisasi</w:t>
      </w:r>
      <w:proofErr w:type="spellEnd"/>
      <w:r w:rsidRPr="005313E0">
        <w:t xml:space="preserve"> use case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dan </w:t>
      </w:r>
      <w:proofErr w:type="spellStart"/>
      <w:r w:rsidRPr="005313E0">
        <w:t>kelas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>.</w:t>
      </w:r>
    </w:p>
    <w:p w14:paraId="05E0A143" w14:textId="77777777" w:rsidR="006D6EEB" w:rsidRPr="005313E0" w:rsidRDefault="006D6EEB" w:rsidP="00BA17DD">
      <w:pPr>
        <w:spacing w:after="0" w:line="360" w:lineRule="auto"/>
        <w:ind w:firstLine="720"/>
        <w:jc w:val="both"/>
      </w:pPr>
    </w:p>
    <w:p w14:paraId="7F7AD73A" w14:textId="60D3D78D" w:rsidR="003F5A22" w:rsidRPr="006D6EEB" w:rsidRDefault="00A724EC">
      <w:pPr>
        <w:pStyle w:val="ListParagraph"/>
        <w:numPr>
          <w:ilvl w:val="0"/>
          <w:numId w:val="43"/>
        </w:numPr>
        <w:ind w:hanging="720"/>
        <w:outlineLvl w:val="1"/>
        <w:rPr>
          <w:b/>
          <w:bCs/>
          <w:color w:val="000000" w:themeColor="text1"/>
        </w:rPr>
      </w:pPr>
      <w:bookmarkStart w:id="251" w:name="_Toc68545085"/>
      <w:bookmarkStart w:id="252" w:name="_Toc78230760"/>
      <w:bookmarkStart w:id="253" w:name="_Toc110248344"/>
      <w:proofErr w:type="spellStart"/>
      <w:r w:rsidRPr="006D6EEB">
        <w:rPr>
          <w:b/>
          <w:bCs/>
          <w:color w:val="000000" w:themeColor="text1"/>
        </w:rPr>
        <w:lastRenderedPageBreak/>
        <w:t>Realisasi</w:t>
      </w:r>
      <w:proofErr w:type="spellEnd"/>
      <w:r w:rsidRPr="006D6EEB">
        <w:rPr>
          <w:b/>
          <w:bCs/>
          <w:color w:val="000000" w:themeColor="text1"/>
        </w:rPr>
        <w:t xml:space="preserve"> Use Case </w:t>
      </w:r>
      <w:proofErr w:type="spellStart"/>
      <w:r w:rsidRPr="006D6EEB">
        <w:rPr>
          <w:b/>
          <w:bCs/>
          <w:color w:val="000000" w:themeColor="text1"/>
        </w:rPr>
        <w:t>Tahap</w:t>
      </w:r>
      <w:proofErr w:type="spellEnd"/>
      <w:r w:rsidRPr="006D6EEB">
        <w:rPr>
          <w:b/>
          <w:bCs/>
          <w:color w:val="000000" w:themeColor="text1"/>
        </w:rPr>
        <w:t xml:space="preserve"> </w:t>
      </w:r>
      <w:proofErr w:type="spellStart"/>
      <w:r w:rsidRPr="006D6EEB">
        <w:rPr>
          <w:b/>
          <w:bCs/>
          <w:color w:val="000000" w:themeColor="text1"/>
        </w:rPr>
        <w:t>Perancangan</w:t>
      </w:r>
      <w:bookmarkEnd w:id="251"/>
      <w:bookmarkEnd w:id="252"/>
      <w:bookmarkEnd w:id="253"/>
      <w:proofErr w:type="spellEnd"/>
    </w:p>
    <w:p w14:paraId="62605676" w14:textId="55F12750" w:rsidR="001803F5" w:rsidRPr="005313E0" w:rsidRDefault="00DF0EF6" w:rsidP="00DF0EF6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penjelasan</w:t>
      </w:r>
      <w:proofErr w:type="spellEnd"/>
      <w:r w:rsidRPr="005313E0">
        <w:t xml:space="preserve"> use case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, </w:t>
      </w:r>
      <w:proofErr w:type="spellStart"/>
      <w:r w:rsidRPr="005313E0">
        <w:t>sistem</w:t>
      </w:r>
      <w:proofErr w:type="spellEnd"/>
      <w:r w:rsidRPr="005313E0">
        <w:t xml:space="preserve"> yang akan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digambarkan</w:t>
      </w:r>
      <w:proofErr w:type="spellEnd"/>
      <w:r w:rsidRPr="005313E0">
        <w:t xml:space="preserve"> </w:t>
      </w:r>
      <w:proofErr w:type="spellStart"/>
      <w:r w:rsidRPr="005313E0">
        <w:t>melalui</w:t>
      </w:r>
      <w:proofErr w:type="spellEnd"/>
      <w:r w:rsidRPr="005313E0">
        <w:t xml:space="preserve"> sequence diagram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tujuan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deskripsikan</w:t>
      </w:r>
      <w:proofErr w:type="spellEnd"/>
      <w:r w:rsidRPr="005313E0">
        <w:t xml:space="preserve"> </w:t>
      </w:r>
      <w:proofErr w:type="spellStart"/>
      <w:r w:rsidRPr="005313E0">
        <w:t>aktifitas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terhadap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</w:t>
      </w:r>
      <w:proofErr w:type="spellStart"/>
      <w:r w:rsidRPr="005313E0">
        <w:t>teknis</w:t>
      </w:r>
      <w:proofErr w:type="spellEnd"/>
      <w:r w:rsidRPr="005313E0">
        <w:t xml:space="preserve"> dan </w:t>
      </w:r>
      <w:proofErr w:type="spellStart"/>
      <w:r w:rsidRPr="005313E0">
        <w:t>respo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memenuhi</w:t>
      </w:r>
      <w:proofErr w:type="spellEnd"/>
      <w:r w:rsidRPr="005313E0">
        <w:t xml:space="preserve"> </w:t>
      </w:r>
      <w:proofErr w:type="spellStart"/>
      <w:r w:rsidRPr="005313E0">
        <w:t>perintah</w:t>
      </w:r>
      <w:proofErr w:type="spellEnd"/>
      <w:r w:rsidRPr="005313E0">
        <w:t xml:space="preserve"> </w:t>
      </w:r>
      <w:proofErr w:type="spellStart"/>
      <w:r w:rsidRPr="005313E0">
        <w:t>aktor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esan</w:t>
      </w:r>
      <w:proofErr w:type="spellEnd"/>
      <w:r w:rsidRPr="005313E0">
        <w:t xml:space="preserve"> </w:t>
      </w:r>
      <w:proofErr w:type="spellStart"/>
      <w:r w:rsidRPr="005313E0">
        <w:t>atau</w:t>
      </w:r>
      <w:proofErr w:type="spellEnd"/>
      <w:r w:rsidRPr="005313E0">
        <w:t xml:space="preserve"> method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setiap</w:t>
      </w:r>
      <w:proofErr w:type="spellEnd"/>
      <w:r w:rsidRPr="005313E0">
        <w:t xml:space="preserve"> object </w:t>
      </w:r>
      <w:proofErr w:type="spellStart"/>
      <w:r w:rsidRPr="005313E0">
        <w:t>atau</w:t>
      </w:r>
      <w:proofErr w:type="spellEnd"/>
      <w:r w:rsidRPr="005313E0">
        <w:t xml:space="preserve"> class. </w:t>
      </w:r>
      <w:proofErr w:type="spellStart"/>
      <w:r w:rsidRPr="005313E0">
        <w:t>Relasi</w:t>
      </w:r>
      <w:proofErr w:type="spellEnd"/>
      <w:r w:rsidRPr="005313E0">
        <w:t xml:space="preserve"> yang </w:t>
      </w:r>
      <w:proofErr w:type="spellStart"/>
      <w:r w:rsidRPr="005313E0">
        <w:t>terdapat</w:t>
      </w:r>
      <w:proofErr w:type="spellEnd"/>
      <w:r w:rsidRPr="005313E0">
        <w:t xml:space="preserve"> di </w:t>
      </w:r>
      <w:proofErr w:type="spellStart"/>
      <w:r w:rsidRPr="005313E0">
        <w:t>usecase</w:t>
      </w:r>
      <w:proofErr w:type="spellEnd"/>
      <w:r w:rsidRPr="005313E0">
        <w:t xml:space="preserve">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gambarkan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class diagram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ampilkan</w:t>
      </w:r>
      <w:proofErr w:type="spellEnd"/>
      <w:r w:rsidRPr="005313E0">
        <w:t xml:space="preserve"> </w:t>
      </w:r>
      <w:proofErr w:type="spellStart"/>
      <w:r w:rsidRPr="005313E0">
        <w:t>struktur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</w:t>
      </w:r>
      <w:proofErr w:type="spellStart"/>
      <w:r w:rsidRPr="005313E0">
        <w:t>hubungan</w:t>
      </w:r>
      <w:proofErr w:type="spellEnd"/>
      <w:r w:rsidRPr="005313E0">
        <w:t xml:space="preserve"> </w:t>
      </w:r>
      <w:proofErr w:type="spellStart"/>
      <w:r w:rsidRPr="005313E0">
        <w:t>antar</w:t>
      </w:r>
      <w:proofErr w:type="spellEnd"/>
      <w:r w:rsidRPr="005313E0">
        <w:t xml:space="preserve"> </w:t>
      </w:r>
      <w:proofErr w:type="spellStart"/>
      <w:r w:rsidRPr="005313E0">
        <w:t>kelas</w:t>
      </w:r>
      <w:proofErr w:type="spellEnd"/>
      <w:r w:rsidRPr="005313E0">
        <w:t xml:space="preserve">, </w:t>
      </w:r>
      <w:proofErr w:type="spellStart"/>
      <w:r w:rsidRPr="005313E0">
        <w:t>atribut</w:t>
      </w:r>
      <w:proofErr w:type="spellEnd"/>
      <w:r w:rsidRPr="005313E0">
        <w:t xml:space="preserve"> dan </w:t>
      </w:r>
      <w:proofErr w:type="spellStart"/>
      <w:r w:rsidRPr="005313E0">
        <w:t>operasi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>.</w:t>
      </w:r>
    </w:p>
    <w:p w14:paraId="5ADC593D" w14:textId="1AA5515D" w:rsidR="00A724EC" w:rsidRPr="006D6EEB" w:rsidRDefault="00A724EC">
      <w:pPr>
        <w:pStyle w:val="ListParagraph"/>
        <w:numPr>
          <w:ilvl w:val="0"/>
          <w:numId w:val="44"/>
        </w:numPr>
        <w:ind w:left="426" w:hanging="426"/>
        <w:outlineLvl w:val="1"/>
        <w:rPr>
          <w:b/>
          <w:bCs/>
          <w:color w:val="000000" w:themeColor="text1"/>
        </w:rPr>
      </w:pPr>
      <w:bookmarkStart w:id="254" w:name="_Toc68545086"/>
      <w:bookmarkStart w:id="255" w:name="_Toc78230761"/>
      <w:bookmarkStart w:id="256" w:name="_Toc110248345"/>
      <w:r w:rsidRPr="006D6EEB">
        <w:rPr>
          <w:b/>
          <w:bCs/>
          <w:color w:val="000000" w:themeColor="text1"/>
        </w:rPr>
        <w:t>Sequence Diagram</w:t>
      </w:r>
      <w:bookmarkEnd w:id="254"/>
      <w:bookmarkEnd w:id="255"/>
      <w:bookmarkEnd w:id="256"/>
    </w:p>
    <w:p w14:paraId="754F0710" w14:textId="0C01531C" w:rsidR="001803F5" w:rsidRPr="005313E0" w:rsidRDefault="00E52F80" w:rsidP="00E52F80">
      <w:pPr>
        <w:spacing w:after="0" w:line="360" w:lineRule="auto"/>
        <w:ind w:firstLine="720"/>
        <w:jc w:val="both"/>
      </w:pPr>
      <w:proofErr w:type="spellStart"/>
      <w:r w:rsidRPr="005313E0">
        <w:t>Berikut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beberapa</w:t>
      </w:r>
      <w:proofErr w:type="spellEnd"/>
      <w:r w:rsidRPr="005313E0">
        <w:t xml:space="preserve"> model </w:t>
      </w:r>
      <w:proofErr w:type="spellStart"/>
      <w:r w:rsidRPr="005313E0">
        <w:t>perancangan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Surat Internal </w:t>
      </w:r>
      <w:proofErr w:type="spellStart"/>
      <w:r w:rsidRPr="005313E0">
        <w:t>menggunakan</w:t>
      </w:r>
      <w:proofErr w:type="spellEnd"/>
      <w:r w:rsidRPr="005313E0">
        <w:t xml:space="preserve"> sequence </w:t>
      </w:r>
      <w:proofErr w:type="gramStart"/>
      <w:r w:rsidRPr="005313E0">
        <w:t>diagram :</w:t>
      </w:r>
      <w:proofErr w:type="gramEnd"/>
    </w:p>
    <w:p w14:paraId="6210EC4F" w14:textId="4904F45F" w:rsidR="00A724EC" w:rsidRPr="006D6EEB" w:rsidRDefault="00A724EC">
      <w:pPr>
        <w:pStyle w:val="ListParagraph"/>
        <w:numPr>
          <w:ilvl w:val="0"/>
          <w:numId w:val="45"/>
        </w:numPr>
        <w:ind w:left="567" w:hanging="567"/>
        <w:outlineLvl w:val="2"/>
        <w:rPr>
          <w:b/>
          <w:bCs/>
          <w:i/>
          <w:iCs/>
          <w:color w:val="000000" w:themeColor="text1"/>
        </w:rPr>
      </w:pPr>
      <w:bookmarkStart w:id="257" w:name="_Toc68545087"/>
      <w:bookmarkStart w:id="258" w:name="_Toc78230762"/>
      <w:bookmarkStart w:id="259" w:name="_Toc110248346"/>
      <w:r w:rsidRPr="006D6EEB">
        <w:rPr>
          <w:b/>
          <w:bCs/>
          <w:color w:val="000000" w:themeColor="text1"/>
        </w:rPr>
        <w:t>Sequence Diagram Login</w:t>
      </w:r>
      <w:bookmarkEnd w:id="257"/>
      <w:bookmarkEnd w:id="258"/>
      <w:bookmarkEnd w:id="259"/>
    </w:p>
    <w:p w14:paraId="58D9224C" w14:textId="77777777" w:rsidR="00D303B4" w:rsidRDefault="00D303B4" w:rsidP="008D2AEA">
      <w:pPr>
        <w:pStyle w:val="Caption"/>
        <w:keepNext/>
        <w:ind w:hanging="1418"/>
        <w:jc w:val="center"/>
      </w:pPr>
      <w:r w:rsidRPr="00D303B4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1D6A41B1" wp14:editId="16DF0B47">
            <wp:extent cx="6630188" cy="3459192"/>
            <wp:effectExtent l="0" t="0" r="0" b="825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2828" cy="3460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46B8BF" w14:textId="535323C8" w:rsidR="00E52F80" w:rsidRDefault="00D303B4" w:rsidP="00D303B4">
      <w:pPr>
        <w:jc w:val="center"/>
      </w:pPr>
      <w:bookmarkStart w:id="260" w:name="_Toc110238699"/>
      <w:r>
        <w:t xml:space="preserve">Gambar 4. </w:t>
      </w:r>
      <w:fldSimple w:instr=" SEQ Gambar_4. \* ARABIC ">
        <w:r w:rsidR="00776DB9">
          <w:rPr>
            <w:noProof/>
          </w:rPr>
          <w:t>1</w:t>
        </w:r>
      </w:fldSimple>
      <w:r>
        <w:t xml:space="preserve"> </w:t>
      </w:r>
      <w:r w:rsidRPr="009203EB">
        <w:t>Sequence Diagram Login</w:t>
      </w:r>
      <w:bookmarkEnd w:id="260"/>
    </w:p>
    <w:p w14:paraId="3B0D13A0" w14:textId="49BAA028" w:rsidR="006D6EEB" w:rsidRDefault="006D6EEB" w:rsidP="00D303B4">
      <w:pPr>
        <w:jc w:val="center"/>
      </w:pPr>
    </w:p>
    <w:p w14:paraId="179F07A9" w14:textId="496F36D2" w:rsidR="006D6EEB" w:rsidRDefault="006D6EEB" w:rsidP="00D303B4">
      <w:pPr>
        <w:jc w:val="center"/>
      </w:pPr>
    </w:p>
    <w:p w14:paraId="1AA18AE3" w14:textId="3F82ABE4" w:rsidR="006D6EEB" w:rsidRDefault="006D6EEB" w:rsidP="008D2AEA"/>
    <w:p w14:paraId="13092A90" w14:textId="77777777" w:rsidR="006D6EEB" w:rsidRPr="005313E0" w:rsidRDefault="006D6EEB" w:rsidP="00D303B4">
      <w:pPr>
        <w:jc w:val="center"/>
        <w:rPr>
          <w:i/>
          <w:iCs/>
          <w:sz w:val="20"/>
          <w:szCs w:val="20"/>
        </w:rPr>
      </w:pPr>
    </w:p>
    <w:p w14:paraId="072916FA" w14:textId="5FB39888" w:rsidR="00E52F80" w:rsidRPr="006D6EEB" w:rsidRDefault="00E52F80">
      <w:pPr>
        <w:pStyle w:val="ListParagraph"/>
        <w:numPr>
          <w:ilvl w:val="0"/>
          <w:numId w:val="45"/>
        </w:numPr>
        <w:outlineLvl w:val="2"/>
        <w:rPr>
          <w:b/>
          <w:bCs/>
          <w:i/>
          <w:iCs/>
          <w:color w:val="000000" w:themeColor="text1"/>
          <w:lang w:val="id-ID"/>
        </w:rPr>
      </w:pPr>
      <w:bookmarkStart w:id="261" w:name="_Toc68545088"/>
      <w:bookmarkStart w:id="262" w:name="_Toc78230763"/>
      <w:bookmarkStart w:id="263" w:name="_Toc110248347"/>
      <w:r w:rsidRPr="006D6EEB">
        <w:rPr>
          <w:b/>
          <w:bCs/>
          <w:color w:val="000000" w:themeColor="text1"/>
        </w:rPr>
        <w:lastRenderedPageBreak/>
        <w:t xml:space="preserve">Sequence Diagram </w:t>
      </w:r>
      <w:bookmarkEnd w:id="261"/>
      <w:r w:rsidR="00B92CB8" w:rsidRPr="006D6EEB">
        <w:rPr>
          <w:b/>
          <w:bCs/>
          <w:color w:val="000000" w:themeColor="text1"/>
          <w:lang w:val="id-ID"/>
        </w:rPr>
        <w:t>Kelola User</w:t>
      </w:r>
      <w:bookmarkEnd w:id="262"/>
      <w:bookmarkEnd w:id="263"/>
    </w:p>
    <w:p w14:paraId="4E796526" w14:textId="77777777" w:rsidR="00D303B4" w:rsidRDefault="00D303B4" w:rsidP="00D303B4">
      <w:pPr>
        <w:pStyle w:val="Caption"/>
        <w:keepNext/>
        <w:jc w:val="center"/>
      </w:pPr>
      <w:r w:rsidRPr="00D303B4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685E6922" wp14:editId="445ABA0C">
            <wp:extent cx="3450566" cy="7490778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3575" cy="74973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D6952C" w14:textId="220BAA1C" w:rsidR="00E52F80" w:rsidRPr="005313E0" w:rsidRDefault="00D303B4" w:rsidP="00D303B4">
      <w:pPr>
        <w:jc w:val="center"/>
        <w:rPr>
          <w:i/>
          <w:iCs/>
          <w:sz w:val="20"/>
          <w:szCs w:val="20"/>
        </w:rPr>
      </w:pPr>
      <w:bookmarkStart w:id="264" w:name="_Toc110238700"/>
      <w:r>
        <w:t xml:space="preserve">Gambar 4. </w:t>
      </w:r>
      <w:fldSimple w:instr=" SEQ Gambar_4. \* ARABIC ">
        <w:r w:rsidR="00776DB9">
          <w:rPr>
            <w:noProof/>
          </w:rPr>
          <w:t>2</w:t>
        </w:r>
      </w:fldSimple>
      <w:r>
        <w:t xml:space="preserve"> </w:t>
      </w:r>
      <w:r w:rsidRPr="00C95B81">
        <w:t>Sequence Diagram Kelola User</w:t>
      </w:r>
      <w:bookmarkEnd w:id="264"/>
    </w:p>
    <w:p w14:paraId="788563C8" w14:textId="0FE6E657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65" w:name="_Toc78230764"/>
      <w:bookmarkStart w:id="266" w:name="_Toc110248348"/>
      <w:r w:rsidRPr="006D6EEB">
        <w:rPr>
          <w:b/>
          <w:bCs/>
          <w:color w:val="000000" w:themeColor="text1"/>
        </w:rPr>
        <w:lastRenderedPageBreak/>
        <w:t xml:space="preserve">Sequence Diagram </w:t>
      </w:r>
      <w:r w:rsidR="00B92CB8" w:rsidRPr="006D6EEB">
        <w:rPr>
          <w:b/>
          <w:bCs/>
          <w:color w:val="000000" w:themeColor="text1"/>
          <w:lang w:val="id-ID"/>
        </w:rPr>
        <w:t xml:space="preserve">Kelola </w:t>
      </w:r>
      <w:bookmarkEnd w:id="265"/>
      <w:r w:rsidR="00D303B4" w:rsidRPr="006D6EEB">
        <w:rPr>
          <w:b/>
          <w:bCs/>
          <w:i/>
          <w:iCs/>
          <w:color w:val="000000" w:themeColor="text1"/>
          <w:lang w:val="en-US"/>
        </w:rPr>
        <w:t xml:space="preserve">Data </w:t>
      </w:r>
      <w:proofErr w:type="spellStart"/>
      <w:r w:rsidR="00D303B4" w:rsidRPr="006D6EEB">
        <w:rPr>
          <w:b/>
          <w:bCs/>
          <w:i/>
          <w:iCs/>
          <w:color w:val="000000" w:themeColor="text1"/>
          <w:lang w:val="en-US"/>
        </w:rPr>
        <w:t>Dosen</w:t>
      </w:r>
      <w:bookmarkEnd w:id="266"/>
      <w:proofErr w:type="spellEnd"/>
    </w:p>
    <w:p w14:paraId="673C68DA" w14:textId="77777777" w:rsidR="00D303B4" w:rsidRDefault="00D303B4" w:rsidP="00D303B4">
      <w:pPr>
        <w:keepNext/>
        <w:jc w:val="center"/>
      </w:pPr>
      <w:r w:rsidRPr="00D303B4">
        <w:rPr>
          <w:noProof/>
          <w:lang w:val="en-US"/>
        </w:rPr>
        <w:drawing>
          <wp:inline distT="0" distB="0" distL="0" distR="0" wp14:anchorId="6DEDD0AC" wp14:editId="513275A5">
            <wp:extent cx="4147496" cy="7585863"/>
            <wp:effectExtent l="0" t="0" r="571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9050" cy="7588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BF634F" w14:textId="2B15DCE2" w:rsidR="00D303B4" w:rsidRPr="00D303B4" w:rsidRDefault="00D303B4" w:rsidP="00D303B4">
      <w:pPr>
        <w:jc w:val="center"/>
        <w:rPr>
          <w:sz w:val="22"/>
          <w:szCs w:val="22"/>
          <w:lang w:val="en-US"/>
        </w:rPr>
      </w:pPr>
      <w:bookmarkStart w:id="267" w:name="_Toc110238701"/>
      <w:r w:rsidRPr="00D303B4">
        <w:rPr>
          <w:sz w:val="22"/>
          <w:szCs w:val="22"/>
        </w:rPr>
        <w:t xml:space="preserve">Gambar 4. </w:t>
      </w:r>
      <w:r w:rsidRPr="00D303B4">
        <w:rPr>
          <w:sz w:val="22"/>
          <w:szCs w:val="22"/>
        </w:rPr>
        <w:fldChar w:fldCharType="begin"/>
      </w:r>
      <w:r w:rsidRPr="00D303B4">
        <w:rPr>
          <w:sz w:val="22"/>
          <w:szCs w:val="22"/>
        </w:rPr>
        <w:instrText xml:space="preserve"> SEQ Gambar_4. \* ARABIC </w:instrText>
      </w:r>
      <w:r w:rsidRPr="00D303B4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3</w:t>
      </w:r>
      <w:r w:rsidRPr="00D303B4">
        <w:rPr>
          <w:sz w:val="22"/>
          <w:szCs w:val="22"/>
        </w:rPr>
        <w:fldChar w:fldCharType="end"/>
      </w:r>
      <w:r w:rsidRPr="00D303B4">
        <w:rPr>
          <w:sz w:val="22"/>
          <w:szCs w:val="22"/>
        </w:rPr>
        <w:t xml:space="preserve"> Sequence Diagram Kelola Data </w:t>
      </w:r>
      <w:proofErr w:type="spellStart"/>
      <w:r w:rsidRPr="00D303B4">
        <w:rPr>
          <w:sz w:val="22"/>
          <w:szCs w:val="22"/>
        </w:rPr>
        <w:t>Dosen</w:t>
      </w:r>
      <w:bookmarkEnd w:id="267"/>
      <w:proofErr w:type="spellEnd"/>
    </w:p>
    <w:p w14:paraId="07B88D1F" w14:textId="46C8C62B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68" w:name="_Toc78230765"/>
      <w:bookmarkStart w:id="269" w:name="_Toc110248349"/>
      <w:r w:rsidRPr="006D6EEB">
        <w:rPr>
          <w:b/>
          <w:bCs/>
          <w:color w:val="000000" w:themeColor="text1"/>
        </w:rPr>
        <w:lastRenderedPageBreak/>
        <w:t xml:space="preserve">Sequence Diagram </w:t>
      </w:r>
      <w:r w:rsidR="00B92CB8" w:rsidRPr="006D6EEB">
        <w:rPr>
          <w:b/>
          <w:bCs/>
          <w:color w:val="000000" w:themeColor="text1"/>
          <w:lang w:val="id-ID"/>
        </w:rPr>
        <w:t xml:space="preserve">Kelola </w:t>
      </w:r>
      <w:bookmarkEnd w:id="268"/>
      <w:r w:rsidR="00D303B4" w:rsidRPr="006D6EEB">
        <w:rPr>
          <w:b/>
          <w:bCs/>
          <w:color w:val="000000" w:themeColor="text1"/>
          <w:lang w:val="en-US"/>
        </w:rPr>
        <w:t xml:space="preserve">Data </w:t>
      </w:r>
      <w:proofErr w:type="spellStart"/>
      <w:r w:rsidR="00D303B4" w:rsidRPr="006D6EEB">
        <w:rPr>
          <w:b/>
          <w:bCs/>
          <w:color w:val="000000" w:themeColor="text1"/>
          <w:lang w:val="en-US"/>
        </w:rPr>
        <w:t>Mahasiswa</w:t>
      </w:r>
      <w:bookmarkEnd w:id="269"/>
      <w:proofErr w:type="spellEnd"/>
    </w:p>
    <w:p w14:paraId="01D0E5BB" w14:textId="77777777" w:rsidR="00D303B4" w:rsidRDefault="00D303B4" w:rsidP="00D303B4">
      <w:pPr>
        <w:pStyle w:val="Caption"/>
        <w:keepNext/>
        <w:jc w:val="center"/>
      </w:pPr>
      <w:r w:rsidRPr="00D303B4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4698EC9F" wp14:editId="09FCF6C0">
            <wp:extent cx="4332136" cy="7541971"/>
            <wp:effectExtent l="0" t="0" r="0" b="190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826" cy="75658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70" w:name="_Toc78230654"/>
    </w:p>
    <w:p w14:paraId="0DCB99A2" w14:textId="46D49CA9" w:rsidR="00D303B4" w:rsidRPr="00D303B4" w:rsidRDefault="00D303B4" w:rsidP="00D303B4">
      <w:pPr>
        <w:jc w:val="center"/>
        <w:rPr>
          <w:i/>
          <w:iCs/>
          <w:sz w:val="18"/>
          <w:szCs w:val="18"/>
        </w:rPr>
      </w:pPr>
      <w:bookmarkStart w:id="271" w:name="_Toc110238702"/>
      <w:r w:rsidRPr="00D303B4">
        <w:rPr>
          <w:sz w:val="22"/>
          <w:szCs w:val="22"/>
        </w:rPr>
        <w:t xml:space="preserve">Gambar 4. </w:t>
      </w:r>
      <w:r w:rsidRPr="00D303B4">
        <w:rPr>
          <w:sz w:val="22"/>
          <w:szCs w:val="22"/>
        </w:rPr>
        <w:fldChar w:fldCharType="begin"/>
      </w:r>
      <w:r w:rsidRPr="00D303B4">
        <w:rPr>
          <w:sz w:val="22"/>
          <w:szCs w:val="22"/>
        </w:rPr>
        <w:instrText xml:space="preserve"> SEQ Gambar_4. \* ARABIC </w:instrText>
      </w:r>
      <w:r w:rsidRPr="00D303B4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4</w:t>
      </w:r>
      <w:r w:rsidRPr="00D303B4">
        <w:rPr>
          <w:sz w:val="22"/>
          <w:szCs w:val="22"/>
        </w:rPr>
        <w:fldChar w:fldCharType="end"/>
      </w:r>
      <w:r w:rsidRPr="00D303B4">
        <w:rPr>
          <w:sz w:val="22"/>
          <w:szCs w:val="22"/>
        </w:rPr>
        <w:t xml:space="preserve"> Sequence Diagram Kelola </w:t>
      </w:r>
      <w:proofErr w:type="spellStart"/>
      <w:r w:rsidRPr="00D303B4">
        <w:rPr>
          <w:sz w:val="22"/>
          <w:szCs w:val="22"/>
        </w:rPr>
        <w:t>Mahasiswa</w:t>
      </w:r>
      <w:bookmarkEnd w:id="271"/>
      <w:proofErr w:type="spellEnd"/>
    </w:p>
    <w:p w14:paraId="792A0FB3" w14:textId="65EECBFA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72" w:name="_Toc78230766"/>
      <w:bookmarkStart w:id="273" w:name="_Toc110248350"/>
      <w:bookmarkEnd w:id="270"/>
      <w:r w:rsidRPr="006D6EEB">
        <w:rPr>
          <w:b/>
          <w:bCs/>
          <w:color w:val="000000" w:themeColor="text1"/>
        </w:rPr>
        <w:lastRenderedPageBreak/>
        <w:t xml:space="preserve">Sequence Diagram </w:t>
      </w:r>
      <w:r w:rsidR="00B92CB8" w:rsidRPr="006D6EEB">
        <w:rPr>
          <w:b/>
          <w:bCs/>
          <w:color w:val="000000" w:themeColor="text1"/>
          <w:lang w:val="id-ID"/>
        </w:rPr>
        <w:t xml:space="preserve">Kelola </w:t>
      </w:r>
      <w:bookmarkEnd w:id="272"/>
      <w:r w:rsidR="00D303B4" w:rsidRPr="006D6EEB">
        <w:rPr>
          <w:b/>
          <w:bCs/>
          <w:i/>
          <w:iCs/>
          <w:color w:val="000000" w:themeColor="text1"/>
          <w:lang w:val="en-US"/>
        </w:rPr>
        <w:t xml:space="preserve">Data </w:t>
      </w:r>
      <w:proofErr w:type="spellStart"/>
      <w:r w:rsidR="00D303B4" w:rsidRPr="006D6EEB">
        <w:rPr>
          <w:b/>
          <w:bCs/>
          <w:i/>
          <w:iCs/>
          <w:color w:val="000000" w:themeColor="text1"/>
          <w:lang w:val="en-US"/>
        </w:rPr>
        <w:t>Penguji</w:t>
      </w:r>
      <w:bookmarkEnd w:id="273"/>
      <w:proofErr w:type="spellEnd"/>
    </w:p>
    <w:p w14:paraId="284B9DC6" w14:textId="77777777" w:rsidR="00D303B4" w:rsidRDefault="00D303B4" w:rsidP="00D303B4">
      <w:pPr>
        <w:pStyle w:val="Caption"/>
        <w:keepNext/>
        <w:jc w:val="center"/>
      </w:pPr>
      <w:r w:rsidRPr="00D303B4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16FA4B19" wp14:editId="21BD7849">
            <wp:extent cx="3885111" cy="7569642"/>
            <wp:effectExtent l="0" t="0" r="127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778" cy="7590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9F8123" w14:textId="34107A8C" w:rsidR="00E52F80" w:rsidRPr="00D303B4" w:rsidRDefault="00D303B4" w:rsidP="00D303B4">
      <w:pPr>
        <w:jc w:val="center"/>
        <w:rPr>
          <w:i/>
          <w:iCs/>
          <w:sz w:val="18"/>
          <w:szCs w:val="18"/>
        </w:rPr>
      </w:pPr>
      <w:bookmarkStart w:id="274" w:name="_Toc110238703"/>
      <w:r w:rsidRPr="00D303B4">
        <w:rPr>
          <w:sz w:val="22"/>
          <w:szCs w:val="22"/>
        </w:rPr>
        <w:t xml:space="preserve">Gambar 4. </w:t>
      </w:r>
      <w:r w:rsidRPr="00D303B4">
        <w:rPr>
          <w:sz w:val="22"/>
          <w:szCs w:val="22"/>
        </w:rPr>
        <w:fldChar w:fldCharType="begin"/>
      </w:r>
      <w:r w:rsidRPr="00D303B4">
        <w:rPr>
          <w:sz w:val="22"/>
          <w:szCs w:val="22"/>
        </w:rPr>
        <w:instrText xml:space="preserve"> SEQ Gambar_4. \* ARABIC </w:instrText>
      </w:r>
      <w:r w:rsidRPr="00D303B4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5</w:t>
      </w:r>
      <w:r w:rsidRPr="00D303B4">
        <w:rPr>
          <w:sz w:val="22"/>
          <w:szCs w:val="22"/>
        </w:rPr>
        <w:fldChar w:fldCharType="end"/>
      </w:r>
      <w:r w:rsidRPr="00D303B4">
        <w:rPr>
          <w:sz w:val="22"/>
          <w:szCs w:val="22"/>
        </w:rPr>
        <w:t xml:space="preserve"> Sequence Diagram Kelola Data </w:t>
      </w:r>
      <w:proofErr w:type="spellStart"/>
      <w:r w:rsidRPr="00D303B4">
        <w:rPr>
          <w:sz w:val="22"/>
          <w:szCs w:val="22"/>
        </w:rPr>
        <w:t>Penguji</w:t>
      </w:r>
      <w:bookmarkEnd w:id="274"/>
      <w:proofErr w:type="spellEnd"/>
    </w:p>
    <w:p w14:paraId="04C21805" w14:textId="09DAF2A7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75" w:name="_Toc78230767"/>
      <w:bookmarkStart w:id="276" w:name="_Toc110248351"/>
      <w:r w:rsidRPr="006D6EEB">
        <w:rPr>
          <w:b/>
          <w:bCs/>
          <w:color w:val="000000" w:themeColor="text1"/>
        </w:rPr>
        <w:lastRenderedPageBreak/>
        <w:t xml:space="preserve">Sequence Diagram </w:t>
      </w:r>
      <w:r w:rsidR="00B92CB8" w:rsidRPr="006D6EEB">
        <w:rPr>
          <w:b/>
          <w:bCs/>
          <w:color w:val="000000" w:themeColor="text1"/>
          <w:lang w:val="id-ID"/>
        </w:rPr>
        <w:t xml:space="preserve">Kelola </w:t>
      </w:r>
      <w:bookmarkEnd w:id="275"/>
      <w:r w:rsidR="000A2DD8" w:rsidRPr="006D6EEB">
        <w:rPr>
          <w:b/>
          <w:bCs/>
          <w:color w:val="000000" w:themeColor="text1"/>
          <w:lang w:val="en-US"/>
        </w:rPr>
        <w:t xml:space="preserve">Data Plotting </w:t>
      </w:r>
      <w:proofErr w:type="spellStart"/>
      <w:r w:rsidR="000A2DD8" w:rsidRPr="006D6EEB">
        <w:rPr>
          <w:b/>
          <w:bCs/>
          <w:color w:val="000000" w:themeColor="text1"/>
          <w:lang w:val="en-US"/>
        </w:rPr>
        <w:t>Pembimbing</w:t>
      </w:r>
      <w:bookmarkEnd w:id="276"/>
      <w:proofErr w:type="spellEnd"/>
    </w:p>
    <w:p w14:paraId="7FC6A80D" w14:textId="77777777" w:rsidR="00305061" w:rsidRDefault="000A2DD8" w:rsidP="00305061">
      <w:pPr>
        <w:pStyle w:val="Caption"/>
        <w:keepNext/>
        <w:jc w:val="center"/>
      </w:pPr>
      <w:r w:rsidRPr="000A2DD8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01630FE8" wp14:editId="5CB38591">
            <wp:extent cx="5039995" cy="6438900"/>
            <wp:effectExtent l="0" t="0" r="8255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43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20B61D" w14:textId="562F0E5C" w:rsidR="00E52F80" w:rsidRDefault="00305061" w:rsidP="00305061">
      <w:pPr>
        <w:jc w:val="center"/>
        <w:rPr>
          <w:sz w:val="22"/>
          <w:szCs w:val="22"/>
        </w:rPr>
      </w:pPr>
      <w:bookmarkStart w:id="277" w:name="_Toc110238704"/>
      <w:r w:rsidRPr="00305061">
        <w:rPr>
          <w:sz w:val="22"/>
          <w:szCs w:val="22"/>
        </w:rPr>
        <w:t xml:space="preserve">Gambar 4. </w:t>
      </w:r>
      <w:r w:rsidRPr="00305061">
        <w:rPr>
          <w:sz w:val="22"/>
          <w:szCs w:val="22"/>
        </w:rPr>
        <w:fldChar w:fldCharType="begin"/>
      </w:r>
      <w:r w:rsidRPr="00305061">
        <w:rPr>
          <w:sz w:val="22"/>
          <w:szCs w:val="22"/>
        </w:rPr>
        <w:instrText xml:space="preserve"> SEQ Gambar_4. \* ARABIC </w:instrText>
      </w:r>
      <w:r w:rsidRPr="00305061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6</w:t>
      </w:r>
      <w:r w:rsidRPr="00305061">
        <w:rPr>
          <w:sz w:val="22"/>
          <w:szCs w:val="22"/>
        </w:rPr>
        <w:fldChar w:fldCharType="end"/>
      </w:r>
      <w:r w:rsidRPr="00305061">
        <w:rPr>
          <w:sz w:val="22"/>
          <w:szCs w:val="22"/>
        </w:rPr>
        <w:t xml:space="preserve"> Sequence Diagram Kelola Data Plotting </w:t>
      </w:r>
      <w:proofErr w:type="spellStart"/>
      <w:r w:rsidRPr="00305061">
        <w:rPr>
          <w:sz w:val="22"/>
          <w:szCs w:val="22"/>
        </w:rPr>
        <w:t>Pembimbing</w:t>
      </w:r>
      <w:bookmarkEnd w:id="277"/>
      <w:proofErr w:type="spellEnd"/>
    </w:p>
    <w:p w14:paraId="4B8594A2" w14:textId="5EA3E510" w:rsidR="006D6EEB" w:rsidRDefault="006D6EEB" w:rsidP="00305061">
      <w:pPr>
        <w:jc w:val="center"/>
        <w:rPr>
          <w:sz w:val="22"/>
          <w:szCs w:val="22"/>
        </w:rPr>
      </w:pPr>
    </w:p>
    <w:p w14:paraId="50978B53" w14:textId="7CE96F0B" w:rsidR="006D6EEB" w:rsidRDefault="006D6EEB" w:rsidP="00305061">
      <w:pPr>
        <w:jc w:val="center"/>
        <w:rPr>
          <w:sz w:val="22"/>
          <w:szCs w:val="22"/>
        </w:rPr>
      </w:pPr>
    </w:p>
    <w:p w14:paraId="2255F767" w14:textId="14B2D6A0" w:rsidR="006D6EEB" w:rsidRDefault="006D6EEB" w:rsidP="00305061">
      <w:pPr>
        <w:jc w:val="center"/>
        <w:rPr>
          <w:sz w:val="22"/>
          <w:szCs w:val="22"/>
        </w:rPr>
      </w:pPr>
    </w:p>
    <w:p w14:paraId="2BE065AF" w14:textId="77777777" w:rsidR="006D6EEB" w:rsidRPr="00305061" w:rsidRDefault="006D6EEB" w:rsidP="00305061">
      <w:pPr>
        <w:jc w:val="center"/>
        <w:rPr>
          <w:i/>
          <w:iCs/>
          <w:sz w:val="18"/>
          <w:szCs w:val="18"/>
        </w:rPr>
      </w:pPr>
    </w:p>
    <w:p w14:paraId="3A9C0905" w14:textId="5816F424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78" w:name="_Toc78230768"/>
      <w:bookmarkStart w:id="279" w:name="_Toc110248352"/>
      <w:r w:rsidRPr="006D6EEB">
        <w:rPr>
          <w:b/>
          <w:bCs/>
          <w:color w:val="000000" w:themeColor="text1"/>
        </w:rPr>
        <w:lastRenderedPageBreak/>
        <w:t xml:space="preserve">Sequence Diagram </w:t>
      </w:r>
      <w:bookmarkEnd w:id="278"/>
      <w:proofErr w:type="spellStart"/>
      <w:r w:rsidR="00305061" w:rsidRPr="006D6EEB">
        <w:rPr>
          <w:b/>
          <w:bCs/>
          <w:i/>
          <w:iCs/>
          <w:color w:val="000000" w:themeColor="text1"/>
          <w:lang w:val="en-US"/>
        </w:rPr>
        <w:t>Pembekalan</w:t>
      </w:r>
      <w:bookmarkEnd w:id="279"/>
      <w:proofErr w:type="spellEnd"/>
    </w:p>
    <w:p w14:paraId="77DD7D68" w14:textId="77777777" w:rsidR="00305061" w:rsidRDefault="00305061" w:rsidP="00305061">
      <w:pPr>
        <w:pStyle w:val="Caption"/>
        <w:keepNext/>
        <w:jc w:val="center"/>
      </w:pPr>
      <w:r w:rsidRPr="00305061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10EEE29B" wp14:editId="2A09476C">
            <wp:extent cx="5039995" cy="7517130"/>
            <wp:effectExtent l="0" t="0" r="8255" b="762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517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74B882" w14:textId="6C1E81ED" w:rsidR="00E52F80" w:rsidRPr="00305061" w:rsidRDefault="00305061" w:rsidP="00305061">
      <w:pPr>
        <w:jc w:val="center"/>
        <w:rPr>
          <w:i/>
          <w:iCs/>
          <w:sz w:val="18"/>
          <w:szCs w:val="18"/>
        </w:rPr>
      </w:pPr>
      <w:bookmarkStart w:id="280" w:name="_Toc110238705"/>
      <w:r w:rsidRPr="00305061">
        <w:rPr>
          <w:sz w:val="22"/>
          <w:szCs w:val="22"/>
        </w:rPr>
        <w:t xml:space="preserve">Gambar 4. </w:t>
      </w:r>
      <w:r w:rsidRPr="00305061">
        <w:rPr>
          <w:sz w:val="22"/>
          <w:szCs w:val="22"/>
        </w:rPr>
        <w:fldChar w:fldCharType="begin"/>
      </w:r>
      <w:r w:rsidRPr="00305061">
        <w:rPr>
          <w:sz w:val="22"/>
          <w:szCs w:val="22"/>
        </w:rPr>
        <w:instrText xml:space="preserve"> SEQ Gambar_4. \* ARABIC </w:instrText>
      </w:r>
      <w:r w:rsidRPr="00305061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7</w:t>
      </w:r>
      <w:r w:rsidRPr="00305061">
        <w:rPr>
          <w:sz w:val="22"/>
          <w:szCs w:val="22"/>
        </w:rPr>
        <w:fldChar w:fldCharType="end"/>
      </w:r>
      <w:r w:rsidRPr="00305061">
        <w:rPr>
          <w:sz w:val="22"/>
          <w:szCs w:val="22"/>
        </w:rPr>
        <w:t xml:space="preserve"> Sequence </w:t>
      </w:r>
      <w:proofErr w:type="gramStart"/>
      <w:r w:rsidRPr="00305061">
        <w:rPr>
          <w:sz w:val="22"/>
          <w:szCs w:val="22"/>
        </w:rPr>
        <w:t xml:space="preserve">Diagram  </w:t>
      </w:r>
      <w:proofErr w:type="spellStart"/>
      <w:r w:rsidRPr="00305061">
        <w:rPr>
          <w:sz w:val="22"/>
          <w:szCs w:val="22"/>
        </w:rPr>
        <w:t>Pembekalan</w:t>
      </w:r>
      <w:bookmarkEnd w:id="280"/>
      <w:proofErr w:type="spellEnd"/>
      <w:proofErr w:type="gramEnd"/>
    </w:p>
    <w:p w14:paraId="766350B2" w14:textId="296EB42E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</w:rPr>
      </w:pPr>
      <w:bookmarkStart w:id="281" w:name="_Toc78230769"/>
      <w:bookmarkStart w:id="282" w:name="_Toc110248353"/>
      <w:r w:rsidRPr="006D6EEB">
        <w:rPr>
          <w:b/>
          <w:bCs/>
          <w:color w:val="000000" w:themeColor="text1"/>
        </w:rPr>
        <w:lastRenderedPageBreak/>
        <w:t xml:space="preserve">Sequence Diagram </w:t>
      </w:r>
      <w:bookmarkEnd w:id="281"/>
      <w:r w:rsidR="00305061" w:rsidRPr="006D6EEB">
        <w:rPr>
          <w:b/>
          <w:bCs/>
          <w:i/>
          <w:iCs/>
          <w:color w:val="000000" w:themeColor="text1"/>
        </w:rPr>
        <w:t xml:space="preserve">Kelola </w:t>
      </w:r>
      <w:proofErr w:type="spellStart"/>
      <w:r w:rsidR="00305061" w:rsidRPr="006D6EEB">
        <w:rPr>
          <w:b/>
          <w:bCs/>
          <w:i/>
          <w:iCs/>
          <w:color w:val="000000" w:themeColor="text1"/>
        </w:rPr>
        <w:t>Bimbingan</w:t>
      </w:r>
      <w:bookmarkEnd w:id="282"/>
      <w:proofErr w:type="spellEnd"/>
    </w:p>
    <w:p w14:paraId="76E5129B" w14:textId="77777777" w:rsidR="00305061" w:rsidRDefault="00305061" w:rsidP="008D2AEA">
      <w:pPr>
        <w:pStyle w:val="Caption"/>
        <w:keepNext/>
        <w:ind w:hanging="851"/>
        <w:jc w:val="center"/>
      </w:pPr>
      <w:r w:rsidRPr="00305061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0A81477A" wp14:editId="2EC2D84F">
            <wp:extent cx="6039405" cy="7349706"/>
            <wp:effectExtent l="0" t="0" r="0" b="381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3452" cy="7354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65CB6A" w14:textId="43EEFC6E" w:rsidR="006D6EEB" w:rsidRPr="008D2AEA" w:rsidRDefault="00305061" w:rsidP="008D2AEA">
      <w:pPr>
        <w:jc w:val="center"/>
        <w:rPr>
          <w:i/>
          <w:iCs/>
          <w:sz w:val="18"/>
          <w:szCs w:val="18"/>
        </w:rPr>
      </w:pPr>
      <w:bookmarkStart w:id="283" w:name="_Toc110238706"/>
      <w:r w:rsidRPr="00305061">
        <w:rPr>
          <w:sz w:val="22"/>
          <w:szCs w:val="22"/>
        </w:rPr>
        <w:t xml:space="preserve">Gambar 4. </w:t>
      </w:r>
      <w:r w:rsidRPr="00305061">
        <w:rPr>
          <w:sz w:val="22"/>
          <w:szCs w:val="22"/>
        </w:rPr>
        <w:fldChar w:fldCharType="begin"/>
      </w:r>
      <w:r w:rsidRPr="00305061">
        <w:rPr>
          <w:sz w:val="22"/>
          <w:szCs w:val="22"/>
        </w:rPr>
        <w:instrText xml:space="preserve"> SEQ Gambar_4. \* ARABIC </w:instrText>
      </w:r>
      <w:r w:rsidRPr="00305061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8</w:t>
      </w:r>
      <w:r w:rsidRPr="00305061">
        <w:rPr>
          <w:sz w:val="22"/>
          <w:szCs w:val="22"/>
        </w:rPr>
        <w:fldChar w:fldCharType="end"/>
      </w:r>
      <w:r w:rsidRPr="00305061">
        <w:rPr>
          <w:sz w:val="22"/>
          <w:szCs w:val="22"/>
        </w:rPr>
        <w:t xml:space="preserve"> Sequence Diagram </w:t>
      </w:r>
      <w:r>
        <w:rPr>
          <w:sz w:val="22"/>
          <w:szCs w:val="22"/>
        </w:rPr>
        <w:t xml:space="preserve">Kelola </w:t>
      </w:r>
      <w:proofErr w:type="spellStart"/>
      <w:r w:rsidRPr="00305061">
        <w:rPr>
          <w:sz w:val="22"/>
          <w:szCs w:val="22"/>
        </w:rPr>
        <w:t>Bimbingan</w:t>
      </w:r>
      <w:bookmarkEnd w:id="283"/>
      <w:proofErr w:type="spellEnd"/>
    </w:p>
    <w:p w14:paraId="4867D025" w14:textId="7F661173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284" w:name="_Toc78230770"/>
      <w:bookmarkStart w:id="285" w:name="_Toc110248354"/>
      <w:r w:rsidRPr="006D6EEB">
        <w:rPr>
          <w:b/>
          <w:bCs/>
          <w:color w:val="000000" w:themeColor="text1"/>
        </w:rPr>
        <w:lastRenderedPageBreak/>
        <w:t>Sequence Diagram</w:t>
      </w:r>
      <w:r w:rsidR="00305061" w:rsidRPr="006D6EEB">
        <w:rPr>
          <w:b/>
          <w:bCs/>
          <w:i/>
          <w:iCs/>
          <w:color w:val="000000" w:themeColor="text1"/>
        </w:rPr>
        <w:t xml:space="preserve"> </w:t>
      </w:r>
      <w:r w:rsidR="00305061" w:rsidRPr="006D6EEB">
        <w:rPr>
          <w:b/>
          <w:bCs/>
          <w:color w:val="000000" w:themeColor="text1"/>
        </w:rPr>
        <w:t>Kelola</w:t>
      </w:r>
      <w:r w:rsidRPr="006D6EEB">
        <w:rPr>
          <w:b/>
          <w:bCs/>
          <w:color w:val="000000" w:themeColor="text1"/>
        </w:rPr>
        <w:t xml:space="preserve"> </w:t>
      </w:r>
      <w:bookmarkEnd w:id="284"/>
      <w:proofErr w:type="spellStart"/>
      <w:r w:rsidR="00305061" w:rsidRPr="006D6EEB">
        <w:rPr>
          <w:b/>
          <w:bCs/>
          <w:color w:val="000000" w:themeColor="text1"/>
          <w:lang w:val="en-US"/>
        </w:rPr>
        <w:t>Pengumpulan</w:t>
      </w:r>
      <w:bookmarkEnd w:id="285"/>
      <w:proofErr w:type="spellEnd"/>
    </w:p>
    <w:p w14:paraId="0FD1CEE0" w14:textId="77777777" w:rsidR="00305061" w:rsidRDefault="00305061" w:rsidP="008D2AEA">
      <w:pPr>
        <w:pStyle w:val="Caption"/>
        <w:keepNext/>
        <w:ind w:hanging="993"/>
        <w:jc w:val="center"/>
      </w:pPr>
      <w:r w:rsidRPr="00305061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22A993A0" wp14:editId="23C1DF7E">
            <wp:extent cx="6099885" cy="4727276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8431" cy="47416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2F8E8E" w14:textId="18AC5252" w:rsidR="00E52F80" w:rsidRDefault="00305061" w:rsidP="00305061">
      <w:pPr>
        <w:jc w:val="center"/>
        <w:rPr>
          <w:sz w:val="22"/>
          <w:szCs w:val="22"/>
        </w:rPr>
      </w:pPr>
      <w:bookmarkStart w:id="286" w:name="_Toc110238707"/>
      <w:r w:rsidRPr="00305061">
        <w:rPr>
          <w:sz w:val="22"/>
          <w:szCs w:val="22"/>
        </w:rPr>
        <w:t xml:space="preserve">Gambar 4. </w:t>
      </w:r>
      <w:r w:rsidRPr="00305061">
        <w:rPr>
          <w:sz w:val="22"/>
          <w:szCs w:val="22"/>
        </w:rPr>
        <w:fldChar w:fldCharType="begin"/>
      </w:r>
      <w:r w:rsidRPr="00305061">
        <w:rPr>
          <w:sz w:val="22"/>
          <w:szCs w:val="22"/>
        </w:rPr>
        <w:instrText xml:space="preserve"> SEQ Gambar_4. \* ARABIC </w:instrText>
      </w:r>
      <w:r w:rsidRPr="00305061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9</w:t>
      </w:r>
      <w:r w:rsidRPr="00305061">
        <w:rPr>
          <w:sz w:val="22"/>
          <w:szCs w:val="22"/>
        </w:rPr>
        <w:fldChar w:fldCharType="end"/>
      </w:r>
      <w:r w:rsidRPr="00305061">
        <w:rPr>
          <w:sz w:val="22"/>
          <w:szCs w:val="22"/>
        </w:rPr>
        <w:t xml:space="preserve"> Sequence Diagram Kelola </w:t>
      </w:r>
      <w:proofErr w:type="spellStart"/>
      <w:r w:rsidRPr="00305061">
        <w:rPr>
          <w:sz w:val="22"/>
          <w:szCs w:val="22"/>
        </w:rPr>
        <w:t>Pengumpulan</w:t>
      </w:r>
      <w:bookmarkEnd w:id="286"/>
      <w:proofErr w:type="spellEnd"/>
    </w:p>
    <w:p w14:paraId="635357AB" w14:textId="0F5717A9" w:rsidR="006D6EEB" w:rsidRDefault="006D6EEB" w:rsidP="00305061">
      <w:pPr>
        <w:jc w:val="center"/>
        <w:rPr>
          <w:sz w:val="22"/>
          <w:szCs w:val="22"/>
        </w:rPr>
      </w:pPr>
    </w:p>
    <w:p w14:paraId="1B336E63" w14:textId="4839AED1" w:rsidR="006D6EEB" w:rsidRDefault="006D6EEB" w:rsidP="00305061">
      <w:pPr>
        <w:jc w:val="center"/>
        <w:rPr>
          <w:sz w:val="22"/>
          <w:szCs w:val="22"/>
        </w:rPr>
      </w:pPr>
    </w:p>
    <w:p w14:paraId="67F46D74" w14:textId="11612410" w:rsidR="006D6EEB" w:rsidRDefault="006D6EEB" w:rsidP="00305061">
      <w:pPr>
        <w:jc w:val="center"/>
        <w:rPr>
          <w:sz w:val="22"/>
          <w:szCs w:val="22"/>
        </w:rPr>
      </w:pPr>
    </w:p>
    <w:p w14:paraId="56B13947" w14:textId="4EB50E7D" w:rsidR="006D6EEB" w:rsidRDefault="006D6EEB" w:rsidP="00305061">
      <w:pPr>
        <w:jc w:val="center"/>
        <w:rPr>
          <w:sz w:val="22"/>
          <w:szCs w:val="22"/>
        </w:rPr>
      </w:pPr>
    </w:p>
    <w:p w14:paraId="12F9A927" w14:textId="0C3ECE2D" w:rsidR="006D6EEB" w:rsidRDefault="006D6EEB" w:rsidP="00305061">
      <w:pPr>
        <w:jc w:val="center"/>
        <w:rPr>
          <w:sz w:val="22"/>
          <w:szCs w:val="22"/>
        </w:rPr>
      </w:pPr>
    </w:p>
    <w:p w14:paraId="60784F9D" w14:textId="1E8D0FD0" w:rsidR="006D6EEB" w:rsidRDefault="006D6EEB" w:rsidP="00305061">
      <w:pPr>
        <w:jc w:val="center"/>
        <w:rPr>
          <w:sz w:val="22"/>
          <w:szCs w:val="22"/>
        </w:rPr>
      </w:pPr>
    </w:p>
    <w:p w14:paraId="24A46C57" w14:textId="095A9CF8" w:rsidR="006D6EEB" w:rsidRDefault="006D6EEB" w:rsidP="00305061">
      <w:pPr>
        <w:jc w:val="center"/>
        <w:rPr>
          <w:sz w:val="22"/>
          <w:szCs w:val="22"/>
        </w:rPr>
      </w:pPr>
    </w:p>
    <w:p w14:paraId="74449960" w14:textId="1A3CF61C" w:rsidR="006D6EEB" w:rsidRDefault="006D6EEB" w:rsidP="00305061">
      <w:pPr>
        <w:jc w:val="center"/>
        <w:rPr>
          <w:sz w:val="22"/>
          <w:szCs w:val="22"/>
        </w:rPr>
      </w:pPr>
    </w:p>
    <w:p w14:paraId="2FBA49A5" w14:textId="5B554E10" w:rsidR="006D6EEB" w:rsidRDefault="006D6EEB" w:rsidP="00305061">
      <w:pPr>
        <w:jc w:val="center"/>
        <w:rPr>
          <w:sz w:val="22"/>
          <w:szCs w:val="22"/>
        </w:rPr>
      </w:pPr>
    </w:p>
    <w:p w14:paraId="125EC7B0" w14:textId="77777777" w:rsidR="006D6EEB" w:rsidRPr="00305061" w:rsidRDefault="006D6EEB" w:rsidP="008D2AEA">
      <w:pPr>
        <w:rPr>
          <w:i/>
          <w:iCs/>
          <w:sz w:val="18"/>
          <w:szCs w:val="18"/>
        </w:rPr>
      </w:pPr>
    </w:p>
    <w:p w14:paraId="62F5E8CC" w14:textId="6B3767EB" w:rsidR="00E52F80" w:rsidRPr="006D6EEB" w:rsidRDefault="00E52F80">
      <w:pPr>
        <w:pStyle w:val="ListParagraph"/>
        <w:numPr>
          <w:ilvl w:val="0"/>
          <w:numId w:val="45"/>
        </w:numPr>
        <w:ind w:left="426" w:hanging="426"/>
        <w:outlineLvl w:val="2"/>
        <w:rPr>
          <w:b/>
          <w:bCs/>
          <w:i/>
          <w:iCs/>
          <w:color w:val="000000" w:themeColor="text1"/>
          <w:lang w:val="en-US"/>
        </w:rPr>
      </w:pPr>
      <w:bookmarkStart w:id="287" w:name="_Toc78230771"/>
      <w:bookmarkStart w:id="288" w:name="_Toc110248355"/>
      <w:r w:rsidRPr="006D6EEB">
        <w:rPr>
          <w:b/>
          <w:bCs/>
          <w:color w:val="000000" w:themeColor="text1"/>
        </w:rPr>
        <w:lastRenderedPageBreak/>
        <w:t xml:space="preserve">Sequence Diagram </w:t>
      </w:r>
      <w:bookmarkEnd w:id="287"/>
      <w:r w:rsidR="00305061" w:rsidRPr="006D6EEB">
        <w:rPr>
          <w:b/>
          <w:bCs/>
          <w:color w:val="000000" w:themeColor="text1"/>
          <w:lang w:val="en-US"/>
        </w:rPr>
        <w:t xml:space="preserve">Kelola </w:t>
      </w:r>
      <w:proofErr w:type="spellStart"/>
      <w:r w:rsidR="00305061" w:rsidRPr="006D6EEB">
        <w:rPr>
          <w:b/>
          <w:bCs/>
          <w:color w:val="000000" w:themeColor="text1"/>
          <w:lang w:val="en-US"/>
        </w:rPr>
        <w:t>Sidang</w:t>
      </w:r>
      <w:bookmarkEnd w:id="288"/>
      <w:proofErr w:type="spellEnd"/>
    </w:p>
    <w:p w14:paraId="3023E737" w14:textId="77777777" w:rsidR="00305061" w:rsidRDefault="00305061" w:rsidP="008D2AEA">
      <w:pPr>
        <w:pStyle w:val="Caption"/>
        <w:keepNext/>
        <w:ind w:hanging="1134"/>
        <w:jc w:val="center"/>
      </w:pPr>
      <w:r w:rsidRPr="00305061">
        <w:rPr>
          <w:i w:val="0"/>
          <w:iCs w:val="0"/>
          <w:noProof/>
          <w:color w:val="auto"/>
          <w:sz w:val="20"/>
          <w:szCs w:val="20"/>
        </w:rPr>
        <w:drawing>
          <wp:inline distT="0" distB="0" distL="0" distR="0" wp14:anchorId="2F4EA706" wp14:editId="23703236">
            <wp:extent cx="6201523" cy="4261449"/>
            <wp:effectExtent l="0" t="0" r="0" b="635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4930" cy="428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A20A09" w14:textId="493CFA04" w:rsidR="00E52F80" w:rsidRDefault="00305061" w:rsidP="00305061">
      <w:pPr>
        <w:jc w:val="center"/>
        <w:rPr>
          <w:sz w:val="22"/>
          <w:szCs w:val="22"/>
        </w:rPr>
      </w:pPr>
      <w:bookmarkStart w:id="289" w:name="_Toc110238708"/>
      <w:r w:rsidRPr="00305061">
        <w:rPr>
          <w:sz w:val="22"/>
          <w:szCs w:val="22"/>
        </w:rPr>
        <w:t xml:space="preserve">Gambar 4. </w:t>
      </w:r>
      <w:r w:rsidRPr="00305061">
        <w:rPr>
          <w:sz w:val="22"/>
          <w:szCs w:val="22"/>
        </w:rPr>
        <w:fldChar w:fldCharType="begin"/>
      </w:r>
      <w:r w:rsidRPr="00305061">
        <w:rPr>
          <w:sz w:val="22"/>
          <w:szCs w:val="22"/>
        </w:rPr>
        <w:instrText xml:space="preserve"> SEQ Gambar_4. \* ARABIC </w:instrText>
      </w:r>
      <w:r w:rsidRPr="00305061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0</w:t>
      </w:r>
      <w:r w:rsidRPr="00305061">
        <w:rPr>
          <w:sz w:val="22"/>
          <w:szCs w:val="22"/>
        </w:rPr>
        <w:fldChar w:fldCharType="end"/>
      </w:r>
      <w:r w:rsidRPr="00305061">
        <w:rPr>
          <w:sz w:val="22"/>
          <w:szCs w:val="22"/>
        </w:rPr>
        <w:t xml:space="preserve"> Sequence Diagram Kelola </w:t>
      </w:r>
      <w:proofErr w:type="spellStart"/>
      <w:r w:rsidRPr="00305061">
        <w:rPr>
          <w:sz w:val="22"/>
          <w:szCs w:val="22"/>
        </w:rPr>
        <w:t>Sidang</w:t>
      </w:r>
      <w:bookmarkEnd w:id="289"/>
      <w:proofErr w:type="spellEnd"/>
    </w:p>
    <w:p w14:paraId="492BD5C9" w14:textId="2A6DB2B1" w:rsidR="006D6EEB" w:rsidRDefault="006D6EEB" w:rsidP="00305061">
      <w:pPr>
        <w:jc w:val="center"/>
        <w:rPr>
          <w:sz w:val="22"/>
          <w:szCs w:val="22"/>
        </w:rPr>
      </w:pPr>
    </w:p>
    <w:p w14:paraId="4D6CED5E" w14:textId="226E4071" w:rsidR="006D6EEB" w:rsidRDefault="006D6EEB" w:rsidP="00305061">
      <w:pPr>
        <w:jc w:val="center"/>
        <w:rPr>
          <w:sz w:val="22"/>
          <w:szCs w:val="22"/>
        </w:rPr>
      </w:pPr>
    </w:p>
    <w:p w14:paraId="7AAB0464" w14:textId="0DD46C43" w:rsidR="006D6EEB" w:rsidRDefault="006D6EEB" w:rsidP="00305061">
      <w:pPr>
        <w:jc w:val="center"/>
        <w:rPr>
          <w:sz w:val="22"/>
          <w:szCs w:val="22"/>
        </w:rPr>
      </w:pPr>
    </w:p>
    <w:p w14:paraId="294A0A9A" w14:textId="18857BA2" w:rsidR="006D6EEB" w:rsidRDefault="006D6EEB" w:rsidP="00305061">
      <w:pPr>
        <w:jc w:val="center"/>
        <w:rPr>
          <w:sz w:val="22"/>
          <w:szCs w:val="22"/>
        </w:rPr>
      </w:pPr>
    </w:p>
    <w:p w14:paraId="53E4A67B" w14:textId="05D3921B" w:rsidR="006D6EEB" w:rsidRDefault="006D6EEB" w:rsidP="00305061">
      <w:pPr>
        <w:jc w:val="center"/>
        <w:rPr>
          <w:sz w:val="22"/>
          <w:szCs w:val="22"/>
        </w:rPr>
      </w:pPr>
    </w:p>
    <w:p w14:paraId="2098CBFC" w14:textId="20D6428A" w:rsidR="006D6EEB" w:rsidRDefault="006D6EEB" w:rsidP="00305061">
      <w:pPr>
        <w:jc w:val="center"/>
        <w:rPr>
          <w:sz w:val="22"/>
          <w:szCs w:val="22"/>
        </w:rPr>
      </w:pPr>
    </w:p>
    <w:p w14:paraId="56C36041" w14:textId="20507954" w:rsidR="006D6EEB" w:rsidRDefault="006D6EEB" w:rsidP="00305061">
      <w:pPr>
        <w:jc w:val="center"/>
        <w:rPr>
          <w:sz w:val="22"/>
          <w:szCs w:val="22"/>
        </w:rPr>
      </w:pPr>
    </w:p>
    <w:p w14:paraId="4A4B4B94" w14:textId="459F5238" w:rsidR="006D6EEB" w:rsidRDefault="006D6EEB" w:rsidP="00305061">
      <w:pPr>
        <w:jc w:val="center"/>
        <w:rPr>
          <w:sz w:val="22"/>
          <w:szCs w:val="22"/>
        </w:rPr>
      </w:pPr>
    </w:p>
    <w:p w14:paraId="0C2205F0" w14:textId="104A88A1" w:rsidR="006D6EEB" w:rsidRDefault="006D6EEB" w:rsidP="00305061">
      <w:pPr>
        <w:jc w:val="center"/>
        <w:rPr>
          <w:sz w:val="22"/>
          <w:szCs w:val="22"/>
        </w:rPr>
      </w:pPr>
    </w:p>
    <w:p w14:paraId="1668440F" w14:textId="3907B670" w:rsidR="006D6EEB" w:rsidRDefault="006D6EEB" w:rsidP="00305061">
      <w:pPr>
        <w:jc w:val="center"/>
        <w:rPr>
          <w:sz w:val="22"/>
          <w:szCs w:val="22"/>
        </w:rPr>
      </w:pPr>
    </w:p>
    <w:p w14:paraId="77EEA8FF" w14:textId="77777777" w:rsidR="006D6EEB" w:rsidRDefault="006D6EEB" w:rsidP="00305061">
      <w:pPr>
        <w:jc w:val="center"/>
        <w:rPr>
          <w:sz w:val="22"/>
          <w:szCs w:val="22"/>
        </w:rPr>
      </w:pPr>
    </w:p>
    <w:p w14:paraId="6952CC14" w14:textId="77777777" w:rsidR="006D6EEB" w:rsidRPr="00305061" w:rsidRDefault="006D6EEB" w:rsidP="008D2AEA">
      <w:pPr>
        <w:rPr>
          <w:i/>
          <w:iCs/>
          <w:sz w:val="18"/>
          <w:szCs w:val="18"/>
          <w:lang w:val="en-US"/>
        </w:rPr>
      </w:pPr>
    </w:p>
    <w:p w14:paraId="1E67F7BA" w14:textId="4FBE04AC" w:rsidR="00E52F80" w:rsidRPr="006D6EEB" w:rsidRDefault="00E52F80">
      <w:pPr>
        <w:pStyle w:val="ListParagraph"/>
        <w:numPr>
          <w:ilvl w:val="0"/>
          <w:numId w:val="45"/>
        </w:numPr>
        <w:ind w:hanging="720"/>
        <w:outlineLvl w:val="2"/>
        <w:rPr>
          <w:b/>
          <w:bCs/>
          <w:i/>
          <w:iCs/>
          <w:color w:val="000000" w:themeColor="text1"/>
        </w:rPr>
      </w:pPr>
      <w:bookmarkStart w:id="290" w:name="_Toc78230772"/>
      <w:bookmarkStart w:id="291" w:name="_Toc110248356"/>
      <w:r w:rsidRPr="006D6EEB">
        <w:rPr>
          <w:b/>
          <w:bCs/>
          <w:color w:val="000000" w:themeColor="text1"/>
        </w:rPr>
        <w:lastRenderedPageBreak/>
        <w:t xml:space="preserve">Sequence Diagram </w:t>
      </w:r>
      <w:bookmarkEnd w:id="290"/>
      <w:r w:rsidR="00305061" w:rsidRPr="006D6EEB">
        <w:rPr>
          <w:b/>
          <w:bCs/>
          <w:color w:val="000000" w:themeColor="text1"/>
        </w:rPr>
        <w:t xml:space="preserve">Kelola </w:t>
      </w:r>
      <w:proofErr w:type="spellStart"/>
      <w:r w:rsidR="00305061" w:rsidRPr="006D6EEB">
        <w:rPr>
          <w:b/>
          <w:bCs/>
          <w:color w:val="000000" w:themeColor="text1"/>
        </w:rPr>
        <w:t>Dokumen</w:t>
      </w:r>
      <w:proofErr w:type="spellEnd"/>
      <w:r w:rsidR="00305061" w:rsidRPr="006D6EEB">
        <w:rPr>
          <w:b/>
          <w:bCs/>
          <w:color w:val="000000" w:themeColor="text1"/>
        </w:rPr>
        <w:t xml:space="preserve"> Akhir</w:t>
      </w:r>
      <w:bookmarkEnd w:id="291"/>
    </w:p>
    <w:p w14:paraId="5AA81E47" w14:textId="77777777" w:rsidR="00B95A2A" w:rsidRDefault="00B95A2A" w:rsidP="00B95A2A">
      <w:pPr>
        <w:pStyle w:val="Caption"/>
        <w:keepNext/>
        <w:jc w:val="center"/>
      </w:pPr>
      <w:r w:rsidRPr="00B95A2A">
        <w:rPr>
          <w:noProof/>
        </w:rPr>
        <w:drawing>
          <wp:inline distT="0" distB="0" distL="0" distR="0" wp14:anchorId="328801BE" wp14:editId="2AA7C8CE">
            <wp:extent cx="4836564" cy="4291788"/>
            <wp:effectExtent l="0" t="0" r="254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9591" cy="42944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111596" w14:textId="13A098D3" w:rsidR="00227B14" w:rsidRPr="00B95A2A" w:rsidRDefault="00B95A2A" w:rsidP="00B95A2A">
      <w:pPr>
        <w:jc w:val="center"/>
        <w:rPr>
          <w:sz w:val="20"/>
          <w:szCs w:val="20"/>
        </w:rPr>
      </w:pPr>
      <w:bookmarkStart w:id="292" w:name="_Toc110238709"/>
      <w:r w:rsidRPr="00B95A2A">
        <w:rPr>
          <w:sz w:val="20"/>
          <w:szCs w:val="20"/>
        </w:rPr>
        <w:t xml:space="preserve">Gambar 4. </w:t>
      </w:r>
      <w:r w:rsidRPr="00B95A2A">
        <w:rPr>
          <w:sz w:val="20"/>
          <w:szCs w:val="20"/>
        </w:rPr>
        <w:fldChar w:fldCharType="begin"/>
      </w:r>
      <w:r w:rsidRPr="00B95A2A">
        <w:rPr>
          <w:sz w:val="20"/>
          <w:szCs w:val="20"/>
        </w:rPr>
        <w:instrText xml:space="preserve"> SEQ Gambar_4. \* ARABIC </w:instrText>
      </w:r>
      <w:r w:rsidRPr="00B95A2A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1</w:t>
      </w:r>
      <w:r w:rsidRPr="00B95A2A">
        <w:rPr>
          <w:sz w:val="20"/>
          <w:szCs w:val="20"/>
        </w:rPr>
        <w:fldChar w:fldCharType="end"/>
      </w:r>
      <w:r w:rsidRPr="00B95A2A">
        <w:rPr>
          <w:sz w:val="20"/>
          <w:szCs w:val="20"/>
        </w:rPr>
        <w:t xml:space="preserve"> Sequence Diagram Kelola </w:t>
      </w:r>
      <w:proofErr w:type="spellStart"/>
      <w:r w:rsidRPr="00B95A2A">
        <w:rPr>
          <w:sz w:val="20"/>
          <w:szCs w:val="20"/>
        </w:rPr>
        <w:t>Dokumen</w:t>
      </w:r>
      <w:proofErr w:type="spellEnd"/>
      <w:r w:rsidRPr="00B95A2A">
        <w:rPr>
          <w:sz w:val="20"/>
          <w:szCs w:val="20"/>
        </w:rPr>
        <w:t xml:space="preserve"> Akhir</w:t>
      </w:r>
      <w:bookmarkEnd w:id="292"/>
    </w:p>
    <w:p w14:paraId="15C52D4E" w14:textId="668EE2E4" w:rsidR="00E52F80" w:rsidRPr="00B95A2A" w:rsidRDefault="00B95A2A">
      <w:pPr>
        <w:pStyle w:val="ListParagraph"/>
        <w:numPr>
          <w:ilvl w:val="0"/>
          <w:numId w:val="45"/>
        </w:numPr>
        <w:spacing w:after="0" w:line="360" w:lineRule="auto"/>
        <w:ind w:hanging="720"/>
        <w:outlineLvl w:val="2"/>
      </w:pPr>
      <w:bookmarkStart w:id="293" w:name="_Toc110248357"/>
      <w:r w:rsidRPr="006D6EEB">
        <w:rPr>
          <w:b/>
          <w:bCs/>
          <w:color w:val="000000" w:themeColor="text1"/>
        </w:rPr>
        <w:t>Sequence Diagram Logout</w:t>
      </w:r>
      <w:bookmarkEnd w:id="293"/>
    </w:p>
    <w:p w14:paraId="3FC9CB02" w14:textId="77777777" w:rsidR="00B95A2A" w:rsidRDefault="00B95A2A" w:rsidP="00B95A2A">
      <w:pPr>
        <w:keepNext/>
        <w:spacing w:after="0" w:line="360" w:lineRule="auto"/>
      </w:pPr>
      <w:r w:rsidRPr="00B95A2A">
        <w:rPr>
          <w:noProof/>
        </w:rPr>
        <w:drawing>
          <wp:inline distT="0" distB="0" distL="0" distR="0" wp14:anchorId="07675E57" wp14:editId="474BFE42">
            <wp:extent cx="4985560" cy="2584174"/>
            <wp:effectExtent l="0" t="0" r="5715" b="698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5551" cy="2589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0793C" w14:textId="5D676C20" w:rsidR="00305061" w:rsidRPr="00B95A2A" w:rsidRDefault="00B95A2A" w:rsidP="00B95A2A">
      <w:pPr>
        <w:jc w:val="center"/>
        <w:rPr>
          <w:sz w:val="22"/>
          <w:szCs w:val="22"/>
        </w:rPr>
      </w:pPr>
      <w:bookmarkStart w:id="294" w:name="_Toc110238710"/>
      <w:r w:rsidRPr="00B95A2A">
        <w:rPr>
          <w:sz w:val="22"/>
          <w:szCs w:val="22"/>
        </w:rPr>
        <w:t xml:space="preserve">Gambar 4. </w:t>
      </w:r>
      <w:r w:rsidRPr="00B95A2A">
        <w:rPr>
          <w:sz w:val="22"/>
          <w:szCs w:val="22"/>
        </w:rPr>
        <w:fldChar w:fldCharType="begin"/>
      </w:r>
      <w:r w:rsidRPr="00B95A2A">
        <w:rPr>
          <w:sz w:val="22"/>
          <w:szCs w:val="22"/>
        </w:rPr>
        <w:instrText xml:space="preserve"> SEQ Gambar_4. \* ARABIC </w:instrText>
      </w:r>
      <w:r w:rsidRPr="00B95A2A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2</w:t>
      </w:r>
      <w:r w:rsidRPr="00B95A2A">
        <w:rPr>
          <w:sz w:val="22"/>
          <w:szCs w:val="22"/>
        </w:rPr>
        <w:fldChar w:fldCharType="end"/>
      </w:r>
      <w:r w:rsidRPr="00B95A2A">
        <w:rPr>
          <w:sz w:val="22"/>
          <w:szCs w:val="22"/>
        </w:rPr>
        <w:t xml:space="preserve"> Sequence Diagram Logout</w:t>
      </w:r>
      <w:bookmarkEnd w:id="294"/>
    </w:p>
    <w:p w14:paraId="564B680F" w14:textId="4E0CB5B1" w:rsidR="003F5A22" w:rsidRPr="005313E0" w:rsidRDefault="00A724EC">
      <w:pPr>
        <w:pStyle w:val="Heading3"/>
        <w:numPr>
          <w:ilvl w:val="0"/>
          <w:numId w:val="44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000000" w:themeColor="text1"/>
        </w:rPr>
      </w:pPr>
      <w:bookmarkStart w:id="295" w:name="_Toc68545089"/>
      <w:bookmarkStart w:id="296" w:name="_Toc78230773"/>
      <w:bookmarkStart w:id="297" w:name="_Toc110248358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Class Diagram</w:t>
      </w:r>
      <w:bookmarkEnd w:id="295"/>
      <w:bookmarkEnd w:id="296"/>
      <w:bookmarkEnd w:id="297"/>
    </w:p>
    <w:p w14:paraId="341FA35A" w14:textId="35310831" w:rsidR="001803F5" w:rsidRDefault="0066119F" w:rsidP="0066119F">
      <w:pPr>
        <w:spacing w:after="0" w:line="360" w:lineRule="auto"/>
        <w:jc w:val="both"/>
      </w:pPr>
      <w:r w:rsidRPr="005313E0">
        <w:t xml:space="preserve">Class diagram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C2112E">
        <w:t>matakuliah</w:t>
      </w:r>
      <w:proofErr w:type="spellEnd"/>
      <w:r w:rsidR="00C2112E">
        <w:t xml:space="preserve"> </w:t>
      </w:r>
      <w:proofErr w:type="spellStart"/>
      <w:r w:rsidR="00C2112E">
        <w:t>proyek</w:t>
      </w:r>
      <w:proofErr w:type="spellEnd"/>
      <w:r w:rsidRPr="005313E0">
        <w:t xml:space="preserve">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4C11C9DF" w14:textId="77777777" w:rsidR="00AD5EEF" w:rsidRDefault="00AD5EEF" w:rsidP="00AD5EEF">
      <w:pPr>
        <w:keepNext/>
        <w:spacing w:after="0" w:line="360" w:lineRule="auto"/>
        <w:jc w:val="both"/>
      </w:pPr>
      <w:r w:rsidRPr="00AD5EEF">
        <w:rPr>
          <w:noProof/>
        </w:rPr>
        <w:drawing>
          <wp:inline distT="0" distB="0" distL="0" distR="0" wp14:anchorId="2747209E" wp14:editId="41C5CEBA">
            <wp:extent cx="5039995" cy="5405120"/>
            <wp:effectExtent l="0" t="0" r="8255" b="508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5405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409AE" w14:textId="128DB034" w:rsidR="00AD5EEF" w:rsidRPr="00AD5EEF" w:rsidRDefault="00AD5EEF" w:rsidP="00AD5EEF">
      <w:pPr>
        <w:jc w:val="center"/>
        <w:rPr>
          <w:sz w:val="20"/>
          <w:szCs w:val="20"/>
        </w:rPr>
      </w:pPr>
      <w:bookmarkStart w:id="298" w:name="_Toc110238711"/>
      <w:r w:rsidRPr="00AD5EEF">
        <w:rPr>
          <w:sz w:val="20"/>
          <w:szCs w:val="20"/>
        </w:rPr>
        <w:t xml:space="preserve">Gambar 4. </w:t>
      </w:r>
      <w:r w:rsidRPr="00AD5EEF">
        <w:rPr>
          <w:sz w:val="20"/>
          <w:szCs w:val="20"/>
        </w:rPr>
        <w:fldChar w:fldCharType="begin"/>
      </w:r>
      <w:r w:rsidRPr="00AD5EEF">
        <w:rPr>
          <w:sz w:val="20"/>
          <w:szCs w:val="20"/>
        </w:rPr>
        <w:instrText xml:space="preserve"> SEQ Gambar_4. \* ARABIC </w:instrText>
      </w:r>
      <w:r w:rsidRPr="00AD5EEF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3</w:t>
      </w:r>
      <w:r w:rsidRPr="00AD5EEF">
        <w:rPr>
          <w:sz w:val="20"/>
          <w:szCs w:val="20"/>
        </w:rPr>
        <w:fldChar w:fldCharType="end"/>
      </w:r>
      <w:r w:rsidRPr="00AD5EEF">
        <w:rPr>
          <w:sz w:val="20"/>
          <w:szCs w:val="20"/>
        </w:rPr>
        <w:t xml:space="preserve"> Class Diagram </w:t>
      </w:r>
      <w:proofErr w:type="spellStart"/>
      <w:r w:rsidRPr="00AD5EEF">
        <w:rPr>
          <w:sz w:val="20"/>
          <w:szCs w:val="20"/>
        </w:rPr>
        <w:t>perancangan</w:t>
      </w:r>
      <w:proofErr w:type="spellEnd"/>
      <w:r w:rsidRPr="00AD5EEF">
        <w:rPr>
          <w:sz w:val="20"/>
          <w:szCs w:val="20"/>
        </w:rPr>
        <w:t xml:space="preserve"> SIMMP</w:t>
      </w:r>
      <w:bookmarkEnd w:id="298"/>
    </w:p>
    <w:p w14:paraId="46A48C34" w14:textId="0C682011" w:rsidR="00A724EC" w:rsidRPr="00651F0E" w:rsidRDefault="00A724EC">
      <w:pPr>
        <w:pStyle w:val="ListParagraph"/>
        <w:numPr>
          <w:ilvl w:val="0"/>
          <w:numId w:val="43"/>
        </w:numPr>
        <w:ind w:hanging="720"/>
        <w:outlineLvl w:val="1"/>
        <w:rPr>
          <w:b/>
          <w:bCs/>
          <w:color w:val="000000" w:themeColor="text1"/>
        </w:rPr>
      </w:pPr>
      <w:bookmarkStart w:id="299" w:name="_Toc68545090"/>
      <w:bookmarkStart w:id="300" w:name="_Toc78230774"/>
      <w:bookmarkStart w:id="301" w:name="_Toc110248359"/>
      <w:proofErr w:type="spellStart"/>
      <w:r w:rsidRPr="00651F0E">
        <w:rPr>
          <w:b/>
          <w:bCs/>
          <w:color w:val="000000" w:themeColor="text1"/>
        </w:rPr>
        <w:t>Kelas</w:t>
      </w:r>
      <w:proofErr w:type="spellEnd"/>
      <w:r w:rsidRPr="00651F0E">
        <w:rPr>
          <w:b/>
          <w:bCs/>
          <w:color w:val="000000" w:themeColor="text1"/>
        </w:rPr>
        <w:t xml:space="preserve"> </w:t>
      </w:r>
      <w:proofErr w:type="spellStart"/>
      <w:r w:rsidRPr="00651F0E">
        <w:rPr>
          <w:b/>
          <w:bCs/>
          <w:color w:val="000000" w:themeColor="text1"/>
        </w:rPr>
        <w:t>Perancangan</w:t>
      </w:r>
      <w:bookmarkEnd w:id="299"/>
      <w:bookmarkEnd w:id="300"/>
      <w:bookmarkEnd w:id="301"/>
      <w:proofErr w:type="spellEnd"/>
    </w:p>
    <w:p w14:paraId="707CFA0B" w14:textId="76ACA167" w:rsidR="001803F5" w:rsidRDefault="0032172B" w:rsidP="0032172B">
      <w:pPr>
        <w:spacing w:after="0" w:line="360" w:lineRule="auto"/>
        <w:ind w:firstLine="720"/>
        <w:jc w:val="both"/>
      </w:pPr>
      <w:proofErr w:type="spellStart"/>
      <w:r w:rsidRPr="005313E0">
        <w:t>Kelas-kelas</w:t>
      </w:r>
      <w:proofErr w:type="spellEnd"/>
      <w:r w:rsidRPr="005313E0">
        <w:t xml:space="preserve"> yang </w:t>
      </w:r>
      <w:proofErr w:type="spellStart"/>
      <w:r w:rsidRPr="005313E0">
        <w:t>terbentuk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analisis</w:t>
      </w:r>
      <w:proofErr w:type="spellEnd"/>
      <w:r w:rsidRPr="005313E0">
        <w:t xml:space="preserve"> akan </w:t>
      </w:r>
      <w:proofErr w:type="spellStart"/>
      <w:r w:rsidRPr="005313E0">
        <w:t>diterapkan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kelas-kelas</w:t>
      </w:r>
      <w:proofErr w:type="spellEnd"/>
      <w:r w:rsidRPr="005313E0">
        <w:t xml:space="preserve"> </w:t>
      </w:r>
      <w:proofErr w:type="spellStart"/>
      <w:r w:rsidRPr="005313E0">
        <w:t>tahap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. </w:t>
      </w:r>
      <w:proofErr w:type="spellStart"/>
      <w:r w:rsidRPr="005313E0">
        <w:t>Kelas-kelas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proofErr w:type="gramStart"/>
      <w:r w:rsidRPr="005313E0">
        <w:t>adalah</w:t>
      </w:r>
      <w:proofErr w:type="spellEnd"/>
      <w:r w:rsidRPr="005313E0">
        <w:t xml:space="preserve"> :</w:t>
      </w:r>
      <w:proofErr w:type="gramEnd"/>
    </w:p>
    <w:p w14:paraId="60F52037" w14:textId="62309B60" w:rsidR="005756EB" w:rsidRDefault="005756EB" w:rsidP="005756EB">
      <w:pPr>
        <w:pStyle w:val="Caption"/>
        <w:keepNext/>
        <w:rPr>
          <w:i w:val="0"/>
          <w:iCs w:val="0"/>
          <w:color w:val="auto"/>
          <w:sz w:val="20"/>
          <w:szCs w:val="20"/>
        </w:rPr>
      </w:pPr>
    </w:p>
    <w:p w14:paraId="7DC593BA" w14:textId="1FC14F51" w:rsidR="00651F0E" w:rsidRDefault="00651F0E" w:rsidP="00651F0E"/>
    <w:p w14:paraId="560C9CEF" w14:textId="77777777" w:rsidR="00651F0E" w:rsidRPr="00651F0E" w:rsidRDefault="00651F0E" w:rsidP="00651F0E"/>
    <w:p w14:paraId="15267776" w14:textId="413A0DEA" w:rsidR="00651F0E" w:rsidRPr="00651F0E" w:rsidRDefault="00651F0E" w:rsidP="00651F0E">
      <w:pPr>
        <w:rPr>
          <w:sz w:val="20"/>
          <w:szCs w:val="20"/>
        </w:rPr>
      </w:pPr>
      <w:bookmarkStart w:id="302" w:name="_Toc110239044"/>
      <w:proofErr w:type="spellStart"/>
      <w:r w:rsidRPr="00651F0E">
        <w:rPr>
          <w:sz w:val="20"/>
          <w:szCs w:val="20"/>
        </w:rPr>
        <w:lastRenderedPageBreak/>
        <w:t>Tabel</w:t>
      </w:r>
      <w:proofErr w:type="spellEnd"/>
      <w:r w:rsidRPr="00651F0E">
        <w:rPr>
          <w:sz w:val="20"/>
          <w:szCs w:val="20"/>
        </w:rPr>
        <w:t xml:space="preserve"> 4. </w:t>
      </w:r>
      <w:r w:rsidRPr="00651F0E">
        <w:rPr>
          <w:sz w:val="20"/>
          <w:szCs w:val="20"/>
        </w:rPr>
        <w:fldChar w:fldCharType="begin"/>
      </w:r>
      <w:r w:rsidRPr="00651F0E">
        <w:rPr>
          <w:sz w:val="20"/>
          <w:szCs w:val="20"/>
        </w:rPr>
        <w:instrText xml:space="preserve"> SEQ Tabel_4. \* ARABIC </w:instrText>
      </w:r>
      <w:r w:rsidRPr="00651F0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</w:t>
      </w:r>
      <w:r w:rsidRPr="00651F0E">
        <w:rPr>
          <w:sz w:val="20"/>
          <w:szCs w:val="20"/>
        </w:rPr>
        <w:fldChar w:fldCharType="end"/>
      </w:r>
      <w:r w:rsidRPr="00651F0E">
        <w:rPr>
          <w:sz w:val="20"/>
          <w:szCs w:val="20"/>
        </w:rPr>
        <w:t xml:space="preserve"> </w:t>
      </w:r>
      <w:proofErr w:type="spellStart"/>
      <w:r w:rsidRPr="00651F0E">
        <w:rPr>
          <w:sz w:val="20"/>
          <w:szCs w:val="20"/>
        </w:rPr>
        <w:t>Tabel</w:t>
      </w:r>
      <w:proofErr w:type="spellEnd"/>
      <w:r w:rsidRPr="00651F0E">
        <w:rPr>
          <w:sz w:val="20"/>
          <w:szCs w:val="20"/>
        </w:rPr>
        <w:t xml:space="preserve"> </w:t>
      </w:r>
      <w:proofErr w:type="spellStart"/>
      <w:r w:rsidRPr="00651F0E">
        <w:rPr>
          <w:sz w:val="20"/>
          <w:szCs w:val="20"/>
        </w:rPr>
        <w:t>Kelas</w:t>
      </w:r>
      <w:proofErr w:type="spellEnd"/>
      <w:r w:rsidRPr="00651F0E">
        <w:rPr>
          <w:sz w:val="20"/>
          <w:szCs w:val="20"/>
        </w:rPr>
        <w:t xml:space="preserve"> </w:t>
      </w:r>
      <w:proofErr w:type="spellStart"/>
      <w:r w:rsidRPr="00651F0E">
        <w:rPr>
          <w:sz w:val="20"/>
          <w:szCs w:val="20"/>
        </w:rPr>
        <w:t>Perancangan</w:t>
      </w:r>
      <w:bookmarkEnd w:id="30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6"/>
        <w:gridCol w:w="3593"/>
        <w:gridCol w:w="3818"/>
      </w:tblGrid>
      <w:tr w:rsidR="0032172B" w:rsidRPr="005313E0" w14:paraId="5850B870" w14:textId="77777777" w:rsidTr="00651F0E">
        <w:tc>
          <w:tcPr>
            <w:tcW w:w="510" w:type="dxa"/>
            <w:shd w:val="clear" w:color="auto" w:fill="BFBFBF" w:themeFill="background1" w:themeFillShade="BF"/>
          </w:tcPr>
          <w:p w14:paraId="6501CEDC" w14:textId="4D9707D1" w:rsidR="0032172B" w:rsidRPr="005313E0" w:rsidRDefault="0032172B" w:rsidP="00651F0E">
            <w:pPr>
              <w:spacing w:line="360" w:lineRule="auto"/>
              <w:jc w:val="center"/>
            </w:pPr>
            <w:r w:rsidRPr="005313E0">
              <w:t>No</w:t>
            </w:r>
          </w:p>
        </w:tc>
        <w:tc>
          <w:tcPr>
            <w:tcW w:w="3596" w:type="dxa"/>
            <w:shd w:val="clear" w:color="auto" w:fill="BFBFBF" w:themeFill="background1" w:themeFillShade="BF"/>
          </w:tcPr>
          <w:p w14:paraId="1169B686" w14:textId="4431F955" w:rsidR="0032172B" w:rsidRPr="005313E0" w:rsidRDefault="0032172B" w:rsidP="00651F0E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Kela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nalisis</w:t>
            </w:r>
            <w:proofErr w:type="spellEnd"/>
          </w:p>
        </w:tc>
        <w:tc>
          <w:tcPr>
            <w:tcW w:w="3821" w:type="dxa"/>
            <w:shd w:val="clear" w:color="auto" w:fill="BFBFBF" w:themeFill="background1" w:themeFillShade="BF"/>
          </w:tcPr>
          <w:p w14:paraId="1F8BFC09" w14:textId="31375AC2" w:rsidR="0032172B" w:rsidRPr="005313E0" w:rsidRDefault="0032172B" w:rsidP="00651F0E">
            <w:pPr>
              <w:spacing w:line="360" w:lineRule="auto"/>
              <w:jc w:val="center"/>
            </w:pPr>
            <w:r w:rsidRPr="005313E0">
              <w:t xml:space="preserve">Nama </w:t>
            </w:r>
            <w:proofErr w:type="spellStart"/>
            <w:r w:rsidRPr="005313E0">
              <w:t>Kelas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rancangan</w:t>
            </w:r>
            <w:proofErr w:type="spellEnd"/>
          </w:p>
        </w:tc>
      </w:tr>
      <w:tr w:rsidR="0032172B" w:rsidRPr="005313E0" w14:paraId="7AB9B8B7" w14:textId="77777777" w:rsidTr="0032172B">
        <w:tc>
          <w:tcPr>
            <w:tcW w:w="510" w:type="dxa"/>
          </w:tcPr>
          <w:p w14:paraId="2BC0925B" w14:textId="2896DF90" w:rsidR="0032172B" w:rsidRPr="005313E0" w:rsidRDefault="0032172B" w:rsidP="0032172B">
            <w:pPr>
              <w:spacing w:line="360" w:lineRule="auto"/>
              <w:jc w:val="both"/>
            </w:pPr>
            <w:r w:rsidRPr="005313E0">
              <w:t>1.</w:t>
            </w:r>
          </w:p>
        </w:tc>
        <w:tc>
          <w:tcPr>
            <w:tcW w:w="3596" w:type="dxa"/>
          </w:tcPr>
          <w:p w14:paraId="15BB7598" w14:textId="19672C4B" w:rsidR="0032172B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Auth</w:t>
            </w:r>
          </w:p>
        </w:tc>
        <w:tc>
          <w:tcPr>
            <w:tcW w:w="3821" w:type="dxa"/>
          </w:tcPr>
          <w:p w14:paraId="539AF51A" w14:textId="44E17C23" w:rsidR="0032172B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Auth</w:t>
            </w:r>
          </w:p>
        </w:tc>
      </w:tr>
      <w:tr w:rsidR="0032172B" w:rsidRPr="005313E0" w14:paraId="64C91AEA" w14:textId="77777777" w:rsidTr="0032172B">
        <w:tc>
          <w:tcPr>
            <w:tcW w:w="510" w:type="dxa"/>
          </w:tcPr>
          <w:p w14:paraId="41F02F41" w14:textId="30E1C64E" w:rsidR="0032172B" w:rsidRPr="005313E0" w:rsidRDefault="0032172B" w:rsidP="0032172B">
            <w:pPr>
              <w:spacing w:line="360" w:lineRule="auto"/>
              <w:jc w:val="both"/>
            </w:pPr>
            <w:r w:rsidRPr="005313E0">
              <w:t>2.</w:t>
            </w:r>
          </w:p>
        </w:tc>
        <w:tc>
          <w:tcPr>
            <w:tcW w:w="3596" w:type="dxa"/>
          </w:tcPr>
          <w:p w14:paraId="3651A44F" w14:textId="3827F321" w:rsidR="0032172B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User</w:t>
            </w:r>
          </w:p>
        </w:tc>
        <w:tc>
          <w:tcPr>
            <w:tcW w:w="3821" w:type="dxa"/>
          </w:tcPr>
          <w:p w14:paraId="7519406A" w14:textId="308C3BCF" w:rsidR="0032172B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User</w:t>
            </w:r>
          </w:p>
        </w:tc>
      </w:tr>
      <w:tr w:rsidR="0032172B" w:rsidRPr="005313E0" w14:paraId="6935B11C" w14:textId="77777777" w:rsidTr="0032172B">
        <w:tc>
          <w:tcPr>
            <w:tcW w:w="510" w:type="dxa"/>
          </w:tcPr>
          <w:p w14:paraId="121A7F51" w14:textId="5E8AEEF2" w:rsidR="0032172B" w:rsidRPr="005313E0" w:rsidRDefault="0032172B" w:rsidP="0032172B">
            <w:pPr>
              <w:spacing w:line="360" w:lineRule="auto"/>
              <w:jc w:val="both"/>
            </w:pPr>
            <w:r w:rsidRPr="005313E0">
              <w:t>3.</w:t>
            </w:r>
          </w:p>
        </w:tc>
        <w:tc>
          <w:tcPr>
            <w:tcW w:w="3596" w:type="dxa"/>
          </w:tcPr>
          <w:p w14:paraId="1D930704" w14:textId="773EAAD1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  <w:tc>
          <w:tcPr>
            <w:tcW w:w="3821" w:type="dxa"/>
          </w:tcPr>
          <w:p w14:paraId="2C80EDF6" w14:textId="6E0025E1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</w:tr>
      <w:tr w:rsidR="0032172B" w:rsidRPr="005313E0" w14:paraId="066B7AD7" w14:textId="77777777" w:rsidTr="0032172B">
        <w:tc>
          <w:tcPr>
            <w:tcW w:w="510" w:type="dxa"/>
          </w:tcPr>
          <w:p w14:paraId="4BD86898" w14:textId="26F46F73" w:rsidR="0032172B" w:rsidRPr="005313E0" w:rsidRDefault="0032172B" w:rsidP="0032172B">
            <w:pPr>
              <w:spacing w:line="360" w:lineRule="auto"/>
              <w:jc w:val="both"/>
            </w:pPr>
            <w:r w:rsidRPr="005313E0">
              <w:t>4.</w:t>
            </w:r>
          </w:p>
        </w:tc>
        <w:tc>
          <w:tcPr>
            <w:tcW w:w="3596" w:type="dxa"/>
          </w:tcPr>
          <w:p w14:paraId="48317EDD" w14:textId="4313CC06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  <w:tc>
          <w:tcPr>
            <w:tcW w:w="3821" w:type="dxa"/>
          </w:tcPr>
          <w:p w14:paraId="2DDCB07D" w14:textId="6D2692F6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32172B" w:rsidRPr="005313E0" w14:paraId="4F63E7A8" w14:textId="77777777" w:rsidTr="0032172B">
        <w:tc>
          <w:tcPr>
            <w:tcW w:w="510" w:type="dxa"/>
          </w:tcPr>
          <w:p w14:paraId="64542BE5" w14:textId="44D297D3" w:rsidR="0032172B" w:rsidRPr="005313E0" w:rsidRDefault="0032172B" w:rsidP="0032172B">
            <w:pPr>
              <w:spacing w:line="360" w:lineRule="auto"/>
              <w:jc w:val="both"/>
            </w:pPr>
            <w:r w:rsidRPr="005313E0">
              <w:t>5.</w:t>
            </w:r>
          </w:p>
        </w:tc>
        <w:tc>
          <w:tcPr>
            <w:tcW w:w="3596" w:type="dxa"/>
          </w:tcPr>
          <w:p w14:paraId="0C24ED53" w14:textId="07A06048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  <w:tc>
          <w:tcPr>
            <w:tcW w:w="3821" w:type="dxa"/>
          </w:tcPr>
          <w:p w14:paraId="7FB149A9" w14:textId="63B325C2" w:rsidR="0032172B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6572A5" w:rsidRPr="005313E0" w14:paraId="32679F4E" w14:textId="77777777" w:rsidTr="0032172B">
        <w:tc>
          <w:tcPr>
            <w:tcW w:w="510" w:type="dxa"/>
          </w:tcPr>
          <w:p w14:paraId="2D19E3EE" w14:textId="4941AB29" w:rsidR="006572A5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6.</w:t>
            </w:r>
          </w:p>
        </w:tc>
        <w:tc>
          <w:tcPr>
            <w:tcW w:w="3596" w:type="dxa"/>
          </w:tcPr>
          <w:p w14:paraId="5549E2A6" w14:textId="2ACC32CF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  <w:tc>
          <w:tcPr>
            <w:tcW w:w="3821" w:type="dxa"/>
          </w:tcPr>
          <w:p w14:paraId="0E88D532" w14:textId="066B68F8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</w:tr>
      <w:tr w:rsidR="006572A5" w:rsidRPr="005313E0" w14:paraId="2CDBE344" w14:textId="77777777" w:rsidTr="0032172B">
        <w:tc>
          <w:tcPr>
            <w:tcW w:w="510" w:type="dxa"/>
          </w:tcPr>
          <w:p w14:paraId="7B093B50" w14:textId="7A071325" w:rsidR="006572A5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 xml:space="preserve">7. </w:t>
            </w:r>
          </w:p>
        </w:tc>
        <w:tc>
          <w:tcPr>
            <w:tcW w:w="3596" w:type="dxa"/>
          </w:tcPr>
          <w:p w14:paraId="2C357675" w14:textId="0D37A2F0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  <w:tc>
          <w:tcPr>
            <w:tcW w:w="3821" w:type="dxa"/>
          </w:tcPr>
          <w:p w14:paraId="1A0E2CDD" w14:textId="5023AA2F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</w:tr>
      <w:tr w:rsidR="006572A5" w:rsidRPr="005313E0" w14:paraId="1F8CF835" w14:textId="77777777" w:rsidTr="0032172B">
        <w:tc>
          <w:tcPr>
            <w:tcW w:w="510" w:type="dxa"/>
          </w:tcPr>
          <w:p w14:paraId="7FC232CC" w14:textId="685DC6FF" w:rsidR="006572A5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8.</w:t>
            </w:r>
          </w:p>
        </w:tc>
        <w:tc>
          <w:tcPr>
            <w:tcW w:w="3596" w:type="dxa"/>
          </w:tcPr>
          <w:p w14:paraId="5823A8AE" w14:textId="1B1D3CB9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3821" w:type="dxa"/>
          </w:tcPr>
          <w:p w14:paraId="6B0AFCB1" w14:textId="1ED6AEED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6572A5" w:rsidRPr="005313E0" w14:paraId="6208EB7F" w14:textId="77777777" w:rsidTr="0032172B">
        <w:tc>
          <w:tcPr>
            <w:tcW w:w="510" w:type="dxa"/>
          </w:tcPr>
          <w:p w14:paraId="3710C63D" w14:textId="7CBFA79A" w:rsidR="006572A5" w:rsidRPr="005313E0" w:rsidRDefault="006572A5" w:rsidP="0032172B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9.</w:t>
            </w:r>
          </w:p>
        </w:tc>
        <w:tc>
          <w:tcPr>
            <w:tcW w:w="3596" w:type="dxa"/>
          </w:tcPr>
          <w:p w14:paraId="1991EA34" w14:textId="340D996D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3821" w:type="dxa"/>
          </w:tcPr>
          <w:p w14:paraId="0DD290C7" w14:textId="11AD033F" w:rsidR="006572A5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</w:tr>
      <w:tr w:rsidR="00651F0E" w:rsidRPr="005313E0" w14:paraId="4E49073C" w14:textId="77777777" w:rsidTr="0032172B">
        <w:tc>
          <w:tcPr>
            <w:tcW w:w="510" w:type="dxa"/>
          </w:tcPr>
          <w:p w14:paraId="527EDA3E" w14:textId="021E0C88" w:rsidR="00651F0E" w:rsidRP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10.</w:t>
            </w:r>
          </w:p>
        </w:tc>
        <w:tc>
          <w:tcPr>
            <w:tcW w:w="3596" w:type="dxa"/>
          </w:tcPr>
          <w:p w14:paraId="67875204" w14:textId="64125095" w:rsid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3821" w:type="dxa"/>
          </w:tcPr>
          <w:p w14:paraId="4D6246F5" w14:textId="142852CB" w:rsid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</w:tr>
      <w:tr w:rsidR="00651F0E" w:rsidRPr="005313E0" w14:paraId="595C54C5" w14:textId="77777777" w:rsidTr="0032172B">
        <w:tc>
          <w:tcPr>
            <w:tcW w:w="510" w:type="dxa"/>
          </w:tcPr>
          <w:p w14:paraId="0DECF489" w14:textId="1F7A229C" w:rsid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11.</w:t>
            </w:r>
          </w:p>
        </w:tc>
        <w:tc>
          <w:tcPr>
            <w:tcW w:w="3596" w:type="dxa"/>
          </w:tcPr>
          <w:p w14:paraId="566DF63F" w14:textId="6AEF3E27" w:rsid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Akhir</w:t>
            </w:r>
          </w:p>
        </w:tc>
        <w:tc>
          <w:tcPr>
            <w:tcW w:w="3821" w:type="dxa"/>
          </w:tcPr>
          <w:p w14:paraId="538CBDDB" w14:textId="6117265C" w:rsidR="00651F0E" w:rsidRDefault="00651F0E" w:rsidP="0032172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Akhir</w:t>
            </w:r>
          </w:p>
        </w:tc>
      </w:tr>
    </w:tbl>
    <w:p w14:paraId="346D0E18" w14:textId="77777777" w:rsidR="00651F0E" w:rsidRDefault="00651F0E" w:rsidP="00651F0E">
      <w:pPr>
        <w:rPr>
          <w:b/>
          <w:bCs/>
          <w:color w:val="000000" w:themeColor="text1"/>
        </w:rPr>
      </w:pPr>
      <w:bookmarkStart w:id="303" w:name="_Toc68545091"/>
      <w:bookmarkStart w:id="304" w:name="_Toc78230775"/>
    </w:p>
    <w:p w14:paraId="452AB38F" w14:textId="1E7AC999" w:rsidR="001803F5" w:rsidRPr="00651F0E" w:rsidRDefault="00A724EC">
      <w:pPr>
        <w:pStyle w:val="ListParagraph"/>
        <w:numPr>
          <w:ilvl w:val="0"/>
          <w:numId w:val="46"/>
        </w:numPr>
        <w:ind w:left="709" w:hanging="283"/>
        <w:outlineLvl w:val="1"/>
        <w:rPr>
          <w:b/>
          <w:bCs/>
          <w:color w:val="000000" w:themeColor="text1"/>
        </w:rPr>
      </w:pPr>
      <w:bookmarkStart w:id="305" w:name="_Toc110248360"/>
      <w:proofErr w:type="spellStart"/>
      <w:r w:rsidRPr="00651F0E">
        <w:rPr>
          <w:b/>
          <w:bCs/>
          <w:color w:val="000000" w:themeColor="text1"/>
        </w:rPr>
        <w:t>Operasi</w:t>
      </w:r>
      <w:proofErr w:type="spellEnd"/>
      <w:r w:rsidRPr="00651F0E">
        <w:rPr>
          <w:b/>
          <w:bCs/>
          <w:color w:val="000000" w:themeColor="text1"/>
        </w:rPr>
        <w:t xml:space="preserve"> dan </w:t>
      </w:r>
      <w:proofErr w:type="spellStart"/>
      <w:r w:rsidRPr="00651F0E">
        <w:rPr>
          <w:b/>
          <w:bCs/>
          <w:color w:val="000000" w:themeColor="text1"/>
        </w:rPr>
        <w:t>Atribut</w:t>
      </w:r>
      <w:bookmarkEnd w:id="303"/>
      <w:bookmarkEnd w:id="304"/>
      <w:bookmarkEnd w:id="305"/>
      <w:proofErr w:type="spellEnd"/>
    </w:p>
    <w:p w14:paraId="5C3D5445" w14:textId="7312B769" w:rsidR="008B5440" w:rsidRPr="00651F0E" w:rsidRDefault="00A724EC">
      <w:pPr>
        <w:pStyle w:val="ListParagraph"/>
        <w:numPr>
          <w:ilvl w:val="0"/>
          <w:numId w:val="47"/>
        </w:numPr>
        <w:ind w:left="567" w:hanging="567"/>
        <w:outlineLvl w:val="2"/>
        <w:rPr>
          <w:b/>
          <w:bCs/>
          <w:i/>
          <w:iCs/>
          <w:color w:val="000000" w:themeColor="text1"/>
          <w:lang w:val="id-ID"/>
        </w:rPr>
      </w:pPr>
      <w:bookmarkStart w:id="306" w:name="_Toc68545092"/>
      <w:bookmarkStart w:id="307" w:name="_Toc78230776"/>
      <w:bookmarkStart w:id="308" w:name="_Toc110248361"/>
      <w:r w:rsidRPr="00651F0E">
        <w:rPr>
          <w:b/>
          <w:bCs/>
          <w:color w:val="000000" w:themeColor="text1"/>
        </w:rPr>
        <w:t xml:space="preserve">Nama </w:t>
      </w:r>
      <w:proofErr w:type="spellStart"/>
      <w:r w:rsidRPr="00651F0E">
        <w:rPr>
          <w:b/>
          <w:bCs/>
          <w:color w:val="000000" w:themeColor="text1"/>
        </w:rPr>
        <w:t>Kelas</w:t>
      </w:r>
      <w:proofErr w:type="spellEnd"/>
      <w:r w:rsidRPr="00651F0E">
        <w:rPr>
          <w:b/>
          <w:bCs/>
          <w:color w:val="000000" w:themeColor="text1"/>
        </w:rPr>
        <w:t xml:space="preserve">: Entity </w:t>
      </w:r>
      <w:proofErr w:type="spellStart"/>
      <w:r w:rsidRPr="00651F0E">
        <w:rPr>
          <w:b/>
          <w:bCs/>
          <w:color w:val="000000" w:themeColor="text1"/>
        </w:rPr>
        <w:t>Kelas</w:t>
      </w:r>
      <w:proofErr w:type="spellEnd"/>
      <w:r w:rsidRPr="00651F0E">
        <w:rPr>
          <w:b/>
          <w:bCs/>
          <w:color w:val="000000" w:themeColor="text1"/>
        </w:rPr>
        <w:t xml:space="preserve"> </w:t>
      </w:r>
      <w:bookmarkEnd w:id="306"/>
      <w:r w:rsidR="00176578" w:rsidRPr="00651F0E">
        <w:rPr>
          <w:b/>
          <w:bCs/>
          <w:color w:val="000000" w:themeColor="text1"/>
          <w:lang w:val="id-ID"/>
        </w:rPr>
        <w:t>Auth</w:t>
      </w:r>
      <w:bookmarkEnd w:id="307"/>
      <w:bookmarkEnd w:id="308"/>
    </w:p>
    <w:p w14:paraId="3F78C0BD" w14:textId="6A59F99D" w:rsidR="00651F0E" w:rsidRPr="00651F0E" w:rsidRDefault="00651F0E" w:rsidP="00651F0E">
      <w:pPr>
        <w:rPr>
          <w:sz w:val="20"/>
          <w:szCs w:val="20"/>
        </w:rPr>
      </w:pPr>
      <w:bookmarkStart w:id="309" w:name="_Toc110239045"/>
      <w:proofErr w:type="spellStart"/>
      <w:r w:rsidRPr="00651F0E">
        <w:rPr>
          <w:sz w:val="20"/>
          <w:szCs w:val="20"/>
        </w:rPr>
        <w:t>Tabel</w:t>
      </w:r>
      <w:proofErr w:type="spellEnd"/>
      <w:r w:rsidRPr="00651F0E">
        <w:rPr>
          <w:sz w:val="20"/>
          <w:szCs w:val="20"/>
        </w:rPr>
        <w:t xml:space="preserve"> 4. </w:t>
      </w:r>
      <w:r w:rsidRPr="00651F0E">
        <w:rPr>
          <w:sz w:val="20"/>
          <w:szCs w:val="20"/>
        </w:rPr>
        <w:fldChar w:fldCharType="begin"/>
      </w:r>
      <w:r w:rsidRPr="00651F0E">
        <w:rPr>
          <w:sz w:val="20"/>
          <w:szCs w:val="20"/>
        </w:rPr>
        <w:instrText xml:space="preserve"> SEQ Tabel_4. \* ARABIC </w:instrText>
      </w:r>
      <w:r w:rsidRPr="00651F0E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2</w:t>
      </w:r>
      <w:r w:rsidRPr="00651F0E">
        <w:rPr>
          <w:sz w:val="20"/>
          <w:szCs w:val="20"/>
        </w:rPr>
        <w:fldChar w:fldCharType="end"/>
      </w:r>
      <w:r w:rsidRPr="00651F0E">
        <w:rPr>
          <w:sz w:val="20"/>
          <w:szCs w:val="20"/>
        </w:rPr>
        <w:t xml:space="preserve"> </w:t>
      </w:r>
      <w:proofErr w:type="spellStart"/>
      <w:r w:rsidRPr="00651F0E">
        <w:rPr>
          <w:sz w:val="20"/>
          <w:szCs w:val="20"/>
        </w:rPr>
        <w:t>operasi</w:t>
      </w:r>
      <w:proofErr w:type="spellEnd"/>
      <w:r w:rsidRPr="00651F0E">
        <w:rPr>
          <w:sz w:val="20"/>
          <w:szCs w:val="20"/>
        </w:rPr>
        <w:t xml:space="preserve"> dan </w:t>
      </w:r>
      <w:proofErr w:type="spellStart"/>
      <w:r w:rsidRPr="00651F0E">
        <w:rPr>
          <w:sz w:val="20"/>
          <w:szCs w:val="20"/>
        </w:rPr>
        <w:t>Atribut</w:t>
      </w:r>
      <w:proofErr w:type="spellEnd"/>
      <w:r w:rsidRPr="00651F0E">
        <w:rPr>
          <w:sz w:val="20"/>
          <w:szCs w:val="20"/>
        </w:rPr>
        <w:t xml:space="preserve"> </w:t>
      </w:r>
      <w:proofErr w:type="spellStart"/>
      <w:r w:rsidRPr="00651F0E">
        <w:rPr>
          <w:sz w:val="20"/>
          <w:szCs w:val="20"/>
        </w:rPr>
        <w:t>Kelas</w:t>
      </w:r>
      <w:proofErr w:type="spellEnd"/>
      <w:r w:rsidRPr="00651F0E">
        <w:rPr>
          <w:sz w:val="20"/>
          <w:szCs w:val="20"/>
        </w:rPr>
        <w:t xml:space="preserve"> Auth</w:t>
      </w:r>
      <w:bookmarkEnd w:id="30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176578" w:rsidRPr="005313E0" w14:paraId="725DFC0E" w14:textId="77777777" w:rsidTr="00651F0E">
        <w:tc>
          <w:tcPr>
            <w:tcW w:w="2642" w:type="dxa"/>
            <w:shd w:val="clear" w:color="auto" w:fill="BFBFBF" w:themeFill="background1" w:themeFillShade="BF"/>
          </w:tcPr>
          <w:p w14:paraId="310C9EF5" w14:textId="77777777" w:rsidR="00176578" w:rsidRPr="005313E0" w:rsidRDefault="00176578" w:rsidP="00651F0E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642" w:type="dxa"/>
            <w:shd w:val="clear" w:color="auto" w:fill="BFBFBF" w:themeFill="background1" w:themeFillShade="BF"/>
          </w:tcPr>
          <w:p w14:paraId="4C3AEEE6" w14:textId="77777777" w:rsidR="00176578" w:rsidRPr="005313E0" w:rsidRDefault="00176578" w:rsidP="00651F0E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  <w:shd w:val="clear" w:color="auto" w:fill="BFBFBF" w:themeFill="background1" w:themeFillShade="BF"/>
          </w:tcPr>
          <w:p w14:paraId="0BEBDBDA" w14:textId="77777777" w:rsidR="00176578" w:rsidRPr="005313E0" w:rsidRDefault="00176578" w:rsidP="00651F0E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176578" w:rsidRPr="005313E0" w14:paraId="4A51E6BF" w14:textId="77777777" w:rsidTr="00B22D09">
        <w:tc>
          <w:tcPr>
            <w:tcW w:w="2642" w:type="dxa"/>
          </w:tcPr>
          <w:p w14:paraId="1A9B9854" w14:textId="77777777" w:rsidR="00176578" w:rsidRPr="005313E0" w:rsidRDefault="00176578" w:rsidP="00B22D09">
            <w:pPr>
              <w:spacing w:line="360" w:lineRule="auto"/>
            </w:pPr>
            <w:proofErr w:type="spellStart"/>
            <w:proofErr w:type="gramStart"/>
            <w:r w:rsidRPr="005313E0">
              <w:t>cekUser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5E2F9014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61B726A1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ngecek</w:t>
            </w:r>
            <w:proofErr w:type="spellEnd"/>
            <w:r w:rsidRPr="005313E0">
              <w:t xml:space="preserve"> data user</w:t>
            </w:r>
          </w:p>
        </w:tc>
      </w:tr>
      <w:tr w:rsidR="00176578" w:rsidRPr="005313E0" w14:paraId="4C483716" w14:textId="77777777" w:rsidTr="00B22D09">
        <w:tc>
          <w:tcPr>
            <w:tcW w:w="2642" w:type="dxa"/>
          </w:tcPr>
          <w:p w14:paraId="430E1BAE" w14:textId="77777777" w:rsidR="00176578" w:rsidRPr="005313E0" w:rsidRDefault="00176578" w:rsidP="00B22D09">
            <w:pPr>
              <w:spacing w:line="360" w:lineRule="auto"/>
            </w:pPr>
            <w:proofErr w:type="gramStart"/>
            <w:r w:rsidRPr="005313E0">
              <w:t>Login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0F48CA71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768AF790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mbu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si</w:t>
            </w:r>
            <w:proofErr w:type="spellEnd"/>
            <w:r w:rsidRPr="005313E0">
              <w:t xml:space="preserve"> login </w:t>
            </w:r>
            <w:proofErr w:type="spellStart"/>
            <w:r w:rsidRPr="005313E0">
              <w:t>unt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masu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plikasi</w:t>
            </w:r>
            <w:proofErr w:type="spellEnd"/>
          </w:p>
        </w:tc>
      </w:tr>
      <w:tr w:rsidR="00176578" w:rsidRPr="005313E0" w14:paraId="24556360" w14:textId="77777777" w:rsidTr="00B22D09">
        <w:tc>
          <w:tcPr>
            <w:tcW w:w="2642" w:type="dxa"/>
          </w:tcPr>
          <w:p w14:paraId="097636DD" w14:textId="77777777" w:rsidR="00176578" w:rsidRPr="005313E0" w:rsidRDefault="00176578" w:rsidP="00B22D09">
            <w:pPr>
              <w:spacing w:line="360" w:lineRule="auto"/>
            </w:pPr>
            <w:proofErr w:type="gramStart"/>
            <w:r w:rsidRPr="005313E0">
              <w:t>Logout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17237708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469A30F8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nghancur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si</w:t>
            </w:r>
            <w:proofErr w:type="spellEnd"/>
            <w:r w:rsidRPr="005313E0">
              <w:t xml:space="preserve"> login</w:t>
            </w:r>
          </w:p>
        </w:tc>
      </w:tr>
      <w:tr w:rsidR="00176578" w:rsidRPr="005313E0" w14:paraId="1D11361B" w14:textId="77777777" w:rsidTr="00B22D09">
        <w:tc>
          <w:tcPr>
            <w:tcW w:w="2642" w:type="dxa"/>
          </w:tcPr>
          <w:p w14:paraId="21D9AD39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642" w:type="dxa"/>
          </w:tcPr>
          <w:p w14:paraId="36D716F5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</w:tcPr>
          <w:p w14:paraId="74989822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176578" w:rsidRPr="005313E0" w14:paraId="5E6FDBC7" w14:textId="77777777" w:rsidTr="00B22D09">
        <w:tc>
          <w:tcPr>
            <w:tcW w:w="2642" w:type="dxa"/>
          </w:tcPr>
          <w:p w14:paraId="3855770F" w14:textId="3C9FE6AA" w:rsidR="00176578" w:rsidRPr="005313E0" w:rsidRDefault="00651F0E" w:rsidP="00B22D09">
            <w:pPr>
              <w:spacing w:line="360" w:lineRule="auto"/>
            </w:pPr>
            <w:r>
              <w:t>Username</w:t>
            </w:r>
          </w:p>
        </w:tc>
        <w:tc>
          <w:tcPr>
            <w:tcW w:w="2642" w:type="dxa"/>
          </w:tcPr>
          <w:p w14:paraId="41C55EB4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4BCEFA94" w14:textId="4DC1FFCD" w:rsidR="00176578" w:rsidRPr="005313E0" w:rsidRDefault="00651F0E" w:rsidP="00B22D09">
            <w:pPr>
              <w:spacing w:line="360" w:lineRule="auto"/>
            </w:pPr>
            <w:r>
              <w:t>Integer</w:t>
            </w:r>
          </w:p>
        </w:tc>
      </w:tr>
      <w:tr w:rsidR="00176578" w:rsidRPr="005313E0" w14:paraId="034AB905" w14:textId="77777777" w:rsidTr="00B22D09">
        <w:tc>
          <w:tcPr>
            <w:tcW w:w="2642" w:type="dxa"/>
          </w:tcPr>
          <w:p w14:paraId="044F3D3C" w14:textId="77777777" w:rsidR="00176578" w:rsidRPr="005313E0" w:rsidRDefault="00176578" w:rsidP="00B22D09">
            <w:pPr>
              <w:spacing w:line="360" w:lineRule="auto"/>
            </w:pPr>
            <w:r w:rsidRPr="005313E0">
              <w:t>password</w:t>
            </w:r>
          </w:p>
        </w:tc>
        <w:tc>
          <w:tcPr>
            <w:tcW w:w="2642" w:type="dxa"/>
          </w:tcPr>
          <w:p w14:paraId="6EECD566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0EC3A983" w14:textId="77777777" w:rsidR="00176578" w:rsidRPr="005313E0" w:rsidRDefault="00176578" w:rsidP="00B22D09">
            <w:pPr>
              <w:spacing w:line="360" w:lineRule="auto"/>
            </w:pPr>
            <w:r w:rsidRPr="005313E0">
              <w:t>varchar</w:t>
            </w:r>
          </w:p>
        </w:tc>
      </w:tr>
    </w:tbl>
    <w:p w14:paraId="47987E32" w14:textId="267F2E45" w:rsidR="001803F5" w:rsidRDefault="001803F5" w:rsidP="00F97497">
      <w:pPr>
        <w:spacing w:after="0" w:line="360" w:lineRule="auto"/>
      </w:pPr>
    </w:p>
    <w:p w14:paraId="781EDBE3" w14:textId="1454994C" w:rsidR="00651F0E" w:rsidRDefault="00651F0E" w:rsidP="00F97497">
      <w:pPr>
        <w:spacing w:after="0" w:line="360" w:lineRule="auto"/>
      </w:pPr>
    </w:p>
    <w:p w14:paraId="0C89C0B2" w14:textId="556E738D" w:rsidR="00EF1B89" w:rsidRDefault="00EF1B89" w:rsidP="00F97497">
      <w:pPr>
        <w:spacing w:after="0" w:line="360" w:lineRule="auto"/>
      </w:pPr>
    </w:p>
    <w:p w14:paraId="4191DA05" w14:textId="7A4E463F" w:rsidR="00EF1B89" w:rsidRDefault="00EF1B89" w:rsidP="00F97497">
      <w:pPr>
        <w:spacing w:after="0" w:line="360" w:lineRule="auto"/>
      </w:pPr>
    </w:p>
    <w:p w14:paraId="27E9D8B9" w14:textId="77777777" w:rsidR="00EF1B89" w:rsidRPr="005313E0" w:rsidRDefault="00EF1B89" w:rsidP="00F97497">
      <w:pPr>
        <w:spacing w:after="0" w:line="360" w:lineRule="auto"/>
      </w:pPr>
    </w:p>
    <w:p w14:paraId="5FA31BB6" w14:textId="583762E5" w:rsidR="008B5440" w:rsidRPr="00EF1B89" w:rsidRDefault="00A724EC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id-ID"/>
        </w:rPr>
      </w:pPr>
      <w:bookmarkStart w:id="310" w:name="_Toc68545093"/>
      <w:bookmarkStart w:id="311" w:name="_Toc78230777"/>
      <w:bookmarkStart w:id="312" w:name="_Toc110248362"/>
      <w:r w:rsidRPr="00EF1B89">
        <w:rPr>
          <w:b/>
          <w:bCs/>
          <w:color w:val="000000" w:themeColor="text1"/>
        </w:rPr>
        <w:lastRenderedPageBreak/>
        <w:t xml:space="preserve">Nama </w:t>
      </w:r>
      <w:proofErr w:type="spellStart"/>
      <w:r w:rsidRPr="00EF1B89">
        <w:rPr>
          <w:b/>
          <w:bCs/>
          <w:color w:val="000000" w:themeColor="text1"/>
        </w:rPr>
        <w:t>Kelas</w:t>
      </w:r>
      <w:proofErr w:type="spellEnd"/>
      <w:r w:rsidRPr="00EF1B89">
        <w:rPr>
          <w:b/>
          <w:bCs/>
          <w:color w:val="000000" w:themeColor="text1"/>
        </w:rPr>
        <w:t xml:space="preserve">: Entity </w:t>
      </w:r>
      <w:proofErr w:type="spellStart"/>
      <w:r w:rsidRPr="00EF1B89">
        <w:rPr>
          <w:b/>
          <w:bCs/>
          <w:color w:val="000000" w:themeColor="text1"/>
        </w:rPr>
        <w:t>Kelas</w:t>
      </w:r>
      <w:proofErr w:type="spellEnd"/>
      <w:r w:rsidRPr="00EF1B89">
        <w:rPr>
          <w:b/>
          <w:bCs/>
          <w:color w:val="000000" w:themeColor="text1"/>
        </w:rPr>
        <w:t xml:space="preserve"> </w:t>
      </w:r>
      <w:bookmarkEnd w:id="310"/>
      <w:r w:rsidR="00176578" w:rsidRPr="00EF1B89">
        <w:rPr>
          <w:b/>
          <w:bCs/>
          <w:color w:val="000000" w:themeColor="text1"/>
          <w:lang w:val="id-ID"/>
        </w:rPr>
        <w:t>User</w:t>
      </w:r>
      <w:bookmarkEnd w:id="311"/>
      <w:bookmarkEnd w:id="312"/>
    </w:p>
    <w:p w14:paraId="4662657B" w14:textId="6EACA590" w:rsidR="00EF1B89" w:rsidRPr="00EF1B89" w:rsidRDefault="00EF1B89" w:rsidP="00EF1B89">
      <w:pPr>
        <w:rPr>
          <w:sz w:val="20"/>
          <w:szCs w:val="20"/>
        </w:rPr>
      </w:pPr>
      <w:bookmarkStart w:id="313" w:name="_Toc110239046"/>
      <w:proofErr w:type="spellStart"/>
      <w:r w:rsidRPr="00EF1B89">
        <w:rPr>
          <w:sz w:val="20"/>
          <w:szCs w:val="20"/>
        </w:rPr>
        <w:t>Tabel</w:t>
      </w:r>
      <w:proofErr w:type="spellEnd"/>
      <w:r w:rsidRPr="00EF1B89">
        <w:rPr>
          <w:sz w:val="20"/>
          <w:szCs w:val="20"/>
        </w:rPr>
        <w:t xml:space="preserve"> 4. </w:t>
      </w:r>
      <w:r w:rsidRPr="00EF1B89">
        <w:rPr>
          <w:sz w:val="20"/>
          <w:szCs w:val="20"/>
        </w:rPr>
        <w:fldChar w:fldCharType="begin"/>
      </w:r>
      <w:r w:rsidRPr="00EF1B89">
        <w:rPr>
          <w:sz w:val="20"/>
          <w:szCs w:val="20"/>
        </w:rPr>
        <w:instrText xml:space="preserve"> SEQ Tabel_4. \* ARABIC </w:instrText>
      </w:r>
      <w:r w:rsidRPr="00EF1B89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3</w:t>
      </w:r>
      <w:r w:rsidRPr="00EF1B89">
        <w:rPr>
          <w:sz w:val="20"/>
          <w:szCs w:val="20"/>
        </w:rPr>
        <w:fldChar w:fldCharType="end"/>
      </w:r>
      <w:r w:rsidRPr="00EF1B89">
        <w:rPr>
          <w:sz w:val="20"/>
          <w:szCs w:val="20"/>
        </w:rPr>
        <w:t xml:space="preserve"> </w:t>
      </w:r>
      <w:proofErr w:type="spellStart"/>
      <w:r w:rsidRPr="00EF1B89">
        <w:rPr>
          <w:sz w:val="20"/>
          <w:szCs w:val="20"/>
        </w:rPr>
        <w:t>operasi</w:t>
      </w:r>
      <w:proofErr w:type="spellEnd"/>
      <w:r w:rsidRPr="00EF1B89">
        <w:rPr>
          <w:sz w:val="20"/>
          <w:szCs w:val="20"/>
        </w:rPr>
        <w:t xml:space="preserve"> dan </w:t>
      </w:r>
      <w:proofErr w:type="spellStart"/>
      <w:r w:rsidRPr="00EF1B89">
        <w:rPr>
          <w:sz w:val="20"/>
          <w:szCs w:val="20"/>
        </w:rPr>
        <w:t>Atribut</w:t>
      </w:r>
      <w:proofErr w:type="spellEnd"/>
      <w:r w:rsidRPr="00EF1B89">
        <w:rPr>
          <w:sz w:val="20"/>
          <w:szCs w:val="20"/>
        </w:rPr>
        <w:t xml:space="preserve"> </w:t>
      </w:r>
      <w:proofErr w:type="spellStart"/>
      <w:r w:rsidRPr="00EF1B89">
        <w:rPr>
          <w:sz w:val="20"/>
          <w:szCs w:val="20"/>
        </w:rPr>
        <w:t>Kelas</w:t>
      </w:r>
      <w:proofErr w:type="spellEnd"/>
      <w:r w:rsidRPr="00EF1B89">
        <w:rPr>
          <w:sz w:val="20"/>
          <w:szCs w:val="20"/>
        </w:rPr>
        <w:t xml:space="preserve"> User</w:t>
      </w:r>
      <w:bookmarkEnd w:id="313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176578" w:rsidRPr="005313E0" w14:paraId="59040419" w14:textId="77777777" w:rsidTr="00EF1B89">
        <w:tc>
          <w:tcPr>
            <w:tcW w:w="2642" w:type="dxa"/>
            <w:shd w:val="clear" w:color="auto" w:fill="BFBFBF" w:themeFill="background1" w:themeFillShade="BF"/>
          </w:tcPr>
          <w:p w14:paraId="7B66F0C1" w14:textId="77777777" w:rsidR="00176578" w:rsidRPr="005313E0" w:rsidRDefault="00176578" w:rsidP="00EF1B89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642" w:type="dxa"/>
            <w:shd w:val="clear" w:color="auto" w:fill="BFBFBF" w:themeFill="background1" w:themeFillShade="BF"/>
          </w:tcPr>
          <w:p w14:paraId="372F0337" w14:textId="77777777" w:rsidR="00176578" w:rsidRPr="005313E0" w:rsidRDefault="00176578" w:rsidP="00EF1B89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  <w:shd w:val="clear" w:color="auto" w:fill="BFBFBF" w:themeFill="background1" w:themeFillShade="BF"/>
          </w:tcPr>
          <w:p w14:paraId="219B2C6D" w14:textId="77777777" w:rsidR="00176578" w:rsidRPr="005313E0" w:rsidRDefault="00176578" w:rsidP="00EF1B8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176578" w:rsidRPr="005313E0" w14:paraId="085C286B" w14:textId="77777777" w:rsidTr="00176578">
        <w:tc>
          <w:tcPr>
            <w:tcW w:w="2642" w:type="dxa"/>
          </w:tcPr>
          <w:p w14:paraId="0A1E1D42" w14:textId="77777777" w:rsidR="00176578" w:rsidRPr="005313E0" w:rsidRDefault="00176578" w:rsidP="00B22D09">
            <w:pPr>
              <w:spacing w:line="360" w:lineRule="auto"/>
            </w:pPr>
            <w:proofErr w:type="spellStart"/>
            <w:proofErr w:type="gramStart"/>
            <w:r w:rsidRPr="005313E0">
              <w:t>getDataUser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40552F37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1F011A56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ngambil</w:t>
            </w:r>
            <w:proofErr w:type="spellEnd"/>
            <w:r w:rsidRPr="005313E0">
              <w:t xml:space="preserve"> data user</w:t>
            </w:r>
          </w:p>
        </w:tc>
      </w:tr>
      <w:tr w:rsidR="00176578" w:rsidRPr="005313E0" w14:paraId="68BF349F" w14:textId="77777777" w:rsidTr="00176578">
        <w:tc>
          <w:tcPr>
            <w:tcW w:w="2642" w:type="dxa"/>
          </w:tcPr>
          <w:p w14:paraId="76FFB4C5" w14:textId="35B951FB" w:rsidR="00176578" w:rsidRPr="005313E0" w:rsidRDefault="00176578" w:rsidP="00B22D09">
            <w:pPr>
              <w:spacing w:line="360" w:lineRule="auto"/>
            </w:pPr>
            <w:proofErr w:type="spellStart"/>
            <w:proofErr w:type="gramStart"/>
            <w:r w:rsidRPr="005313E0">
              <w:t>tambah</w:t>
            </w:r>
            <w:proofErr w:type="spellEnd"/>
            <w:r w:rsidR="00826000" w:rsidRPr="005313E0">
              <w:rPr>
                <w:lang w:val="id-ID"/>
              </w:rPr>
              <w:t>User</w:t>
            </w:r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4AC6E38D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4B1466F9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nambah</w:t>
            </w:r>
            <w:proofErr w:type="spellEnd"/>
            <w:r w:rsidRPr="005313E0">
              <w:t xml:space="preserve"> user</w:t>
            </w:r>
          </w:p>
        </w:tc>
      </w:tr>
      <w:tr w:rsidR="00176578" w:rsidRPr="005313E0" w14:paraId="1ECE9FAB" w14:textId="77777777" w:rsidTr="00176578">
        <w:tc>
          <w:tcPr>
            <w:tcW w:w="2642" w:type="dxa"/>
          </w:tcPr>
          <w:p w14:paraId="0A52B39F" w14:textId="06E174C6" w:rsidR="00176578" w:rsidRPr="005313E0" w:rsidRDefault="00176578" w:rsidP="00B22D09">
            <w:pPr>
              <w:spacing w:line="360" w:lineRule="auto"/>
            </w:pPr>
            <w:proofErr w:type="gramStart"/>
            <w:r w:rsidRPr="005313E0">
              <w:t>update</w:t>
            </w:r>
            <w:r w:rsidR="00826000" w:rsidRPr="005313E0">
              <w:rPr>
                <w:lang w:val="id-ID"/>
              </w:rPr>
              <w:t>User</w:t>
            </w:r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642" w:type="dxa"/>
          </w:tcPr>
          <w:p w14:paraId="21C197E8" w14:textId="77777777" w:rsidR="00176578" w:rsidRPr="005313E0" w:rsidRDefault="0017657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1AED5B27" w14:textId="77777777" w:rsidR="00176578" w:rsidRPr="005313E0" w:rsidRDefault="00176578" w:rsidP="00B22D09">
            <w:pPr>
              <w:spacing w:line="360" w:lineRule="auto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user</w:t>
            </w:r>
          </w:p>
        </w:tc>
      </w:tr>
      <w:tr w:rsidR="00176578" w:rsidRPr="005313E0" w14:paraId="42715021" w14:textId="77777777" w:rsidTr="00176578">
        <w:tc>
          <w:tcPr>
            <w:tcW w:w="2642" w:type="dxa"/>
          </w:tcPr>
          <w:p w14:paraId="77D014F2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642" w:type="dxa"/>
          </w:tcPr>
          <w:p w14:paraId="04C0801A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</w:tcPr>
          <w:p w14:paraId="67FF2668" w14:textId="77777777" w:rsidR="00176578" w:rsidRPr="005313E0" w:rsidRDefault="00176578" w:rsidP="00B22D09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176578" w:rsidRPr="005313E0" w14:paraId="3F2262A6" w14:textId="77777777" w:rsidTr="00176578">
        <w:tc>
          <w:tcPr>
            <w:tcW w:w="2642" w:type="dxa"/>
          </w:tcPr>
          <w:p w14:paraId="101BCE7E" w14:textId="77777777" w:rsidR="00176578" w:rsidRPr="005313E0" w:rsidRDefault="00176578" w:rsidP="00B22D09">
            <w:pPr>
              <w:spacing w:line="360" w:lineRule="auto"/>
            </w:pPr>
            <w:r w:rsidRPr="005313E0">
              <w:t>Active</w:t>
            </w:r>
          </w:p>
        </w:tc>
        <w:tc>
          <w:tcPr>
            <w:tcW w:w="2642" w:type="dxa"/>
          </w:tcPr>
          <w:p w14:paraId="15CD7CB6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073609CB" w14:textId="77777777" w:rsidR="00176578" w:rsidRPr="005313E0" w:rsidRDefault="00176578" w:rsidP="00B22D09">
            <w:pPr>
              <w:spacing w:line="360" w:lineRule="auto"/>
            </w:pPr>
            <w:r w:rsidRPr="005313E0">
              <w:t>Int</w:t>
            </w:r>
          </w:p>
        </w:tc>
      </w:tr>
      <w:tr w:rsidR="00176578" w:rsidRPr="005313E0" w14:paraId="7229657B" w14:textId="77777777" w:rsidTr="00176578">
        <w:tc>
          <w:tcPr>
            <w:tcW w:w="2642" w:type="dxa"/>
          </w:tcPr>
          <w:p w14:paraId="252F5319" w14:textId="5483B6E0" w:rsidR="00176578" w:rsidRPr="005313E0" w:rsidRDefault="00EF1B89" w:rsidP="00B22D09">
            <w:pPr>
              <w:spacing w:line="360" w:lineRule="auto"/>
            </w:pPr>
            <w:r>
              <w:t xml:space="preserve">Username </w:t>
            </w:r>
          </w:p>
        </w:tc>
        <w:tc>
          <w:tcPr>
            <w:tcW w:w="2642" w:type="dxa"/>
          </w:tcPr>
          <w:p w14:paraId="2393A2ED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71DE2474" w14:textId="2149BA1F" w:rsidR="00176578" w:rsidRPr="005313E0" w:rsidRDefault="00EF1B89" w:rsidP="00B22D09">
            <w:pPr>
              <w:spacing w:line="360" w:lineRule="auto"/>
            </w:pPr>
            <w:r>
              <w:t>V</w:t>
            </w:r>
            <w:r w:rsidR="00176578" w:rsidRPr="005313E0">
              <w:t>archar</w:t>
            </w:r>
          </w:p>
        </w:tc>
      </w:tr>
      <w:tr w:rsidR="00176578" w:rsidRPr="005313E0" w14:paraId="5B4D14D0" w14:textId="77777777" w:rsidTr="00176578">
        <w:tc>
          <w:tcPr>
            <w:tcW w:w="2642" w:type="dxa"/>
          </w:tcPr>
          <w:p w14:paraId="39271CE4" w14:textId="2D548051" w:rsidR="00176578" w:rsidRPr="005313E0" w:rsidRDefault="00EF1B89" w:rsidP="00B22D09">
            <w:pPr>
              <w:spacing w:line="360" w:lineRule="auto"/>
            </w:pPr>
            <w:r>
              <w:t xml:space="preserve">Password </w:t>
            </w:r>
          </w:p>
        </w:tc>
        <w:tc>
          <w:tcPr>
            <w:tcW w:w="2642" w:type="dxa"/>
          </w:tcPr>
          <w:p w14:paraId="2C8C1E63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1676815A" w14:textId="77777777" w:rsidR="00176578" w:rsidRPr="005313E0" w:rsidRDefault="00176578" w:rsidP="00B22D09">
            <w:pPr>
              <w:spacing w:line="360" w:lineRule="auto"/>
            </w:pPr>
            <w:r w:rsidRPr="005313E0">
              <w:t>Varchar</w:t>
            </w:r>
          </w:p>
        </w:tc>
      </w:tr>
      <w:tr w:rsidR="00176578" w:rsidRPr="005313E0" w14:paraId="2A1E9342" w14:textId="77777777" w:rsidTr="00176578">
        <w:tc>
          <w:tcPr>
            <w:tcW w:w="2642" w:type="dxa"/>
          </w:tcPr>
          <w:p w14:paraId="37245577" w14:textId="202AD764" w:rsidR="00176578" w:rsidRPr="005313E0" w:rsidRDefault="00EF1B89" w:rsidP="00B22D09">
            <w:pPr>
              <w:spacing w:line="360" w:lineRule="auto"/>
            </w:pPr>
            <w:proofErr w:type="spellStart"/>
            <w:r>
              <w:t>Nama_lengkap</w:t>
            </w:r>
            <w:proofErr w:type="spellEnd"/>
          </w:p>
        </w:tc>
        <w:tc>
          <w:tcPr>
            <w:tcW w:w="2642" w:type="dxa"/>
          </w:tcPr>
          <w:p w14:paraId="07EF9146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0CA4D225" w14:textId="38C3136C" w:rsidR="00176578" w:rsidRPr="005313E0" w:rsidRDefault="00EF1B89" w:rsidP="00B22D09">
            <w:pPr>
              <w:spacing w:line="360" w:lineRule="auto"/>
            </w:pPr>
            <w:r>
              <w:t>Varchar</w:t>
            </w:r>
          </w:p>
        </w:tc>
      </w:tr>
      <w:tr w:rsidR="00176578" w:rsidRPr="005313E0" w14:paraId="79EF9C58" w14:textId="77777777" w:rsidTr="00176578">
        <w:tc>
          <w:tcPr>
            <w:tcW w:w="2642" w:type="dxa"/>
          </w:tcPr>
          <w:p w14:paraId="72041F31" w14:textId="6FB9ACF9" w:rsidR="00176578" w:rsidRPr="005313E0" w:rsidRDefault="00EF1B89" w:rsidP="00B22D09">
            <w:pPr>
              <w:spacing w:line="360" w:lineRule="auto"/>
            </w:pPr>
            <w:proofErr w:type="spellStart"/>
            <w:r>
              <w:t>Hak_akses</w:t>
            </w:r>
            <w:proofErr w:type="spellEnd"/>
          </w:p>
        </w:tc>
        <w:tc>
          <w:tcPr>
            <w:tcW w:w="2642" w:type="dxa"/>
          </w:tcPr>
          <w:p w14:paraId="232DA14D" w14:textId="77777777" w:rsidR="00176578" w:rsidRPr="005313E0" w:rsidRDefault="00176578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2891BC40" w14:textId="25D6EA91" w:rsidR="00176578" w:rsidRPr="005313E0" w:rsidRDefault="00EF1B89" w:rsidP="00B22D09">
            <w:pPr>
              <w:spacing w:line="360" w:lineRule="auto"/>
            </w:pPr>
            <w:r>
              <w:t>Enum</w:t>
            </w:r>
          </w:p>
        </w:tc>
      </w:tr>
    </w:tbl>
    <w:p w14:paraId="069CD6C1" w14:textId="77777777" w:rsidR="00B56B12" w:rsidRPr="005313E0" w:rsidRDefault="00B56B12" w:rsidP="00B56B12"/>
    <w:p w14:paraId="0D7C13C1" w14:textId="7701B6E4" w:rsidR="008B5440" w:rsidRPr="00EF1B89" w:rsidRDefault="00B56B12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314" w:name="_Toc78230778"/>
      <w:bookmarkStart w:id="315" w:name="_Toc110248363"/>
      <w:r w:rsidRPr="00EF1B89">
        <w:rPr>
          <w:b/>
          <w:bCs/>
          <w:color w:val="000000" w:themeColor="text1"/>
        </w:rPr>
        <w:t xml:space="preserve">Nama </w:t>
      </w:r>
      <w:proofErr w:type="spellStart"/>
      <w:r w:rsidRPr="00EF1B89">
        <w:rPr>
          <w:b/>
          <w:bCs/>
          <w:color w:val="000000" w:themeColor="text1"/>
        </w:rPr>
        <w:t>Kelas</w:t>
      </w:r>
      <w:proofErr w:type="spellEnd"/>
      <w:r w:rsidRPr="00EF1B89">
        <w:rPr>
          <w:b/>
          <w:bCs/>
          <w:color w:val="000000" w:themeColor="text1"/>
        </w:rPr>
        <w:t xml:space="preserve">: Entity </w:t>
      </w:r>
      <w:proofErr w:type="spellStart"/>
      <w:r w:rsidRPr="00EF1B89">
        <w:rPr>
          <w:b/>
          <w:bCs/>
          <w:color w:val="000000" w:themeColor="text1"/>
        </w:rPr>
        <w:t>Kelas</w:t>
      </w:r>
      <w:proofErr w:type="spellEnd"/>
      <w:r w:rsidRPr="00EF1B89">
        <w:rPr>
          <w:b/>
          <w:bCs/>
          <w:color w:val="000000" w:themeColor="text1"/>
        </w:rPr>
        <w:t xml:space="preserve"> </w:t>
      </w:r>
      <w:bookmarkEnd w:id="314"/>
      <w:proofErr w:type="spellStart"/>
      <w:r w:rsidR="00EF1B89" w:rsidRPr="00EF1B89">
        <w:rPr>
          <w:b/>
          <w:bCs/>
          <w:color w:val="000000" w:themeColor="text1"/>
          <w:lang w:val="en-US"/>
        </w:rPr>
        <w:t>Dosen</w:t>
      </w:r>
      <w:bookmarkEnd w:id="315"/>
      <w:proofErr w:type="spellEnd"/>
    </w:p>
    <w:p w14:paraId="231508EB" w14:textId="7C59FB38" w:rsidR="00EF1B89" w:rsidRPr="00EF1B89" w:rsidRDefault="00EF1B89" w:rsidP="00EF1B89">
      <w:pPr>
        <w:rPr>
          <w:sz w:val="20"/>
          <w:szCs w:val="20"/>
        </w:rPr>
      </w:pPr>
      <w:bookmarkStart w:id="316" w:name="_Toc110239047"/>
      <w:proofErr w:type="spellStart"/>
      <w:r w:rsidRPr="00EF1B89">
        <w:rPr>
          <w:sz w:val="20"/>
          <w:szCs w:val="20"/>
        </w:rPr>
        <w:t>Tabel</w:t>
      </w:r>
      <w:proofErr w:type="spellEnd"/>
      <w:r w:rsidRPr="00EF1B89">
        <w:rPr>
          <w:sz w:val="20"/>
          <w:szCs w:val="20"/>
        </w:rPr>
        <w:t xml:space="preserve"> 4. </w:t>
      </w:r>
      <w:r w:rsidRPr="00EF1B89">
        <w:rPr>
          <w:sz w:val="20"/>
          <w:szCs w:val="20"/>
        </w:rPr>
        <w:fldChar w:fldCharType="begin"/>
      </w:r>
      <w:r w:rsidRPr="00EF1B89">
        <w:rPr>
          <w:sz w:val="20"/>
          <w:szCs w:val="20"/>
        </w:rPr>
        <w:instrText xml:space="preserve"> SEQ Tabel_4. \* ARABIC </w:instrText>
      </w:r>
      <w:r w:rsidRPr="00EF1B89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4</w:t>
      </w:r>
      <w:r w:rsidRPr="00EF1B89">
        <w:rPr>
          <w:sz w:val="20"/>
          <w:szCs w:val="20"/>
        </w:rPr>
        <w:fldChar w:fldCharType="end"/>
      </w:r>
      <w:r w:rsidRPr="00EF1B89">
        <w:rPr>
          <w:sz w:val="20"/>
          <w:szCs w:val="20"/>
        </w:rPr>
        <w:t xml:space="preserve"> </w:t>
      </w:r>
      <w:proofErr w:type="spellStart"/>
      <w:r w:rsidRPr="00EF1B89">
        <w:rPr>
          <w:sz w:val="20"/>
          <w:szCs w:val="20"/>
        </w:rPr>
        <w:t>operasi</w:t>
      </w:r>
      <w:proofErr w:type="spellEnd"/>
      <w:r w:rsidRPr="00EF1B89">
        <w:rPr>
          <w:sz w:val="20"/>
          <w:szCs w:val="20"/>
        </w:rPr>
        <w:t xml:space="preserve"> dan </w:t>
      </w:r>
      <w:proofErr w:type="spellStart"/>
      <w:r w:rsidRPr="00EF1B89">
        <w:rPr>
          <w:sz w:val="20"/>
          <w:szCs w:val="20"/>
        </w:rPr>
        <w:t>Atribut</w:t>
      </w:r>
      <w:proofErr w:type="spellEnd"/>
      <w:r w:rsidRPr="00EF1B89">
        <w:rPr>
          <w:sz w:val="20"/>
          <w:szCs w:val="20"/>
        </w:rPr>
        <w:t xml:space="preserve"> </w:t>
      </w:r>
      <w:proofErr w:type="spellStart"/>
      <w:r w:rsidRPr="00EF1B89">
        <w:rPr>
          <w:sz w:val="20"/>
          <w:szCs w:val="20"/>
        </w:rPr>
        <w:t>Kelas</w:t>
      </w:r>
      <w:proofErr w:type="spellEnd"/>
      <w:r w:rsidRPr="00EF1B89">
        <w:rPr>
          <w:sz w:val="20"/>
          <w:szCs w:val="20"/>
        </w:rPr>
        <w:t xml:space="preserve"> </w:t>
      </w:r>
      <w:proofErr w:type="spellStart"/>
      <w:r w:rsidRPr="00EF1B89">
        <w:rPr>
          <w:sz w:val="20"/>
          <w:szCs w:val="20"/>
        </w:rPr>
        <w:t>Dosen</w:t>
      </w:r>
      <w:bookmarkEnd w:id="316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315"/>
        <w:gridCol w:w="2970"/>
      </w:tblGrid>
      <w:tr w:rsidR="00C1744C" w:rsidRPr="005313E0" w14:paraId="41A40D87" w14:textId="77777777" w:rsidTr="0078670D">
        <w:tc>
          <w:tcPr>
            <w:tcW w:w="2642" w:type="dxa"/>
            <w:shd w:val="clear" w:color="auto" w:fill="BFBFBF" w:themeFill="background1" w:themeFillShade="BF"/>
          </w:tcPr>
          <w:p w14:paraId="6B118E85" w14:textId="77777777" w:rsidR="00C1744C" w:rsidRPr="005313E0" w:rsidRDefault="00C1744C" w:rsidP="0078670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315" w:type="dxa"/>
            <w:shd w:val="clear" w:color="auto" w:fill="BFBFBF" w:themeFill="background1" w:themeFillShade="BF"/>
          </w:tcPr>
          <w:p w14:paraId="1B95863F" w14:textId="77777777" w:rsidR="00C1744C" w:rsidRPr="005313E0" w:rsidRDefault="00C1744C" w:rsidP="0078670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70" w:type="dxa"/>
            <w:shd w:val="clear" w:color="auto" w:fill="BFBFBF" w:themeFill="background1" w:themeFillShade="BF"/>
          </w:tcPr>
          <w:p w14:paraId="524BD12A" w14:textId="77777777" w:rsidR="00C1744C" w:rsidRPr="005313E0" w:rsidRDefault="00C1744C" w:rsidP="0078670D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C1744C" w:rsidRPr="005313E0" w14:paraId="4DDBD299" w14:textId="77777777" w:rsidTr="0078670D">
        <w:tc>
          <w:tcPr>
            <w:tcW w:w="2642" w:type="dxa"/>
          </w:tcPr>
          <w:p w14:paraId="4DA7C2A4" w14:textId="6FED874B" w:rsidR="00C1744C" w:rsidRPr="005313E0" w:rsidRDefault="00100865" w:rsidP="007C2A1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</w:t>
            </w:r>
            <w:proofErr w:type="spellStart"/>
            <w:r w:rsidR="0078670D">
              <w:rPr>
                <w:lang w:val="en-US"/>
              </w:rPr>
              <w:t>aDosen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315" w:type="dxa"/>
          </w:tcPr>
          <w:p w14:paraId="37E2FC2C" w14:textId="77777777" w:rsidR="00C1744C" w:rsidRPr="005313E0" w:rsidRDefault="00C1744C" w:rsidP="007C2A1D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70" w:type="dxa"/>
          </w:tcPr>
          <w:p w14:paraId="19F101B9" w14:textId="77651A1C" w:rsidR="00C1744C" w:rsidRPr="0078670D" w:rsidRDefault="00100865" w:rsidP="007C2A1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ngambil data</w:t>
            </w:r>
            <w:r w:rsidR="0078670D">
              <w:rPr>
                <w:lang w:val="en-US"/>
              </w:rPr>
              <w:t xml:space="preserve"> </w:t>
            </w:r>
            <w:proofErr w:type="spellStart"/>
            <w:r w:rsidR="0078670D">
              <w:rPr>
                <w:lang w:val="en-US"/>
              </w:rPr>
              <w:t>Dosen</w:t>
            </w:r>
            <w:proofErr w:type="spellEnd"/>
          </w:p>
        </w:tc>
      </w:tr>
      <w:tr w:rsidR="00C1744C" w:rsidRPr="005313E0" w14:paraId="7976156C" w14:textId="77777777" w:rsidTr="0078670D">
        <w:tc>
          <w:tcPr>
            <w:tcW w:w="2642" w:type="dxa"/>
          </w:tcPr>
          <w:p w14:paraId="056D49E3" w14:textId="3B006DB8" w:rsidR="00C1744C" w:rsidRPr="005313E0" w:rsidRDefault="00100865" w:rsidP="007C2A1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tamba</w:t>
            </w:r>
            <w:r w:rsidR="0078670D">
              <w:rPr>
                <w:lang w:val="en-US"/>
              </w:rPr>
              <w:t>Data</w:t>
            </w:r>
            <w:r w:rsidRPr="005313E0">
              <w:rPr>
                <w:lang w:val="id-ID"/>
              </w:rPr>
              <w:t>()</w:t>
            </w:r>
          </w:p>
        </w:tc>
        <w:tc>
          <w:tcPr>
            <w:tcW w:w="2315" w:type="dxa"/>
          </w:tcPr>
          <w:p w14:paraId="4CB83CB7" w14:textId="77777777" w:rsidR="00C1744C" w:rsidRPr="005313E0" w:rsidRDefault="00C1744C" w:rsidP="007C2A1D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70" w:type="dxa"/>
          </w:tcPr>
          <w:p w14:paraId="52FE1B9C" w14:textId="7EE3C61F" w:rsidR="00C1744C" w:rsidRPr="0078670D" w:rsidRDefault="00100865" w:rsidP="007C2A1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ambah data </w:t>
            </w:r>
            <w:proofErr w:type="spellStart"/>
            <w:r w:rsidR="0078670D">
              <w:rPr>
                <w:lang w:val="en-US"/>
              </w:rPr>
              <w:t>Dosen</w:t>
            </w:r>
            <w:proofErr w:type="spellEnd"/>
          </w:p>
        </w:tc>
      </w:tr>
      <w:tr w:rsidR="00C1744C" w:rsidRPr="005313E0" w14:paraId="0D91F536" w14:textId="77777777" w:rsidTr="0078670D">
        <w:tc>
          <w:tcPr>
            <w:tcW w:w="2642" w:type="dxa"/>
          </w:tcPr>
          <w:p w14:paraId="4220C3B3" w14:textId="7DF8CF59" w:rsidR="00C1744C" w:rsidRPr="005313E0" w:rsidRDefault="00100865" w:rsidP="007C2A1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update</w:t>
            </w:r>
            <w:proofErr w:type="spellStart"/>
            <w:r w:rsidR="0078670D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315" w:type="dxa"/>
          </w:tcPr>
          <w:p w14:paraId="7E00806B" w14:textId="77777777" w:rsidR="00C1744C" w:rsidRPr="005313E0" w:rsidRDefault="00C1744C" w:rsidP="007C2A1D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70" w:type="dxa"/>
          </w:tcPr>
          <w:p w14:paraId="744B7344" w14:textId="30845C95" w:rsidR="00C1744C" w:rsidRPr="0078670D" w:rsidRDefault="00100865" w:rsidP="007C2A1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mperbarui data </w:t>
            </w:r>
            <w:proofErr w:type="spellStart"/>
            <w:r w:rsidR="0078670D">
              <w:rPr>
                <w:lang w:val="en-US"/>
              </w:rPr>
              <w:t>Dosen</w:t>
            </w:r>
            <w:proofErr w:type="spellEnd"/>
          </w:p>
        </w:tc>
      </w:tr>
      <w:tr w:rsidR="00C1744C" w:rsidRPr="005313E0" w14:paraId="34EC1206" w14:textId="77777777" w:rsidTr="0078670D">
        <w:tc>
          <w:tcPr>
            <w:tcW w:w="2642" w:type="dxa"/>
          </w:tcPr>
          <w:p w14:paraId="3378D5AF" w14:textId="77777777" w:rsidR="00C1744C" w:rsidRPr="005313E0" w:rsidRDefault="00C1744C" w:rsidP="007C2A1D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315" w:type="dxa"/>
          </w:tcPr>
          <w:p w14:paraId="3DAA75D6" w14:textId="77777777" w:rsidR="00C1744C" w:rsidRPr="005313E0" w:rsidRDefault="00C1744C" w:rsidP="007C2A1D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70" w:type="dxa"/>
          </w:tcPr>
          <w:p w14:paraId="4F7775B9" w14:textId="77777777" w:rsidR="00C1744C" w:rsidRPr="005313E0" w:rsidRDefault="00C1744C" w:rsidP="007C2A1D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C1744C" w:rsidRPr="005313E0" w14:paraId="45AAC988" w14:textId="77777777" w:rsidTr="0078670D">
        <w:tc>
          <w:tcPr>
            <w:tcW w:w="2642" w:type="dxa"/>
          </w:tcPr>
          <w:p w14:paraId="5F7C4585" w14:textId="7FFFE63B" w:rsidR="00C1744C" w:rsidRPr="00EF1B89" w:rsidRDefault="005F32A2" w:rsidP="007C2A1D">
            <w:pPr>
              <w:spacing w:line="360" w:lineRule="auto"/>
              <w:rPr>
                <w:lang w:val="en-US"/>
              </w:rPr>
            </w:pPr>
            <w:r w:rsidRPr="005313E0">
              <w:t>Id_</w:t>
            </w:r>
            <w:proofErr w:type="spellStart"/>
            <w:r w:rsidR="00EF1B89">
              <w:rPr>
                <w:lang w:val="en-US"/>
              </w:rPr>
              <w:t>dosen</w:t>
            </w:r>
            <w:proofErr w:type="spellEnd"/>
          </w:p>
        </w:tc>
        <w:tc>
          <w:tcPr>
            <w:tcW w:w="2315" w:type="dxa"/>
          </w:tcPr>
          <w:p w14:paraId="3D83FB40" w14:textId="77777777" w:rsidR="00C1744C" w:rsidRPr="005313E0" w:rsidRDefault="00C1744C" w:rsidP="007C2A1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70" w:type="dxa"/>
          </w:tcPr>
          <w:p w14:paraId="0B4A8A5D" w14:textId="77777777" w:rsidR="00C1744C" w:rsidRPr="005313E0" w:rsidRDefault="00C1744C" w:rsidP="007C2A1D">
            <w:pPr>
              <w:spacing w:line="360" w:lineRule="auto"/>
            </w:pPr>
            <w:r w:rsidRPr="005313E0">
              <w:t>Int</w:t>
            </w:r>
          </w:p>
        </w:tc>
      </w:tr>
      <w:tr w:rsidR="00C1744C" w:rsidRPr="005313E0" w14:paraId="41CD436E" w14:textId="77777777" w:rsidTr="0078670D">
        <w:tc>
          <w:tcPr>
            <w:tcW w:w="2642" w:type="dxa"/>
          </w:tcPr>
          <w:p w14:paraId="440245A4" w14:textId="6E2B3A06" w:rsidR="00C1744C" w:rsidRPr="00EF1B89" w:rsidRDefault="00EF1B89" w:rsidP="007C2A1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ik_dosen</w:t>
            </w:r>
            <w:proofErr w:type="spellEnd"/>
          </w:p>
        </w:tc>
        <w:tc>
          <w:tcPr>
            <w:tcW w:w="2315" w:type="dxa"/>
          </w:tcPr>
          <w:p w14:paraId="26367940" w14:textId="77777777" w:rsidR="00C1744C" w:rsidRPr="005313E0" w:rsidRDefault="00C1744C" w:rsidP="007C2A1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70" w:type="dxa"/>
          </w:tcPr>
          <w:p w14:paraId="12D64978" w14:textId="19AB167D" w:rsidR="00C1744C" w:rsidRPr="005313E0" w:rsidRDefault="00EF1B89" w:rsidP="007C2A1D">
            <w:pPr>
              <w:spacing w:line="360" w:lineRule="auto"/>
            </w:pPr>
            <w:r>
              <w:t>Int</w:t>
            </w:r>
          </w:p>
        </w:tc>
      </w:tr>
      <w:tr w:rsidR="00C1744C" w:rsidRPr="005313E0" w14:paraId="72E145C7" w14:textId="77777777" w:rsidTr="0078670D">
        <w:tc>
          <w:tcPr>
            <w:tcW w:w="2642" w:type="dxa"/>
          </w:tcPr>
          <w:p w14:paraId="7AA0ADB2" w14:textId="5FAA6F82" w:rsidR="00C1744C" w:rsidRPr="00EF1B89" w:rsidRDefault="009A552A" w:rsidP="007C2A1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Nama_</w:t>
            </w:r>
            <w:proofErr w:type="spellStart"/>
            <w:r w:rsidR="00EF1B89">
              <w:rPr>
                <w:lang w:val="en-US"/>
              </w:rPr>
              <w:t>dosen</w:t>
            </w:r>
            <w:proofErr w:type="spellEnd"/>
          </w:p>
        </w:tc>
        <w:tc>
          <w:tcPr>
            <w:tcW w:w="2315" w:type="dxa"/>
          </w:tcPr>
          <w:p w14:paraId="01348499" w14:textId="77777777" w:rsidR="00C1744C" w:rsidRPr="005313E0" w:rsidRDefault="00C1744C" w:rsidP="007C2A1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70" w:type="dxa"/>
          </w:tcPr>
          <w:p w14:paraId="56CF89AB" w14:textId="62CF41E5" w:rsidR="00C1744C" w:rsidRPr="005313E0" w:rsidRDefault="009A552A" w:rsidP="007C2A1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varchar</w:t>
            </w:r>
          </w:p>
        </w:tc>
      </w:tr>
    </w:tbl>
    <w:p w14:paraId="242F10C2" w14:textId="469B7E9E" w:rsidR="001803F5" w:rsidRDefault="001803F5" w:rsidP="00F97497">
      <w:pPr>
        <w:spacing w:after="0" w:line="360" w:lineRule="auto"/>
      </w:pPr>
    </w:p>
    <w:p w14:paraId="56555242" w14:textId="2241862B" w:rsidR="0078670D" w:rsidRDefault="0078670D" w:rsidP="00F97497">
      <w:pPr>
        <w:spacing w:after="0" w:line="360" w:lineRule="auto"/>
      </w:pPr>
    </w:p>
    <w:p w14:paraId="46C4F171" w14:textId="5E46C535" w:rsidR="0078670D" w:rsidRDefault="0078670D" w:rsidP="00F97497">
      <w:pPr>
        <w:spacing w:after="0" w:line="360" w:lineRule="auto"/>
      </w:pPr>
    </w:p>
    <w:p w14:paraId="5C086D8D" w14:textId="3286C751" w:rsidR="0078670D" w:rsidRDefault="0078670D" w:rsidP="00F97497">
      <w:pPr>
        <w:spacing w:after="0" w:line="360" w:lineRule="auto"/>
      </w:pPr>
    </w:p>
    <w:p w14:paraId="77992B44" w14:textId="30526654" w:rsidR="0078670D" w:rsidRDefault="0078670D" w:rsidP="00F97497">
      <w:pPr>
        <w:spacing w:after="0" w:line="360" w:lineRule="auto"/>
      </w:pPr>
    </w:p>
    <w:p w14:paraId="642C8073" w14:textId="531C910E" w:rsidR="0078670D" w:rsidRDefault="0078670D" w:rsidP="00F97497">
      <w:pPr>
        <w:spacing w:after="0" w:line="360" w:lineRule="auto"/>
      </w:pPr>
    </w:p>
    <w:p w14:paraId="09F5A254" w14:textId="77777777" w:rsidR="0078670D" w:rsidRPr="005313E0" w:rsidRDefault="0078670D" w:rsidP="00F97497">
      <w:pPr>
        <w:spacing w:after="0" w:line="360" w:lineRule="auto"/>
      </w:pPr>
    </w:p>
    <w:p w14:paraId="03DAD556" w14:textId="47B77AFF" w:rsidR="008B5440" w:rsidRPr="0078670D" w:rsidRDefault="00B56B12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id-ID"/>
        </w:rPr>
      </w:pPr>
      <w:bookmarkStart w:id="317" w:name="_Toc78230779"/>
      <w:bookmarkStart w:id="318" w:name="_Toc110248364"/>
      <w:r w:rsidRPr="000E4F5A">
        <w:rPr>
          <w:b/>
          <w:bCs/>
          <w:color w:val="000000" w:themeColor="text1"/>
        </w:rPr>
        <w:lastRenderedPageBreak/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17"/>
      <w:proofErr w:type="spellStart"/>
      <w:r w:rsidR="000E4F5A">
        <w:rPr>
          <w:b/>
          <w:bCs/>
          <w:color w:val="000000" w:themeColor="text1"/>
          <w:lang w:val="en-US"/>
        </w:rPr>
        <w:t>Penguji</w:t>
      </w:r>
      <w:bookmarkEnd w:id="318"/>
      <w:proofErr w:type="spellEnd"/>
    </w:p>
    <w:p w14:paraId="40E59DDB" w14:textId="44EC4CC9" w:rsidR="0078670D" w:rsidRDefault="0078670D" w:rsidP="0078670D">
      <w:bookmarkStart w:id="319" w:name="_Toc110239048"/>
      <w:proofErr w:type="spellStart"/>
      <w:r w:rsidRPr="0078670D">
        <w:rPr>
          <w:sz w:val="20"/>
          <w:szCs w:val="20"/>
        </w:rPr>
        <w:t>Tabel</w:t>
      </w:r>
      <w:proofErr w:type="spellEnd"/>
      <w:r w:rsidRPr="0078670D">
        <w:rPr>
          <w:sz w:val="20"/>
          <w:szCs w:val="20"/>
        </w:rPr>
        <w:t xml:space="preserve"> 4. </w:t>
      </w:r>
      <w:r w:rsidRPr="0078670D">
        <w:rPr>
          <w:sz w:val="20"/>
          <w:szCs w:val="20"/>
        </w:rPr>
        <w:fldChar w:fldCharType="begin"/>
      </w:r>
      <w:r w:rsidRPr="0078670D">
        <w:rPr>
          <w:sz w:val="20"/>
          <w:szCs w:val="20"/>
        </w:rPr>
        <w:instrText xml:space="preserve"> SEQ Tabel_4. \* ARABIC </w:instrText>
      </w:r>
      <w:r w:rsidRPr="0078670D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5</w:t>
      </w:r>
      <w:r w:rsidRPr="0078670D">
        <w:rPr>
          <w:sz w:val="20"/>
          <w:szCs w:val="20"/>
        </w:rPr>
        <w:fldChar w:fldCharType="end"/>
      </w:r>
      <w:r w:rsidRPr="0078670D">
        <w:rPr>
          <w:sz w:val="20"/>
          <w:szCs w:val="20"/>
        </w:rPr>
        <w:t xml:space="preserve"> </w:t>
      </w:r>
      <w:proofErr w:type="spellStart"/>
      <w:r w:rsidRPr="0078670D">
        <w:rPr>
          <w:sz w:val="20"/>
          <w:szCs w:val="20"/>
        </w:rPr>
        <w:t>operasi</w:t>
      </w:r>
      <w:proofErr w:type="spellEnd"/>
      <w:r w:rsidRPr="0078670D">
        <w:rPr>
          <w:sz w:val="20"/>
          <w:szCs w:val="20"/>
        </w:rPr>
        <w:t xml:space="preserve"> dan </w:t>
      </w:r>
      <w:proofErr w:type="spellStart"/>
      <w:r w:rsidRPr="0078670D">
        <w:rPr>
          <w:sz w:val="20"/>
          <w:szCs w:val="20"/>
        </w:rPr>
        <w:t>Atribut</w:t>
      </w:r>
      <w:proofErr w:type="spellEnd"/>
      <w:r w:rsidRPr="0078670D">
        <w:rPr>
          <w:sz w:val="20"/>
          <w:szCs w:val="20"/>
        </w:rPr>
        <w:t xml:space="preserve"> </w:t>
      </w:r>
      <w:proofErr w:type="spellStart"/>
      <w:r w:rsidRPr="0078670D">
        <w:rPr>
          <w:sz w:val="20"/>
          <w:szCs w:val="20"/>
        </w:rPr>
        <w:t>Kelas</w:t>
      </w:r>
      <w:proofErr w:type="spellEnd"/>
      <w:r w:rsidRPr="0078670D">
        <w:rPr>
          <w:sz w:val="20"/>
          <w:szCs w:val="20"/>
        </w:rPr>
        <w:t xml:space="preserve"> </w:t>
      </w:r>
      <w:proofErr w:type="spellStart"/>
      <w:r w:rsidRPr="0078670D">
        <w:rPr>
          <w:sz w:val="20"/>
          <w:szCs w:val="20"/>
        </w:rPr>
        <w:t>Penguji</w:t>
      </w:r>
      <w:bookmarkEnd w:id="319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031"/>
        <w:gridCol w:w="3254"/>
      </w:tblGrid>
      <w:tr w:rsidR="00542152" w:rsidRPr="005313E0" w14:paraId="5C919854" w14:textId="77777777" w:rsidTr="00C0055C">
        <w:tc>
          <w:tcPr>
            <w:tcW w:w="2642" w:type="dxa"/>
            <w:shd w:val="clear" w:color="auto" w:fill="BFBFBF" w:themeFill="background1" w:themeFillShade="BF"/>
          </w:tcPr>
          <w:p w14:paraId="5164F017" w14:textId="77777777" w:rsidR="00542152" w:rsidRPr="005313E0" w:rsidRDefault="00542152" w:rsidP="0078670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031" w:type="dxa"/>
            <w:shd w:val="clear" w:color="auto" w:fill="BFBFBF" w:themeFill="background1" w:themeFillShade="BF"/>
          </w:tcPr>
          <w:p w14:paraId="285B8DE1" w14:textId="77777777" w:rsidR="00542152" w:rsidRPr="005313E0" w:rsidRDefault="00542152" w:rsidP="0078670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254" w:type="dxa"/>
            <w:shd w:val="clear" w:color="auto" w:fill="BFBFBF" w:themeFill="background1" w:themeFillShade="BF"/>
          </w:tcPr>
          <w:p w14:paraId="5B5EBD50" w14:textId="77777777" w:rsidR="00542152" w:rsidRPr="005313E0" w:rsidRDefault="00542152" w:rsidP="0078670D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542152" w:rsidRPr="005313E0" w14:paraId="46C5ED95" w14:textId="77777777" w:rsidTr="00C0055C">
        <w:tc>
          <w:tcPr>
            <w:tcW w:w="2642" w:type="dxa"/>
          </w:tcPr>
          <w:p w14:paraId="588DA86E" w14:textId="4240369E" w:rsidR="00542152" w:rsidRPr="005313E0" w:rsidRDefault="00A05576" w:rsidP="007C2A1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DD3604">
              <w:rPr>
                <w:lang w:val="en-US"/>
              </w:rPr>
              <w:t>Penguji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031" w:type="dxa"/>
          </w:tcPr>
          <w:p w14:paraId="4D835C9A" w14:textId="77777777" w:rsidR="00542152" w:rsidRPr="005313E0" w:rsidRDefault="00542152" w:rsidP="007C2A1D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43845537" w14:textId="1A318CC3" w:rsidR="00542152" w:rsidRPr="00DD3604" w:rsidRDefault="00A05576" w:rsidP="007C2A1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ambil data </w:t>
            </w:r>
            <w:proofErr w:type="spellStart"/>
            <w:r w:rsidR="00DD3604">
              <w:rPr>
                <w:lang w:val="en-US"/>
              </w:rPr>
              <w:t>Penguji</w:t>
            </w:r>
            <w:proofErr w:type="spellEnd"/>
          </w:p>
        </w:tc>
      </w:tr>
      <w:tr w:rsidR="00542152" w:rsidRPr="005313E0" w14:paraId="6012BECB" w14:textId="77777777" w:rsidTr="00C0055C">
        <w:tc>
          <w:tcPr>
            <w:tcW w:w="2642" w:type="dxa"/>
          </w:tcPr>
          <w:p w14:paraId="3238355C" w14:textId="236B53D2" w:rsidR="00542152" w:rsidRPr="0078670D" w:rsidRDefault="0078670D" w:rsidP="00542152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tambahPenguji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031" w:type="dxa"/>
          </w:tcPr>
          <w:p w14:paraId="3163E829" w14:textId="394F2492" w:rsidR="00542152" w:rsidRPr="005313E0" w:rsidRDefault="00542152" w:rsidP="00542152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60CE2949" w14:textId="2F85232E" w:rsidR="00542152" w:rsidRPr="0078670D" w:rsidRDefault="0078670D" w:rsidP="00542152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kan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Peguji</w:t>
            </w:r>
            <w:proofErr w:type="spellEnd"/>
          </w:p>
        </w:tc>
      </w:tr>
      <w:tr w:rsidR="00542152" w:rsidRPr="005313E0" w14:paraId="2310CAF9" w14:textId="77777777" w:rsidTr="00C0055C">
        <w:tc>
          <w:tcPr>
            <w:tcW w:w="2642" w:type="dxa"/>
          </w:tcPr>
          <w:p w14:paraId="4A2E5374" w14:textId="7D6C3D08" w:rsidR="00542152" w:rsidRPr="0078670D" w:rsidRDefault="0078670D" w:rsidP="00542152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updatePenguji</w:t>
            </w:r>
            <w:proofErr w:type="spellEnd"/>
            <w:r w:rsidR="00737DA4">
              <w:rPr>
                <w:lang w:val="en-US"/>
              </w:rPr>
              <w:t>(</w:t>
            </w:r>
            <w:proofErr w:type="gramEnd"/>
            <w:r w:rsidR="00737DA4">
              <w:rPr>
                <w:lang w:val="en-US"/>
              </w:rPr>
              <w:t>)</w:t>
            </w:r>
          </w:p>
        </w:tc>
        <w:tc>
          <w:tcPr>
            <w:tcW w:w="2031" w:type="dxa"/>
          </w:tcPr>
          <w:p w14:paraId="6E445D95" w14:textId="32105D26" w:rsidR="00542152" w:rsidRPr="005313E0" w:rsidRDefault="00542152" w:rsidP="00542152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4FC7122B" w14:textId="6D938EB9" w:rsidR="00542152" w:rsidRPr="0078670D" w:rsidRDefault="0078670D" w:rsidP="00542152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ubah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A05576" w:rsidRPr="005313E0" w14:paraId="34A062DE" w14:textId="77777777" w:rsidTr="00C0055C">
        <w:tc>
          <w:tcPr>
            <w:tcW w:w="2642" w:type="dxa"/>
          </w:tcPr>
          <w:p w14:paraId="281F46C3" w14:textId="77777777" w:rsidR="00A05576" w:rsidRPr="005313E0" w:rsidRDefault="00A05576" w:rsidP="00A0557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031" w:type="dxa"/>
          </w:tcPr>
          <w:p w14:paraId="52EA6195" w14:textId="77777777" w:rsidR="00A05576" w:rsidRPr="005313E0" w:rsidRDefault="00A05576" w:rsidP="00A05576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254" w:type="dxa"/>
          </w:tcPr>
          <w:p w14:paraId="04AE7A8F" w14:textId="77777777" w:rsidR="00A05576" w:rsidRPr="005313E0" w:rsidRDefault="00A05576" w:rsidP="00A05576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A05576" w:rsidRPr="005313E0" w14:paraId="49097923" w14:textId="77777777" w:rsidTr="00C0055C">
        <w:tc>
          <w:tcPr>
            <w:tcW w:w="2642" w:type="dxa"/>
          </w:tcPr>
          <w:p w14:paraId="07FDAADB" w14:textId="2E82EFEB" w:rsidR="00A05576" w:rsidRPr="00737DA4" w:rsidRDefault="00A05576" w:rsidP="00A05576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737DA4">
              <w:rPr>
                <w:lang w:val="en-US"/>
              </w:rPr>
              <w:t>penguji</w:t>
            </w:r>
            <w:proofErr w:type="spellEnd"/>
          </w:p>
        </w:tc>
        <w:tc>
          <w:tcPr>
            <w:tcW w:w="2031" w:type="dxa"/>
          </w:tcPr>
          <w:p w14:paraId="29903C9F" w14:textId="77777777" w:rsidR="00A05576" w:rsidRPr="005313E0" w:rsidRDefault="00A05576" w:rsidP="00A05576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1D7267EC" w14:textId="77777777" w:rsidR="00A05576" w:rsidRPr="005313E0" w:rsidRDefault="00A05576" w:rsidP="00A05576">
            <w:pPr>
              <w:spacing w:line="360" w:lineRule="auto"/>
            </w:pPr>
            <w:r w:rsidRPr="005313E0">
              <w:t>Int</w:t>
            </w:r>
          </w:p>
        </w:tc>
      </w:tr>
      <w:tr w:rsidR="00A05576" w:rsidRPr="005313E0" w14:paraId="3409F2A8" w14:textId="77777777" w:rsidTr="00C0055C">
        <w:tc>
          <w:tcPr>
            <w:tcW w:w="2642" w:type="dxa"/>
          </w:tcPr>
          <w:p w14:paraId="0B791A98" w14:textId="336E9C72" w:rsidR="00A05576" w:rsidRPr="00737DA4" w:rsidRDefault="00737DA4" w:rsidP="00A05576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ik_penguji</w:t>
            </w:r>
            <w:proofErr w:type="spellEnd"/>
          </w:p>
        </w:tc>
        <w:tc>
          <w:tcPr>
            <w:tcW w:w="2031" w:type="dxa"/>
          </w:tcPr>
          <w:p w14:paraId="3FFDFBC1" w14:textId="77777777" w:rsidR="00A05576" w:rsidRPr="005313E0" w:rsidRDefault="00A05576" w:rsidP="00A05576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0DB00058" w14:textId="2CBEDE87" w:rsidR="00A05576" w:rsidRPr="005313E0" w:rsidRDefault="00737DA4" w:rsidP="00A05576">
            <w:pPr>
              <w:spacing w:line="360" w:lineRule="auto"/>
            </w:pPr>
            <w:r>
              <w:t>Int</w:t>
            </w:r>
          </w:p>
        </w:tc>
      </w:tr>
      <w:tr w:rsidR="00A05576" w:rsidRPr="005313E0" w14:paraId="2FB4A4AD" w14:textId="77777777" w:rsidTr="00C0055C">
        <w:tc>
          <w:tcPr>
            <w:tcW w:w="2642" w:type="dxa"/>
          </w:tcPr>
          <w:p w14:paraId="7CAEE3D4" w14:textId="398B05E5" w:rsidR="00A05576" w:rsidRPr="00737DA4" w:rsidRDefault="00737DA4" w:rsidP="00A05576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penguji</w:t>
            </w:r>
            <w:proofErr w:type="spellEnd"/>
          </w:p>
        </w:tc>
        <w:tc>
          <w:tcPr>
            <w:tcW w:w="2031" w:type="dxa"/>
          </w:tcPr>
          <w:p w14:paraId="5C67432F" w14:textId="77777777" w:rsidR="00A05576" w:rsidRPr="005313E0" w:rsidRDefault="00A05576" w:rsidP="00A05576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008955FE" w14:textId="395C7300" w:rsidR="00A05576" w:rsidRPr="00737DA4" w:rsidRDefault="00737DA4" w:rsidP="00A05576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Varchar</w:t>
            </w:r>
          </w:p>
        </w:tc>
      </w:tr>
      <w:tr w:rsidR="00A05576" w:rsidRPr="005313E0" w14:paraId="2EF9FDF6" w14:textId="77777777" w:rsidTr="00C0055C">
        <w:tc>
          <w:tcPr>
            <w:tcW w:w="2642" w:type="dxa"/>
          </w:tcPr>
          <w:p w14:paraId="38EB0869" w14:textId="28EA1734" w:rsidR="00A05576" w:rsidRPr="00737DA4" w:rsidRDefault="00737DA4" w:rsidP="00A05576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Jenis_kelamin</w:t>
            </w:r>
            <w:proofErr w:type="spellEnd"/>
          </w:p>
        </w:tc>
        <w:tc>
          <w:tcPr>
            <w:tcW w:w="2031" w:type="dxa"/>
          </w:tcPr>
          <w:p w14:paraId="2BAE7020" w14:textId="3C4117E3" w:rsidR="00A05576" w:rsidRPr="005313E0" w:rsidRDefault="00A05576" w:rsidP="00A05576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5E103624" w14:textId="18359031" w:rsidR="00A05576" w:rsidRPr="00737DA4" w:rsidRDefault="00737DA4" w:rsidP="00A05576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Enum</w:t>
            </w:r>
          </w:p>
        </w:tc>
      </w:tr>
    </w:tbl>
    <w:p w14:paraId="55B0093D" w14:textId="575A6847" w:rsidR="00B56B12" w:rsidRPr="005313E0" w:rsidRDefault="00B56B12" w:rsidP="00F97497">
      <w:pPr>
        <w:spacing w:after="0" w:line="360" w:lineRule="auto"/>
      </w:pPr>
    </w:p>
    <w:p w14:paraId="6B84D6F2" w14:textId="6208524D" w:rsidR="008B5440" w:rsidRPr="00DD3604" w:rsidRDefault="00B56B12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id-ID"/>
        </w:rPr>
      </w:pPr>
      <w:bookmarkStart w:id="320" w:name="_Toc78230780"/>
      <w:bookmarkStart w:id="321" w:name="_Toc110248365"/>
      <w:r w:rsidRPr="000E4F5A">
        <w:rPr>
          <w:b/>
          <w:bCs/>
          <w:color w:val="000000" w:themeColor="text1"/>
        </w:rPr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20"/>
      <w:proofErr w:type="spellStart"/>
      <w:r w:rsidR="000E4F5A">
        <w:rPr>
          <w:b/>
          <w:bCs/>
          <w:color w:val="000000" w:themeColor="text1"/>
          <w:lang w:val="en-US"/>
        </w:rPr>
        <w:t>Mahasiswa</w:t>
      </w:r>
      <w:bookmarkEnd w:id="321"/>
      <w:proofErr w:type="spellEnd"/>
    </w:p>
    <w:p w14:paraId="2FC62F14" w14:textId="0FD8D84E" w:rsidR="00DD3604" w:rsidRPr="00DD3604" w:rsidRDefault="00DD3604" w:rsidP="00DD3604">
      <w:pPr>
        <w:rPr>
          <w:sz w:val="20"/>
          <w:szCs w:val="20"/>
        </w:rPr>
      </w:pPr>
      <w:bookmarkStart w:id="322" w:name="_Toc110239049"/>
      <w:proofErr w:type="spellStart"/>
      <w:r w:rsidRPr="00DD3604">
        <w:rPr>
          <w:sz w:val="20"/>
          <w:szCs w:val="20"/>
        </w:rPr>
        <w:t>Tabel</w:t>
      </w:r>
      <w:proofErr w:type="spellEnd"/>
      <w:r w:rsidRPr="00DD3604">
        <w:rPr>
          <w:sz w:val="20"/>
          <w:szCs w:val="20"/>
        </w:rPr>
        <w:t xml:space="preserve"> 4. </w:t>
      </w:r>
      <w:r w:rsidRPr="00DD3604">
        <w:rPr>
          <w:sz w:val="20"/>
          <w:szCs w:val="20"/>
        </w:rPr>
        <w:fldChar w:fldCharType="begin"/>
      </w:r>
      <w:r w:rsidRPr="00DD3604">
        <w:rPr>
          <w:sz w:val="20"/>
          <w:szCs w:val="20"/>
        </w:rPr>
        <w:instrText xml:space="preserve"> SEQ Tabel_4. \* ARABIC </w:instrText>
      </w:r>
      <w:r w:rsidRPr="00DD3604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6</w:t>
      </w:r>
      <w:r w:rsidRPr="00DD3604">
        <w:rPr>
          <w:sz w:val="20"/>
          <w:szCs w:val="20"/>
        </w:rPr>
        <w:fldChar w:fldCharType="end"/>
      </w:r>
      <w:r w:rsidRPr="00DD3604">
        <w:rPr>
          <w:sz w:val="20"/>
          <w:szCs w:val="20"/>
        </w:rPr>
        <w:t xml:space="preserve"> </w:t>
      </w:r>
      <w:proofErr w:type="spellStart"/>
      <w:r w:rsidRPr="00DD3604">
        <w:rPr>
          <w:sz w:val="20"/>
          <w:szCs w:val="20"/>
        </w:rPr>
        <w:t>operasi</w:t>
      </w:r>
      <w:proofErr w:type="spellEnd"/>
      <w:r w:rsidRPr="00DD3604">
        <w:rPr>
          <w:sz w:val="20"/>
          <w:szCs w:val="20"/>
        </w:rPr>
        <w:t xml:space="preserve"> dan </w:t>
      </w:r>
      <w:proofErr w:type="spellStart"/>
      <w:r w:rsidRPr="00DD3604">
        <w:rPr>
          <w:sz w:val="20"/>
          <w:szCs w:val="20"/>
        </w:rPr>
        <w:t>Atribut</w:t>
      </w:r>
      <w:proofErr w:type="spellEnd"/>
      <w:r w:rsidRPr="00DD3604">
        <w:rPr>
          <w:sz w:val="20"/>
          <w:szCs w:val="20"/>
        </w:rPr>
        <w:t xml:space="preserve"> </w:t>
      </w:r>
      <w:proofErr w:type="spellStart"/>
      <w:r w:rsidRPr="00DD3604">
        <w:rPr>
          <w:sz w:val="20"/>
          <w:szCs w:val="20"/>
        </w:rPr>
        <w:t>Kelas</w:t>
      </w:r>
      <w:proofErr w:type="spellEnd"/>
      <w:r w:rsidRPr="00DD3604">
        <w:rPr>
          <w:sz w:val="20"/>
          <w:szCs w:val="20"/>
        </w:rPr>
        <w:t xml:space="preserve"> </w:t>
      </w:r>
      <w:proofErr w:type="spellStart"/>
      <w:r w:rsidRPr="00DD3604">
        <w:rPr>
          <w:sz w:val="20"/>
          <w:szCs w:val="20"/>
        </w:rPr>
        <w:t>Mahasiswa</w:t>
      </w:r>
      <w:bookmarkEnd w:id="32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031"/>
        <w:gridCol w:w="3254"/>
      </w:tblGrid>
      <w:tr w:rsidR="00D41C01" w:rsidRPr="005313E0" w14:paraId="795C5232" w14:textId="77777777" w:rsidTr="00C0055C">
        <w:tc>
          <w:tcPr>
            <w:tcW w:w="2642" w:type="dxa"/>
            <w:shd w:val="clear" w:color="auto" w:fill="BFBFBF" w:themeFill="background1" w:themeFillShade="BF"/>
          </w:tcPr>
          <w:p w14:paraId="796AC310" w14:textId="77777777" w:rsidR="00D41C01" w:rsidRPr="005313E0" w:rsidRDefault="00D41C01" w:rsidP="00DD360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031" w:type="dxa"/>
            <w:shd w:val="clear" w:color="auto" w:fill="BFBFBF" w:themeFill="background1" w:themeFillShade="BF"/>
          </w:tcPr>
          <w:p w14:paraId="0FCA3C1E" w14:textId="77777777" w:rsidR="00D41C01" w:rsidRPr="005313E0" w:rsidRDefault="00D41C01" w:rsidP="00DD360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254" w:type="dxa"/>
            <w:shd w:val="clear" w:color="auto" w:fill="BFBFBF" w:themeFill="background1" w:themeFillShade="BF"/>
          </w:tcPr>
          <w:p w14:paraId="5C7115C0" w14:textId="77777777" w:rsidR="00D41C01" w:rsidRPr="005313E0" w:rsidRDefault="00D41C01" w:rsidP="00DD360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D41C01" w:rsidRPr="005313E0" w14:paraId="5CEDE894" w14:textId="77777777" w:rsidTr="00C0055C">
        <w:tc>
          <w:tcPr>
            <w:tcW w:w="2642" w:type="dxa"/>
          </w:tcPr>
          <w:p w14:paraId="65CA3422" w14:textId="4CAF228F" w:rsidR="00D41C01" w:rsidRPr="005313E0" w:rsidRDefault="00D41C01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C0055C">
              <w:rPr>
                <w:lang w:val="en-US"/>
              </w:rPr>
              <w:t>Mahasiswa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031" w:type="dxa"/>
          </w:tcPr>
          <w:p w14:paraId="193EF2D1" w14:textId="77777777" w:rsidR="00D41C01" w:rsidRPr="005313E0" w:rsidRDefault="00D41C01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1EF5F613" w14:textId="2823A4AC" w:rsidR="00D41C01" w:rsidRPr="005313E0" w:rsidRDefault="00D41C01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Menambil data surat keluar</w:t>
            </w:r>
          </w:p>
        </w:tc>
      </w:tr>
      <w:tr w:rsidR="00D41C01" w:rsidRPr="005313E0" w14:paraId="2D697E09" w14:textId="77777777" w:rsidTr="00C0055C">
        <w:tc>
          <w:tcPr>
            <w:tcW w:w="2642" w:type="dxa"/>
          </w:tcPr>
          <w:p w14:paraId="2E006004" w14:textId="20CD8E5C" w:rsidR="00D41C01" w:rsidRPr="005313E0" w:rsidRDefault="00C0055C" w:rsidP="00B22D09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tambahDataMahasiswa</w:t>
            </w:r>
            <w:proofErr w:type="spellEnd"/>
            <w:r w:rsidR="00D41C01" w:rsidRPr="005313E0">
              <w:rPr>
                <w:lang w:val="id-ID"/>
              </w:rPr>
              <w:t>(</w:t>
            </w:r>
            <w:proofErr w:type="gramEnd"/>
            <w:r w:rsidR="00D41C01" w:rsidRPr="005313E0">
              <w:rPr>
                <w:lang w:val="id-ID"/>
              </w:rPr>
              <w:t>)</w:t>
            </w:r>
          </w:p>
        </w:tc>
        <w:tc>
          <w:tcPr>
            <w:tcW w:w="2031" w:type="dxa"/>
          </w:tcPr>
          <w:p w14:paraId="5F7042A8" w14:textId="77777777" w:rsidR="00D41C01" w:rsidRPr="005313E0" w:rsidRDefault="00D41C01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70BA12A0" w14:textId="0DC4681D" w:rsidR="00D41C01" w:rsidRPr="00C0055C" w:rsidRDefault="00C0055C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kan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D41C01" w:rsidRPr="005313E0" w14:paraId="083D467D" w14:textId="77777777" w:rsidTr="00C0055C">
        <w:tc>
          <w:tcPr>
            <w:tcW w:w="2642" w:type="dxa"/>
          </w:tcPr>
          <w:p w14:paraId="4A1A6E27" w14:textId="79AE3130" w:rsidR="00D41C01" w:rsidRPr="005313E0" w:rsidRDefault="00C0055C" w:rsidP="00B22D09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updateDataMahasiswa</w:t>
            </w:r>
            <w:proofErr w:type="spellEnd"/>
            <w:r w:rsidR="00D41C01" w:rsidRPr="005313E0">
              <w:rPr>
                <w:lang w:val="id-ID"/>
              </w:rPr>
              <w:t>(</w:t>
            </w:r>
            <w:proofErr w:type="gramEnd"/>
            <w:r w:rsidR="00D41C01" w:rsidRPr="005313E0">
              <w:rPr>
                <w:lang w:val="id-ID"/>
              </w:rPr>
              <w:t>)</w:t>
            </w:r>
          </w:p>
        </w:tc>
        <w:tc>
          <w:tcPr>
            <w:tcW w:w="2031" w:type="dxa"/>
          </w:tcPr>
          <w:p w14:paraId="7300BC89" w14:textId="77777777" w:rsidR="00D41C01" w:rsidRPr="005313E0" w:rsidRDefault="00D41C01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254" w:type="dxa"/>
          </w:tcPr>
          <w:p w14:paraId="7E4DC2F6" w14:textId="47C6A94B" w:rsidR="00D41C01" w:rsidRPr="00C0055C" w:rsidRDefault="00C0055C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ubah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6F5E0D" w:rsidRPr="005313E0" w14:paraId="16970A44" w14:textId="77777777" w:rsidTr="00C0055C">
        <w:tc>
          <w:tcPr>
            <w:tcW w:w="2642" w:type="dxa"/>
          </w:tcPr>
          <w:p w14:paraId="2D3E7FDF" w14:textId="77777777" w:rsidR="006F5E0D" w:rsidRPr="005313E0" w:rsidRDefault="006F5E0D" w:rsidP="006F5E0D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031" w:type="dxa"/>
          </w:tcPr>
          <w:p w14:paraId="51BC5531" w14:textId="77777777" w:rsidR="006F5E0D" w:rsidRPr="005313E0" w:rsidRDefault="006F5E0D" w:rsidP="006F5E0D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254" w:type="dxa"/>
          </w:tcPr>
          <w:p w14:paraId="411D2812" w14:textId="77777777" w:rsidR="006F5E0D" w:rsidRPr="005313E0" w:rsidRDefault="006F5E0D" w:rsidP="006F5E0D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6F5E0D" w:rsidRPr="005313E0" w14:paraId="30AD6613" w14:textId="77777777" w:rsidTr="00C0055C">
        <w:tc>
          <w:tcPr>
            <w:tcW w:w="2642" w:type="dxa"/>
          </w:tcPr>
          <w:p w14:paraId="3B71905F" w14:textId="798962B7" w:rsidR="006F5E0D" w:rsidRPr="00C0055C" w:rsidRDefault="006F5E0D" w:rsidP="006F5E0D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C0055C">
              <w:rPr>
                <w:lang w:val="en-US"/>
              </w:rPr>
              <w:t>mahasiswa</w:t>
            </w:r>
            <w:proofErr w:type="spellEnd"/>
          </w:p>
        </w:tc>
        <w:tc>
          <w:tcPr>
            <w:tcW w:w="2031" w:type="dxa"/>
          </w:tcPr>
          <w:p w14:paraId="0EBC52CC" w14:textId="77777777" w:rsidR="006F5E0D" w:rsidRPr="005313E0" w:rsidRDefault="006F5E0D" w:rsidP="006F5E0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69C11E1E" w14:textId="77777777" w:rsidR="006F5E0D" w:rsidRPr="005313E0" w:rsidRDefault="006F5E0D" w:rsidP="006F5E0D">
            <w:pPr>
              <w:spacing w:line="360" w:lineRule="auto"/>
            </w:pPr>
            <w:r w:rsidRPr="005313E0">
              <w:t>Int</w:t>
            </w:r>
          </w:p>
        </w:tc>
      </w:tr>
      <w:tr w:rsidR="006F5E0D" w:rsidRPr="005313E0" w14:paraId="17FC3EB9" w14:textId="77777777" w:rsidTr="00C0055C">
        <w:tc>
          <w:tcPr>
            <w:tcW w:w="2642" w:type="dxa"/>
          </w:tcPr>
          <w:p w14:paraId="0731C671" w14:textId="575B106D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pm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31" w:type="dxa"/>
          </w:tcPr>
          <w:p w14:paraId="1B9680DE" w14:textId="77777777" w:rsidR="006F5E0D" w:rsidRPr="005313E0" w:rsidRDefault="006F5E0D" w:rsidP="006F5E0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77DA97BE" w14:textId="08BB5C78" w:rsidR="006F5E0D" w:rsidRPr="005313E0" w:rsidRDefault="00C0055C" w:rsidP="006F5E0D">
            <w:pPr>
              <w:spacing w:line="360" w:lineRule="auto"/>
            </w:pPr>
            <w:r>
              <w:t>Int</w:t>
            </w:r>
          </w:p>
        </w:tc>
      </w:tr>
      <w:tr w:rsidR="006F5E0D" w:rsidRPr="005313E0" w14:paraId="6126F525" w14:textId="77777777" w:rsidTr="00C0055C">
        <w:tc>
          <w:tcPr>
            <w:tcW w:w="2642" w:type="dxa"/>
          </w:tcPr>
          <w:p w14:paraId="42FF0BDC" w14:textId="30958C9A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mahasiswa</w:t>
            </w:r>
            <w:proofErr w:type="spellEnd"/>
          </w:p>
        </w:tc>
        <w:tc>
          <w:tcPr>
            <w:tcW w:w="2031" w:type="dxa"/>
          </w:tcPr>
          <w:p w14:paraId="4D76C9CB" w14:textId="77777777" w:rsidR="006F5E0D" w:rsidRPr="005313E0" w:rsidRDefault="006F5E0D" w:rsidP="006F5E0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6128468A" w14:textId="0C85DB92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Varchar</w:t>
            </w:r>
          </w:p>
        </w:tc>
      </w:tr>
      <w:tr w:rsidR="006F5E0D" w:rsidRPr="005313E0" w14:paraId="68D10CEC" w14:textId="77777777" w:rsidTr="00C0055C">
        <w:tc>
          <w:tcPr>
            <w:tcW w:w="2642" w:type="dxa"/>
          </w:tcPr>
          <w:p w14:paraId="2E97848E" w14:textId="5D5B6317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Tingkat </w:t>
            </w:r>
          </w:p>
        </w:tc>
        <w:tc>
          <w:tcPr>
            <w:tcW w:w="2031" w:type="dxa"/>
          </w:tcPr>
          <w:p w14:paraId="05C4F596" w14:textId="77777777" w:rsidR="006F5E0D" w:rsidRPr="005313E0" w:rsidRDefault="006F5E0D" w:rsidP="006F5E0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700E1F3B" w14:textId="7C0653C2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Enum </w:t>
            </w:r>
          </w:p>
        </w:tc>
      </w:tr>
      <w:tr w:rsidR="006F5E0D" w:rsidRPr="005313E0" w14:paraId="05A8AE40" w14:textId="77777777" w:rsidTr="00C0055C">
        <w:tc>
          <w:tcPr>
            <w:tcW w:w="2642" w:type="dxa"/>
          </w:tcPr>
          <w:p w14:paraId="36E9A88E" w14:textId="72F1867B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Jenis_kelamin</w:t>
            </w:r>
            <w:proofErr w:type="spellEnd"/>
          </w:p>
        </w:tc>
        <w:tc>
          <w:tcPr>
            <w:tcW w:w="2031" w:type="dxa"/>
          </w:tcPr>
          <w:p w14:paraId="3CF41BDD" w14:textId="77777777" w:rsidR="006F5E0D" w:rsidRPr="005313E0" w:rsidRDefault="006F5E0D" w:rsidP="006F5E0D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254" w:type="dxa"/>
          </w:tcPr>
          <w:p w14:paraId="7BDDC3AD" w14:textId="04A9CA6B" w:rsidR="006F5E0D" w:rsidRPr="00C0055C" w:rsidRDefault="00C0055C" w:rsidP="006F5E0D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Enum </w:t>
            </w:r>
          </w:p>
        </w:tc>
      </w:tr>
    </w:tbl>
    <w:p w14:paraId="1D13279B" w14:textId="22891ABD" w:rsidR="00C0055C" w:rsidRDefault="00C0055C" w:rsidP="00F97497">
      <w:pPr>
        <w:spacing w:after="0" w:line="360" w:lineRule="auto"/>
      </w:pPr>
    </w:p>
    <w:p w14:paraId="00D37AB0" w14:textId="4C1663FD" w:rsidR="00C0055C" w:rsidRDefault="00C0055C" w:rsidP="00F97497">
      <w:pPr>
        <w:spacing w:after="0" w:line="360" w:lineRule="auto"/>
      </w:pPr>
    </w:p>
    <w:p w14:paraId="1206C7A4" w14:textId="7DD00D7E" w:rsidR="00C0055C" w:rsidRDefault="00C0055C" w:rsidP="00F97497">
      <w:pPr>
        <w:spacing w:after="0" w:line="360" w:lineRule="auto"/>
      </w:pPr>
    </w:p>
    <w:p w14:paraId="31A2A7F1" w14:textId="060DC591" w:rsidR="00C0055C" w:rsidRDefault="00C0055C" w:rsidP="00F97497">
      <w:pPr>
        <w:spacing w:after="0" w:line="360" w:lineRule="auto"/>
      </w:pPr>
    </w:p>
    <w:p w14:paraId="5960F5A2" w14:textId="5AB1E5C2" w:rsidR="00C0055C" w:rsidRDefault="00C0055C" w:rsidP="00F97497">
      <w:pPr>
        <w:spacing w:after="0" w:line="360" w:lineRule="auto"/>
      </w:pPr>
    </w:p>
    <w:p w14:paraId="75C8366A" w14:textId="77777777" w:rsidR="00C0055C" w:rsidRPr="005313E0" w:rsidRDefault="00C0055C" w:rsidP="00F97497">
      <w:pPr>
        <w:spacing w:after="0" w:line="360" w:lineRule="auto"/>
      </w:pPr>
    </w:p>
    <w:p w14:paraId="00313999" w14:textId="3F4B8B82" w:rsidR="005E11E0" w:rsidRPr="00C0055C" w:rsidRDefault="005E11E0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323" w:name="_Toc78230781"/>
      <w:bookmarkStart w:id="324" w:name="_Toc110248366"/>
      <w:r w:rsidRPr="000E4F5A">
        <w:rPr>
          <w:b/>
          <w:bCs/>
          <w:color w:val="000000" w:themeColor="text1"/>
        </w:rPr>
        <w:lastRenderedPageBreak/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23"/>
      <w:r w:rsidR="000E4F5A" w:rsidRPr="000E4F5A">
        <w:rPr>
          <w:b/>
          <w:bCs/>
          <w:color w:val="000000" w:themeColor="text1"/>
          <w:lang w:val="en-US"/>
        </w:rPr>
        <w:t xml:space="preserve">Plotting </w:t>
      </w:r>
      <w:proofErr w:type="spellStart"/>
      <w:r w:rsidR="000E4F5A" w:rsidRPr="000E4F5A">
        <w:rPr>
          <w:b/>
          <w:bCs/>
          <w:color w:val="000000" w:themeColor="text1"/>
          <w:lang w:val="en-US"/>
        </w:rPr>
        <w:t>Pembimbing</w:t>
      </w:r>
      <w:bookmarkEnd w:id="324"/>
      <w:proofErr w:type="spellEnd"/>
    </w:p>
    <w:p w14:paraId="4654229F" w14:textId="297F240F" w:rsidR="00C0055C" w:rsidRPr="00C0055C" w:rsidRDefault="00C0055C" w:rsidP="00C0055C">
      <w:pPr>
        <w:rPr>
          <w:sz w:val="20"/>
          <w:szCs w:val="20"/>
        </w:rPr>
      </w:pPr>
      <w:bookmarkStart w:id="325" w:name="_Toc110239050"/>
      <w:proofErr w:type="spellStart"/>
      <w:r w:rsidRPr="00C0055C">
        <w:rPr>
          <w:sz w:val="20"/>
          <w:szCs w:val="20"/>
        </w:rPr>
        <w:t>Tabel</w:t>
      </w:r>
      <w:proofErr w:type="spellEnd"/>
      <w:r w:rsidRPr="00C0055C">
        <w:rPr>
          <w:sz w:val="20"/>
          <w:szCs w:val="20"/>
        </w:rPr>
        <w:t xml:space="preserve"> 4. </w:t>
      </w:r>
      <w:r w:rsidRPr="00C0055C">
        <w:rPr>
          <w:sz w:val="20"/>
          <w:szCs w:val="20"/>
        </w:rPr>
        <w:fldChar w:fldCharType="begin"/>
      </w:r>
      <w:r w:rsidRPr="00C0055C">
        <w:rPr>
          <w:sz w:val="20"/>
          <w:szCs w:val="20"/>
        </w:rPr>
        <w:instrText xml:space="preserve"> SEQ Tabel_4. \* ARABIC </w:instrText>
      </w:r>
      <w:r w:rsidRPr="00C0055C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7</w:t>
      </w:r>
      <w:r w:rsidRPr="00C0055C">
        <w:rPr>
          <w:sz w:val="20"/>
          <w:szCs w:val="20"/>
        </w:rPr>
        <w:fldChar w:fldCharType="end"/>
      </w:r>
      <w:r w:rsidRPr="00C0055C">
        <w:rPr>
          <w:sz w:val="20"/>
          <w:szCs w:val="20"/>
        </w:rPr>
        <w:t xml:space="preserve"> </w:t>
      </w:r>
      <w:proofErr w:type="spellStart"/>
      <w:r w:rsidRPr="00C0055C">
        <w:rPr>
          <w:sz w:val="20"/>
          <w:szCs w:val="20"/>
        </w:rPr>
        <w:t>operasi</w:t>
      </w:r>
      <w:proofErr w:type="spellEnd"/>
      <w:r w:rsidRPr="00C0055C">
        <w:rPr>
          <w:sz w:val="20"/>
          <w:szCs w:val="20"/>
        </w:rPr>
        <w:t xml:space="preserve"> dan </w:t>
      </w:r>
      <w:proofErr w:type="spellStart"/>
      <w:r w:rsidRPr="00C0055C">
        <w:rPr>
          <w:sz w:val="20"/>
          <w:szCs w:val="20"/>
        </w:rPr>
        <w:t>Atribut</w:t>
      </w:r>
      <w:proofErr w:type="spellEnd"/>
      <w:r w:rsidRPr="00C0055C">
        <w:rPr>
          <w:sz w:val="20"/>
          <w:szCs w:val="20"/>
        </w:rPr>
        <w:t xml:space="preserve"> </w:t>
      </w:r>
      <w:proofErr w:type="spellStart"/>
      <w:r w:rsidRPr="00C0055C">
        <w:rPr>
          <w:sz w:val="20"/>
          <w:szCs w:val="20"/>
        </w:rPr>
        <w:t>Kelas</w:t>
      </w:r>
      <w:proofErr w:type="spellEnd"/>
      <w:r w:rsidRPr="00C0055C">
        <w:rPr>
          <w:sz w:val="20"/>
          <w:szCs w:val="20"/>
        </w:rPr>
        <w:t xml:space="preserve"> Plotting </w:t>
      </w:r>
      <w:proofErr w:type="spellStart"/>
      <w:r w:rsidRPr="00C0055C">
        <w:rPr>
          <w:sz w:val="20"/>
          <w:szCs w:val="20"/>
        </w:rPr>
        <w:t>Pembimbing</w:t>
      </w:r>
      <w:bookmarkEnd w:id="32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56"/>
        <w:gridCol w:w="2155"/>
        <w:gridCol w:w="2316"/>
      </w:tblGrid>
      <w:tr w:rsidR="005E11E0" w:rsidRPr="005313E0" w14:paraId="69C19C74" w14:textId="77777777" w:rsidTr="00A9220B">
        <w:tc>
          <w:tcPr>
            <w:tcW w:w="2642" w:type="dxa"/>
            <w:shd w:val="clear" w:color="auto" w:fill="BFBFBF" w:themeFill="background1" w:themeFillShade="BF"/>
          </w:tcPr>
          <w:p w14:paraId="7B7B4592" w14:textId="77777777" w:rsidR="005E11E0" w:rsidRPr="005313E0" w:rsidRDefault="005E11E0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642" w:type="dxa"/>
            <w:shd w:val="clear" w:color="auto" w:fill="BFBFBF" w:themeFill="background1" w:themeFillShade="BF"/>
          </w:tcPr>
          <w:p w14:paraId="4328EB93" w14:textId="77777777" w:rsidR="005E11E0" w:rsidRPr="005313E0" w:rsidRDefault="005E11E0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  <w:shd w:val="clear" w:color="auto" w:fill="BFBFBF" w:themeFill="background1" w:themeFillShade="BF"/>
          </w:tcPr>
          <w:p w14:paraId="13E24018" w14:textId="77777777" w:rsidR="005E11E0" w:rsidRPr="005313E0" w:rsidRDefault="005E11E0" w:rsidP="00A9220B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5E11E0" w:rsidRPr="005313E0" w14:paraId="44567097" w14:textId="77777777" w:rsidTr="00B22D09">
        <w:tc>
          <w:tcPr>
            <w:tcW w:w="2642" w:type="dxa"/>
          </w:tcPr>
          <w:p w14:paraId="39E9D4CE" w14:textId="77777777" w:rsidR="005E11E0" w:rsidRDefault="005E11E0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r w:rsidR="00A9220B">
              <w:rPr>
                <w:lang w:val="id-ID"/>
              </w:rPr>
              <w:t>PlottingPembimbing</w:t>
            </w:r>
            <w:r w:rsidRPr="005313E0">
              <w:rPr>
                <w:lang w:val="id-ID"/>
              </w:rPr>
              <w:t>()</w:t>
            </w:r>
          </w:p>
          <w:p w14:paraId="439BEFC6" w14:textId="4E5666B4" w:rsidR="00A9220B" w:rsidRPr="00A9220B" w:rsidRDefault="00A9220B" w:rsidP="00B22D09">
            <w:pPr>
              <w:spacing w:line="360" w:lineRule="auto"/>
              <w:rPr>
                <w:lang w:val="en-US"/>
              </w:rPr>
            </w:pPr>
          </w:p>
        </w:tc>
        <w:tc>
          <w:tcPr>
            <w:tcW w:w="2642" w:type="dxa"/>
          </w:tcPr>
          <w:p w14:paraId="504A4C68" w14:textId="77777777" w:rsidR="005E11E0" w:rsidRPr="005313E0" w:rsidRDefault="005E11E0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4D620494" w14:textId="2F004EA0" w:rsidR="005E11E0" w:rsidRPr="00A9220B" w:rsidRDefault="005E11E0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r w:rsidR="00A9220B">
              <w:rPr>
                <w:lang w:val="id-ID"/>
              </w:rPr>
              <w:t>plotting Pembimbing</w:t>
            </w:r>
          </w:p>
        </w:tc>
      </w:tr>
      <w:tr w:rsidR="005E11E0" w:rsidRPr="005313E0" w14:paraId="312EEA00" w14:textId="77777777" w:rsidTr="00B22D09">
        <w:tc>
          <w:tcPr>
            <w:tcW w:w="2642" w:type="dxa"/>
          </w:tcPr>
          <w:p w14:paraId="432A2DFE" w14:textId="6700EFC4" w:rsidR="005E11E0" w:rsidRPr="00A9220B" w:rsidRDefault="005E11E0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A9220B">
              <w:rPr>
                <w:lang w:val="en-US"/>
              </w:rPr>
              <w:t>Dosen</w:t>
            </w:r>
            <w:proofErr w:type="spellEnd"/>
          </w:p>
        </w:tc>
        <w:tc>
          <w:tcPr>
            <w:tcW w:w="2642" w:type="dxa"/>
          </w:tcPr>
          <w:p w14:paraId="44333AA5" w14:textId="77777777" w:rsidR="005E11E0" w:rsidRPr="005313E0" w:rsidRDefault="005E11E0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643" w:type="dxa"/>
          </w:tcPr>
          <w:p w14:paraId="7C5DAFD1" w14:textId="5E143A61" w:rsidR="005E11E0" w:rsidRPr="00A9220B" w:rsidRDefault="005E11E0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proofErr w:type="spellStart"/>
            <w:r w:rsidR="00A9220B">
              <w:rPr>
                <w:lang w:val="en-US"/>
              </w:rPr>
              <w:t>dosen</w:t>
            </w:r>
            <w:proofErr w:type="spellEnd"/>
          </w:p>
        </w:tc>
      </w:tr>
      <w:tr w:rsidR="00A9220B" w:rsidRPr="005313E0" w14:paraId="22FF55C9" w14:textId="77777777" w:rsidTr="00B22D09">
        <w:tc>
          <w:tcPr>
            <w:tcW w:w="2642" w:type="dxa"/>
          </w:tcPr>
          <w:p w14:paraId="3BFB01F9" w14:textId="77777777" w:rsidR="00A9220B" w:rsidRDefault="00A9220B" w:rsidP="00A9220B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  <w:p w14:paraId="1B792D24" w14:textId="77777777" w:rsidR="00A9220B" w:rsidRPr="005313E0" w:rsidRDefault="00A9220B" w:rsidP="00B22D09">
            <w:pPr>
              <w:spacing w:line="360" w:lineRule="auto"/>
              <w:rPr>
                <w:lang w:val="id-ID"/>
              </w:rPr>
            </w:pPr>
          </w:p>
        </w:tc>
        <w:tc>
          <w:tcPr>
            <w:tcW w:w="2642" w:type="dxa"/>
          </w:tcPr>
          <w:p w14:paraId="12C58317" w14:textId="53AF9EB0" w:rsidR="00A9220B" w:rsidRPr="005313E0" w:rsidRDefault="00A9220B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2643" w:type="dxa"/>
          </w:tcPr>
          <w:p w14:paraId="3E42C7FF" w14:textId="0D4E3E5F" w:rsidR="00A9220B" w:rsidRP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A9220B" w:rsidRPr="005313E0" w14:paraId="0D54E7AC" w14:textId="77777777" w:rsidTr="00B22D09">
        <w:tc>
          <w:tcPr>
            <w:tcW w:w="2642" w:type="dxa"/>
          </w:tcPr>
          <w:p w14:paraId="2006091A" w14:textId="3FE785B0" w:rsidR="00A9220B" w:rsidRDefault="00A9220B" w:rsidP="00A9220B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tambahDataPlottinPembimbing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642" w:type="dxa"/>
          </w:tcPr>
          <w:p w14:paraId="2297F7A0" w14:textId="2457D5F8" w:rsidR="00A9220B" w:rsidRPr="005313E0" w:rsidRDefault="00A9220B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2643" w:type="dxa"/>
          </w:tcPr>
          <w:p w14:paraId="3B036C0C" w14:textId="6E006D7C" w:rsid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kan</w:t>
            </w:r>
            <w:proofErr w:type="spellEnd"/>
            <w:r>
              <w:rPr>
                <w:lang w:val="en-US"/>
              </w:rPr>
              <w:t xml:space="preserve"> Data 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</w:tr>
      <w:tr w:rsidR="00A9220B" w:rsidRPr="005313E0" w14:paraId="4F0BCD4D" w14:textId="77777777" w:rsidTr="00B22D09">
        <w:tc>
          <w:tcPr>
            <w:tcW w:w="2642" w:type="dxa"/>
          </w:tcPr>
          <w:p w14:paraId="25B00FCF" w14:textId="63AEECFE" w:rsidR="00A9220B" w:rsidRDefault="00A9220B" w:rsidP="00A9220B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updateDataPlottingPembimbing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642" w:type="dxa"/>
          </w:tcPr>
          <w:p w14:paraId="6E5B3E8E" w14:textId="0247CF43" w:rsidR="00A9220B" w:rsidRDefault="00A9220B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2643" w:type="dxa"/>
          </w:tcPr>
          <w:p w14:paraId="3D7BBCEE" w14:textId="57FA474F" w:rsid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ubah</w:t>
            </w:r>
            <w:proofErr w:type="spellEnd"/>
            <w:r>
              <w:rPr>
                <w:lang w:val="en-US"/>
              </w:rPr>
              <w:t xml:space="preserve"> Data 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</w:tr>
      <w:tr w:rsidR="005E11E0" w:rsidRPr="005313E0" w14:paraId="7DDCA561" w14:textId="77777777" w:rsidTr="00B22D09">
        <w:tc>
          <w:tcPr>
            <w:tcW w:w="2642" w:type="dxa"/>
          </w:tcPr>
          <w:p w14:paraId="25333900" w14:textId="77777777" w:rsidR="005E11E0" w:rsidRPr="005313E0" w:rsidRDefault="005E11E0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642" w:type="dxa"/>
          </w:tcPr>
          <w:p w14:paraId="391E8B9E" w14:textId="77777777" w:rsidR="005E11E0" w:rsidRPr="005313E0" w:rsidRDefault="005E11E0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643" w:type="dxa"/>
          </w:tcPr>
          <w:p w14:paraId="63DF0556" w14:textId="77777777" w:rsidR="005E11E0" w:rsidRPr="005313E0" w:rsidRDefault="005E11E0" w:rsidP="00B22D09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5E11E0" w:rsidRPr="005313E0" w14:paraId="5F5ACE7D" w14:textId="77777777" w:rsidTr="00B22D09">
        <w:tc>
          <w:tcPr>
            <w:tcW w:w="2642" w:type="dxa"/>
          </w:tcPr>
          <w:p w14:paraId="14C18515" w14:textId="333EA5AD" w:rsidR="005E11E0" w:rsidRPr="00A9220B" w:rsidRDefault="005E11E0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A9220B">
              <w:rPr>
                <w:lang w:val="en-US"/>
              </w:rPr>
              <w:t>plotting_pembimbing</w:t>
            </w:r>
            <w:proofErr w:type="spellEnd"/>
          </w:p>
        </w:tc>
        <w:tc>
          <w:tcPr>
            <w:tcW w:w="2642" w:type="dxa"/>
          </w:tcPr>
          <w:p w14:paraId="5F1B406F" w14:textId="77777777" w:rsidR="005E11E0" w:rsidRPr="005313E0" w:rsidRDefault="005E11E0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3383B8F1" w14:textId="77777777" w:rsidR="005E11E0" w:rsidRPr="005313E0" w:rsidRDefault="005E11E0" w:rsidP="00B22D09">
            <w:pPr>
              <w:spacing w:line="360" w:lineRule="auto"/>
            </w:pPr>
            <w:r w:rsidRPr="005313E0">
              <w:t>Int</w:t>
            </w:r>
          </w:p>
        </w:tc>
      </w:tr>
      <w:tr w:rsidR="005E11E0" w:rsidRPr="005313E0" w14:paraId="31DEC2E9" w14:textId="77777777" w:rsidTr="00B22D09">
        <w:tc>
          <w:tcPr>
            <w:tcW w:w="2642" w:type="dxa"/>
          </w:tcPr>
          <w:p w14:paraId="39B0828D" w14:textId="453C9CFE" w:rsidR="005E11E0" w:rsidRP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dosen</w:t>
            </w:r>
            <w:proofErr w:type="spellEnd"/>
          </w:p>
        </w:tc>
        <w:tc>
          <w:tcPr>
            <w:tcW w:w="2642" w:type="dxa"/>
          </w:tcPr>
          <w:p w14:paraId="438D3FB4" w14:textId="77777777" w:rsidR="005E11E0" w:rsidRPr="005313E0" w:rsidRDefault="005E11E0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643" w:type="dxa"/>
          </w:tcPr>
          <w:p w14:paraId="1CD1A61F" w14:textId="6C2F6E73" w:rsidR="005E11E0" w:rsidRPr="005313E0" w:rsidRDefault="00A9220B" w:rsidP="00B22D09">
            <w:pPr>
              <w:spacing w:line="360" w:lineRule="auto"/>
            </w:pPr>
            <w:r>
              <w:t>Int</w:t>
            </w:r>
          </w:p>
        </w:tc>
      </w:tr>
      <w:tr w:rsidR="00A9220B" w:rsidRPr="005313E0" w14:paraId="67FB185F" w14:textId="77777777" w:rsidTr="00B22D09">
        <w:tc>
          <w:tcPr>
            <w:tcW w:w="2642" w:type="dxa"/>
          </w:tcPr>
          <w:p w14:paraId="42D4A482" w14:textId="5C5FEA1B" w:rsid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dosen</w:t>
            </w:r>
            <w:proofErr w:type="spellEnd"/>
          </w:p>
        </w:tc>
        <w:tc>
          <w:tcPr>
            <w:tcW w:w="2642" w:type="dxa"/>
          </w:tcPr>
          <w:p w14:paraId="72B7E910" w14:textId="01F8BA1F" w:rsidR="00A9220B" w:rsidRPr="005313E0" w:rsidRDefault="00A9220B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2643" w:type="dxa"/>
          </w:tcPr>
          <w:p w14:paraId="147502DA" w14:textId="08D4E30E" w:rsidR="00A9220B" w:rsidRDefault="00A9220B" w:rsidP="00B22D09">
            <w:pPr>
              <w:spacing w:line="360" w:lineRule="auto"/>
            </w:pPr>
            <w:r>
              <w:t xml:space="preserve">Varchar </w:t>
            </w:r>
          </w:p>
        </w:tc>
      </w:tr>
      <w:tr w:rsidR="00A9220B" w:rsidRPr="005313E0" w14:paraId="392FC1A5" w14:textId="77777777" w:rsidTr="00B22D09">
        <w:tc>
          <w:tcPr>
            <w:tcW w:w="2642" w:type="dxa"/>
          </w:tcPr>
          <w:p w14:paraId="60FDD3D8" w14:textId="3AA12BCE" w:rsid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</w:p>
        </w:tc>
        <w:tc>
          <w:tcPr>
            <w:tcW w:w="2642" w:type="dxa"/>
          </w:tcPr>
          <w:p w14:paraId="04B4F09F" w14:textId="6C8704E7" w:rsidR="00A9220B" w:rsidRDefault="00A9220B" w:rsidP="00B22D09">
            <w:pPr>
              <w:spacing w:line="360" w:lineRule="auto"/>
            </w:pPr>
            <w:r>
              <w:t xml:space="preserve">Private </w:t>
            </w:r>
          </w:p>
        </w:tc>
        <w:tc>
          <w:tcPr>
            <w:tcW w:w="2643" w:type="dxa"/>
          </w:tcPr>
          <w:p w14:paraId="2C7FAD80" w14:textId="691DB6D4" w:rsidR="00A9220B" w:rsidRDefault="00A9220B" w:rsidP="00B22D09">
            <w:pPr>
              <w:spacing w:line="360" w:lineRule="auto"/>
            </w:pPr>
            <w:r>
              <w:t xml:space="preserve">Int </w:t>
            </w:r>
          </w:p>
        </w:tc>
      </w:tr>
      <w:tr w:rsidR="00A9220B" w:rsidRPr="005313E0" w14:paraId="412BB46C" w14:textId="77777777" w:rsidTr="00B22D09">
        <w:tc>
          <w:tcPr>
            <w:tcW w:w="2642" w:type="dxa"/>
          </w:tcPr>
          <w:p w14:paraId="30A2BF11" w14:textId="26C30AB9" w:rsidR="00A9220B" w:rsidRDefault="00A9220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ama_mahasiswa</w:t>
            </w:r>
            <w:proofErr w:type="spellEnd"/>
          </w:p>
        </w:tc>
        <w:tc>
          <w:tcPr>
            <w:tcW w:w="2642" w:type="dxa"/>
          </w:tcPr>
          <w:p w14:paraId="6E88CC29" w14:textId="7B17F342" w:rsidR="00A9220B" w:rsidRDefault="00A9220B" w:rsidP="00B22D09">
            <w:pPr>
              <w:spacing w:line="360" w:lineRule="auto"/>
            </w:pPr>
            <w:r>
              <w:t xml:space="preserve">Private </w:t>
            </w:r>
          </w:p>
        </w:tc>
        <w:tc>
          <w:tcPr>
            <w:tcW w:w="2643" w:type="dxa"/>
          </w:tcPr>
          <w:p w14:paraId="110D2AB2" w14:textId="324E2723" w:rsidR="00A9220B" w:rsidRDefault="00A9220B" w:rsidP="00B22D09">
            <w:pPr>
              <w:spacing w:line="360" w:lineRule="auto"/>
            </w:pPr>
            <w:r>
              <w:t>Varchar</w:t>
            </w:r>
          </w:p>
        </w:tc>
      </w:tr>
      <w:tr w:rsidR="00A9220B" w:rsidRPr="005313E0" w14:paraId="23FD00DA" w14:textId="77777777" w:rsidTr="00B22D09">
        <w:tc>
          <w:tcPr>
            <w:tcW w:w="2642" w:type="dxa"/>
          </w:tcPr>
          <w:p w14:paraId="50A66E38" w14:textId="07E82041" w:rsidR="00A9220B" w:rsidRDefault="00A9220B" w:rsidP="00B22D09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Tingkat </w:t>
            </w:r>
          </w:p>
        </w:tc>
        <w:tc>
          <w:tcPr>
            <w:tcW w:w="2642" w:type="dxa"/>
          </w:tcPr>
          <w:p w14:paraId="1BDF4A10" w14:textId="549253A1" w:rsidR="00A9220B" w:rsidRDefault="00A9220B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2643" w:type="dxa"/>
          </w:tcPr>
          <w:p w14:paraId="60291AFB" w14:textId="783D9124" w:rsidR="00A9220B" w:rsidRDefault="00A9220B" w:rsidP="00B22D09">
            <w:pPr>
              <w:spacing w:line="360" w:lineRule="auto"/>
            </w:pPr>
            <w:r>
              <w:t xml:space="preserve">Enum </w:t>
            </w:r>
          </w:p>
        </w:tc>
      </w:tr>
    </w:tbl>
    <w:p w14:paraId="567057F2" w14:textId="65690F11" w:rsidR="005E11E0" w:rsidRPr="005313E0" w:rsidRDefault="005E11E0" w:rsidP="00F97497">
      <w:pPr>
        <w:spacing w:after="0" w:line="360" w:lineRule="auto"/>
      </w:pPr>
    </w:p>
    <w:p w14:paraId="4ECC38C5" w14:textId="3A94E83D" w:rsidR="009D75A6" w:rsidRPr="00A9220B" w:rsidRDefault="009D75A6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326" w:name="_Toc78230782"/>
      <w:bookmarkStart w:id="327" w:name="_Toc110248367"/>
      <w:r w:rsidRPr="000E4F5A">
        <w:rPr>
          <w:b/>
          <w:bCs/>
          <w:color w:val="000000" w:themeColor="text1"/>
        </w:rPr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26"/>
      <w:proofErr w:type="spellStart"/>
      <w:r w:rsidR="000E4F5A" w:rsidRPr="00A9220B">
        <w:rPr>
          <w:b/>
          <w:bCs/>
          <w:color w:val="000000" w:themeColor="text1"/>
          <w:lang w:val="en-US"/>
        </w:rPr>
        <w:t>Pembekalan</w:t>
      </w:r>
      <w:bookmarkEnd w:id="327"/>
      <w:proofErr w:type="spellEnd"/>
    </w:p>
    <w:p w14:paraId="4DE83876" w14:textId="5CECD973" w:rsidR="00A9220B" w:rsidRPr="00A9220B" w:rsidRDefault="00A9220B" w:rsidP="00A9220B">
      <w:pPr>
        <w:rPr>
          <w:sz w:val="20"/>
          <w:szCs w:val="20"/>
        </w:rPr>
      </w:pPr>
      <w:bookmarkStart w:id="328" w:name="_Toc110239051"/>
      <w:proofErr w:type="spellStart"/>
      <w:r w:rsidRPr="00A9220B">
        <w:rPr>
          <w:sz w:val="20"/>
          <w:szCs w:val="20"/>
        </w:rPr>
        <w:t>Tabel</w:t>
      </w:r>
      <w:proofErr w:type="spellEnd"/>
      <w:r w:rsidRPr="00A9220B">
        <w:rPr>
          <w:sz w:val="20"/>
          <w:szCs w:val="20"/>
        </w:rPr>
        <w:t xml:space="preserve"> 4. </w:t>
      </w:r>
      <w:r w:rsidRPr="00A9220B">
        <w:rPr>
          <w:sz w:val="20"/>
          <w:szCs w:val="20"/>
        </w:rPr>
        <w:fldChar w:fldCharType="begin"/>
      </w:r>
      <w:r w:rsidRPr="00A9220B">
        <w:rPr>
          <w:sz w:val="20"/>
          <w:szCs w:val="20"/>
        </w:rPr>
        <w:instrText xml:space="preserve"> SEQ Tabel_4. \* ARABIC </w:instrText>
      </w:r>
      <w:r w:rsidRPr="00A9220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8</w:t>
      </w:r>
      <w:r w:rsidRPr="00A9220B">
        <w:rPr>
          <w:sz w:val="20"/>
          <w:szCs w:val="20"/>
        </w:rPr>
        <w:fldChar w:fldCharType="end"/>
      </w:r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operasi</w:t>
      </w:r>
      <w:proofErr w:type="spellEnd"/>
      <w:r w:rsidRPr="00A9220B">
        <w:rPr>
          <w:sz w:val="20"/>
          <w:szCs w:val="20"/>
        </w:rPr>
        <w:t xml:space="preserve"> dan </w:t>
      </w:r>
      <w:proofErr w:type="spellStart"/>
      <w:r w:rsidRPr="00A9220B">
        <w:rPr>
          <w:sz w:val="20"/>
          <w:szCs w:val="20"/>
        </w:rPr>
        <w:t>Atribut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Kelas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Pembekalan</w:t>
      </w:r>
      <w:bookmarkEnd w:id="328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09"/>
        <w:gridCol w:w="2144"/>
        <w:gridCol w:w="3074"/>
      </w:tblGrid>
      <w:tr w:rsidR="009D75A6" w:rsidRPr="005313E0" w14:paraId="199E8AF0" w14:textId="77777777" w:rsidTr="002942CF">
        <w:tc>
          <w:tcPr>
            <w:tcW w:w="2709" w:type="dxa"/>
            <w:shd w:val="clear" w:color="auto" w:fill="BFBFBF" w:themeFill="background1" w:themeFillShade="BF"/>
          </w:tcPr>
          <w:p w14:paraId="0BAAAF64" w14:textId="77777777" w:rsidR="009D75A6" w:rsidRPr="005313E0" w:rsidRDefault="009D75A6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144" w:type="dxa"/>
            <w:shd w:val="clear" w:color="auto" w:fill="BFBFBF" w:themeFill="background1" w:themeFillShade="BF"/>
          </w:tcPr>
          <w:p w14:paraId="2E17504B" w14:textId="77777777" w:rsidR="009D75A6" w:rsidRPr="005313E0" w:rsidRDefault="009D75A6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074" w:type="dxa"/>
            <w:shd w:val="clear" w:color="auto" w:fill="BFBFBF" w:themeFill="background1" w:themeFillShade="BF"/>
          </w:tcPr>
          <w:p w14:paraId="4F70133A" w14:textId="77777777" w:rsidR="009D75A6" w:rsidRPr="005313E0" w:rsidRDefault="009D75A6" w:rsidP="00A9220B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9D75A6" w:rsidRPr="005313E0" w14:paraId="79FFEA08" w14:textId="77777777" w:rsidTr="002942CF">
        <w:tc>
          <w:tcPr>
            <w:tcW w:w="2709" w:type="dxa"/>
          </w:tcPr>
          <w:p w14:paraId="7244DE1E" w14:textId="541ADF80" w:rsidR="009D75A6" w:rsidRPr="005313E0" w:rsidRDefault="009D75A6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175D5C">
              <w:rPr>
                <w:lang w:val="en-US"/>
              </w:rPr>
              <w:t>Pembekalan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144" w:type="dxa"/>
          </w:tcPr>
          <w:p w14:paraId="570A294C" w14:textId="77777777" w:rsidR="009D75A6" w:rsidRPr="005313E0" w:rsidRDefault="009D75A6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074" w:type="dxa"/>
          </w:tcPr>
          <w:p w14:paraId="3BDF20F3" w14:textId="209B2784" w:rsidR="009D75A6" w:rsidRPr="00175D5C" w:rsidRDefault="009D75A6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proofErr w:type="spellStart"/>
            <w:r w:rsidR="00175D5C">
              <w:rPr>
                <w:lang w:val="en-US"/>
              </w:rPr>
              <w:t>pembekalan</w:t>
            </w:r>
            <w:proofErr w:type="spellEnd"/>
          </w:p>
        </w:tc>
      </w:tr>
      <w:tr w:rsidR="009D75A6" w:rsidRPr="005313E0" w14:paraId="0BAE7D3C" w14:textId="77777777" w:rsidTr="002942CF">
        <w:tc>
          <w:tcPr>
            <w:tcW w:w="2709" w:type="dxa"/>
          </w:tcPr>
          <w:p w14:paraId="69C23A5A" w14:textId="6EBC1F61" w:rsidR="009D75A6" w:rsidRPr="005313E0" w:rsidRDefault="002942CF" w:rsidP="00B22D09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tambahDataPembekalan</w:t>
            </w:r>
            <w:proofErr w:type="spellEnd"/>
            <w:r w:rsidR="009D75A6" w:rsidRPr="005313E0">
              <w:rPr>
                <w:lang w:val="id-ID"/>
              </w:rPr>
              <w:t>(</w:t>
            </w:r>
            <w:proofErr w:type="gramEnd"/>
            <w:r w:rsidR="009D75A6" w:rsidRPr="005313E0">
              <w:rPr>
                <w:lang w:val="id-ID"/>
              </w:rPr>
              <w:t>)</w:t>
            </w:r>
          </w:p>
        </w:tc>
        <w:tc>
          <w:tcPr>
            <w:tcW w:w="2144" w:type="dxa"/>
          </w:tcPr>
          <w:p w14:paraId="5B457BDD" w14:textId="77777777" w:rsidR="009D75A6" w:rsidRPr="005313E0" w:rsidRDefault="009D75A6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074" w:type="dxa"/>
          </w:tcPr>
          <w:p w14:paraId="13ADC014" w14:textId="6C5EDE14" w:rsidR="009D75A6" w:rsidRPr="005313E0" w:rsidRDefault="002942CF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M</w:t>
            </w:r>
            <w:proofErr w:type="spellStart"/>
            <w:r>
              <w:rPr>
                <w:lang w:val="en-US"/>
              </w:rPr>
              <w:t>enambahkan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</w:tr>
      <w:tr w:rsidR="009D75A6" w:rsidRPr="005313E0" w14:paraId="2D95D2EF" w14:textId="77777777" w:rsidTr="002942CF">
        <w:tc>
          <w:tcPr>
            <w:tcW w:w="2709" w:type="dxa"/>
          </w:tcPr>
          <w:p w14:paraId="259263FE" w14:textId="0AB38D74" w:rsidR="009D75A6" w:rsidRPr="005313E0" w:rsidRDefault="002942CF" w:rsidP="009D75A6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updateDataPembekalan</w:t>
            </w:r>
            <w:proofErr w:type="spellEnd"/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144" w:type="dxa"/>
          </w:tcPr>
          <w:p w14:paraId="7C12BB45" w14:textId="16C6264D" w:rsidR="009D75A6" w:rsidRPr="005313E0" w:rsidRDefault="009D75A6" w:rsidP="009D75A6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074" w:type="dxa"/>
          </w:tcPr>
          <w:p w14:paraId="75A74883" w14:textId="469A866D" w:rsidR="009D75A6" w:rsidRPr="002942CF" w:rsidRDefault="009D75A6" w:rsidP="009D75A6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</w:t>
            </w:r>
            <w:proofErr w:type="spellStart"/>
            <w:r w:rsidR="002942CF">
              <w:rPr>
                <w:lang w:val="en-US"/>
              </w:rPr>
              <w:t>ngubah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proofErr w:type="spellStart"/>
            <w:r w:rsidR="002942CF">
              <w:rPr>
                <w:lang w:val="en-US"/>
              </w:rPr>
              <w:t>pembekalan</w:t>
            </w:r>
            <w:proofErr w:type="spellEnd"/>
          </w:p>
        </w:tc>
      </w:tr>
      <w:tr w:rsidR="009D75A6" w:rsidRPr="005313E0" w14:paraId="00A0357B" w14:textId="77777777" w:rsidTr="002942CF">
        <w:tc>
          <w:tcPr>
            <w:tcW w:w="2709" w:type="dxa"/>
          </w:tcPr>
          <w:p w14:paraId="40072297" w14:textId="77777777" w:rsidR="009D75A6" w:rsidRPr="005313E0" w:rsidRDefault="009D75A6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144" w:type="dxa"/>
          </w:tcPr>
          <w:p w14:paraId="6CC6D2BE" w14:textId="77777777" w:rsidR="009D75A6" w:rsidRPr="005313E0" w:rsidRDefault="009D75A6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074" w:type="dxa"/>
          </w:tcPr>
          <w:p w14:paraId="228FC5B3" w14:textId="77777777" w:rsidR="009D75A6" w:rsidRPr="005313E0" w:rsidRDefault="009D75A6" w:rsidP="00B22D09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9D75A6" w:rsidRPr="005313E0" w14:paraId="322625BA" w14:textId="77777777" w:rsidTr="002942CF">
        <w:tc>
          <w:tcPr>
            <w:tcW w:w="2709" w:type="dxa"/>
          </w:tcPr>
          <w:p w14:paraId="1D304DCF" w14:textId="49F29191" w:rsidR="009D75A6" w:rsidRPr="002942CF" w:rsidRDefault="009D75A6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2942CF">
              <w:rPr>
                <w:lang w:val="en-US"/>
              </w:rPr>
              <w:t>pembekalan</w:t>
            </w:r>
            <w:proofErr w:type="spellEnd"/>
          </w:p>
        </w:tc>
        <w:tc>
          <w:tcPr>
            <w:tcW w:w="2144" w:type="dxa"/>
          </w:tcPr>
          <w:p w14:paraId="6125B26C" w14:textId="77777777" w:rsidR="009D75A6" w:rsidRPr="005313E0" w:rsidRDefault="009D75A6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074" w:type="dxa"/>
          </w:tcPr>
          <w:p w14:paraId="7E3AD5B9" w14:textId="77777777" w:rsidR="009D75A6" w:rsidRPr="005313E0" w:rsidRDefault="009D75A6" w:rsidP="00B22D09">
            <w:pPr>
              <w:spacing w:line="360" w:lineRule="auto"/>
            </w:pPr>
            <w:r w:rsidRPr="005313E0">
              <w:t>Int</w:t>
            </w:r>
          </w:p>
        </w:tc>
      </w:tr>
      <w:tr w:rsidR="009D75A6" w:rsidRPr="005313E0" w14:paraId="2F2D8649" w14:textId="77777777" w:rsidTr="002942CF">
        <w:tc>
          <w:tcPr>
            <w:tcW w:w="2709" w:type="dxa"/>
          </w:tcPr>
          <w:p w14:paraId="7C820C6F" w14:textId="094C8305" w:rsidR="009D75A6" w:rsidRPr="004A195B" w:rsidRDefault="004A195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Tanggal_pembekalan</w:t>
            </w:r>
            <w:proofErr w:type="spellEnd"/>
          </w:p>
        </w:tc>
        <w:tc>
          <w:tcPr>
            <w:tcW w:w="2144" w:type="dxa"/>
          </w:tcPr>
          <w:p w14:paraId="2424038C" w14:textId="77777777" w:rsidR="009D75A6" w:rsidRPr="005313E0" w:rsidRDefault="009D75A6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074" w:type="dxa"/>
          </w:tcPr>
          <w:p w14:paraId="14A8EA34" w14:textId="7794003C" w:rsidR="009D75A6" w:rsidRPr="005313E0" w:rsidRDefault="004A195B" w:rsidP="00B22D09">
            <w:pPr>
              <w:spacing w:line="360" w:lineRule="auto"/>
            </w:pPr>
            <w:r>
              <w:t xml:space="preserve">Timestamp </w:t>
            </w:r>
          </w:p>
        </w:tc>
      </w:tr>
      <w:tr w:rsidR="009D75A6" w:rsidRPr="005313E0" w14:paraId="07AF3C9C" w14:textId="77777777" w:rsidTr="002942CF">
        <w:tc>
          <w:tcPr>
            <w:tcW w:w="2709" w:type="dxa"/>
          </w:tcPr>
          <w:p w14:paraId="727A0107" w14:textId="21A00D82" w:rsidR="009D75A6" w:rsidRPr="004A195B" w:rsidRDefault="004A195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aftar_hadir</w:t>
            </w:r>
            <w:proofErr w:type="spellEnd"/>
          </w:p>
        </w:tc>
        <w:tc>
          <w:tcPr>
            <w:tcW w:w="2144" w:type="dxa"/>
          </w:tcPr>
          <w:p w14:paraId="4D865284" w14:textId="17E947A6" w:rsidR="009D75A6" w:rsidRPr="005313E0" w:rsidRDefault="009D75A6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074" w:type="dxa"/>
          </w:tcPr>
          <w:p w14:paraId="35187E3A" w14:textId="12BF1CAA" w:rsidR="009D75A6" w:rsidRPr="005313E0" w:rsidRDefault="004A195B" w:rsidP="00B22D09">
            <w:pPr>
              <w:spacing w:line="360" w:lineRule="auto"/>
            </w:pPr>
            <w:r w:rsidRPr="005313E0">
              <w:t>V</w:t>
            </w:r>
            <w:r w:rsidR="009D75A6" w:rsidRPr="005313E0">
              <w:t>archar</w:t>
            </w:r>
            <w:r>
              <w:t xml:space="preserve"> </w:t>
            </w:r>
          </w:p>
        </w:tc>
      </w:tr>
      <w:tr w:rsidR="004A195B" w:rsidRPr="005313E0" w14:paraId="639CC5AD" w14:textId="77777777" w:rsidTr="002942CF">
        <w:tc>
          <w:tcPr>
            <w:tcW w:w="2709" w:type="dxa"/>
          </w:tcPr>
          <w:p w14:paraId="2BBEAE00" w14:textId="6CA43C84" w:rsidR="004A195B" w:rsidRDefault="004A195B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teri</w:t>
            </w:r>
            <w:proofErr w:type="spellEnd"/>
          </w:p>
        </w:tc>
        <w:tc>
          <w:tcPr>
            <w:tcW w:w="2144" w:type="dxa"/>
          </w:tcPr>
          <w:p w14:paraId="4D26063F" w14:textId="5B880F49" w:rsidR="004A195B" w:rsidRPr="005313E0" w:rsidRDefault="004A195B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074" w:type="dxa"/>
          </w:tcPr>
          <w:p w14:paraId="46CA8D55" w14:textId="0F3A2207" w:rsidR="004A195B" w:rsidRPr="005313E0" w:rsidRDefault="004A195B" w:rsidP="00B22D09">
            <w:pPr>
              <w:spacing w:line="360" w:lineRule="auto"/>
            </w:pPr>
            <w:r>
              <w:t xml:space="preserve">Varchar </w:t>
            </w:r>
          </w:p>
        </w:tc>
      </w:tr>
    </w:tbl>
    <w:p w14:paraId="0A73E169" w14:textId="516973D9" w:rsidR="009D75A6" w:rsidRPr="005313E0" w:rsidRDefault="009D75A6" w:rsidP="00F97497">
      <w:pPr>
        <w:spacing w:after="0" w:line="360" w:lineRule="auto"/>
      </w:pPr>
    </w:p>
    <w:p w14:paraId="0CE22ADD" w14:textId="210A9752" w:rsidR="00CD676E" w:rsidRPr="00A9220B" w:rsidRDefault="00CD676E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329" w:name="_Toc78230783"/>
      <w:bookmarkStart w:id="330" w:name="_Toc110248368"/>
      <w:r w:rsidRPr="000E4F5A">
        <w:rPr>
          <w:b/>
          <w:bCs/>
          <w:color w:val="000000" w:themeColor="text1"/>
        </w:rPr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29"/>
      <w:proofErr w:type="spellStart"/>
      <w:r w:rsidR="000E4F5A" w:rsidRPr="00A9220B">
        <w:rPr>
          <w:b/>
          <w:bCs/>
          <w:color w:val="000000" w:themeColor="text1"/>
          <w:lang w:val="en-US"/>
        </w:rPr>
        <w:t>Bimbingan</w:t>
      </w:r>
      <w:bookmarkEnd w:id="330"/>
      <w:proofErr w:type="spellEnd"/>
    </w:p>
    <w:p w14:paraId="73869AAA" w14:textId="361B0200" w:rsidR="00A9220B" w:rsidRPr="00A9220B" w:rsidRDefault="00A9220B" w:rsidP="00A9220B">
      <w:pPr>
        <w:rPr>
          <w:sz w:val="20"/>
          <w:szCs w:val="20"/>
        </w:rPr>
      </w:pPr>
      <w:bookmarkStart w:id="331" w:name="_Toc110239052"/>
      <w:proofErr w:type="spellStart"/>
      <w:r w:rsidRPr="00A9220B">
        <w:rPr>
          <w:sz w:val="20"/>
          <w:szCs w:val="20"/>
        </w:rPr>
        <w:t>Tabel</w:t>
      </w:r>
      <w:proofErr w:type="spellEnd"/>
      <w:r w:rsidRPr="00A9220B">
        <w:rPr>
          <w:sz w:val="20"/>
          <w:szCs w:val="20"/>
        </w:rPr>
        <w:t xml:space="preserve"> 4. </w:t>
      </w:r>
      <w:r w:rsidRPr="00A9220B">
        <w:rPr>
          <w:sz w:val="20"/>
          <w:szCs w:val="20"/>
        </w:rPr>
        <w:fldChar w:fldCharType="begin"/>
      </w:r>
      <w:r w:rsidRPr="00A9220B">
        <w:rPr>
          <w:sz w:val="20"/>
          <w:szCs w:val="20"/>
        </w:rPr>
        <w:instrText xml:space="preserve"> SEQ Tabel_4. \* ARABIC </w:instrText>
      </w:r>
      <w:r w:rsidRPr="00A9220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9</w:t>
      </w:r>
      <w:r w:rsidRPr="00A9220B">
        <w:rPr>
          <w:sz w:val="20"/>
          <w:szCs w:val="20"/>
        </w:rPr>
        <w:fldChar w:fldCharType="end"/>
      </w:r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operasi</w:t>
      </w:r>
      <w:proofErr w:type="spellEnd"/>
      <w:r w:rsidRPr="00A9220B">
        <w:rPr>
          <w:sz w:val="20"/>
          <w:szCs w:val="20"/>
        </w:rPr>
        <w:t xml:space="preserve"> dan </w:t>
      </w:r>
      <w:proofErr w:type="spellStart"/>
      <w:r w:rsidRPr="00A9220B">
        <w:rPr>
          <w:sz w:val="20"/>
          <w:szCs w:val="20"/>
        </w:rPr>
        <w:t>Atribut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Kelas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Bimbingan</w:t>
      </w:r>
      <w:bookmarkEnd w:id="331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43"/>
        <w:gridCol w:w="2090"/>
        <w:gridCol w:w="2994"/>
      </w:tblGrid>
      <w:tr w:rsidR="00CD676E" w:rsidRPr="005313E0" w14:paraId="63218440" w14:textId="77777777" w:rsidTr="00625BCF">
        <w:tc>
          <w:tcPr>
            <w:tcW w:w="2642" w:type="dxa"/>
            <w:shd w:val="clear" w:color="auto" w:fill="BFBFBF" w:themeFill="background1" w:themeFillShade="BF"/>
          </w:tcPr>
          <w:p w14:paraId="5B932A9D" w14:textId="77777777" w:rsidR="00CD676E" w:rsidRPr="005313E0" w:rsidRDefault="00CD676E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173" w:type="dxa"/>
            <w:shd w:val="clear" w:color="auto" w:fill="BFBFBF" w:themeFill="background1" w:themeFillShade="BF"/>
          </w:tcPr>
          <w:p w14:paraId="37D6AA11" w14:textId="77777777" w:rsidR="00CD676E" w:rsidRPr="005313E0" w:rsidRDefault="00CD676E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112" w:type="dxa"/>
            <w:shd w:val="clear" w:color="auto" w:fill="BFBFBF" w:themeFill="background1" w:themeFillShade="BF"/>
          </w:tcPr>
          <w:p w14:paraId="414730A2" w14:textId="77777777" w:rsidR="00CD676E" w:rsidRPr="005313E0" w:rsidRDefault="00CD676E" w:rsidP="00A9220B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CD676E" w:rsidRPr="005313E0" w14:paraId="4A46FEF3" w14:textId="77777777" w:rsidTr="00625BCF">
        <w:tc>
          <w:tcPr>
            <w:tcW w:w="2642" w:type="dxa"/>
          </w:tcPr>
          <w:p w14:paraId="17DB7D72" w14:textId="3670B7A7" w:rsidR="00CD676E" w:rsidRPr="005313E0" w:rsidRDefault="00625BCF" w:rsidP="00B22D09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getDataBimbingan</w:t>
            </w:r>
            <w:proofErr w:type="spellEnd"/>
            <w:r w:rsidR="00CD676E" w:rsidRPr="005313E0">
              <w:rPr>
                <w:lang w:val="id-ID"/>
              </w:rPr>
              <w:t>(</w:t>
            </w:r>
            <w:proofErr w:type="gramEnd"/>
            <w:r w:rsidR="00CD676E" w:rsidRPr="005313E0">
              <w:rPr>
                <w:lang w:val="id-ID"/>
              </w:rPr>
              <w:t>)</w:t>
            </w:r>
          </w:p>
        </w:tc>
        <w:tc>
          <w:tcPr>
            <w:tcW w:w="2173" w:type="dxa"/>
          </w:tcPr>
          <w:p w14:paraId="5A682AFF" w14:textId="77777777" w:rsidR="00CD676E" w:rsidRPr="005313E0" w:rsidRDefault="00CD676E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112" w:type="dxa"/>
          </w:tcPr>
          <w:p w14:paraId="69465565" w14:textId="3E78D43D" w:rsidR="00CD676E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625BCF" w:rsidRPr="005313E0" w14:paraId="0D924ABA" w14:textId="77777777" w:rsidTr="00625BCF">
        <w:tc>
          <w:tcPr>
            <w:tcW w:w="2642" w:type="dxa"/>
          </w:tcPr>
          <w:p w14:paraId="3B102616" w14:textId="35EC8FA0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Dosen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173" w:type="dxa"/>
          </w:tcPr>
          <w:p w14:paraId="7591E046" w14:textId="08512BD2" w:rsidR="00625BCF" w:rsidRPr="005313E0" w:rsidRDefault="00625BCF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3112" w:type="dxa"/>
          </w:tcPr>
          <w:p w14:paraId="7855C5CD" w14:textId="5CA8C2EB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</w:tr>
      <w:tr w:rsidR="00625BCF" w:rsidRPr="005313E0" w14:paraId="52CDDA50" w14:textId="77777777" w:rsidTr="00625BCF">
        <w:tc>
          <w:tcPr>
            <w:tcW w:w="2642" w:type="dxa"/>
          </w:tcPr>
          <w:p w14:paraId="15AE7585" w14:textId="43F81E87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173" w:type="dxa"/>
          </w:tcPr>
          <w:p w14:paraId="60DF2E68" w14:textId="409D87F3" w:rsidR="00625BCF" w:rsidRDefault="00625BCF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3112" w:type="dxa"/>
          </w:tcPr>
          <w:p w14:paraId="6D04235F" w14:textId="744502EA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CD676E" w:rsidRPr="005313E0" w14:paraId="0888194E" w14:textId="77777777" w:rsidTr="00625BCF">
        <w:tc>
          <w:tcPr>
            <w:tcW w:w="2642" w:type="dxa"/>
          </w:tcPr>
          <w:p w14:paraId="20AF8267" w14:textId="08876AE3" w:rsidR="00CD676E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tambahDataBimbingan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173" w:type="dxa"/>
          </w:tcPr>
          <w:p w14:paraId="082A5FE5" w14:textId="77777777" w:rsidR="00CD676E" w:rsidRPr="005313E0" w:rsidRDefault="00CD676E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3112" w:type="dxa"/>
          </w:tcPr>
          <w:p w14:paraId="5CAD89B0" w14:textId="7DECEB42" w:rsidR="00CD676E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kan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F643B1" w:rsidRPr="005313E0" w14:paraId="6419F7E5" w14:textId="77777777" w:rsidTr="00625BCF">
        <w:tc>
          <w:tcPr>
            <w:tcW w:w="2642" w:type="dxa"/>
          </w:tcPr>
          <w:p w14:paraId="508C5905" w14:textId="313B8F7A" w:rsidR="00F643B1" w:rsidRDefault="00F643B1" w:rsidP="00B22D09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downloadDataBimbingan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173" w:type="dxa"/>
          </w:tcPr>
          <w:p w14:paraId="333FFCF8" w14:textId="119141BC" w:rsidR="00F643B1" w:rsidRPr="005313E0" w:rsidRDefault="00F643B1" w:rsidP="00B22D09">
            <w:pPr>
              <w:spacing w:line="360" w:lineRule="auto"/>
            </w:pPr>
            <w:r>
              <w:t>Public</w:t>
            </w:r>
          </w:p>
        </w:tc>
        <w:tc>
          <w:tcPr>
            <w:tcW w:w="3112" w:type="dxa"/>
          </w:tcPr>
          <w:p w14:paraId="38D87C01" w14:textId="739C9219" w:rsidR="00F643B1" w:rsidRDefault="00F643B1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download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CD676E" w:rsidRPr="005313E0" w14:paraId="4B0A8799" w14:textId="77777777" w:rsidTr="00625BCF">
        <w:tc>
          <w:tcPr>
            <w:tcW w:w="2642" w:type="dxa"/>
          </w:tcPr>
          <w:p w14:paraId="72D00E07" w14:textId="77777777" w:rsidR="00CD676E" w:rsidRPr="005313E0" w:rsidRDefault="00CD676E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173" w:type="dxa"/>
          </w:tcPr>
          <w:p w14:paraId="32B713D6" w14:textId="77777777" w:rsidR="00CD676E" w:rsidRPr="005313E0" w:rsidRDefault="00CD676E" w:rsidP="00B22D09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3112" w:type="dxa"/>
          </w:tcPr>
          <w:p w14:paraId="3480C4CC" w14:textId="77777777" w:rsidR="00CD676E" w:rsidRPr="005313E0" w:rsidRDefault="00CD676E" w:rsidP="00B22D09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CD676E" w:rsidRPr="005313E0" w14:paraId="000A3E2A" w14:textId="77777777" w:rsidTr="00625BCF">
        <w:tc>
          <w:tcPr>
            <w:tcW w:w="2642" w:type="dxa"/>
          </w:tcPr>
          <w:p w14:paraId="6E00C8FA" w14:textId="22CD3292" w:rsidR="00CD676E" w:rsidRPr="00625BCF" w:rsidRDefault="00CD676E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 w:rsidR="00625BCF">
              <w:rPr>
                <w:lang w:val="en-US"/>
              </w:rPr>
              <w:t>bimbingan</w:t>
            </w:r>
            <w:proofErr w:type="spellEnd"/>
          </w:p>
        </w:tc>
        <w:tc>
          <w:tcPr>
            <w:tcW w:w="2173" w:type="dxa"/>
          </w:tcPr>
          <w:p w14:paraId="2F2B1B34" w14:textId="77777777" w:rsidR="00CD676E" w:rsidRPr="005313E0" w:rsidRDefault="00CD676E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112" w:type="dxa"/>
          </w:tcPr>
          <w:p w14:paraId="23BF6173" w14:textId="77777777" w:rsidR="00CD676E" w:rsidRPr="005313E0" w:rsidRDefault="00CD676E" w:rsidP="00B22D09">
            <w:pPr>
              <w:spacing w:line="360" w:lineRule="auto"/>
            </w:pPr>
            <w:r w:rsidRPr="005313E0">
              <w:t>Int</w:t>
            </w:r>
          </w:p>
        </w:tc>
      </w:tr>
      <w:tr w:rsidR="00CD676E" w:rsidRPr="005313E0" w14:paraId="3344D06B" w14:textId="77777777" w:rsidTr="00625BCF">
        <w:tc>
          <w:tcPr>
            <w:tcW w:w="2642" w:type="dxa"/>
          </w:tcPr>
          <w:p w14:paraId="23FF8C61" w14:textId="1F585963" w:rsidR="00CD676E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dosen</w:t>
            </w:r>
            <w:proofErr w:type="spellEnd"/>
          </w:p>
        </w:tc>
        <w:tc>
          <w:tcPr>
            <w:tcW w:w="2173" w:type="dxa"/>
          </w:tcPr>
          <w:p w14:paraId="1DB924C8" w14:textId="77777777" w:rsidR="00CD676E" w:rsidRPr="005313E0" w:rsidRDefault="00CD676E" w:rsidP="00B22D09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3112" w:type="dxa"/>
          </w:tcPr>
          <w:p w14:paraId="62C4CEF7" w14:textId="7B08A157" w:rsidR="00CD676E" w:rsidRPr="005313E0" w:rsidRDefault="00625BCF" w:rsidP="00B22D09">
            <w:pPr>
              <w:spacing w:line="360" w:lineRule="auto"/>
            </w:pPr>
            <w:r>
              <w:t xml:space="preserve">Int </w:t>
            </w:r>
          </w:p>
        </w:tc>
      </w:tr>
      <w:tr w:rsidR="00625BCF" w:rsidRPr="005313E0" w14:paraId="078A2C81" w14:textId="77777777" w:rsidTr="00625BCF">
        <w:tc>
          <w:tcPr>
            <w:tcW w:w="2642" w:type="dxa"/>
          </w:tcPr>
          <w:p w14:paraId="6028F2D2" w14:textId="16FE79D2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173" w:type="dxa"/>
          </w:tcPr>
          <w:p w14:paraId="1DF855AE" w14:textId="2B938682" w:rsidR="00625BCF" w:rsidRPr="005313E0" w:rsidRDefault="00625BCF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112" w:type="dxa"/>
          </w:tcPr>
          <w:p w14:paraId="5AFBC38F" w14:textId="39A95394" w:rsidR="00625BCF" w:rsidRDefault="00625BCF" w:rsidP="00B22D09">
            <w:pPr>
              <w:spacing w:line="360" w:lineRule="auto"/>
            </w:pPr>
            <w:r>
              <w:t xml:space="preserve">Int </w:t>
            </w:r>
          </w:p>
        </w:tc>
      </w:tr>
      <w:tr w:rsidR="00625BCF" w:rsidRPr="005313E0" w14:paraId="7AA62743" w14:textId="77777777" w:rsidTr="00625BCF">
        <w:tc>
          <w:tcPr>
            <w:tcW w:w="2642" w:type="dxa"/>
          </w:tcPr>
          <w:p w14:paraId="550F2516" w14:textId="7A05114E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pm</w:t>
            </w:r>
            <w:proofErr w:type="spellEnd"/>
          </w:p>
        </w:tc>
        <w:tc>
          <w:tcPr>
            <w:tcW w:w="2173" w:type="dxa"/>
          </w:tcPr>
          <w:p w14:paraId="410EAB49" w14:textId="4C1223F2" w:rsidR="00625BCF" w:rsidRDefault="00625BCF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112" w:type="dxa"/>
          </w:tcPr>
          <w:p w14:paraId="6ACDF7BE" w14:textId="69F2E534" w:rsidR="00625BCF" w:rsidRDefault="00625BCF" w:rsidP="00B22D09">
            <w:pPr>
              <w:spacing w:line="360" w:lineRule="auto"/>
            </w:pPr>
            <w:r>
              <w:t xml:space="preserve">Int </w:t>
            </w:r>
          </w:p>
        </w:tc>
      </w:tr>
      <w:tr w:rsidR="00625BCF" w:rsidRPr="005313E0" w14:paraId="16733DA9" w14:textId="77777777" w:rsidTr="00625BCF">
        <w:tc>
          <w:tcPr>
            <w:tcW w:w="2642" w:type="dxa"/>
          </w:tcPr>
          <w:p w14:paraId="1078E257" w14:textId="023D7DD7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bimbingan</w:t>
            </w:r>
            <w:proofErr w:type="spellEnd"/>
          </w:p>
        </w:tc>
        <w:tc>
          <w:tcPr>
            <w:tcW w:w="2173" w:type="dxa"/>
          </w:tcPr>
          <w:p w14:paraId="088FD583" w14:textId="515AEF02" w:rsidR="00625BCF" w:rsidRDefault="00625BCF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112" w:type="dxa"/>
          </w:tcPr>
          <w:p w14:paraId="10FEB505" w14:textId="1F8E8035" w:rsidR="00625BCF" w:rsidRDefault="00625BCF" w:rsidP="00B22D09">
            <w:pPr>
              <w:spacing w:line="360" w:lineRule="auto"/>
            </w:pPr>
            <w:r>
              <w:t xml:space="preserve">Timestamp </w:t>
            </w:r>
          </w:p>
        </w:tc>
      </w:tr>
      <w:tr w:rsidR="00625BCF" w:rsidRPr="005313E0" w14:paraId="3930AE16" w14:textId="77777777" w:rsidTr="00625BCF">
        <w:tc>
          <w:tcPr>
            <w:tcW w:w="2642" w:type="dxa"/>
          </w:tcPr>
          <w:p w14:paraId="40A24C24" w14:textId="0F595846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teri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173" w:type="dxa"/>
          </w:tcPr>
          <w:p w14:paraId="2D4FC9F3" w14:textId="592AB71B" w:rsidR="00625BCF" w:rsidRDefault="00625BCF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112" w:type="dxa"/>
          </w:tcPr>
          <w:p w14:paraId="6903285F" w14:textId="4686A0C6" w:rsidR="00625BCF" w:rsidRDefault="00625BCF" w:rsidP="00B22D09">
            <w:pPr>
              <w:spacing w:line="360" w:lineRule="auto"/>
            </w:pPr>
            <w:r>
              <w:t xml:space="preserve">Text </w:t>
            </w:r>
          </w:p>
        </w:tc>
      </w:tr>
      <w:tr w:rsidR="00625BCF" w:rsidRPr="005313E0" w14:paraId="3F27AC2A" w14:textId="77777777" w:rsidTr="00625BCF">
        <w:tc>
          <w:tcPr>
            <w:tcW w:w="2642" w:type="dxa"/>
          </w:tcPr>
          <w:p w14:paraId="4C07BF49" w14:textId="7D1DED0A" w:rsid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Upload_foto</w:t>
            </w:r>
            <w:proofErr w:type="spellEnd"/>
          </w:p>
        </w:tc>
        <w:tc>
          <w:tcPr>
            <w:tcW w:w="2173" w:type="dxa"/>
          </w:tcPr>
          <w:p w14:paraId="60423DC4" w14:textId="23375BD1" w:rsidR="00625BCF" w:rsidRDefault="00625BCF" w:rsidP="00B22D09">
            <w:pPr>
              <w:spacing w:line="360" w:lineRule="auto"/>
            </w:pPr>
            <w:r>
              <w:t>Private</w:t>
            </w:r>
          </w:p>
        </w:tc>
        <w:tc>
          <w:tcPr>
            <w:tcW w:w="3112" w:type="dxa"/>
          </w:tcPr>
          <w:p w14:paraId="684877C5" w14:textId="1D124EC8" w:rsidR="00625BCF" w:rsidRDefault="00625BCF" w:rsidP="00B22D09">
            <w:pPr>
              <w:spacing w:line="360" w:lineRule="auto"/>
            </w:pPr>
            <w:proofErr w:type="spellStart"/>
            <w:r>
              <w:t>Mediumblob</w:t>
            </w:r>
            <w:proofErr w:type="spellEnd"/>
            <w:r>
              <w:t xml:space="preserve"> </w:t>
            </w:r>
          </w:p>
        </w:tc>
      </w:tr>
    </w:tbl>
    <w:p w14:paraId="558E2C90" w14:textId="2E0AC644" w:rsidR="00CD676E" w:rsidRPr="005313E0" w:rsidRDefault="00CD676E" w:rsidP="00F97497">
      <w:pPr>
        <w:spacing w:after="0" w:line="360" w:lineRule="auto"/>
      </w:pPr>
    </w:p>
    <w:p w14:paraId="048BE859" w14:textId="03EF0EB5" w:rsidR="009848A8" w:rsidRPr="00A9220B" w:rsidRDefault="009848A8">
      <w:pPr>
        <w:pStyle w:val="ListParagraph"/>
        <w:numPr>
          <w:ilvl w:val="0"/>
          <w:numId w:val="47"/>
        </w:numPr>
        <w:ind w:hanging="720"/>
        <w:outlineLvl w:val="2"/>
        <w:rPr>
          <w:b/>
          <w:bCs/>
          <w:i/>
          <w:iCs/>
          <w:color w:val="000000" w:themeColor="text1"/>
          <w:lang w:val="en-US"/>
        </w:rPr>
      </w:pPr>
      <w:bookmarkStart w:id="332" w:name="_Toc78230784"/>
      <w:bookmarkStart w:id="333" w:name="_Toc110248369"/>
      <w:r w:rsidRPr="000E4F5A">
        <w:rPr>
          <w:b/>
          <w:bCs/>
          <w:color w:val="000000" w:themeColor="text1"/>
        </w:rPr>
        <w:t xml:space="preserve">Nama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: Entity </w:t>
      </w:r>
      <w:proofErr w:type="spellStart"/>
      <w:r w:rsidRPr="000E4F5A">
        <w:rPr>
          <w:b/>
          <w:bCs/>
          <w:color w:val="000000" w:themeColor="text1"/>
        </w:rPr>
        <w:t>Kelas</w:t>
      </w:r>
      <w:proofErr w:type="spellEnd"/>
      <w:r w:rsidRPr="000E4F5A">
        <w:rPr>
          <w:b/>
          <w:bCs/>
          <w:color w:val="000000" w:themeColor="text1"/>
        </w:rPr>
        <w:t xml:space="preserve"> </w:t>
      </w:r>
      <w:bookmarkEnd w:id="332"/>
      <w:proofErr w:type="spellStart"/>
      <w:r w:rsidR="000E4F5A" w:rsidRPr="00A9220B">
        <w:rPr>
          <w:b/>
          <w:bCs/>
          <w:color w:val="000000" w:themeColor="text1"/>
          <w:lang w:val="en-US"/>
        </w:rPr>
        <w:t>Pengumpulan</w:t>
      </w:r>
      <w:bookmarkEnd w:id="333"/>
      <w:proofErr w:type="spellEnd"/>
    </w:p>
    <w:p w14:paraId="6F68B154" w14:textId="6B7F9FDF" w:rsidR="00A9220B" w:rsidRPr="00A9220B" w:rsidRDefault="00A9220B" w:rsidP="00A9220B">
      <w:pPr>
        <w:rPr>
          <w:sz w:val="20"/>
          <w:szCs w:val="20"/>
        </w:rPr>
      </w:pPr>
      <w:bookmarkStart w:id="334" w:name="_Toc110239053"/>
      <w:proofErr w:type="spellStart"/>
      <w:r w:rsidRPr="00A9220B">
        <w:rPr>
          <w:sz w:val="20"/>
          <w:szCs w:val="20"/>
        </w:rPr>
        <w:t>Tabel</w:t>
      </w:r>
      <w:proofErr w:type="spellEnd"/>
      <w:r w:rsidRPr="00A9220B">
        <w:rPr>
          <w:sz w:val="20"/>
          <w:szCs w:val="20"/>
        </w:rPr>
        <w:t xml:space="preserve"> 4. </w:t>
      </w:r>
      <w:r w:rsidRPr="00A9220B">
        <w:rPr>
          <w:sz w:val="20"/>
          <w:szCs w:val="20"/>
        </w:rPr>
        <w:fldChar w:fldCharType="begin"/>
      </w:r>
      <w:r w:rsidRPr="00A9220B">
        <w:rPr>
          <w:sz w:val="20"/>
          <w:szCs w:val="20"/>
        </w:rPr>
        <w:instrText xml:space="preserve"> SEQ Tabel_4. \* ARABIC </w:instrText>
      </w:r>
      <w:r w:rsidRPr="00A9220B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0</w:t>
      </w:r>
      <w:r w:rsidRPr="00A9220B">
        <w:rPr>
          <w:sz w:val="20"/>
          <w:szCs w:val="20"/>
        </w:rPr>
        <w:fldChar w:fldCharType="end"/>
      </w:r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operasi</w:t>
      </w:r>
      <w:proofErr w:type="spellEnd"/>
      <w:r w:rsidRPr="00A9220B">
        <w:rPr>
          <w:sz w:val="20"/>
          <w:szCs w:val="20"/>
        </w:rPr>
        <w:t xml:space="preserve"> dan </w:t>
      </w:r>
      <w:proofErr w:type="spellStart"/>
      <w:r w:rsidRPr="00A9220B">
        <w:rPr>
          <w:sz w:val="20"/>
          <w:szCs w:val="20"/>
        </w:rPr>
        <w:t>Atribut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Kelas</w:t>
      </w:r>
      <w:proofErr w:type="spellEnd"/>
      <w:r w:rsidRPr="00A9220B">
        <w:rPr>
          <w:sz w:val="20"/>
          <w:szCs w:val="20"/>
        </w:rPr>
        <w:t xml:space="preserve"> </w:t>
      </w:r>
      <w:proofErr w:type="spellStart"/>
      <w:r w:rsidRPr="00A9220B">
        <w:rPr>
          <w:sz w:val="20"/>
          <w:szCs w:val="20"/>
        </w:rPr>
        <w:t>Pengumpulan</w:t>
      </w:r>
      <w:bookmarkEnd w:id="334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56"/>
        <w:gridCol w:w="2089"/>
        <w:gridCol w:w="2982"/>
      </w:tblGrid>
      <w:tr w:rsidR="009848A8" w:rsidRPr="005313E0" w14:paraId="2F939735" w14:textId="77777777" w:rsidTr="00625BCF">
        <w:tc>
          <w:tcPr>
            <w:tcW w:w="2856" w:type="dxa"/>
            <w:shd w:val="clear" w:color="auto" w:fill="BFBFBF" w:themeFill="background1" w:themeFillShade="BF"/>
          </w:tcPr>
          <w:p w14:paraId="065D5BA1" w14:textId="77777777" w:rsidR="009848A8" w:rsidRPr="005313E0" w:rsidRDefault="009848A8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089" w:type="dxa"/>
            <w:shd w:val="clear" w:color="auto" w:fill="BFBFBF" w:themeFill="background1" w:themeFillShade="BF"/>
          </w:tcPr>
          <w:p w14:paraId="4690D2EE" w14:textId="77777777" w:rsidR="009848A8" w:rsidRPr="005313E0" w:rsidRDefault="009848A8" w:rsidP="00A9220B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82" w:type="dxa"/>
            <w:shd w:val="clear" w:color="auto" w:fill="BFBFBF" w:themeFill="background1" w:themeFillShade="BF"/>
          </w:tcPr>
          <w:p w14:paraId="3CF8CB14" w14:textId="77777777" w:rsidR="009848A8" w:rsidRPr="005313E0" w:rsidRDefault="009848A8" w:rsidP="00A9220B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9848A8" w:rsidRPr="005313E0" w14:paraId="235C4151" w14:textId="77777777" w:rsidTr="00625BCF">
        <w:tc>
          <w:tcPr>
            <w:tcW w:w="2856" w:type="dxa"/>
          </w:tcPr>
          <w:p w14:paraId="4C1C9708" w14:textId="29C216A1" w:rsidR="009848A8" w:rsidRPr="005313E0" w:rsidRDefault="009848A8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625BCF">
              <w:rPr>
                <w:lang w:val="en-US"/>
              </w:rPr>
              <w:t>Pengumpulan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089" w:type="dxa"/>
          </w:tcPr>
          <w:p w14:paraId="7FDAF262" w14:textId="77777777" w:rsidR="009848A8" w:rsidRPr="005313E0" w:rsidRDefault="009848A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0D9189B3" w14:textId="453178F1" w:rsidR="009848A8" w:rsidRPr="00625BCF" w:rsidRDefault="009848A8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proofErr w:type="spellStart"/>
            <w:r w:rsidR="00625BCF">
              <w:rPr>
                <w:lang w:val="en-US"/>
              </w:rPr>
              <w:t>pengumpulan</w:t>
            </w:r>
            <w:proofErr w:type="spellEnd"/>
          </w:p>
        </w:tc>
      </w:tr>
      <w:tr w:rsidR="00625BCF" w:rsidRPr="005313E0" w14:paraId="140DA027" w14:textId="77777777" w:rsidTr="00625BCF">
        <w:tc>
          <w:tcPr>
            <w:tcW w:w="2856" w:type="dxa"/>
          </w:tcPr>
          <w:p w14:paraId="1C4A9BE4" w14:textId="11D6F0F3" w:rsidR="00625BCF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089" w:type="dxa"/>
          </w:tcPr>
          <w:p w14:paraId="754B3372" w14:textId="73B929F2" w:rsidR="00625BCF" w:rsidRPr="005313E0" w:rsidRDefault="00625BCF" w:rsidP="00B22D09">
            <w:pPr>
              <w:spacing w:line="360" w:lineRule="auto"/>
            </w:pPr>
            <w:r>
              <w:t xml:space="preserve">Public </w:t>
            </w:r>
          </w:p>
        </w:tc>
        <w:tc>
          <w:tcPr>
            <w:tcW w:w="2982" w:type="dxa"/>
          </w:tcPr>
          <w:p w14:paraId="61019067" w14:textId="3450BA63" w:rsidR="00625BCF" w:rsidRPr="00625BCF" w:rsidRDefault="00625BCF" w:rsidP="00B22D09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9848A8" w:rsidRPr="005313E0" w14:paraId="643C6FD5" w14:textId="77777777" w:rsidTr="00625BCF">
        <w:tc>
          <w:tcPr>
            <w:tcW w:w="2856" w:type="dxa"/>
          </w:tcPr>
          <w:p w14:paraId="25427720" w14:textId="7DBA7A5C" w:rsidR="009848A8" w:rsidRPr="005313E0" w:rsidRDefault="00625BCF" w:rsidP="00B22D09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lastRenderedPageBreak/>
              <w:t>tambah</w:t>
            </w:r>
            <w:proofErr w:type="spellEnd"/>
            <w:r w:rsidR="009848A8" w:rsidRPr="005313E0">
              <w:rPr>
                <w:lang w:val="id-ID"/>
              </w:rPr>
              <w:t>Data</w:t>
            </w:r>
            <w:proofErr w:type="spellStart"/>
            <w:r>
              <w:rPr>
                <w:lang w:val="en-US"/>
              </w:rPr>
              <w:t>Pengumpulan</w:t>
            </w:r>
            <w:proofErr w:type="spellEnd"/>
            <w:r w:rsidR="009848A8" w:rsidRPr="005313E0">
              <w:rPr>
                <w:lang w:val="id-ID"/>
              </w:rPr>
              <w:t>(</w:t>
            </w:r>
            <w:proofErr w:type="gramEnd"/>
            <w:r w:rsidR="009848A8" w:rsidRPr="005313E0">
              <w:rPr>
                <w:lang w:val="id-ID"/>
              </w:rPr>
              <w:t>)</w:t>
            </w:r>
          </w:p>
        </w:tc>
        <w:tc>
          <w:tcPr>
            <w:tcW w:w="2089" w:type="dxa"/>
          </w:tcPr>
          <w:p w14:paraId="01E0D108" w14:textId="77777777" w:rsidR="009848A8" w:rsidRPr="005313E0" w:rsidRDefault="009848A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28BFE18C" w14:textId="34BCB050" w:rsidR="009848A8" w:rsidRPr="000C48BA" w:rsidRDefault="009848A8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n</w:t>
            </w:r>
            <w:proofErr w:type="spellStart"/>
            <w:r w:rsidR="000C48BA">
              <w:rPr>
                <w:lang w:val="en-US"/>
              </w:rPr>
              <w:t>ambahkan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proofErr w:type="spellStart"/>
            <w:r w:rsidR="000C48BA">
              <w:rPr>
                <w:lang w:val="en-US"/>
              </w:rPr>
              <w:t>pengumpulan</w:t>
            </w:r>
            <w:proofErr w:type="spellEnd"/>
          </w:p>
        </w:tc>
      </w:tr>
      <w:tr w:rsidR="009848A8" w:rsidRPr="005313E0" w14:paraId="6CCE324C" w14:textId="77777777" w:rsidTr="00625BCF">
        <w:tc>
          <w:tcPr>
            <w:tcW w:w="2856" w:type="dxa"/>
          </w:tcPr>
          <w:p w14:paraId="7D9B2327" w14:textId="7B8DEE4A" w:rsidR="009848A8" w:rsidRPr="005313E0" w:rsidRDefault="00625BCF" w:rsidP="00B22D09">
            <w:pPr>
              <w:spacing w:line="360" w:lineRule="auto"/>
              <w:rPr>
                <w:lang w:val="id-ID"/>
              </w:rPr>
            </w:pPr>
            <w:proofErr w:type="gramStart"/>
            <w:r>
              <w:rPr>
                <w:lang w:val="en-US"/>
              </w:rPr>
              <w:t>update</w:t>
            </w:r>
            <w:r w:rsidR="009848A8" w:rsidRPr="005313E0">
              <w:rPr>
                <w:lang w:val="id-ID"/>
              </w:rPr>
              <w:t>Data</w:t>
            </w:r>
            <w:proofErr w:type="spellStart"/>
            <w:r w:rsidR="000C48BA">
              <w:rPr>
                <w:lang w:val="en-US"/>
              </w:rPr>
              <w:t>Pengumpulan</w:t>
            </w:r>
            <w:proofErr w:type="spellEnd"/>
            <w:r w:rsidR="009848A8" w:rsidRPr="005313E0">
              <w:rPr>
                <w:lang w:val="id-ID"/>
              </w:rPr>
              <w:t>(</w:t>
            </w:r>
            <w:proofErr w:type="gramEnd"/>
            <w:r w:rsidR="009848A8" w:rsidRPr="005313E0">
              <w:rPr>
                <w:lang w:val="id-ID"/>
              </w:rPr>
              <w:t>)</w:t>
            </w:r>
          </w:p>
        </w:tc>
        <w:tc>
          <w:tcPr>
            <w:tcW w:w="2089" w:type="dxa"/>
          </w:tcPr>
          <w:p w14:paraId="43A09B22" w14:textId="77777777" w:rsidR="009848A8" w:rsidRPr="005313E0" w:rsidRDefault="009848A8" w:rsidP="00B22D09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036C4CE2" w14:textId="1832029F" w:rsidR="009848A8" w:rsidRPr="000C48BA" w:rsidRDefault="009848A8" w:rsidP="00B22D09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n</w:t>
            </w:r>
            <w:proofErr w:type="spellStart"/>
            <w:r w:rsidR="000C48BA">
              <w:rPr>
                <w:lang w:val="en-US"/>
              </w:rPr>
              <w:t>gubah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proofErr w:type="spellStart"/>
            <w:r w:rsidR="000C48BA">
              <w:rPr>
                <w:lang w:val="en-US"/>
              </w:rPr>
              <w:t>pengumpulan</w:t>
            </w:r>
            <w:proofErr w:type="spellEnd"/>
          </w:p>
        </w:tc>
      </w:tr>
      <w:tr w:rsidR="00625BCF" w:rsidRPr="005313E0" w14:paraId="4D22828A" w14:textId="77777777" w:rsidTr="00625BCF">
        <w:tc>
          <w:tcPr>
            <w:tcW w:w="2856" w:type="dxa"/>
          </w:tcPr>
          <w:p w14:paraId="41461C7B" w14:textId="77777777" w:rsidR="00625BCF" w:rsidRPr="005313E0" w:rsidRDefault="00625BCF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089" w:type="dxa"/>
          </w:tcPr>
          <w:p w14:paraId="39BF79B2" w14:textId="77777777" w:rsidR="00625BCF" w:rsidRPr="005313E0" w:rsidRDefault="00625BCF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82" w:type="dxa"/>
          </w:tcPr>
          <w:p w14:paraId="01AC616F" w14:textId="77777777" w:rsidR="00625BCF" w:rsidRPr="005313E0" w:rsidRDefault="00625BCF" w:rsidP="0014766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625BCF" w:rsidRPr="005313E0" w14:paraId="1AD91093" w14:textId="77777777" w:rsidTr="00625BCF">
        <w:tc>
          <w:tcPr>
            <w:tcW w:w="2856" w:type="dxa"/>
          </w:tcPr>
          <w:p w14:paraId="3FF6D036" w14:textId="2F6270D1" w:rsidR="00625BCF" w:rsidRPr="00625BCF" w:rsidRDefault="00625BCF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2089" w:type="dxa"/>
          </w:tcPr>
          <w:p w14:paraId="7A9E7D8F" w14:textId="77777777" w:rsidR="00625BCF" w:rsidRPr="005313E0" w:rsidRDefault="00625BCF" w:rsidP="0014766C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82" w:type="dxa"/>
          </w:tcPr>
          <w:p w14:paraId="2D43BDE7" w14:textId="77777777" w:rsidR="00625BCF" w:rsidRPr="005313E0" w:rsidRDefault="00625BCF" w:rsidP="0014766C">
            <w:pPr>
              <w:spacing w:line="360" w:lineRule="auto"/>
            </w:pPr>
            <w:r w:rsidRPr="005313E0">
              <w:t>Int</w:t>
            </w:r>
          </w:p>
        </w:tc>
      </w:tr>
      <w:tr w:rsidR="00625BCF" w:rsidRPr="005313E0" w14:paraId="79506360" w14:textId="77777777" w:rsidTr="00625BCF">
        <w:tc>
          <w:tcPr>
            <w:tcW w:w="2856" w:type="dxa"/>
          </w:tcPr>
          <w:p w14:paraId="145DA016" w14:textId="006A678D" w:rsidR="00625BCF" w:rsidRP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npm</w:t>
            </w:r>
            <w:proofErr w:type="spellEnd"/>
          </w:p>
        </w:tc>
        <w:tc>
          <w:tcPr>
            <w:tcW w:w="2089" w:type="dxa"/>
          </w:tcPr>
          <w:p w14:paraId="66D326CF" w14:textId="77777777" w:rsidR="00625BCF" w:rsidRPr="005313E0" w:rsidRDefault="00625BCF" w:rsidP="0014766C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82" w:type="dxa"/>
          </w:tcPr>
          <w:p w14:paraId="4D84C397" w14:textId="77777777" w:rsidR="00625BCF" w:rsidRPr="005313E0" w:rsidRDefault="00625BCF" w:rsidP="0014766C">
            <w:pPr>
              <w:spacing w:line="360" w:lineRule="auto"/>
            </w:pPr>
            <w:r>
              <w:t xml:space="preserve">Int </w:t>
            </w:r>
          </w:p>
        </w:tc>
      </w:tr>
      <w:tr w:rsidR="00625BCF" w14:paraId="33D8FE09" w14:textId="77777777" w:rsidTr="00625BCF">
        <w:tc>
          <w:tcPr>
            <w:tcW w:w="2856" w:type="dxa"/>
          </w:tcPr>
          <w:p w14:paraId="1C014CD1" w14:textId="77777777" w:rsid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89" w:type="dxa"/>
          </w:tcPr>
          <w:p w14:paraId="78ECB9FA" w14:textId="77777777" w:rsidR="00625BCF" w:rsidRPr="005313E0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2CA793AC" w14:textId="77777777" w:rsidR="00625BCF" w:rsidRDefault="00625BCF" w:rsidP="0014766C">
            <w:pPr>
              <w:spacing w:line="360" w:lineRule="auto"/>
            </w:pPr>
            <w:r>
              <w:t xml:space="preserve">Int </w:t>
            </w:r>
          </w:p>
        </w:tc>
      </w:tr>
      <w:tr w:rsidR="00625BCF" w14:paraId="6C6D5CB4" w14:textId="77777777" w:rsidTr="00625BCF">
        <w:tc>
          <w:tcPr>
            <w:tcW w:w="2856" w:type="dxa"/>
          </w:tcPr>
          <w:p w14:paraId="26965CDD" w14:textId="49D8DFCD" w:rsid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kumpul</w:t>
            </w:r>
            <w:proofErr w:type="spellEnd"/>
          </w:p>
        </w:tc>
        <w:tc>
          <w:tcPr>
            <w:tcW w:w="2089" w:type="dxa"/>
          </w:tcPr>
          <w:p w14:paraId="71754999" w14:textId="77777777" w:rsidR="00625BCF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3B955F14" w14:textId="55AB1461" w:rsidR="00625BCF" w:rsidRDefault="00625BCF" w:rsidP="0014766C">
            <w:pPr>
              <w:spacing w:line="360" w:lineRule="auto"/>
            </w:pPr>
            <w:r>
              <w:t xml:space="preserve">Timestamp </w:t>
            </w:r>
          </w:p>
        </w:tc>
      </w:tr>
      <w:tr w:rsidR="00625BCF" w14:paraId="501EEC79" w14:textId="77777777" w:rsidTr="00625BCF">
        <w:tc>
          <w:tcPr>
            <w:tcW w:w="2856" w:type="dxa"/>
          </w:tcPr>
          <w:p w14:paraId="3A8A4872" w14:textId="225DFD67" w:rsidR="00625BCF" w:rsidRDefault="00625BCF" w:rsidP="0014766C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Proposal </w:t>
            </w:r>
          </w:p>
        </w:tc>
        <w:tc>
          <w:tcPr>
            <w:tcW w:w="2089" w:type="dxa"/>
          </w:tcPr>
          <w:p w14:paraId="660A1C59" w14:textId="77777777" w:rsidR="00625BCF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2CEE617E" w14:textId="6A97D0DC" w:rsidR="00625BCF" w:rsidRDefault="00625BCF" w:rsidP="0014766C">
            <w:pPr>
              <w:spacing w:line="360" w:lineRule="auto"/>
            </w:pPr>
            <w:proofErr w:type="spellStart"/>
            <w:r>
              <w:t>Mediumblob</w:t>
            </w:r>
            <w:proofErr w:type="spellEnd"/>
          </w:p>
        </w:tc>
      </w:tr>
      <w:tr w:rsidR="00625BCF" w14:paraId="67FC2818" w14:textId="77777777" w:rsidTr="00625BCF">
        <w:tc>
          <w:tcPr>
            <w:tcW w:w="2856" w:type="dxa"/>
          </w:tcPr>
          <w:p w14:paraId="4D62C5A8" w14:textId="6F110B67" w:rsid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Lapor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89" w:type="dxa"/>
          </w:tcPr>
          <w:p w14:paraId="6145A6DB" w14:textId="77777777" w:rsidR="00625BCF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481EFDD1" w14:textId="5AB82018" w:rsidR="00625BCF" w:rsidRDefault="00625BCF" w:rsidP="0014766C">
            <w:pPr>
              <w:spacing w:line="360" w:lineRule="auto"/>
            </w:pPr>
            <w:proofErr w:type="spellStart"/>
            <w:r>
              <w:t>Mediumblob</w:t>
            </w:r>
            <w:proofErr w:type="spellEnd"/>
          </w:p>
        </w:tc>
      </w:tr>
      <w:tr w:rsidR="00625BCF" w14:paraId="7A152BE9" w14:textId="77777777" w:rsidTr="00625BCF">
        <w:tc>
          <w:tcPr>
            <w:tcW w:w="2856" w:type="dxa"/>
          </w:tcPr>
          <w:p w14:paraId="4F9B1382" w14:textId="34F065A3" w:rsid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Dpl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89" w:type="dxa"/>
          </w:tcPr>
          <w:p w14:paraId="0B48468F" w14:textId="77777777" w:rsidR="00625BCF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6EC797BD" w14:textId="77777777" w:rsidR="00625BCF" w:rsidRDefault="00625BCF" w:rsidP="0014766C">
            <w:pPr>
              <w:spacing w:line="360" w:lineRule="auto"/>
            </w:pPr>
            <w:proofErr w:type="spellStart"/>
            <w:r>
              <w:t>Mediumblob</w:t>
            </w:r>
            <w:proofErr w:type="spellEnd"/>
            <w:r>
              <w:t xml:space="preserve"> </w:t>
            </w:r>
          </w:p>
        </w:tc>
      </w:tr>
      <w:tr w:rsidR="00625BCF" w14:paraId="235AB3A1" w14:textId="77777777" w:rsidTr="00625BCF">
        <w:tc>
          <w:tcPr>
            <w:tcW w:w="2856" w:type="dxa"/>
          </w:tcPr>
          <w:p w14:paraId="6B8584A1" w14:textId="14626B4F" w:rsidR="00625BCF" w:rsidRDefault="00625BCF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uku_bimbingan</w:t>
            </w:r>
            <w:proofErr w:type="spellEnd"/>
          </w:p>
        </w:tc>
        <w:tc>
          <w:tcPr>
            <w:tcW w:w="2089" w:type="dxa"/>
          </w:tcPr>
          <w:p w14:paraId="7C3DFF8F" w14:textId="06D18933" w:rsidR="00625BCF" w:rsidRDefault="00625BCF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71820084" w14:textId="61E1A5B6" w:rsidR="00625BCF" w:rsidRDefault="00625BCF" w:rsidP="0014766C">
            <w:pPr>
              <w:spacing w:line="360" w:lineRule="auto"/>
            </w:pPr>
            <w:proofErr w:type="spellStart"/>
            <w:r>
              <w:t>Mediumblob</w:t>
            </w:r>
            <w:proofErr w:type="spellEnd"/>
          </w:p>
        </w:tc>
      </w:tr>
    </w:tbl>
    <w:p w14:paraId="6E64E5CF" w14:textId="7E418704" w:rsidR="009848A8" w:rsidRDefault="009848A8" w:rsidP="00F97497">
      <w:pPr>
        <w:spacing w:after="0" w:line="360" w:lineRule="auto"/>
      </w:pPr>
    </w:p>
    <w:p w14:paraId="32E597EB" w14:textId="03849628" w:rsidR="000E4F5A" w:rsidRDefault="000E4F5A">
      <w:pPr>
        <w:pStyle w:val="ListParagraph"/>
        <w:numPr>
          <w:ilvl w:val="0"/>
          <w:numId w:val="47"/>
        </w:numPr>
        <w:spacing w:after="0" w:line="360" w:lineRule="auto"/>
        <w:ind w:left="284" w:hanging="284"/>
        <w:rPr>
          <w:b/>
          <w:bCs/>
        </w:rPr>
      </w:pPr>
      <w:r w:rsidRPr="00C82A3A">
        <w:rPr>
          <w:b/>
          <w:bCs/>
        </w:rPr>
        <w:t xml:space="preserve">Nama </w:t>
      </w:r>
      <w:proofErr w:type="spellStart"/>
      <w:proofErr w:type="gramStart"/>
      <w:r w:rsidRPr="00C82A3A">
        <w:rPr>
          <w:b/>
          <w:bCs/>
        </w:rPr>
        <w:t>Kelas</w:t>
      </w:r>
      <w:proofErr w:type="spellEnd"/>
      <w:r w:rsidRPr="00C82A3A">
        <w:rPr>
          <w:b/>
          <w:bCs/>
        </w:rPr>
        <w:t xml:space="preserve"> :</w:t>
      </w:r>
      <w:proofErr w:type="gramEnd"/>
      <w:r w:rsidRPr="00C82A3A">
        <w:rPr>
          <w:b/>
          <w:bCs/>
        </w:rPr>
        <w:t xml:space="preserve"> Entity </w:t>
      </w:r>
      <w:proofErr w:type="spellStart"/>
      <w:r w:rsidRPr="00C82A3A">
        <w:rPr>
          <w:b/>
          <w:bCs/>
        </w:rPr>
        <w:t>Kelas</w:t>
      </w:r>
      <w:proofErr w:type="spellEnd"/>
      <w:r w:rsidRPr="00C82A3A">
        <w:rPr>
          <w:b/>
          <w:bCs/>
        </w:rPr>
        <w:t xml:space="preserve"> </w:t>
      </w:r>
      <w:proofErr w:type="spellStart"/>
      <w:r w:rsidR="00C82A3A" w:rsidRPr="00C82A3A">
        <w:rPr>
          <w:b/>
          <w:bCs/>
        </w:rPr>
        <w:t>Sidang</w:t>
      </w:r>
      <w:proofErr w:type="spellEnd"/>
    </w:p>
    <w:p w14:paraId="4749380E" w14:textId="2CB4CD83" w:rsidR="000C48BA" w:rsidRPr="000C48BA" w:rsidRDefault="000C48BA" w:rsidP="000C48BA">
      <w:pPr>
        <w:rPr>
          <w:sz w:val="20"/>
          <w:szCs w:val="20"/>
        </w:rPr>
      </w:pPr>
      <w:bookmarkStart w:id="335" w:name="_Toc110239054"/>
      <w:proofErr w:type="spellStart"/>
      <w:r w:rsidRPr="000C48BA">
        <w:rPr>
          <w:sz w:val="20"/>
          <w:szCs w:val="20"/>
        </w:rPr>
        <w:t>Tabel</w:t>
      </w:r>
      <w:proofErr w:type="spellEnd"/>
      <w:r w:rsidRPr="000C48BA">
        <w:rPr>
          <w:sz w:val="20"/>
          <w:szCs w:val="20"/>
        </w:rPr>
        <w:t xml:space="preserve"> 4. </w:t>
      </w:r>
      <w:r w:rsidRPr="000C48BA">
        <w:rPr>
          <w:sz w:val="20"/>
          <w:szCs w:val="20"/>
        </w:rPr>
        <w:fldChar w:fldCharType="begin"/>
      </w:r>
      <w:r w:rsidRPr="000C48BA">
        <w:rPr>
          <w:sz w:val="20"/>
          <w:szCs w:val="20"/>
        </w:rPr>
        <w:instrText xml:space="preserve"> SEQ Tabel_4. \* ARABIC </w:instrText>
      </w:r>
      <w:r w:rsidRPr="000C48BA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1</w:t>
      </w:r>
      <w:r w:rsidRPr="000C48BA">
        <w:rPr>
          <w:sz w:val="20"/>
          <w:szCs w:val="20"/>
        </w:rPr>
        <w:fldChar w:fldCharType="end"/>
      </w:r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operasi</w:t>
      </w:r>
      <w:proofErr w:type="spellEnd"/>
      <w:r w:rsidRPr="000C48BA">
        <w:rPr>
          <w:sz w:val="20"/>
          <w:szCs w:val="20"/>
        </w:rPr>
        <w:t xml:space="preserve"> dan </w:t>
      </w:r>
      <w:proofErr w:type="spellStart"/>
      <w:r w:rsidRPr="000C48BA">
        <w:rPr>
          <w:sz w:val="20"/>
          <w:szCs w:val="20"/>
        </w:rPr>
        <w:t>Atribut</w:t>
      </w:r>
      <w:proofErr w:type="spellEnd"/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Kelas</w:t>
      </w:r>
      <w:proofErr w:type="spellEnd"/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Sidang</w:t>
      </w:r>
      <w:bookmarkEnd w:id="33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56"/>
        <w:gridCol w:w="2089"/>
        <w:gridCol w:w="2982"/>
      </w:tblGrid>
      <w:tr w:rsidR="000C48BA" w:rsidRPr="005313E0" w14:paraId="2A26C0BF" w14:textId="77777777" w:rsidTr="0014766C">
        <w:tc>
          <w:tcPr>
            <w:tcW w:w="2856" w:type="dxa"/>
            <w:shd w:val="clear" w:color="auto" w:fill="BFBFBF" w:themeFill="background1" w:themeFillShade="BF"/>
          </w:tcPr>
          <w:p w14:paraId="3FA1187F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089" w:type="dxa"/>
            <w:shd w:val="clear" w:color="auto" w:fill="BFBFBF" w:themeFill="background1" w:themeFillShade="BF"/>
          </w:tcPr>
          <w:p w14:paraId="223583A6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82" w:type="dxa"/>
            <w:shd w:val="clear" w:color="auto" w:fill="BFBFBF" w:themeFill="background1" w:themeFillShade="BF"/>
          </w:tcPr>
          <w:p w14:paraId="7A084407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0C48BA" w:rsidRPr="005313E0" w14:paraId="0430D3D7" w14:textId="77777777" w:rsidTr="0014766C">
        <w:tc>
          <w:tcPr>
            <w:tcW w:w="2856" w:type="dxa"/>
          </w:tcPr>
          <w:p w14:paraId="2BBD3123" w14:textId="4E22B56D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r>
              <w:rPr>
                <w:lang w:val="id-ID"/>
              </w:rPr>
              <w:t>Sidang</w:t>
            </w:r>
            <w:r w:rsidRPr="005313E0">
              <w:rPr>
                <w:lang w:val="id-ID"/>
              </w:rPr>
              <w:t>()</w:t>
            </w:r>
          </w:p>
        </w:tc>
        <w:tc>
          <w:tcPr>
            <w:tcW w:w="2089" w:type="dxa"/>
          </w:tcPr>
          <w:p w14:paraId="1412C5B6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2F37A139" w14:textId="745F6414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</w:tr>
      <w:tr w:rsidR="000C48BA" w:rsidRPr="005313E0" w14:paraId="6AEED463" w14:textId="77777777" w:rsidTr="0014766C">
        <w:tc>
          <w:tcPr>
            <w:tcW w:w="2856" w:type="dxa"/>
          </w:tcPr>
          <w:p w14:paraId="6D4CF5B3" w14:textId="71EA50A7" w:rsidR="000C48BA" w:rsidRP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Dosen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089" w:type="dxa"/>
          </w:tcPr>
          <w:p w14:paraId="3C7ABB6E" w14:textId="183BE91F" w:rsidR="000C48BA" w:rsidRPr="005313E0" w:rsidRDefault="000C48BA" w:rsidP="0014766C">
            <w:pPr>
              <w:spacing w:line="360" w:lineRule="auto"/>
            </w:pPr>
            <w:r>
              <w:t>Public</w:t>
            </w:r>
          </w:p>
        </w:tc>
        <w:tc>
          <w:tcPr>
            <w:tcW w:w="2982" w:type="dxa"/>
          </w:tcPr>
          <w:p w14:paraId="4B7537E9" w14:textId="728D2855" w:rsidR="000C48BA" w:rsidRP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</w:tr>
      <w:tr w:rsidR="000C48BA" w:rsidRPr="005313E0" w14:paraId="1181D179" w14:textId="77777777" w:rsidTr="0014766C">
        <w:tc>
          <w:tcPr>
            <w:tcW w:w="2856" w:type="dxa"/>
          </w:tcPr>
          <w:p w14:paraId="603B8132" w14:textId="77777777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089" w:type="dxa"/>
          </w:tcPr>
          <w:p w14:paraId="65D84DCD" w14:textId="77777777" w:rsidR="000C48BA" w:rsidRPr="005313E0" w:rsidRDefault="000C48BA" w:rsidP="0014766C">
            <w:pPr>
              <w:spacing w:line="360" w:lineRule="auto"/>
            </w:pPr>
            <w:r>
              <w:t xml:space="preserve">Public </w:t>
            </w:r>
          </w:p>
        </w:tc>
        <w:tc>
          <w:tcPr>
            <w:tcW w:w="2982" w:type="dxa"/>
          </w:tcPr>
          <w:p w14:paraId="362DAE3B" w14:textId="77777777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0C48BA" w:rsidRPr="005313E0" w14:paraId="6F79D881" w14:textId="77777777" w:rsidTr="0014766C">
        <w:tc>
          <w:tcPr>
            <w:tcW w:w="2856" w:type="dxa"/>
          </w:tcPr>
          <w:p w14:paraId="19DD83C3" w14:textId="532E8DB8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tDataPenguji</w:t>
            </w:r>
            <w:proofErr w:type="spellEnd"/>
          </w:p>
        </w:tc>
        <w:tc>
          <w:tcPr>
            <w:tcW w:w="2089" w:type="dxa"/>
          </w:tcPr>
          <w:p w14:paraId="62148E41" w14:textId="3C7C63F1" w:rsidR="000C48BA" w:rsidRDefault="000C48BA" w:rsidP="0014766C">
            <w:pPr>
              <w:spacing w:line="360" w:lineRule="auto"/>
            </w:pPr>
            <w:r>
              <w:t>Public</w:t>
            </w:r>
          </w:p>
        </w:tc>
        <w:tc>
          <w:tcPr>
            <w:tcW w:w="2982" w:type="dxa"/>
          </w:tcPr>
          <w:p w14:paraId="49A23937" w14:textId="101C5082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0C48BA" w:rsidRPr="005313E0" w14:paraId="425A7878" w14:textId="77777777" w:rsidTr="0014766C">
        <w:tc>
          <w:tcPr>
            <w:tcW w:w="2856" w:type="dxa"/>
          </w:tcPr>
          <w:p w14:paraId="3C4DBFBC" w14:textId="610A00CC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tambah</w:t>
            </w:r>
            <w:proofErr w:type="spellEnd"/>
            <w:r w:rsidRPr="005313E0">
              <w:rPr>
                <w:lang w:val="id-ID"/>
              </w:rPr>
              <w:t>Dat</w:t>
            </w:r>
            <w:proofErr w:type="spellStart"/>
            <w:r>
              <w:rPr>
                <w:lang w:val="en-US"/>
              </w:rPr>
              <w:t>aSidang</w:t>
            </w:r>
            <w:proofErr w:type="spellEnd"/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089" w:type="dxa"/>
          </w:tcPr>
          <w:p w14:paraId="0DC172A8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515844F6" w14:textId="702E28E3" w:rsidR="000C48BA" w:rsidRP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r>
              <w:rPr>
                <w:lang w:val="id-ID"/>
              </w:rPr>
              <w:t>sidang</w:t>
            </w:r>
          </w:p>
        </w:tc>
      </w:tr>
      <w:tr w:rsidR="000C48BA" w:rsidRPr="005313E0" w14:paraId="3B9D105B" w14:textId="77777777" w:rsidTr="0014766C">
        <w:tc>
          <w:tcPr>
            <w:tcW w:w="2856" w:type="dxa"/>
          </w:tcPr>
          <w:p w14:paraId="23CC6B0A" w14:textId="15AF4B70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proofErr w:type="gramStart"/>
            <w:r>
              <w:rPr>
                <w:lang w:val="en-US"/>
              </w:rPr>
              <w:t>update</w:t>
            </w:r>
            <w:r w:rsidRPr="005313E0">
              <w:rPr>
                <w:lang w:val="id-ID"/>
              </w:rPr>
              <w:t>Data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089" w:type="dxa"/>
          </w:tcPr>
          <w:p w14:paraId="74331122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982" w:type="dxa"/>
          </w:tcPr>
          <w:p w14:paraId="66252F86" w14:textId="3A49D509" w:rsidR="000C48BA" w:rsidRPr="000C48BA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n</w:t>
            </w:r>
            <w:proofErr w:type="spellStart"/>
            <w:r>
              <w:rPr>
                <w:lang w:val="en-US"/>
              </w:rPr>
              <w:t>gubah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r>
              <w:rPr>
                <w:lang w:val="id-ID"/>
              </w:rPr>
              <w:t>sidang</w:t>
            </w:r>
          </w:p>
        </w:tc>
      </w:tr>
      <w:tr w:rsidR="000C48BA" w:rsidRPr="005313E0" w14:paraId="02A5A258" w14:textId="77777777" w:rsidTr="0014766C">
        <w:tc>
          <w:tcPr>
            <w:tcW w:w="2856" w:type="dxa"/>
          </w:tcPr>
          <w:p w14:paraId="13894362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089" w:type="dxa"/>
          </w:tcPr>
          <w:p w14:paraId="13EAD5A7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982" w:type="dxa"/>
          </w:tcPr>
          <w:p w14:paraId="33133359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0C48BA" w:rsidRPr="005313E0" w14:paraId="629A2556" w14:textId="77777777" w:rsidTr="0014766C">
        <w:tc>
          <w:tcPr>
            <w:tcW w:w="2856" w:type="dxa"/>
          </w:tcPr>
          <w:p w14:paraId="2751C89C" w14:textId="47361EDA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2089" w:type="dxa"/>
          </w:tcPr>
          <w:p w14:paraId="0789DCD3" w14:textId="77777777" w:rsidR="000C48BA" w:rsidRPr="005313E0" w:rsidRDefault="000C48BA" w:rsidP="0014766C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82" w:type="dxa"/>
          </w:tcPr>
          <w:p w14:paraId="4EE92E18" w14:textId="77777777" w:rsidR="000C48BA" w:rsidRPr="005313E0" w:rsidRDefault="000C48BA" w:rsidP="0014766C">
            <w:pPr>
              <w:spacing w:line="360" w:lineRule="auto"/>
            </w:pPr>
            <w:r w:rsidRPr="005313E0">
              <w:t>Int</w:t>
            </w:r>
          </w:p>
        </w:tc>
      </w:tr>
      <w:tr w:rsidR="000C48BA" w:rsidRPr="005313E0" w14:paraId="4ADCC794" w14:textId="77777777" w:rsidTr="0014766C">
        <w:tc>
          <w:tcPr>
            <w:tcW w:w="2856" w:type="dxa"/>
          </w:tcPr>
          <w:p w14:paraId="4E972D2E" w14:textId="18B789C9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sidang</w:t>
            </w:r>
            <w:proofErr w:type="spellEnd"/>
          </w:p>
        </w:tc>
        <w:tc>
          <w:tcPr>
            <w:tcW w:w="2089" w:type="dxa"/>
          </w:tcPr>
          <w:p w14:paraId="18AD2EDB" w14:textId="77777777" w:rsidR="000C48BA" w:rsidRPr="005313E0" w:rsidRDefault="000C48BA" w:rsidP="0014766C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982" w:type="dxa"/>
          </w:tcPr>
          <w:p w14:paraId="46EB45AD" w14:textId="3FFD3541" w:rsidR="000C48BA" w:rsidRPr="005313E0" w:rsidRDefault="000C48BA" w:rsidP="0014766C">
            <w:pPr>
              <w:spacing w:line="360" w:lineRule="auto"/>
            </w:pPr>
            <w:r>
              <w:t>date</w:t>
            </w:r>
          </w:p>
        </w:tc>
      </w:tr>
      <w:tr w:rsidR="000C48BA" w14:paraId="5653550D" w14:textId="77777777" w:rsidTr="0014766C">
        <w:tc>
          <w:tcPr>
            <w:tcW w:w="2856" w:type="dxa"/>
          </w:tcPr>
          <w:p w14:paraId="12E1486B" w14:textId="77777777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89" w:type="dxa"/>
          </w:tcPr>
          <w:p w14:paraId="67A3E791" w14:textId="77777777" w:rsidR="000C48BA" w:rsidRPr="005313E0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15F79672" w14:textId="77777777" w:rsidR="000C48BA" w:rsidRDefault="000C48BA" w:rsidP="0014766C">
            <w:pPr>
              <w:spacing w:line="360" w:lineRule="auto"/>
            </w:pPr>
            <w:r>
              <w:t xml:space="preserve">Int </w:t>
            </w:r>
          </w:p>
        </w:tc>
      </w:tr>
      <w:tr w:rsidR="000C48BA" w14:paraId="2F15EB94" w14:textId="77777777" w:rsidTr="0014766C">
        <w:tc>
          <w:tcPr>
            <w:tcW w:w="2856" w:type="dxa"/>
          </w:tcPr>
          <w:p w14:paraId="55F2B20E" w14:textId="3BDE3DD7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dosen</w:t>
            </w:r>
            <w:proofErr w:type="spellEnd"/>
          </w:p>
        </w:tc>
        <w:tc>
          <w:tcPr>
            <w:tcW w:w="2089" w:type="dxa"/>
          </w:tcPr>
          <w:p w14:paraId="5AA5B739" w14:textId="77777777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2272F461" w14:textId="5EB34B9A" w:rsidR="000C48BA" w:rsidRDefault="000C48BA" w:rsidP="0014766C">
            <w:pPr>
              <w:spacing w:line="360" w:lineRule="auto"/>
            </w:pPr>
            <w:r>
              <w:t xml:space="preserve">Int </w:t>
            </w:r>
          </w:p>
        </w:tc>
      </w:tr>
      <w:tr w:rsidR="000C48BA" w14:paraId="3950C955" w14:textId="77777777" w:rsidTr="0014766C">
        <w:tc>
          <w:tcPr>
            <w:tcW w:w="2856" w:type="dxa"/>
          </w:tcPr>
          <w:p w14:paraId="1BAA592C" w14:textId="53B4C89E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penguji</w:t>
            </w:r>
            <w:proofErr w:type="spellEnd"/>
          </w:p>
        </w:tc>
        <w:tc>
          <w:tcPr>
            <w:tcW w:w="2089" w:type="dxa"/>
          </w:tcPr>
          <w:p w14:paraId="712BA361" w14:textId="2E6EAB54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3227BB7F" w14:textId="10D5E07E" w:rsidR="000C48BA" w:rsidRDefault="000C48BA" w:rsidP="0014766C">
            <w:pPr>
              <w:spacing w:line="360" w:lineRule="auto"/>
            </w:pPr>
            <w:r>
              <w:t xml:space="preserve">Int </w:t>
            </w:r>
          </w:p>
        </w:tc>
      </w:tr>
      <w:tr w:rsidR="000C48BA" w14:paraId="3A1A2159" w14:textId="77777777" w:rsidTr="0014766C">
        <w:tc>
          <w:tcPr>
            <w:tcW w:w="2856" w:type="dxa"/>
          </w:tcPr>
          <w:p w14:paraId="76FB6B66" w14:textId="161CDEE5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Hasil_keputusan_sidang</w:t>
            </w:r>
            <w:proofErr w:type="spellEnd"/>
          </w:p>
        </w:tc>
        <w:tc>
          <w:tcPr>
            <w:tcW w:w="2089" w:type="dxa"/>
          </w:tcPr>
          <w:p w14:paraId="265411B5" w14:textId="77777777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023804BB" w14:textId="4802BE92" w:rsidR="000C48BA" w:rsidRDefault="000C48BA" w:rsidP="0014766C">
            <w:pPr>
              <w:spacing w:line="360" w:lineRule="auto"/>
            </w:pPr>
            <w:r>
              <w:t xml:space="preserve">Enum </w:t>
            </w:r>
          </w:p>
        </w:tc>
      </w:tr>
      <w:tr w:rsidR="000C48BA" w14:paraId="64E22A72" w14:textId="77777777" w:rsidTr="0014766C">
        <w:tc>
          <w:tcPr>
            <w:tcW w:w="2856" w:type="dxa"/>
          </w:tcPr>
          <w:p w14:paraId="177E1BA5" w14:textId="1BF3C72A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Catat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89" w:type="dxa"/>
          </w:tcPr>
          <w:p w14:paraId="5BF737EC" w14:textId="77777777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982" w:type="dxa"/>
          </w:tcPr>
          <w:p w14:paraId="36292E4E" w14:textId="459D2B07" w:rsidR="000C48BA" w:rsidRDefault="000C48BA" w:rsidP="0014766C">
            <w:pPr>
              <w:spacing w:line="360" w:lineRule="auto"/>
            </w:pPr>
            <w:r>
              <w:t xml:space="preserve">Text </w:t>
            </w:r>
          </w:p>
        </w:tc>
      </w:tr>
    </w:tbl>
    <w:p w14:paraId="10812B4A" w14:textId="3988725A" w:rsidR="000C48BA" w:rsidRDefault="000C48BA" w:rsidP="000C48BA">
      <w:pPr>
        <w:spacing w:after="0" w:line="360" w:lineRule="auto"/>
        <w:rPr>
          <w:b/>
          <w:bCs/>
        </w:rPr>
      </w:pPr>
    </w:p>
    <w:p w14:paraId="4297B31F" w14:textId="77777777" w:rsidR="000C48BA" w:rsidRPr="000C48BA" w:rsidRDefault="000C48BA" w:rsidP="000C48BA">
      <w:pPr>
        <w:spacing w:after="0" w:line="360" w:lineRule="auto"/>
        <w:rPr>
          <w:b/>
          <w:bCs/>
        </w:rPr>
      </w:pPr>
    </w:p>
    <w:p w14:paraId="5EED6804" w14:textId="79FA201B" w:rsidR="00C82A3A" w:rsidRPr="000C48BA" w:rsidRDefault="00C82A3A">
      <w:pPr>
        <w:pStyle w:val="ListParagraph"/>
        <w:numPr>
          <w:ilvl w:val="0"/>
          <w:numId w:val="47"/>
        </w:numPr>
        <w:spacing w:after="0" w:line="360" w:lineRule="auto"/>
        <w:ind w:left="284" w:hanging="284"/>
      </w:pPr>
      <w:r w:rsidRPr="00C82A3A">
        <w:rPr>
          <w:b/>
          <w:bCs/>
        </w:rPr>
        <w:t xml:space="preserve">Nama </w:t>
      </w:r>
      <w:proofErr w:type="spellStart"/>
      <w:proofErr w:type="gramStart"/>
      <w:r w:rsidRPr="00C82A3A">
        <w:rPr>
          <w:b/>
          <w:bCs/>
        </w:rPr>
        <w:t>Kelas</w:t>
      </w:r>
      <w:proofErr w:type="spellEnd"/>
      <w:r w:rsidRPr="00C82A3A">
        <w:rPr>
          <w:b/>
          <w:bCs/>
        </w:rPr>
        <w:t xml:space="preserve"> :</w:t>
      </w:r>
      <w:proofErr w:type="gramEnd"/>
      <w:r w:rsidRPr="00C82A3A">
        <w:rPr>
          <w:b/>
          <w:bCs/>
        </w:rPr>
        <w:t xml:space="preserve"> Entity </w:t>
      </w:r>
      <w:proofErr w:type="spellStart"/>
      <w:r w:rsidRPr="00C82A3A">
        <w:rPr>
          <w:b/>
          <w:bCs/>
        </w:rPr>
        <w:t>Kelas</w:t>
      </w:r>
      <w:proofErr w:type="spellEnd"/>
      <w:r w:rsidRPr="00C82A3A">
        <w:rPr>
          <w:b/>
          <w:bCs/>
        </w:rPr>
        <w:t xml:space="preserve"> </w:t>
      </w:r>
      <w:proofErr w:type="spellStart"/>
      <w:r w:rsidRPr="00C82A3A">
        <w:rPr>
          <w:b/>
          <w:bCs/>
        </w:rPr>
        <w:t>Dokumen</w:t>
      </w:r>
      <w:proofErr w:type="spellEnd"/>
      <w:r w:rsidRPr="00C82A3A">
        <w:rPr>
          <w:b/>
          <w:bCs/>
        </w:rPr>
        <w:t xml:space="preserve"> Akhir</w:t>
      </w:r>
    </w:p>
    <w:p w14:paraId="0E951F63" w14:textId="28CAF9B6" w:rsidR="000C48BA" w:rsidRPr="000C48BA" w:rsidRDefault="000C48BA" w:rsidP="000C48BA">
      <w:pPr>
        <w:rPr>
          <w:sz w:val="20"/>
          <w:szCs w:val="20"/>
        </w:rPr>
      </w:pPr>
      <w:bookmarkStart w:id="336" w:name="_Toc110239055"/>
      <w:proofErr w:type="spellStart"/>
      <w:r w:rsidRPr="000C48BA">
        <w:rPr>
          <w:sz w:val="20"/>
          <w:szCs w:val="20"/>
        </w:rPr>
        <w:t>Tabel</w:t>
      </w:r>
      <w:proofErr w:type="spellEnd"/>
      <w:r w:rsidRPr="000C48BA">
        <w:rPr>
          <w:sz w:val="20"/>
          <w:szCs w:val="20"/>
        </w:rPr>
        <w:t xml:space="preserve"> 4. </w:t>
      </w:r>
      <w:r w:rsidRPr="000C48BA">
        <w:rPr>
          <w:sz w:val="20"/>
          <w:szCs w:val="20"/>
        </w:rPr>
        <w:fldChar w:fldCharType="begin"/>
      </w:r>
      <w:r w:rsidRPr="000C48BA">
        <w:rPr>
          <w:sz w:val="20"/>
          <w:szCs w:val="20"/>
        </w:rPr>
        <w:instrText xml:space="preserve"> SEQ Tabel_4. \* ARABIC </w:instrText>
      </w:r>
      <w:r w:rsidRPr="000C48BA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2</w:t>
      </w:r>
      <w:r w:rsidRPr="000C48BA">
        <w:rPr>
          <w:sz w:val="20"/>
          <w:szCs w:val="20"/>
        </w:rPr>
        <w:fldChar w:fldCharType="end"/>
      </w:r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operasi</w:t>
      </w:r>
      <w:proofErr w:type="spellEnd"/>
      <w:r w:rsidRPr="000C48BA">
        <w:rPr>
          <w:sz w:val="20"/>
          <w:szCs w:val="20"/>
        </w:rPr>
        <w:t xml:space="preserve"> dan </w:t>
      </w:r>
      <w:proofErr w:type="spellStart"/>
      <w:r w:rsidRPr="000C48BA">
        <w:rPr>
          <w:sz w:val="20"/>
          <w:szCs w:val="20"/>
        </w:rPr>
        <w:t>Atribut</w:t>
      </w:r>
      <w:proofErr w:type="spellEnd"/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Kelas</w:t>
      </w:r>
      <w:proofErr w:type="spellEnd"/>
      <w:r w:rsidRPr="000C48BA">
        <w:rPr>
          <w:sz w:val="20"/>
          <w:szCs w:val="20"/>
        </w:rPr>
        <w:t xml:space="preserve"> </w:t>
      </w:r>
      <w:proofErr w:type="spellStart"/>
      <w:r w:rsidRPr="000C48BA">
        <w:rPr>
          <w:sz w:val="20"/>
          <w:szCs w:val="20"/>
        </w:rPr>
        <w:t>Dokumen</w:t>
      </w:r>
      <w:proofErr w:type="spellEnd"/>
      <w:r w:rsidRPr="000C48BA">
        <w:rPr>
          <w:sz w:val="20"/>
          <w:szCs w:val="20"/>
        </w:rPr>
        <w:t xml:space="preserve"> Akhir</w:t>
      </w:r>
      <w:bookmarkEnd w:id="33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62"/>
        <w:gridCol w:w="1965"/>
        <w:gridCol w:w="2800"/>
      </w:tblGrid>
      <w:tr w:rsidR="00714A94" w:rsidRPr="005313E0" w14:paraId="3127B0A5" w14:textId="77777777" w:rsidTr="00714A94">
        <w:tc>
          <w:tcPr>
            <w:tcW w:w="3042" w:type="dxa"/>
            <w:shd w:val="clear" w:color="auto" w:fill="BFBFBF" w:themeFill="background1" w:themeFillShade="BF"/>
          </w:tcPr>
          <w:p w14:paraId="00B8D042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Operasi</w:t>
            </w:r>
            <w:proofErr w:type="spellEnd"/>
          </w:p>
        </w:tc>
        <w:tc>
          <w:tcPr>
            <w:tcW w:w="2014" w:type="dxa"/>
            <w:shd w:val="clear" w:color="auto" w:fill="BFBFBF" w:themeFill="background1" w:themeFillShade="BF"/>
          </w:tcPr>
          <w:p w14:paraId="4D1A1997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871" w:type="dxa"/>
            <w:shd w:val="clear" w:color="auto" w:fill="BFBFBF" w:themeFill="background1" w:themeFillShade="BF"/>
          </w:tcPr>
          <w:p w14:paraId="7D5496BC" w14:textId="77777777" w:rsidR="000C48BA" w:rsidRPr="005313E0" w:rsidRDefault="000C48BA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0C48BA" w:rsidRPr="005313E0" w14:paraId="6A214DA8" w14:textId="77777777" w:rsidTr="00714A94">
        <w:tc>
          <w:tcPr>
            <w:tcW w:w="3042" w:type="dxa"/>
          </w:tcPr>
          <w:p w14:paraId="5AB077A4" w14:textId="246057B9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getData</w:t>
            </w:r>
            <w:proofErr w:type="spellStart"/>
            <w:r w:rsidR="00117822">
              <w:rPr>
                <w:lang w:val="en-US"/>
              </w:rPr>
              <w:t>DokumenAkhir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014" w:type="dxa"/>
          </w:tcPr>
          <w:p w14:paraId="3EEAB647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871" w:type="dxa"/>
          </w:tcPr>
          <w:p w14:paraId="4D5FAA9E" w14:textId="21E75CB8" w:rsidR="000C48BA" w:rsidRPr="00117822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Mengambil data </w:t>
            </w:r>
            <w:proofErr w:type="spellStart"/>
            <w:r w:rsidR="00117822">
              <w:rPr>
                <w:lang w:val="en-US"/>
              </w:rPr>
              <w:t>dokumen</w:t>
            </w:r>
            <w:proofErr w:type="spellEnd"/>
            <w:r w:rsidR="00117822">
              <w:rPr>
                <w:lang w:val="en-US"/>
              </w:rPr>
              <w:t xml:space="preserve"> </w:t>
            </w:r>
            <w:proofErr w:type="spellStart"/>
            <w:r w:rsidR="00117822">
              <w:rPr>
                <w:lang w:val="en-US"/>
              </w:rPr>
              <w:t>akhir</w:t>
            </w:r>
            <w:proofErr w:type="spellEnd"/>
          </w:p>
        </w:tc>
      </w:tr>
      <w:tr w:rsidR="000C48BA" w:rsidRPr="005313E0" w14:paraId="4004193B" w14:textId="77777777" w:rsidTr="00714A94">
        <w:tc>
          <w:tcPr>
            <w:tcW w:w="3042" w:type="dxa"/>
          </w:tcPr>
          <w:p w14:paraId="03FFD9D5" w14:textId="77777777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014" w:type="dxa"/>
          </w:tcPr>
          <w:p w14:paraId="09547236" w14:textId="77777777" w:rsidR="000C48BA" w:rsidRPr="005313E0" w:rsidRDefault="000C48BA" w:rsidP="0014766C">
            <w:pPr>
              <w:spacing w:line="360" w:lineRule="auto"/>
            </w:pPr>
            <w:r>
              <w:t xml:space="preserve">Public </w:t>
            </w:r>
          </w:p>
        </w:tc>
        <w:tc>
          <w:tcPr>
            <w:tcW w:w="2871" w:type="dxa"/>
          </w:tcPr>
          <w:p w14:paraId="07AE2D14" w14:textId="77777777" w:rsidR="000C48BA" w:rsidRPr="00625BCF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gambil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0C48BA" w:rsidRPr="005313E0" w14:paraId="1B444D6F" w14:textId="77777777" w:rsidTr="00714A94">
        <w:tc>
          <w:tcPr>
            <w:tcW w:w="3042" w:type="dxa"/>
          </w:tcPr>
          <w:p w14:paraId="290BD0F4" w14:textId="71F2D95F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proofErr w:type="spellStart"/>
            <w:proofErr w:type="gramStart"/>
            <w:r>
              <w:rPr>
                <w:lang w:val="en-US"/>
              </w:rPr>
              <w:t>tambah</w:t>
            </w:r>
            <w:proofErr w:type="spellEnd"/>
            <w:r w:rsidRPr="005313E0">
              <w:rPr>
                <w:lang w:val="id-ID"/>
              </w:rPr>
              <w:t>Dat</w:t>
            </w:r>
            <w:proofErr w:type="spellStart"/>
            <w:r>
              <w:rPr>
                <w:lang w:val="en-US"/>
              </w:rPr>
              <w:t>aDokumenAkhir</w:t>
            </w:r>
            <w:proofErr w:type="spellEnd"/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014" w:type="dxa"/>
          </w:tcPr>
          <w:p w14:paraId="455BF9CE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871" w:type="dxa"/>
          </w:tcPr>
          <w:p w14:paraId="748B3384" w14:textId="28DAAADF" w:rsidR="000C48BA" w:rsidRPr="00117822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bah</w:t>
            </w:r>
            <w:proofErr w:type="spellEnd"/>
            <w:r w:rsidRPr="005313E0">
              <w:rPr>
                <w:lang w:val="id-ID"/>
              </w:rPr>
              <w:t xml:space="preserve"> data </w:t>
            </w:r>
            <w:proofErr w:type="spellStart"/>
            <w:r w:rsidR="00117822">
              <w:rPr>
                <w:lang w:val="en-US"/>
              </w:rPr>
              <w:t>dokumen</w:t>
            </w:r>
            <w:proofErr w:type="spellEnd"/>
            <w:r w:rsidR="00117822">
              <w:rPr>
                <w:lang w:val="en-US"/>
              </w:rPr>
              <w:t xml:space="preserve"> Akhir</w:t>
            </w:r>
          </w:p>
        </w:tc>
      </w:tr>
      <w:tr w:rsidR="000C48BA" w:rsidRPr="005313E0" w14:paraId="7F7EACDD" w14:textId="77777777" w:rsidTr="00714A94">
        <w:tc>
          <w:tcPr>
            <w:tcW w:w="3042" w:type="dxa"/>
          </w:tcPr>
          <w:p w14:paraId="265B662E" w14:textId="07F0C9BA" w:rsidR="000C48BA" w:rsidRPr="005313E0" w:rsidRDefault="000C48BA" w:rsidP="0014766C">
            <w:pPr>
              <w:spacing w:line="360" w:lineRule="auto"/>
              <w:rPr>
                <w:lang w:val="id-ID"/>
              </w:rPr>
            </w:pPr>
            <w:r>
              <w:rPr>
                <w:lang w:val="id-ID"/>
              </w:rPr>
              <w:t>dow</w:t>
            </w:r>
            <w:r>
              <w:rPr>
                <w:lang w:val="en-US"/>
              </w:rPr>
              <w:t>load</w:t>
            </w:r>
            <w:r w:rsidRPr="005313E0">
              <w:rPr>
                <w:lang w:val="id-ID"/>
              </w:rPr>
              <w:t>Data</w:t>
            </w:r>
            <w:r w:rsidR="00117822">
              <w:rPr>
                <w:lang w:val="id-ID"/>
              </w:rPr>
              <w:t>DokumenAkhir()</w:t>
            </w:r>
          </w:p>
        </w:tc>
        <w:tc>
          <w:tcPr>
            <w:tcW w:w="2014" w:type="dxa"/>
          </w:tcPr>
          <w:p w14:paraId="1B6BB7CC" w14:textId="77777777" w:rsidR="000C48BA" w:rsidRPr="005313E0" w:rsidRDefault="000C48BA" w:rsidP="0014766C">
            <w:pPr>
              <w:spacing w:line="360" w:lineRule="auto"/>
            </w:pPr>
            <w:r w:rsidRPr="005313E0">
              <w:t>Public</w:t>
            </w:r>
          </w:p>
        </w:tc>
        <w:tc>
          <w:tcPr>
            <w:tcW w:w="2871" w:type="dxa"/>
          </w:tcPr>
          <w:p w14:paraId="0E76D2B9" w14:textId="1B95A631" w:rsidR="000C48BA" w:rsidRPr="000C48BA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Men</w:t>
            </w:r>
            <w:r>
              <w:rPr>
                <w:lang w:val="id-ID"/>
              </w:rPr>
              <w:t>download</w:t>
            </w:r>
            <w:r w:rsidRPr="005313E0">
              <w:rPr>
                <w:lang w:val="id-ID"/>
              </w:rPr>
              <w:t xml:space="preserve"> data </w:t>
            </w:r>
            <w:r>
              <w:rPr>
                <w:lang w:val="id-ID"/>
              </w:rPr>
              <w:t>sidang</w:t>
            </w:r>
          </w:p>
        </w:tc>
      </w:tr>
      <w:tr w:rsidR="000C48BA" w:rsidRPr="005313E0" w14:paraId="51A0111F" w14:textId="77777777" w:rsidTr="00714A94">
        <w:tc>
          <w:tcPr>
            <w:tcW w:w="3042" w:type="dxa"/>
          </w:tcPr>
          <w:p w14:paraId="39BA9A30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Atribut</w:t>
            </w:r>
            <w:proofErr w:type="spellEnd"/>
          </w:p>
        </w:tc>
        <w:tc>
          <w:tcPr>
            <w:tcW w:w="2014" w:type="dxa"/>
          </w:tcPr>
          <w:p w14:paraId="46B9FFAD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r w:rsidRPr="005313E0">
              <w:rPr>
                <w:b/>
                <w:bCs/>
              </w:rPr>
              <w:t>Visibility</w:t>
            </w:r>
          </w:p>
        </w:tc>
        <w:tc>
          <w:tcPr>
            <w:tcW w:w="2871" w:type="dxa"/>
          </w:tcPr>
          <w:p w14:paraId="68925A53" w14:textId="77777777" w:rsidR="000C48BA" w:rsidRPr="005313E0" w:rsidRDefault="000C48BA" w:rsidP="0014766C">
            <w:pPr>
              <w:spacing w:line="360" w:lineRule="auto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Tipe</w:t>
            </w:r>
            <w:proofErr w:type="spellEnd"/>
            <w:r w:rsidRPr="005313E0">
              <w:rPr>
                <w:b/>
                <w:bCs/>
              </w:rPr>
              <w:t xml:space="preserve"> Data</w:t>
            </w:r>
          </w:p>
        </w:tc>
      </w:tr>
      <w:tr w:rsidR="000C48BA" w:rsidRPr="005313E0" w14:paraId="3E417946" w14:textId="77777777" w:rsidTr="00714A94">
        <w:tc>
          <w:tcPr>
            <w:tcW w:w="3042" w:type="dxa"/>
          </w:tcPr>
          <w:p w14:paraId="04BDAC7B" w14:textId="0ED07ED4" w:rsidR="000C48BA" w:rsidRPr="00117822" w:rsidRDefault="000C48BA" w:rsidP="0014766C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Id_</w:t>
            </w:r>
            <w:r w:rsidR="00117822">
              <w:rPr>
                <w:lang w:val="id-ID"/>
              </w:rPr>
              <w:t>down</w:t>
            </w:r>
            <w:proofErr w:type="spellStart"/>
            <w:r w:rsidR="00117822">
              <w:rPr>
                <w:lang w:val="en-US"/>
              </w:rPr>
              <w:t>load_akhir</w:t>
            </w:r>
            <w:proofErr w:type="spellEnd"/>
          </w:p>
        </w:tc>
        <w:tc>
          <w:tcPr>
            <w:tcW w:w="2014" w:type="dxa"/>
          </w:tcPr>
          <w:p w14:paraId="7B8E9278" w14:textId="77777777" w:rsidR="000C48BA" w:rsidRPr="005313E0" w:rsidRDefault="000C48BA" w:rsidP="0014766C">
            <w:pPr>
              <w:spacing w:line="360" w:lineRule="auto"/>
            </w:pPr>
            <w:r w:rsidRPr="005313E0">
              <w:t>Private</w:t>
            </w:r>
          </w:p>
        </w:tc>
        <w:tc>
          <w:tcPr>
            <w:tcW w:w="2871" w:type="dxa"/>
          </w:tcPr>
          <w:p w14:paraId="2795F0BE" w14:textId="77777777" w:rsidR="000C48BA" w:rsidRPr="005313E0" w:rsidRDefault="000C48BA" w:rsidP="0014766C">
            <w:pPr>
              <w:spacing w:line="360" w:lineRule="auto"/>
            </w:pPr>
            <w:r w:rsidRPr="005313E0">
              <w:t>Int</w:t>
            </w:r>
          </w:p>
        </w:tc>
      </w:tr>
      <w:tr w:rsidR="000C48BA" w14:paraId="3928B269" w14:textId="77777777" w:rsidTr="00714A94">
        <w:tc>
          <w:tcPr>
            <w:tcW w:w="3042" w:type="dxa"/>
          </w:tcPr>
          <w:p w14:paraId="66775D77" w14:textId="58942549" w:rsidR="000C48BA" w:rsidRDefault="000C48BA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_mahasiswa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2014" w:type="dxa"/>
          </w:tcPr>
          <w:p w14:paraId="0C499C44" w14:textId="77777777" w:rsidR="000C48BA" w:rsidRPr="005313E0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871" w:type="dxa"/>
          </w:tcPr>
          <w:p w14:paraId="7EFC8935" w14:textId="77777777" w:rsidR="000C48BA" w:rsidRDefault="000C48BA" w:rsidP="0014766C">
            <w:pPr>
              <w:spacing w:line="360" w:lineRule="auto"/>
            </w:pPr>
            <w:r>
              <w:t xml:space="preserve">Int </w:t>
            </w:r>
          </w:p>
        </w:tc>
      </w:tr>
      <w:tr w:rsidR="000C48BA" w14:paraId="0C58B7B3" w14:textId="77777777" w:rsidTr="00714A94">
        <w:tc>
          <w:tcPr>
            <w:tcW w:w="3042" w:type="dxa"/>
          </w:tcPr>
          <w:p w14:paraId="4F81EAD6" w14:textId="575E92DD" w:rsidR="000C48BA" w:rsidRDefault="00117822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ggal_kumpul</w:t>
            </w:r>
            <w:proofErr w:type="spellEnd"/>
          </w:p>
        </w:tc>
        <w:tc>
          <w:tcPr>
            <w:tcW w:w="2014" w:type="dxa"/>
          </w:tcPr>
          <w:p w14:paraId="461AF620" w14:textId="77777777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871" w:type="dxa"/>
          </w:tcPr>
          <w:p w14:paraId="13610710" w14:textId="7949D501" w:rsidR="000C48BA" w:rsidRDefault="00117822" w:rsidP="0014766C">
            <w:pPr>
              <w:spacing w:line="360" w:lineRule="auto"/>
            </w:pPr>
            <w:r>
              <w:t>timestamp</w:t>
            </w:r>
          </w:p>
        </w:tc>
      </w:tr>
      <w:tr w:rsidR="000C48BA" w14:paraId="31C619AF" w14:textId="77777777" w:rsidTr="00714A94">
        <w:tc>
          <w:tcPr>
            <w:tcW w:w="3042" w:type="dxa"/>
          </w:tcPr>
          <w:p w14:paraId="428BFB0F" w14:textId="6BA99900" w:rsidR="000C48BA" w:rsidRDefault="00117822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Upload_file</w:t>
            </w:r>
            <w:proofErr w:type="spellEnd"/>
          </w:p>
        </w:tc>
        <w:tc>
          <w:tcPr>
            <w:tcW w:w="2014" w:type="dxa"/>
          </w:tcPr>
          <w:p w14:paraId="0F2B4EA9" w14:textId="77777777" w:rsidR="000C48BA" w:rsidRDefault="000C48BA" w:rsidP="0014766C">
            <w:pPr>
              <w:spacing w:line="360" w:lineRule="auto"/>
            </w:pPr>
            <w:r>
              <w:t>Private</w:t>
            </w:r>
          </w:p>
        </w:tc>
        <w:tc>
          <w:tcPr>
            <w:tcW w:w="2871" w:type="dxa"/>
          </w:tcPr>
          <w:p w14:paraId="0B756591" w14:textId="4D20B4D7" w:rsidR="000C48BA" w:rsidRDefault="00117822" w:rsidP="0014766C">
            <w:pPr>
              <w:spacing w:line="360" w:lineRule="auto"/>
            </w:pPr>
            <w:proofErr w:type="spellStart"/>
            <w:r>
              <w:t>mediumblob</w:t>
            </w:r>
            <w:proofErr w:type="spellEnd"/>
          </w:p>
        </w:tc>
      </w:tr>
    </w:tbl>
    <w:p w14:paraId="0BAE929D" w14:textId="77777777" w:rsidR="000C48BA" w:rsidRPr="005313E0" w:rsidRDefault="000C48BA" w:rsidP="000C48BA">
      <w:pPr>
        <w:spacing w:after="0" w:line="360" w:lineRule="auto"/>
      </w:pPr>
    </w:p>
    <w:p w14:paraId="6217FF7D" w14:textId="03FF7BDF" w:rsidR="001803F5" w:rsidRPr="00A754F8" w:rsidRDefault="00FA6810">
      <w:pPr>
        <w:pStyle w:val="ListParagraph"/>
        <w:numPr>
          <w:ilvl w:val="0"/>
          <w:numId w:val="46"/>
        </w:numPr>
        <w:ind w:hanging="294"/>
        <w:outlineLvl w:val="2"/>
        <w:rPr>
          <w:b/>
          <w:bCs/>
          <w:color w:val="000000" w:themeColor="text1"/>
        </w:rPr>
      </w:pPr>
      <w:bookmarkStart w:id="337" w:name="_Toc68545094"/>
      <w:bookmarkStart w:id="338" w:name="_Toc78230785"/>
      <w:bookmarkStart w:id="339" w:name="_Toc110248370"/>
      <w:proofErr w:type="spellStart"/>
      <w:r w:rsidRPr="00A754F8">
        <w:rPr>
          <w:b/>
          <w:bCs/>
          <w:color w:val="000000" w:themeColor="text1"/>
        </w:rPr>
        <w:t>Algoritma</w:t>
      </w:r>
      <w:proofErr w:type="spellEnd"/>
      <w:r w:rsidRPr="00A754F8">
        <w:rPr>
          <w:b/>
          <w:bCs/>
          <w:color w:val="000000" w:themeColor="text1"/>
        </w:rPr>
        <w:t>/Query</w:t>
      </w:r>
      <w:bookmarkEnd w:id="337"/>
      <w:bookmarkEnd w:id="338"/>
      <w:bookmarkEnd w:id="339"/>
    </w:p>
    <w:p w14:paraId="6223F5A7" w14:textId="1FF07BFD" w:rsidR="00CE7DD7" w:rsidRPr="00CE7DD7" w:rsidRDefault="001870BE">
      <w:pPr>
        <w:pStyle w:val="ListParagraph"/>
        <w:numPr>
          <w:ilvl w:val="0"/>
          <w:numId w:val="48"/>
        </w:numPr>
        <w:ind w:hanging="720"/>
        <w:outlineLvl w:val="2"/>
        <w:rPr>
          <w:b/>
          <w:bCs/>
          <w:i/>
          <w:iCs/>
          <w:color w:val="000000" w:themeColor="text1"/>
          <w:lang w:val="id-ID"/>
        </w:rPr>
      </w:pPr>
      <w:bookmarkStart w:id="340" w:name="_Toc78230786"/>
      <w:bookmarkStart w:id="341" w:name="_Toc110248371"/>
      <w:proofErr w:type="spellStart"/>
      <w:r w:rsidRPr="00A754F8">
        <w:rPr>
          <w:b/>
          <w:bCs/>
          <w:color w:val="000000" w:themeColor="text1"/>
        </w:rPr>
        <w:t>Kelas</w:t>
      </w:r>
      <w:proofErr w:type="spellEnd"/>
      <w:r w:rsidRPr="00A754F8">
        <w:rPr>
          <w:b/>
          <w:bCs/>
          <w:color w:val="000000" w:themeColor="text1"/>
        </w:rPr>
        <w:t xml:space="preserve"> Data </w:t>
      </w:r>
      <w:r w:rsidRPr="00A754F8">
        <w:rPr>
          <w:b/>
          <w:bCs/>
          <w:color w:val="000000" w:themeColor="text1"/>
          <w:lang w:val="id-ID"/>
        </w:rPr>
        <w:t>Auth</w:t>
      </w:r>
      <w:bookmarkEnd w:id="340"/>
      <w:bookmarkEnd w:id="341"/>
    </w:p>
    <w:p w14:paraId="5933A8B0" w14:textId="3FC4CB28" w:rsidR="001870BE" w:rsidRPr="005313E0" w:rsidRDefault="001870BE" w:rsidP="001870BE">
      <w:pPr>
        <w:spacing w:after="0" w:line="360" w:lineRule="auto"/>
        <w:rPr>
          <w:lang w:val="id-ID"/>
        </w:rPr>
      </w:pP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r w:rsidRPr="005313E0">
        <w:rPr>
          <w:lang w:val="id-ID"/>
        </w:rPr>
        <w:t>cekUs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1870BE" w:rsidRPr="005313E0" w14:paraId="655C3E02" w14:textId="77777777" w:rsidTr="00C63060">
        <w:trPr>
          <w:trHeight w:val="3165"/>
        </w:trPr>
        <w:tc>
          <w:tcPr>
            <w:tcW w:w="7927" w:type="dxa"/>
          </w:tcPr>
          <w:p w14:paraId="2DDB4E11" w14:textId="222BCDAA" w:rsidR="001870BE" w:rsidRPr="005313E0" w:rsidRDefault="001870BE" w:rsidP="00B22D09">
            <w:pPr>
              <w:spacing w:line="360" w:lineRule="auto"/>
            </w:pPr>
            <w:r w:rsidRPr="005313E0">
              <w:t xml:space="preserve">if </w:t>
            </w:r>
            <w:r w:rsidRPr="005313E0">
              <w:rPr>
                <w:lang w:val="id-ID"/>
              </w:rPr>
              <w:t>cek user login</w:t>
            </w:r>
            <w:r w:rsidRPr="005313E0">
              <w:t xml:space="preserve"> then</w:t>
            </w:r>
          </w:p>
          <w:p w14:paraId="514EABC1" w14:textId="650EB6CC" w:rsidR="001870BE" w:rsidRPr="005313E0" w:rsidRDefault="001870BE" w:rsidP="00B22D09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cekUser</w:t>
            </w:r>
          </w:p>
          <w:p w14:paraId="521FF330" w14:textId="7953AA3B" w:rsidR="001870BE" w:rsidRPr="005313E0" w:rsidRDefault="001870BE" w:rsidP="00B22D09">
            <w:pPr>
              <w:spacing w:line="360" w:lineRule="auto"/>
              <w:rPr>
                <w:lang w:val="id-ID"/>
              </w:rPr>
            </w:pPr>
            <w:r w:rsidRPr="005313E0">
              <w:t xml:space="preserve">SQL = SELECT </w:t>
            </w:r>
            <w:proofErr w:type="gramStart"/>
            <w:r w:rsidR="00A754F8">
              <w:rPr>
                <w:lang w:val="en-US"/>
              </w:rPr>
              <w:t>username</w:t>
            </w:r>
            <w:r w:rsidRPr="005313E0">
              <w:rPr>
                <w:lang w:val="id-ID"/>
              </w:rPr>
              <w:t>,password</w:t>
            </w:r>
            <w:proofErr w:type="gramEnd"/>
            <w:r w:rsidRPr="005313E0">
              <w:t xml:space="preserve"> FROM Users</w:t>
            </w:r>
            <w:r w:rsidRPr="005313E0">
              <w:rPr>
                <w:lang w:val="id-ID"/>
              </w:rPr>
              <w:t xml:space="preserve"> where </w:t>
            </w:r>
            <w:r w:rsidR="00A754F8">
              <w:rPr>
                <w:lang w:val="en-US"/>
              </w:rPr>
              <w:t>username</w:t>
            </w:r>
            <w:r w:rsidRPr="005313E0">
              <w:rPr>
                <w:lang w:val="id-ID"/>
              </w:rPr>
              <w:t>=[</w:t>
            </w:r>
            <w:r w:rsidR="00A754F8">
              <w:rPr>
                <w:lang w:val="en-US"/>
              </w:rPr>
              <w:t>username</w:t>
            </w:r>
            <w:r w:rsidRPr="005313E0">
              <w:rPr>
                <w:lang w:val="id-ID"/>
              </w:rPr>
              <w:t>] and password=[password]</w:t>
            </w:r>
          </w:p>
          <w:p w14:paraId="2EC15DBE" w14:textId="77777777" w:rsidR="001870BE" w:rsidRPr="005313E0" w:rsidRDefault="001870BE" w:rsidP="00B22D09">
            <w:pPr>
              <w:spacing w:line="360" w:lineRule="auto"/>
            </w:pPr>
            <w:r w:rsidRPr="005313E0">
              <w:t>Else</w:t>
            </w:r>
          </w:p>
          <w:p w14:paraId="4B360BAD" w14:textId="0AAB39F3" w:rsidR="001870BE" w:rsidRPr="005313E0" w:rsidRDefault="001870BE" w:rsidP="00B22D09">
            <w:pPr>
              <w:spacing w:line="360" w:lineRule="auto"/>
              <w:rPr>
                <w:lang w:val="id-ID"/>
              </w:rPr>
            </w:pPr>
            <w:r w:rsidRPr="005313E0">
              <w:t xml:space="preserve">Data user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emukan</w:t>
            </w:r>
            <w:proofErr w:type="spellEnd"/>
            <w:r w:rsidRPr="005313E0">
              <w:rPr>
                <w:lang w:val="id-ID"/>
              </w:rPr>
              <w:t>, login gagal</w:t>
            </w:r>
          </w:p>
          <w:p w14:paraId="736ADAE3" w14:textId="77777777" w:rsidR="001870BE" w:rsidRPr="005313E0" w:rsidRDefault="001870BE" w:rsidP="00B22D09">
            <w:pPr>
              <w:spacing w:line="360" w:lineRule="auto"/>
            </w:pPr>
            <w:r w:rsidRPr="005313E0">
              <w:t>endif</w:t>
            </w:r>
          </w:p>
        </w:tc>
      </w:tr>
    </w:tbl>
    <w:p w14:paraId="7137AD3F" w14:textId="77777777" w:rsidR="001870BE" w:rsidRPr="005313E0" w:rsidRDefault="001870BE" w:rsidP="001870BE"/>
    <w:p w14:paraId="267DD5CF" w14:textId="77777777" w:rsidR="00A754F8" w:rsidRPr="00CE7DD7" w:rsidRDefault="00A754F8" w:rsidP="00CE7DD7">
      <w:pPr>
        <w:rPr>
          <w:b/>
          <w:bCs/>
          <w:color w:val="000000" w:themeColor="text1"/>
        </w:rPr>
      </w:pPr>
      <w:bookmarkStart w:id="342" w:name="_Toc68545095"/>
      <w:bookmarkStart w:id="343" w:name="_Toc78230787"/>
    </w:p>
    <w:p w14:paraId="66C7BCF7" w14:textId="13F4F305" w:rsidR="00CE7DD7" w:rsidRPr="00CE7DD7" w:rsidRDefault="00FA6810">
      <w:pPr>
        <w:pStyle w:val="ListParagraph"/>
        <w:numPr>
          <w:ilvl w:val="0"/>
          <w:numId w:val="48"/>
        </w:numPr>
        <w:ind w:hanging="720"/>
        <w:outlineLvl w:val="2"/>
        <w:rPr>
          <w:b/>
          <w:bCs/>
          <w:i/>
          <w:iCs/>
          <w:color w:val="000000" w:themeColor="text1"/>
        </w:rPr>
      </w:pPr>
      <w:bookmarkStart w:id="344" w:name="_Toc110248372"/>
      <w:proofErr w:type="spellStart"/>
      <w:r w:rsidRPr="00A754F8">
        <w:rPr>
          <w:b/>
          <w:bCs/>
          <w:color w:val="000000" w:themeColor="text1"/>
        </w:rPr>
        <w:t>Kelas</w:t>
      </w:r>
      <w:proofErr w:type="spellEnd"/>
      <w:r w:rsidRPr="00A754F8">
        <w:rPr>
          <w:b/>
          <w:bCs/>
          <w:color w:val="000000" w:themeColor="text1"/>
        </w:rPr>
        <w:t xml:space="preserve"> Data User</w:t>
      </w:r>
      <w:bookmarkEnd w:id="342"/>
      <w:bookmarkEnd w:id="343"/>
      <w:bookmarkEnd w:id="344"/>
    </w:p>
    <w:p w14:paraId="555EA187" w14:textId="71C1F0E9" w:rsidR="001803F5" w:rsidRPr="005313E0" w:rsidRDefault="009E7614" w:rsidP="00F97497">
      <w:pPr>
        <w:spacing w:after="0" w:line="360" w:lineRule="auto"/>
      </w:pP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getDataUser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9E7614" w:rsidRPr="005313E0" w14:paraId="567AA1E9" w14:textId="77777777" w:rsidTr="009E7614">
        <w:tc>
          <w:tcPr>
            <w:tcW w:w="7927" w:type="dxa"/>
          </w:tcPr>
          <w:p w14:paraId="492E540A" w14:textId="77777777" w:rsidR="009E7614" w:rsidRPr="005313E0" w:rsidRDefault="009E7614" w:rsidP="009E7614">
            <w:pPr>
              <w:spacing w:line="360" w:lineRule="auto"/>
            </w:pPr>
            <w:r w:rsidRPr="005313E0">
              <w:t xml:space="preserve">if </w:t>
            </w:r>
            <w:proofErr w:type="spellStart"/>
            <w:r w:rsidRPr="005313E0">
              <w:t>ambil</w:t>
            </w:r>
            <w:proofErr w:type="spellEnd"/>
            <w:r w:rsidRPr="005313E0">
              <w:t xml:space="preserve"> user then</w:t>
            </w:r>
          </w:p>
          <w:p w14:paraId="115ACD71" w14:textId="77777777" w:rsidR="009E7614" w:rsidRPr="005313E0" w:rsidRDefault="009E7614" w:rsidP="009E7614">
            <w:pPr>
              <w:spacing w:line="360" w:lineRule="auto"/>
            </w:pPr>
            <w:proofErr w:type="spellStart"/>
            <w:r w:rsidRPr="005313E0">
              <w:t>getDataUser</w:t>
            </w:r>
            <w:proofErr w:type="spellEnd"/>
          </w:p>
          <w:p w14:paraId="6388184E" w14:textId="1415756A" w:rsidR="009E7614" w:rsidRPr="005313E0" w:rsidRDefault="009E7614" w:rsidP="009E7614">
            <w:pPr>
              <w:spacing w:line="360" w:lineRule="auto"/>
            </w:pPr>
            <w:r w:rsidRPr="005313E0">
              <w:t xml:space="preserve">SQL = SELECT </w:t>
            </w:r>
            <w:r w:rsidR="00D34329" w:rsidRPr="005313E0">
              <w:rPr>
                <w:lang w:val="id-ID"/>
              </w:rPr>
              <w:t>*</w:t>
            </w:r>
            <w:r w:rsidR="00436F3C" w:rsidRPr="005313E0">
              <w:t xml:space="preserve"> FROM User</w:t>
            </w:r>
          </w:p>
          <w:p w14:paraId="77194146" w14:textId="77777777" w:rsidR="009E7614" w:rsidRPr="005313E0" w:rsidRDefault="009E7614" w:rsidP="009E7614">
            <w:pPr>
              <w:spacing w:line="360" w:lineRule="auto"/>
            </w:pPr>
            <w:r w:rsidRPr="005313E0">
              <w:t>Else</w:t>
            </w:r>
          </w:p>
          <w:p w14:paraId="1EEA0B93" w14:textId="77777777" w:rsidR="009E7614" w:rsidRPr="005313E0" w:rsidRDefault="009E7614" w:rsidP="009E7614">
            <w:pPr>
              <w:spacing w:line="360" w:lineRule="auto"/>
            </w:pPr>
            <w:r w:rsidRPr="005313E0">
              <w:t xml:space="preserve">Data user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emukan</w:t>
            </w:r>
            <w:proofErr w:type="spellEnd"/>
          </w:p>
          <w:p w14:paraId="4F2B9832" w14:textId="13CAC4AC" w:rsidR="009E7614" w:rsidRPr="005313E0" w:rsidRDefault="009E7614" w:rsidP="009E7614">
            <w:pPr>
              <w:spacing w:line="360" w:lineRule="auto"/>
            </w:pPr>
            <w:r w:rsidRPr="005313E0">
              <w:t>endif</w:t>
            </w:r>
          </w:p>
        </w:tc>
      </w:tr>
    </w:tbl>
    <w:p w14:paraId="2AB42C28" w14:textId="0EB4D0F7" w:rsidR="009E7614" w:rsidRPr="005313E0" w:rsidRDefault="009E7614" w:rsidP="00F97497">
      <w:pPr>
        <w:spacing w:after="0" w:line="360" w:lineRule="auto"/>
      </w:pPr>
    </w:p>
    <w:p w14:paraId="14E17B6F" w14:textId="530BF622" w:rsidR="009E7614" w:rsidRPr="005313E0" w:rsidRDefault="009E7614" w:rsidP="009E7614">
      <w:pPr>
        <w:spacing w:after="0" w:line="360" w:lineRule="auto"/>
        <w:rPr>
          <w:lang w:val="id-ID"/>
        </w:rPr>
      </w:pP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tambah</w:t>
      </w:r>
      <w:proofErr w:type="spellEnd"/>
      <w:r w:rsidR="00613D44" w:rsidRPr="005313E0">
        <w:rPr>
          <w:lang w:val="id-ID"/>
        </w:rPr>
        <w:t>Us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9E7614" w:rsidRPr="005313E0" w14:paraId="05C27355" w14:textId="77777777" w:rsidTr="001E10A5">
        <w:tc>
          <w:tcPr>
            <w:tcW w:w="7927" w:type="dxa"/>
          </w:tcPr>
          <w:p w14:paraId="0A0649EE" w14:textId="77777777" w:rsidR="009E7614" w:rsidRPr="005313E0" w:rsidRDefault="009E7614" w:rsidP="009E7614">
            <w:pPr>
              <w:spacing w:line="360" w:lineRule="auto"/>
            </w:pPr>
            <w:r w:rsidRPr="005313E0">
              <w:t xml:space="preserve">if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user then</w:t>
            </w:r>
          </w:p>
          <w:p w14:paraId="2E4ED3BA" w14:textId="783E429F" w:rsidR="009E7614" w:rsidRPr="005313E0" w:rsidRDefault="009E7614" w:rsidP="009E7614">
            <w:pPr>
              <w:spacing w:line="360" w:lineRule="auto"/>
            </w:pPr>
            <w:proofErr w:type="spellStart"/>
            <w:proofErr w:type="gramStart"/>
            <w:r w:rsidRPr="005313E0">
              <w:t>tambah</w:t>
            </w:r>
            <w:proofErr w:type="spellEnd"/>
            <w:r w:rsidR="007D57F9" w:rsidRPr="005313E0">
              <w:rPr>
                <w:lang w:val="id-ID"/>
              </w:rPr>
              <w:t>User</w:t>
            </w:r>
            <w:r w:rsidRPr="005313E0">
              <w:t>(</w:t>
            </w:r>
            <w:proofErr w:type="gramEnd"/>
            <w:r w:rsidRPr="005313E0">
              <w:t>)</w:t>
            </w:r>
          </w:p>
          <w:p w14:paraId="211D5D1D" w14:textId="3094797D" w:rsidR="009E7614" w:rsidRPr="005313E0" w:rsidRDefault="009E7614" w:rsidP="009E7614">
            <w:pPr>
              <w:spacing w:line="360" w:lineRule="auto"/>
              <w:rPr>
                <w:lang w:val="id-ID"/>
              </w:rPr>
            </w:pPr>
            <w:r w:rsidRPr="005313E0">
              <w:t xml:space="preserve">SQL = </w:t>
            </w:r>
            <w:r w:rsidR="00436F3C" w:rsidRPr="005313E0">
              <w:t>INSERT</w:t>
            </w:r>
            <w:r w:rsidRPr="005313E0">
              <w:t xml:space="preserve"> </w:t>
            </w:r>
            <w:r w:rsidR="00436F3C" w:rsidRPr="005313E0">
              <w:t>into User</w:t>
            </w:r>
            <w:r w:rsidR="00613D44" w:rsidRPr="005313E0">
              <w:rPr>
                <w:lang w:val="id-ID"/>
              </w:rPr>
              <w:t xml:space="preserve"> (</w:t>
            </w:r>
            <w:r w:rsidR="00A754F8">
              <w:rPr>
                <w:lang w:val="en-US"/>
              </w:rPr>
              <w:t>username</w:t>
            </w:r>
            <w:r w:rsidR="00613D44" w:rsidRPr="005313E0">
              <w:rPr>
                <w:lang w:val="id-ID"/>
              </w:rPr>
              <w:t xml:space="preserve">, password, </w:t>
            </w:r>
            <w:proofErr w:type="spellStart"/>
            <w:r w:rsidR="00A754F8">
              <w:rPr>
                <w:lang w:val="en-US"/>
              </w:rPr>
              <w:t>nama_lengkap</w:t>
            </w:r>
            <w:proofErr w:type="spellEnd"/>
            <w:r w:rsidR="00613D44" w:rsidRPr="005313E0">
              <w:rPr>
                <w:lang w:val="id-ID"/>
              </w:rPr>
              <w:t xml:space="preserve">, </w:t>
            </w:r>
            <w:proofErr w:type="spellStart"/>
            <w:r w:rsidR="00A754F8">
              <w:rPr>
                <w:lang w:val="en-US"/>
              </w:rPr>
              <w:t>hak_akses</w:t>
            </w:r>
            <w:proofErr w:type="spellEnd"/>
            <w:r w:rsidR="00613D44" w:rsidRPr="005313E0">
              <w:rPr>
                <w:lang w:val="id-ID"/>
              </w:rPr>
              <w:t>)</w:t>
            </w:r>
            <w:r w:rsidR="00436F3C" w:rsidRPr="005313E0">
              <w:t xml:space="preserve"> </w:t>
            </w:r>
            <w:r w:rsidR="00613D44" w:rsidRPr="005313E0">
              <w:rPr>
                <w:lang w:val="id-ID"/>
              </w:rPr>
              <w:t>values([</w:t>
            </w:r>
            <w:r w:rsidR="00A754F8">
              <w:rPr>
                <w:lang w:val="en-US"/>
              </w:rPr>
              <w:t>username</w:t>
            </w:r>
            <w:r w:rsidR="00613D44" w:rsidRPr="005313E0">
              <w:rPr>
                <w:lang w:val="id-ID"/>
              </w:rPr>
              <w:t>], [password], [</w:t>
            </w:r>
            <w:proofErr w:type="spellStart"/>
            <w:r w:rsidR="00A754F8">
              <w:rPr>
                <w:lang w:val="en-US"/>
              </w:rPr>
              <w:t>nama_lengkap</w:t>
            </w:r>
            <w:proofErr w:type="spellEnd"/>
            <w:r w:rsidR="00613D44" w:rsidRPr="005313E0">
              <w:rPr>
                <w:lang w:val="id-ID"/>
              </w:rPr>
              <w:t>], [</w:t>
            </w:r>
            <w:proofErr w:type="spellStart"/>
            <w:r w:rsidR="00A754F8">
              <w:rPr>
                <w:lang w:val="en-US"/>
              </w:rPr>
              <w:t>hak_akses</w:t>
            </w:r>
            <w:proofErr w:type="spellEnd"/>
            <w:r w:rsidR="00A754F8">
              <w:rPr>
                <w:lang w:val="en-US"/>
              </w:rPr>
              <w:t>])</w:t>
            </w:r>
          </w:p>
          <w:p w14:paraId="7E89F381" w14:textId="77777777" w:rsidR="009E7614" w:rsidRPr="005313E0" w:rsidRDefault="009E7614" w:rsidP="009E7614">
            <w:pPr>
              <w:spacing w:line="360" w:lineRule="auto"/>
            </w:pPr>
            <w:r w:rsidRPr="005313E0">
              <w:t>Else</w:t>
            </w:r>
          </w:p>
          <w:p w14:paraId="0D4F9121" w14:textId="77777777" w:rsidR="009E7614" w:rsidRPr="005313E0" w:rsidRDefault="009E7614" w:rsidP="009E7614">
            <w:pPr>
              <w:spacing w:line="360" w:lineRule="auto"/>
            </w:pPr>
            <w:r w:rsidRPr="005313E0">
              <w:t xml:space="preserve">Data user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ambahkan</w:t>
            </w:r>
            <w:proofErr w:type="spellEnd"/>
          </w:p>
          <w:p w14:paraId="387F468D" w14:textId="407F5CCE" w:rsidR="009E7614" w:rsidRPr="005313E0" w:rsidRDefault="009E7614" w:rsidP="009E7614">
            <w:pPr>
              <w:spacing w:line="360" w:lineRule="auto"/>
            </w:pPr>
            <w:r w:rsidRPr="005313E0">
              <w:t>endif</w:t>
            </w:r>
          </w:p>
        </w:tc>
      </w:tr>
    </w:tbl>
    <w:p w14:paraId="371BC2FC" w14:textId="77777777" w:rsidR="00CE7DD7" w:rsidRPr="00CE7DD7" w:rsidRDefault="00CE7DD7">
      <w:pPr>
        <w:pStyle w:val="ListParagraph"/>
        <w:numPr>
          <w:ilvl w:val="0"/>
          <w:numId w:val="48"/>
        </w:numPr>
        <w:ind w:hanging="720"/>
        <w:outlineLvl w:val="2"/>
        <w:rPr>
          <w:b/>
          <w:bCs/>
          <w:i/>
          <w:iCs/>
          <w:color w:val="000000" w:themeColor="text1"/>
        </w:rPr>
      </w:pPr>
      <w:bookmarkStart w:id="345" w:name="_Toc110248373"/>
      <w:proofErr w:type="spellStart"/>
      <w:r>
        <w:rPr>
          <w:b/>
          <w:bCs/>
          <w:color w:val="000000" w:themeColor="text1"/>
        </w:rPr>
        <w:t>Kelas</w:t>
      </w:r>
      <w:proofErr w:type="spellEnd"/>
      <w:r>
        <w:rPr>
          <w:b/>
          <w:bCs/>
          <w:color w:val="000000" w:themeColor="text1"/>
        </w:rPr>
        <w:t xml:space="preserve"> Timeline</w:t>
      </w:r>
      <w:bookmarkEnd w:id="345"/>
    </w:p>
    <w:p w14:paraId="62A8EDAB" w14:textId="02504934" w:rsidR="009E7614" w:rsidRDefault="00C63060" w:rsidP="00F97497">
      <w:pPr>
        <w:spacing w:after="0"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1" locked="0" layoutInCell="1" allowOverlap="1" wp14:anchorId="60B21527" wp14:editId="6D941155">
                <wp:simplePos x="0" y="0"/>
                <wp:positionH relativeFrom="column">
                  <wp:posOffset>0</wp:posOffset>
                </wp:positionH>
                <wp:positionV relativeFrom="paragraph">
                  <wp:posOffset>314325</wp:posOffset>
                </wp:positionV>
                <wp:extent cx="5071745" cy="1630045"/>
                <wp:effectExtent l="0" t="0" r="14605" b="27305"/>
                <wp:wrapThrough wrapText="bothSides">
                  <wp:wrapPolygon edited="0">
                    <wp:start x="0" y="0"/>
                    <wp:lineTo x="0" y="21709"/>
                    <wp:lineTo x="21581" y="21709"/>
                    <wp:lineTo x="21581" y="0"/>
                    <wp:lineTo x="0" y="0"/>
                  </wp:wrapPolygon>
                </wp:wrapThrough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71745" cy="163004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7D3DFD4" w14:textId="1F3F33BB" w:rsidR="00C6306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t>timeline</w:t>
                            </w:r>
                            <w:r w:rsidRPr="005313E0">
                              <w:t xml:space="preserve"> then</w:t>
                            </w:r>
                          </w:p>
                          <w:p w14:paraId="3100F564" w14:textId="05B44028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getData</w:t>
                            </w:r>
                            <w:r>
                              <w:t>Timeline</w:t>
                            </w:r>
                          </w:p>
                          <w:p w14:paraId="0CD2BE72" w14:textId="390F69A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 </w:t>
                            </w:r>
                            <w:r>
                              <w:t>Timeline</w:t>
                            </w:r>
                          </w:p>
                          <w:p w14:paraId="0BE0C8F9" w14:textId="7777777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498ABCB7" w14:textId="1EFE0460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t>timeline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5EF20FF2" w14:textId="6A76A486" w:rsidR="00C6306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0B21527" id="_x0000_t202" coordsize="21600,21600" o:spt="202" path="m,l,21600r21600,l21600,xe">
                <v:stroke joinstyle="miter"/>
                <v:path gradientshapeok="t" o:connecttype="rect"/>
              </v:shapetype>
              <v:shape id="Text Box 45" o:spid="_x0000_s1026" type="#_x0000_t202" style="position:absolute;margin-left:0;margin-top:24.75pt;width:399.35pt;height:128.35pt;z-index:-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" fillcolor="white [3201]" strokeweight=".5pt">
                <v:textbox>
                  <w:txbxContent>
                    <w:p w14:paraId="57D3DFD4" w14:textId="1F3F33BB" w:rsidR="00C6306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t>timeline</w:t>
                      </w:r>
                      <w:r w:rsidRPr="005313E0">
                        <w:t xml:space="preserve"> then</w:t>
                      </w:r>
                    </w:p>
                    <w:p w14:paraId="3100F564" w14:textId="05B44028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getData</w:t>
                      </w:r>
                      <w:r>
                        <w:t>Timeline</w:t>
                      </w:r>
                    </w:p>
                    <w:p w14:paraId="0CD2BE72" w14:textId="390F69A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 </w:t>
                      </w:r>
                      <w:r>
                        <w:t>Timeline</w:t>
                      </w:r>
                    </w:p>
                    <w:p w14:paraId="0BE0C8F9" w14:textId="7777777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498ABCB7" w14:textId="1EFE0460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t>timeline</w:t>
                      </w:r>
                      <w:r w:rsidRPr="005313E0">
                        <w:t xml:space="preserve"> tidak ditemukan</w:t>
                      </w:r>
                    </w:p>
                    <w:p w14:paraId="5EF20FF2" w14:textId="6A76A486" w:rsidR="00C63060" w:rsidRDefault="00C63060" w:rsidP="00C63060">
                      <w:pPr>
                        <w:spacing w:after="0" w:line="360" w:lineRule="auto"/>
                      </w:pPr>
                      <w:r w:rsidRPr="005313E0">
                        <w:t>endif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CE7DD7">
        <w:t xml:space="preserve">Nama </w:t>
      </w:r>
      <w:proofErr w:type="spellStart"/>
      <w:proofErr w:type="gramStart"/>
      <w:r w:rsidR="00CE7DD7">
        <w:t>Operasi</w:t>
      </w:r>
      <w:proofErr w:type="spellEnd"/>
      <w:r w:rsidR="00CE7DD7">
        <w:t xml:space="preserve"> :</w:t>
      </w:r>
      <w:proofErr w:type="gramEnd"/>
      <w:r w:rsidR="00CE7DD7">
        <w:t xml:space="preserve"> </w:t>
      </w:r>
      <w:proofErr w:type="spellStart"/>
      <w:r w:rsidR="00CE7DD7">
        <w:t>getDataTimeline</w:t>
      </w:r>
      <w:proofErr w:type="spellEnd"/>
    </w:p>
    <w:p w14:paraId="5C12E49B" w14:textId="77777777" w:rsidR="00C63060" w:rsidRPr="00C63060" w:rsidRDefault="00C63060" w:rsidP="00C63060">
      <w:pPr>
        <w:rPr>
          <w:b/>
          <w:bCs/>
          <w:i/>
          <w:iCs/>
          <w:color w:val="000000" w:themeColor="text1"/>
          <w:lang w:val="id-ID"/>
        </w:rPr>
      </w:pPr>
      <w:bookmarkStart w:id="346" w:name="_Toc78230788"/>
    </w:p>
    <w:p w14:paraId="2EEB44FF" w14:textId="77777777" w:rsidR="00C63060" w:rsidRDefault="00C63060" w:rsidP="00C63060">
      <w:pPr>
        <w:spacing w:after="0" w:line="360" w:lineRule="auto"/>
      </w:pPr>
    </w:p>
    <w:p w14:paraId="51C7F2B8" w14:textId="77777777" w:rsidR="00C63060" w:rsidRDefault="00C63060" w:rsidP="00C63060">
      <w:pPr>
        <w:spacing w:after="0" w:line="360" w:lineRule="auto"/>
      </w:pPr>
    </w:p>
    <w:p w14:paraId="5D5F6865" w14:textId="77777777" w:rsidR="00C63060" w:rsidRDefault="00C63060" w:rsidP="00C63060">
      <w:pPr>
        <w:spacing w:after="0" w:line="360" w:lineRule="auto"/>
      </w:pPr>
    </w:p>
    <w:p w14:paraId="0F41F000" w14:textId="6506D64C" w:rsidR="00C63060" w:rsidRPr="00C63060" w:rsidRDefault="00C63060" w:rsidP="00C63060">
      <w:pPr>
        <w:spacing w:after="0" w:line="360" w:lineRule="auto"/>
        <w:rPr>
          <w:lang w:val="en-US"/>
        </w:rPr>
      </w:pPr>
      <w:r w:rsidRPr="005313E0">
        <w:lastRenderedPageBreak/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tambah</w:t>
      </w:r>
      <w:proofErr w:type="spellEnd"/>
      <w:r>
        <w:rPr>
          <w:lang w:val="en-US"/>
        </w:rPr>
        <w:t>Timeline</w:t>
      </w:r>
    </w:p>
    <w:p w14:paraId="2D42F4FA" w14:textId="06C45430" w:rsidR="00C63060" w:rsidRPr="00C63060" w:rsidRDefault="00C63060" w:rsidP="00C63060">
      <w:pPr>
        <w:rPr>
          <w:b/>
          <w:bCs/>
          <w:color w:val="000000" w:themeColor="text1"/>
          <w:lang w:val="id-ID"/>
        </w:rPr>
      </w:pPr>
      <w:r>
        <w:rPr>
          <w:b/>
          <w:bCs/>
          <w:noProof/>
          <w:color w:val="000000" w:themeColor="text1"/>
          <w:lang w:val="id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4DE59C7" wp14:editId="268FE054">
                <wp:simplePos x="0" y="0"/>
                <wp:positionH relativeFrom="column">
                  <wp:posOffset>-4785</wp:posOffset>
                </wp:positionH>
                <wp:positionV relativeFrom="paragraph">
                  <wp:posOffset>93832</wp:posOffset>
                </wp:positionV>
                <wp:extent cx="5103628" cy="2477386"/>
                <wp:effectExtent l="0" t="0" r="20955" b="18415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03628" cy="247738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0135DF9" w14:textId="57D5B7DC" w:rsidR="00C63060" w:rsidRPr="005313E0" w:rsidRDefault="00C63060" w:rsidP="00C63060">
                            <w:pPr>
                              <w:spacing w:line="360" w:lineRule="auto"/>
                            </w:pPr>
                            <w:r w:rsidRPr="005313E0">
                              <w:t xml:space="preserve">if tambah </w:t>
                            </w:r>
                            <w:r>
                              <w:t>timeline</w:t>
                            </w:r>
                            <w:r w:rsidRPr="005313E0">
                              <w:t xml:space="preserve"> then</w:t>
                            </w:r>
                          </w:p>
                          <w:p w14:paraId="32090AE6" w14:textId="3F480485" w:rsidR="00C63060" w:rsidRPr="005313E0" w:rsidRDefault="00C63060" w:rsidP="00C63060">
                            <w:pPr>
                              <w:spacing w:line="360" w:lineRule="auto"/>
                            </w:pPr>
                            <w:r w:rsidRPr="005313E0">
                              <w:t>tambah</w:t>
                            </w:r>
                            <w:r>
                              <w:rPr>
                                <w:lang w:val="en-US"/>
                              </w:rPr>
                              <w:t>Timeline</w:t>
                            </w:r>
                            <w:r w:rsidRPr="005313E0">
                              <w:t>()</w:t>
                            </w:r>
                          </w:p>
                          <w:p w14:paraId="1FF3F3B2" w14:textId="4595F912" w:rsidR="00C63060" w:rsidRPr="005313E0" w:rsidRDefault="00C63060" w:rsidP="00C63060">
                            <w:pPr>
                              <w:spacing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 xml:space="preserve">SQL = INSERT into </w:t>
                            </w:r>
                            <w:r>
                              <w:t>Timeline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</w:t>
                            </w:r>
                            <w:r>
                              <w:rPr>
                                <w:lang w:val="en-US"/>
                              </w:rPr>
                              <w:t>kegiatan, waktu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kegiatan</w:t>
                            </w:r>
                            <w:r w:rsidRPr="005313E0">
                              <w:rPr>
                                <w:lang w:val="id-ID"/>
                              </w:rPr>
                              <w:t>], [</w:t>
                            </w:r>
                            <w:r>
                              <w:rPr>
                                <w:lang w:val="en-US"/>
                              </w:rPr>
                              <w:t>waktu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)</w:t>
                            </w:r>
                          </w:p>
                          <w:p w14:paraId="6CD8BAD8" w14:textId="77777777" w:rsidR="00C63060" w:rsidRPr="005313E0" w:rsidRDefault="00C63060" w:rsidP="00C63060">
                            <w:pPr>
                              <w:spacing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5184DFBD" w14:textId="7A9DD151" w:rsidR="00C63060" w:rsidRPr="005313E0" w:rsidRDefault="00C63060" w:rsidP="00C63060">
                            <w:pPr>
                              <w:spacing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t>timeline</w:t>
                            </w:r>
                            <w:r w:rsidRPr="005313E0">
                              <w:t xml:space="preserve"> tidak dapat ditambahkan</w:t>
                            </w:r>
                          </w:p>
                          <w:p w14:paraId="7722CF35" w14:textId="71882575" w:rsidR="00C63060" w:rsidRDefault="00C63060" w:rsidP="00C63060"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DE59C7" id="Text Box 48" o:spid="_x0000_s1027" type="#_x0000_t202" style="position:absolute;margin-left:-.4pt;margin-top:7.4pt;width:401.85pt;height:195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" fillcolor="white [3201]" strokeweight=".5pt">
                <v:textbox>
                  <w:txbxContent>
                    <w:p w14:paraId="70135DF9" w14:textId="57D5B7DC" w:rsidR="00C63060" w:rsidRPr="005313E0" w:rsidRDefault="00C63060" w:rsidP="00C63060">
                      <w:pPr>
                        <w:spacing w:line="360" w:lineRule="auto"/>
                      </w:pPr>
                      <w:r w:rsidRPr="005313E0">
                        <w:t xml:space="preserve">if tambah </w:t>
                      </w:r>
                      <w:r>
                        <w:t>timeline</w:t>
                      </w:r>
                      <w:r w:rsidRPr="005313E0">
                        <w:t xml:space="preserve"> then</w:t>
                      </w:r>
                    </w:p>
                    <w:p w14:paraId="32090AE6" w14:textId="3F480485" w:rsidR="00C63060" w:rsidRPr="005313E0" w:rsidRDefault="00C63060" w:rsidP="00C63060">
                      <w:pPr>
                        <w:spacing w:line="360" w:lineRule="auto"/>
                      </w:pPr>
                      <w:r w:rsidRPr="005313E0">
                        <w:t>tambah</w:t>
                      </w:r>
                      <w:r>
                        <w:rPr>
                          <w:lang w:val="en-US"/>
                        </w:rPr>
                        <w:t>Timeline</w:t>
                      </w:r>
                      <w:r w:rsidRPr="005313E0">
                        <w:t>()</w:t>
                      </w:r>
                    </w:p>
                    <w:p w14:paraId="1FF3F3B2" w14:textId="4595F912" w:rsidR="00C63060" w:rsidRPr="005313E0" w:rsidRDefault="00C63060" w:rsidP="00C63060">
                      <w:pPr>
                        <w:spacing w:line="360" w:lineRule="auto"/>
                        <w:rPr>
                          <w:lang w:val="id-ID"/>
                        </w:rPr>
                      </w:pPr>
                      <w:r w:rsidRPr="005313E0">
                        <w:t xml:space="preserve">SQL = INSERT into </w:t>
                      </w:r>
                      <w:r>
                        <w:t>Timeline</w:t>
                      </w:r>
                      <w:r w:rsidRPr="005313E0">
                        <w:rPr>
                          <w:lang w:val="id-ID"/>
                        </w:rPr>
                        <w:t xml:space="preserve"> (</w:t>
                      </w:r>
                      <w:r>
                        <w:rPr>
                          <w:lang w:val="en-US"/>
                        </w:rPr>
                        <w:t>kegiatan, waktu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kegiatan</w:t>
                      </w:r>
                      <w:r w:rsidRPr="005313E0">
                        <w:rPr>
                          <w:lang w:val="id-ID"/>
                        </w:rPr>
                        <w:t>], [</w:t>
                      </w:r>
                      <w:r>
                        <w:rPr>
                          <w:lang w:val="en-US"/>
                        </w:rPr>
                        <w:t>waktu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)</w:t>
                      </w:r>
                    </w:p>
                    <w:p w14:paraId="6CD8BAD8" w14:textId="77777777" w:rsidR="00C63060" w:rsidRPr="005313E0" w:rsidRDefault="00C63060" w:rsidP="00C63060">
                      <w:pPr>
                        <w:spacing w:line="360" w:lineRule="auto"/>
                      </w:pPr>
                      <w:r w:rsidRPr="005313E0">
                        <w:t>Else</w:t>
                      </w:r>
                    </w:p>
                    <w:p w14:paraId="5184DFBD" w14:textId="7A9DD151" w:rsidR="00C63060" w:rsidRPr="005313E0" w:rsidRDefault="00C63060" w:rsidP="00C63060">
                      <w:pPr>
                        <w:spacing w:line="360" w:lineRule="auto"/>
                      </w:pPr>
                      <w:r w:rsidRPr="005313E0">
                        <w:t xml:space="preserve">Data </w:t>
                      </w:r>
                      <w:r>
                        <w:t>timeline</w:t>
                      </w:r>
                      <w:r w:rsidRPr="005313E0">
                        <w:t xml:space="preserve"> tidak dapat ditambahkan</w:t>
                      </w:r>
                    </w:p>
                    <w:p w14:paraId="7722CF35" w14:textId="71882575" w:rsidR="00C63060" w:rsidRDefault="00C63060" w:rsidP="00C63060">
                      <w:r w:rsidRPr="005313E0">
                        <w:t>endif</w:t>
                      </w:r>
                    </w:p>
                  </w:txbxContent>
                </v:textbox>
              </v:shape>
            </w:pict>
          </mc:Fallback>
        </mc:AlternateContent>
      </w:r>
    </w:p>
    <w:p w14:paraId="73F7F79F" w14:textId="77777777" w:rsidR="00C63060" w:rsidRPr="00C63060" w:rsidRDefault="00C63060" w:rsidP="00C63060">
      <w:pPr>
        <w:pStyle w:val="ListParagraph"/>
        <w:ind w:left="644"/>
        <w:rPr>
          <w:b/>
          <w:bCs/>
          <w:color w:val="000000" w:themeColor="text1"/>
          <w:lang w:val="id-ID"/>
        </w:rPr>
      </w:pPr>
    </w:p>
    <w:p w14:paraId="550201B8" w14:textId="55589C2A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436BEDA5" w14:textId="1E88AC7C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7C4DC6D8" w14:textId="4ED23658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717B9AC4" w14:textId="2DED5860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0564286E" w14:textId="6E6FB75C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4EDA357D" w14:textId="2442D9FF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33B1E075" w14:textId="49FCB3A8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7E8514FC" w14:textId="52830966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080C5FA8" w14:textId="5DBE5C16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6ADFB0B3" w14:textId="146F1F2E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060BD1D3" w14:textId="77777777" w:rsidR="00C63060" w:rsidRDefault="00C63060" w:rsidP="00C63060">
      <w:pPr>
        <w:pStyle w:val="ListParagraph"/>
        <w:ind w:left="644"/>
        <w:rPr>
          <w:b/>
          <w:bCs/>
          <w:i/>
          <w:iCs/>
          <w:color w:val="000000" w:themeColor="text1"/>
          <w:lang w:val="id-ID"/>
        </w:rPr>
      </w:pPr>
    </w:p>
    <w:p w14:paraId="24D820BC" w14:textId="1096B01C" w:rsidR="00C63060" w:rsidRPr="00C63060" w:rsidRDefault="00C63060" w:rsidP="00C63060">
      <w:pPr>
        <w:rPr>
          <w:color w:val="000000" w:themeColor="text1"/>
          <w:lang w:val="en-US"/>
        </w:rPr>
      </w:pPr>
      <w:r>
        <w:rPr>
          <w:noProof/>
          <w:color w:val="000000" w:themeColor="text1"/>
          <w:lang w:val="en-US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4DE49F73" wp14:editId="5E2CA535">
                <wp:simplePos x="0" y="0"/>
                <wp:positionH relativeFrom="column">
                  <wp:posOffset>-3810</wp:posOffset>
                </wp:positionH>
                <wp:positionV relativeFrom="paragraph">
                  <wp:posOffset>278130</wp:posOffset>
                </wp:positionV>
                <wp:extent cx="5177155" cy="1958975"/>
                <wp:effectExtent l="0" t="0" r="23495" b="22225"/>
                <wp:wrapTight wrapText="bothSides">
                  <wp:wrapPolygon edited="0">
                    <wp:start x="0" y="0"/>
                    <wp:lineTo x="0" y="21635"/>
                    <wp:lineTo x="21619" y="21635"/>
                    <wp:lineTo x="21619" y="0"/>
                    <wp:lineTo x="0" y="0"/>
                  </wp:wrapPolygon>
                </wp:wrapTight>
                <wp:docPr id="66" name="Text Box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7155" cy="1958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565B705" w14:textId="251A9B6B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>
                              <w:rPr>
                                <w:lang w:val="en-US"/>
                              </w:rPr>
                              <w:t>timeline</w:t>
                            </w:r>
                            <w:r w:rsidRPr="005313E0">
                              <w:t xml:space="preserve"> then</w:t>
                            </w:r>
                          </w:p>
                          <w:p w14:paraId="3A2B29DC" w14:textId="1D80BE33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>
                              <w:rPr>
                                <w:lang w:val="en-US"/>
                              </w:rPr>
                              <w:t>Timeline</w:t>
                            </w:r>
                            <w:r w:rsidRPr="005313E0">
                              <w:t>()</w:t>
                            </w:r>
                          </w:p>
                          <w:p w14:paraId="24F1BE1B" w14:textId="3C53123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>
                              <w:t>Timeline</w:t>
                            </w:r>
                            <w:r w:rsidRPr="005313E0">
                              <w:t xml:space="preserve"> SET </w:t>
                            </w:r>
                            <w:r>
                              <w:rPr>
                                <w:lang w:val="en-US"/>
                              </w:rPr>
                              <w:t>kegiat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[</w:t>
                            </w:r>
                            <w:r>
                              <w:rPr>
                                <w:lang w:val="en-US"/>
                              </w:rPr>
                              <w:t>kegiat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], </w:t>
                            </w:r>
                            <w:r>
                              <w:rPr>
                                <w:lang w:val="en-US"/>
                              </w:rPr>
                              <w:t>waktu</w:t>
                            </w:r>
                            <w:r w:rsidRPr="005313E0">
                              <w:rPr>
                                <w:lang w:val="id-ID"/>
                              </w:rPr>
                              <w:t>=[</w:t>
                            </w:r>
                            <w:r>
                              <w:rPr>
                                <w:lang w:val="en-US"/>
                              </w:rPr>
                              <w:t>waktu</w:t>
                            </w:r>
                            <w:r w:rsidRPr="005313E0">
                              <w:rPr>
                                <w:lang w:val="id-ID"/>
                              </w:rPr>
                              <w:t>] where id=[id]</w:t>
                            </w:r>
                          </w:p>
                          <w:p w14:paraId="6916DBD6" w14:textId="7777777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2CFC8C44" w14:textId="574D744F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>timeline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3A1362DE" w14:textId="6F9DD947" w:rsidR="00C63060" w:rsidRDefault="00C63060" w:rsidP="00C63060"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E49F73" id="Text Box 66" o:spid="_x0000_s1028" type="#_x0000_t202" style="position:absolute;margin-left:-.3pt;margin-top:21.9pt;width:407.65pt;height:154.2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" fillcolor="white [3201]" strokeweight=".5pt">
                <v:textbox>
                  <w:txbxContent>
                    <w:p w14:paraId="5565B705" w14:textId="251A9B6B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>
                        <w:rPr>
                          <w:lang w:val="en-US"/>
                        </w:rPr>
                        <w:t>timeline</w:t>
                      </w:r>
                      <w:r w:rsidRPr="005313E0">
                        <w:t xml:space="preserve"> then</w:t>
                      </w:r>
                    </w:p>
                    <w:p w14:paraId="3A2B29DC" w14:textId="1D80BE33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>
                        <w:rPr>
                          <w:lang w:val="en-US"/>
                        </w:rPr>
                        <w:t>Timeline</w:t>
                      </w:r>
                      <w:r w:rsidRPr="005313E0">
                        <w:t>()</w:t>
                      </w:r>
                    </w:p>
                    <w:p w14:paraId="24F1BE1B" w14:textId="3C53123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>
                        <w:t>Timeline</w:t>
                      </w:r>
                      <w:r w:rsidRPr="005313E0">
                        <w:t xml:space="preserve"> SET </w:t>
                      </w:r>
                      <w:r>
                        <w:rPr>
                          <w:lang w:val="en-US"/>
                        </w:rPr>
                        <w:t>kegiatan</w:t>
                      </w:r>
                      <w:r w:rsidRPr="005313E0">
                        <w:rPr>
                          <w:lang w:val="id-ID"/>
                        </w:rPr>
                        <w:t xml:space="preserve"> =[</w:t>
                      </w:r>
                      <w:r>
                        <w:rPr>
                          <w:lang w:val="en-US"/>
                        </w:rPr>
                        <w:t>kegiatan</w:t>
                      </w:r>
                      <w:r w:rsidRPr="005313E0">
                        <w:rPr>
                          <w:lang w:val="id-ID"/>
                        </w:rPr>
                        <w:t xml:space="preserve">], </w:t>
                      </w:r>
                      <w:r>
                        <w:rPr>
                          <w:lang w:val="en-US"/>
                        </w:rPr>
                        <w:t>waktu</w:t>
                      </w:r>
                      <w:r w:rsidRPr="005313E0">
                        <w:rPr>
                          <w:lang w:val="id-ID"/>
                        </w:rPr>
                        <w:t>=[</w:t>
                      </w:r>
                      <w:r>
                        <w:rPr>
                          <w:lang w:val="en-US"/>
                        </w:rPr>
                        <w:t>waktu</w:t>
                      </w:r>
                      <w:r w:rsidRPr="005313E0">
                        <w:rPr>
                          <w:lang w:val="id-ID"/>
                        </w:rPr>
                        <w:t>] where id=[id]</w:t>
                      </w:r>
                    </w:p>
                    <w:p w14:paraId="6916DBD6" w14:textId="7777777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2CFC8C44" w14:textId="574D744F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>timeline</w:t>
                      </w:r>
                      <w:r w:rsidRPr="005313E0">
                        <w:t xml:space="preserve"> tidak dapat diubah</w:t>
                      </w:r>
                    </w:p>
                    <w:p w14:paraId="3A1362DE" w14:textId="6F9DD947" w:rsidR="00C63060" w:rsidRDefault="00C63060" w:rsidP="00C63060">
                      <w:r w:rsidRPr="005313E0"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color w:val="000000" w:themeColor="text1"/>
          <w:lang w:val="en-US"/>
        </w:rPr>
        <w:t xml:space="preserve">Nama </w:t>
      </w:r>
      <w:proofErr w:type="spellStart"/>
      <w:proofErr w:type="gramStart"/>
      <w:r>
        <w:rPr>
          <w:color w:val="000000" w:themeColor="text1"/>
          <w:lang w:val="en-US"/>
        </w:rPr>
        <w:t>Operasi</w:t>
      </w:r>
      <w:proofErr w:type="spellEnd"/>
      <w:r>
        <w:rPr>
          <w:color w:val="000000" w:themeColor="text1"/>
          <w:lang w:val="en-US"/>
        </w:rPr>
        <w:t xml:space="preserve"> :</w:t>
      </w:r>
      <w:proofErr w:type="gramEnd"/>
      <w:r>
        <w:rPr>
          <w:color w:val="000000" w:themeColor="text1"/>
          <w:lang w:val="en-US"/>
        </w:rPr>
        <w:t xml:space="preserve"> </w:t>
      </w:r>
      <w:proofErr w:type="spellStart"/>
      <w:r>
        <w:rPr>
          <w:color w:val="000000" w:themeColor="text1"/>
          <w:lang w:val="en-US"/>
        </w:rPr>
        <w:t>updateTimeline</w:t>
      </w:r>
      <w:proofErr w:type="spellEnd"/>
    </w:p>
    <w:p w14:paraId="3F795FCE" w14:textId="363831B8" w:rsidR="0019363D" w:rsidRPr="00801F00" w:rsidRDefault="0019363D">
      <w:pPr>
        <w:pStyle w:val="ListParagraph"/>
        <w:numPr>
          <w:ilvl w:val="0"/>
          <w:numId w:val="48"/>
        </w:numPr>
        <w:ind w:hanging="720"/>
        <w:outlineLvl w:val="2"/>
        <w:rPr>
          <w:b/>
          <w:bCs/>
          <w:i/>
          <w:iCs/>
          <w:color w:val="000000" w:themeColor="text1"/>
          <w:lang w:val="id-ID"/>
        </w:rPr>
      </w:pPr>
      <w:bookmarkStart w:id="347" w:name="_Toc110248374"/>
      <w:proofErr w:type="spellStart"/>
      <w:r w:rsidRPr="00801F00">
        <w:rPr>
          <w:b/>
          <w:bCs/>
          <w:color w:val="000000" w:themeColor="text1"/>
        </w:rPr>
        <w:t>Kelas</w:t>
      </w:r>
      <w:proofErr w:type="spellEnd"/>
      <w:r w:rsidRPr="00801F00">
        <w:rPr>
          <w:b/>
          <w:bCs/>
          <w:color w:val="000000" w:themeColor="text1"/>
        </w:rPr>
        <w:t xml:space="preserve"> Data</w:t>
      </w:r>
      <w:r w:rsidRPr="00801F00">
        <w:rPr>
          <w:b/>
          <w:bCs/>
          <w:color w:val="000000" w:themeColor="text1"/>
          <w:lang w:val="id-ID"/>
        </w:rPr>
        <w:t xml:space="preserve"> </w:t>
      </w:r>
      <w:bookmarkEnd w:id="346"/>
      <w:proofErr w:type="spellStart"/>
      <w:r w:rsidR="00801F00">
        <w:rPr>
          <w:b/>
          <w:bCs/>
          <w:color w:val="000000" w:themeColor="text1"/>
          <w:lang w:val="en-US"/>
        </w:rPr>
        <w:t>Dosen</w:t>
      </w:r>
      <w:bookmarkEnd w:id="347"/>
      <w:proofErr w:type="spellEnd"/>
    </w:p>
    <w:p w14:paraId="2E5D3382" w14:textId="2E7B01B5" w:rsidR="0019363D" w:rsidRPr="00801F00" w:rsidRDefault="0019363D" w:rsidP="0019363D">
      <w:pPr>
        <w:spacing w:after="0" w:line="360" w:lineRule="auto"/>
        <w:rPr>
          <w:lang w:val="en-US"/>
        </w:rPr>
      </w:pP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getData</w:t>
      </w:r>
      <w:r w:rsidR="00801F00">
        <w:rPr>
          <w:lang w:val="en-US"/>
        </w:rPr>
        <w:t>Dosen</w:t>
      </w:r>
      <w:proofErr w:type="spellEnd"/>
    </w:p>
    <w:tbl>
      <w:tblPr>
        <w:tblStyle w:val="TableGrid"/>
        <w:tblW w:w="8225" w:type="dxa"/>
        <w:tblLook w:val="04A0" w:firstRow="1" w:lastRow="0" w:firstColumn="1" w:lastColumn="0" w:noHBand="0" w:noVBand="1"/>
      </w:tblPr>
      <w:tblGrid>
        <w:gridCol w:w="8225"/>
      </w:tblGrid>
      <w:tr w:rsidR="0019363D" w:rsidRPr="005313E0" w14:paraId="5F60A8C2" w14:textId="77777777" w:rsidTr="00C63060">
        <w:trPr>
          <w:trHeight w:val="2598"/>
        </w:trPr>
        <w:tc>
          <w:tcPr>
            <w:tcW w:w="8225" w:type="dxa"/>
          </w:tcPr>
          <w:p w14:paraId="488DDB9E" w14:textId="62CFFE07" w:rsidR="0019363D" w:rsidRPr="005313E0" w:rsidRDefault="0019363D" w:rsidP="00B22D09">
            <w:pPr>
              <w:spacing w:line="360" w:lineRule="auto"/>
            </w:pPr>
            <w:r w:rsidRPr="005313E0">
              <w:t xml:space="preserve">if </w:t>
            </w:r>
            <w:proofErr w:type="spellStart"/>
            <w:r w:rsidRPr="005313E0">
              <w:t>ambil</w:t>
            </w:r>
            <w:proofErr w:type="spellEnd"/>
            <w:r w:rsidRPr="005313E0">
              <w:t xml:space="preserve"> </w:t>
            </w:r>
            <w:proofErr w:type="spellStart"/>
            <w:r w:rsidR="00C63060">
              <w:t>dosen</w:t>
            </w:r>
            <w:proofErr w:type="spellEnd"/>
            <w:r w:rsidRPr="005313E0">
              <w:t xml:space="preserve"> then</w:t>
            </w:r>
          </w:p>
          <w:p w14:paraId="052F0AA1" w14:textId="1560438D" w:rsidR="0019363D" w:rsidRPr="00801F00" w:rsidRDefault="0019363D" w:rsidP="00B22D09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getData</w:t>
            </w:r>
            <w:r w:rsidR="00801F00">
              <w:t>Dosen</w:t>
            </w:r>
            <w:proofErr w:type="spellEnd"/>
          </w:p>
          <w:p w14:paraId="78B767E0" w14:textId="2C094C00" w:rsidR="0019363D" w:rsidRPr="00801F00" w:rsidRDefault="0019363D" w:rsidP="00B22D09">
            <w:pPr>
              <w:spacing w:line="360" w:lineRule="auto"/>
              <w:rPr>
                <w:lang w:val="en-US"/>
              </w:rPr>
            </w:pPr>
            <w:r w:rsidRPr="005313E0">
              <w:t xml:space="preserve">SQL = SELECT </w:t>
            </w:r>
            <w:r w:rsidRPr="005313E0">
              <w:rPr>
                <w:lang w:val="id-ID"/>
              </w:rPr>
              <w:t>*</w:t>
            </w:r>
            <w:r w:rsidRPr="005313E0">
              <w:t xml:space="preserve"> FROM </w:t>
            </w:r>
            <w:proofErr w:type="spellStart"/>
            <w:r w:rsidR="00801F00">
              <w:rPr>
                <w:lang w:val="en-US"/>
              </w:rPr>
              <w:t>dosen</w:t>
            </w:r>
            <w:proofErr w:type="spellEnd"/>
          </w:p>
          <w:p w14:paraId="2F18EEB8" w14:textId="77777777" w:rsidR="0019363D" w:rsidRPr="005313E0" w:rsidRDefault="0019363D" w:rsidP="00B22D09">
            <w:pPr>
              <w:spacing w:line="360" w:lineRule="auto"/>
            </w:pPr>
            <w:r w:rsidRPr="005313E0">
              <w:t>Else</w:t>
            </w:r>
          </w:p>
          <w:p w14:paraId="6A8AC383" w14:textId="38B0226C" w:rsidR="0019363D" w:rsidRPr="005313E0" w:rsidRDefault="0019363D" w:rsidP="00B22D09">
            <w:pPr>
              <w:spacing w:line="360" w:lineRule="auto"/>
            </w:pPr>
            <w:r w:rsidRPr="005313E0">
              <w:t>Data</w:t>
            </w:r>
            <w:r w:rsidR="00CE7DD7">
              <w:t xml:space="preserve"> </w:t>
            </w:r>
            <w:proofErr w:type="spellStart"/>
            <w:r w:rsidR="00CE7DD7">
              <w:t>dos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emukan</w:t>
            </w:r>
            <w:proofErr w:type="spellEnd"/>
          </w:p>
          <w:p w14:paraId="687B5B0B" w14:textId="77777777" w:rsidR="0019363D" w:rsidRPr="005313E0" w:rsidRDefault="0019363D" w:rsidP="00B22D09">
            <w:pPr>
              <w:spacing w:line="360" w:lineRule="auto"/>
            </w:pPr>
            <w:r w:rsidRPr="005313E0">
              <w:t>endif</w:t>
            </w:r>
          </w:p>
        </w:tc>
      </w:tr>
    </w:tbl>
    <w:p w14:paraId="7923CD2C" w14:textId="5173DC08" w:rsidR="00141163" w:rsidRDefault="00141163" w:rsidP="0019363D">
      <w:pPr>
        <w:spacing w:after="0" w:line="360" w:lineRule="auto"/>
      </w:pPr>
    </w:p>
    <w:p w14:paraId="64CCF6DF" w14:textId="2627AC4B" w:rsidR="00C63060" w:rsidRPr="005313E0" w:rsidRDefault="00C63060" w:rsidP="0019363D">
      <w:pPr>
        <w:spacing w:after="0" w:line="360" w:lineRule="auto"/>
      </w:pPr>
      <w:r>
        <w:t xml:space="preserve"> </w:t>
      </w:r>
    </w:p>
    <w:p w14:paraId="025E6222" w14:textId="1EBBCF65" w:rsidR="0019363D" w:rsidRPr="00141163" w:rsidRDefault="0019363D" w:rsidP="0019363D">
      <w:pPr>
        <w:spacing w:after="0" w:line="360" w:lineRule="auto"/>
        <w:rPr>
          <w:lang w:val="en-US"/>
        </w:rPr>
      </w:pPr>
      <w:r w:rsidRPr="005313E0">
        <w:lastRenderedPageBreak/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tambah</w:t>
      </w:r>
      <w:r w:rsidR="00141163">
        <w:rPr>
          <w:lang w:val="en-US"/>
        </w:rPr>
        <w:t>Dose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19363D" w:rsidRPr="005313E0" w14:paraId="3E67B947" w14:textId="77777777" w:rsidTr="00B22D09">
        <w:tc>
          <w:tcPr>
            <w:tcW w:w="7927" w:type="dxa"/>
          </w:tcPr>
          <w:p w14:paraId="79E7720A" w14:textId="79788A95" w:rsidR="0019363D" w:rsidRPr="005313E0" w:rsidRDefault="0019363D" w:rsidP="00B22D09">
            <w:pPr>
              <w:spacing w:line="360" w:lineRule="auto"/>
            </w:pPr>
            <w:r w:rsidRPr="005313E0">
              <w:t xml:space="preserve">if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</w:t>
            </w:r>
            <w:proofErr w:type="spellStart"/>
            <w:r w:rsidR="00C63060">
              <w:rPr>
                <w:lang w:val="en-US"/>
              </w:rPr>
              <w:t>dosen</w:t>
            </w:r>
            <w:proofErr w:type="spellEnd"/>
            <w:r w:rsidRPr="005313E0">
              <w:t xml:space="preserve"> then</w:t>
            </w:r>
          </w:p>
          <w:p w14:paraId="3F0ED29C" w14:textId="20A6AE21" w:rsidR="0019363D" w:rsidRPr="005313E0" w:rsidRDefault="0019363D" w:rsidP="00B22D09">
            <w:pPr>
              <w:spacing w:line="360" w:lineRule="auto"/>
            </w:pPr>
            <w:proofErr w:type="spellStart"/>
            <w:proofErr w:type="gramStart"/>
            <w:r w:rsidRPr="005313E0">
              <w:t>tambah</w:t>
            </w:r>
            <w:r w:rsidR="00141163">
              <w:rPr>
                <w:lang w:val="en-US"/>
              </w:rPr>
              <w:t>Dose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  <w:p w14:paraId="36B28782" w14:textId="256A5B25" w:rsidR="0019363D" w:rsidRPr="005313E0" w:rsidRDefault="0019363D" w:rsidP="00B22D09">
            <w:pPr>
              <w:spacing w:line="360" w:lineRule="auto"/>
              <w:rPr>
                <w:lang w:val="id-ID"/>
              </w:rPr>
            </w:pPr>
            <w:r w:rsidRPr="005313E0">
              <w:t xml:space="preserve">SQL = INSERT into 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 xml:space="preserve"> </w:t>
            </w:r>
            <w:proofErr w:type="gramStart"/>
            <w:r w:rsidRPr="005313E0">
              <w:rPr>
                <w:lang w:val="id-ID"/>
              </w:rPr>
              <w:t>(</w:t>
            </w:r>
            <w:r w:rsidR="00CF1E4C" w:rsidRPr="005313E0">
              <w:rPr>
                <w:lang w:val="id-ID"/>
              </w:rPr>
              <w:t xml:space="preserve"> </w:t>
            </w:r>
            <w:proofErr w:type="spellStart"/>
            <w:r w:rsidR="00CE7DD7">
              <w:rPr>
                <w:lang w:val="en-US"/>
              </w:rPr>
              <w:t>nik</w:t>
            </w:r>
            <w:proofErr w:type="gramEnd"/>
            <w:r w:rsidR="00CE7DD7">
              <w:rPr>
                <w:lang w:val="en-US"/>
              </w:rPr>
              <w:t>_dosen</w:t>
            </w:r>
            <w:proofErr w:type="spellEnd"/>
            <w:r w:rsidR="00CE7DD7">
              <w:rPr>
                <w:lang w:val="en-US"/>
              </w:rPr>
              <w:t xml:space="preserve">, </w:t>
            </w:r>
            <w:proofErr w:type="spellStart"/>
            <w:r w:rsidR="00CE7DD7">
              <w:rPr>
                <w:lang w:val="en-US"/>
              </w:rPr>
              <w:t>nama_dosen</w:t>
            </w:r>
            <w:proofErr w:type="spellEnd"/>
            <w:r w:rsidRPr="005313E0">
              <w:rPr>
                <w:lang w:val="id-ID"/>
              </w:rPr>
              <w:t>)</w:t>
            </w:r>
            <w:r w:rsidRPr="005313E0">
              <w:t xml:space="preserve"> </w:t>
            </w:r>
            <w:r w:rsidRPr="005313E0">
              <w:rPr>
                <w:lang w:val="id-ID"/>
              </w:rPr>
              <w:t>values([</w:t>
            </w:r>
            <w:proofErr w:type="spellStart"/>
            <w:r w:rsidR="00CE7DD7">
              <w:rPr>
                <w:lang w:val="en-US"/>
              </w:rPr>
              <w:t>nik_dosen</w:t>
            </w:r>
            <w:proofErr w:type="spellEnd"/>
            <w:r w:rsidRPr="005313E0">
              <w:rPr>
                <w:lang w:val="id-ID"/>
              </w:rPr>
              <w:t>], [</w:t>
            </w:r>
            <w:r w:rsidR="00CF1E4C" w:rsidRPr="005313E0">
              <w:rPr>
                <w:lang w:val="id-ID"/>
              </w:rPr>
              <w:t>nama_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>])</w:t>
            </w:r>
          </w:p>
          <w:p w14:paraId="7A056216" w14:textId="77777777" w:rsidR="0019363D" w:rsidRPr="005313E0" w:rsidRDefault="0019363D" w:rsidP="00B22D09">
            <w:pPr>
              <w:spacing w:line="360" w:lineRule="auto"/>
            </w:pPr>
            <w:r w:rsidRPr="005313E0">
              <w:t>Else</w:t>
            </w:r>
          </w:p>
          <w:p w14:paraId="3B90DA5B" w14:textId="1849E7F7" w:rsidR="0019363D" w:rsidRPr="005313E0" w:rsidRDefault="0019363D" w:rsidP="00B22D09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tambahkan</w:t>
            </w:r>
            <w:proofErr w:type="spellEnd"/>
          </w:p>
          <w:p w14:paraId="3F15B258" w14:textId="77777777" w:rsidR="0019363D" w:rsidRPr="005313E0" w:rsidRDefault="0019363D" w:rsidP="00B22D09">
            <w:pPr>
              <w:spacing w:line="360" w:lineRule="auto"/>
            </w:pPr>
            <w:r w:rsidRPr="005313E0">
              <w:t>endif</w:t>
            </w:r>
          </w:p>
        </w:tc>
      </w:tr>
    </w:tbl>
    <w:p w14:paraId="2C3BB46F" w14:textId="77777777" w:rsidR="0019363D" w:rsidRPr="005313E0" w:rsidRDefault="0019363D" w:rsidP="0019363D">
      <w:pPr>
        <w:spacing w:after="0" w:line="360" w:lineRule="auto"/>
      </w:pPr>
    </w:p>
    <w:p w14:paraId="0985BF6C" w14:textId="110F8877" w:rsidR="0019363D" w:rsidRPr="00C63060" w:rsidRDefault="0019363D" w:rsidP="0019363D">
      <w:pPr>
        <w:spacing w:after="0" w:line="360" w:lineRule="auto"/>
        <w:rPr>
          <w:lang w:val="en-US"/>
        </w:rPr>
      </w:pP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update</w:t>
      </w:r>
      <w:proofErr w:type="spellStart"/>
      <w:r w:rsidR="00C63060">
        <w:rPr>
          <w:lang w:val="en-US"/>
        </w:rPr>
        <w:t>Dose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19363D" w:rsidRPr="005313E0" w14:paraId="22A8677A" w14:textId="77777777" w:rsidTr="00B22D09">
        <w:tc>
          <w:tcPr>
            <w:tcW w:w="7927" w:type="dxa"/>
          </w:tcPr>
          <w:p w14:paraId="6B0D5571" w14:textId="35CA13E9" w:rsidR="0019363D" w:rsidRPr="005313E0" w:rsidRDefault="0019363D" w:rsidP="00B22D09">
            <w:pPr>
              <w:spacing w:line="360" w:lineRule="auto"/>
            </w:pPr>
            <w:r w:rsidRPr="005313E0">
              <w:t xml:space="preserve">if </w:t>
            </w:r>
            <w:proofErr w:type="spellStart"/>
            <w:r w:rsidRPr="005313E0">
              <w:t>ubah</w:t>
            </w:r>
            <w:proofErr w:type="spellEnd"/>
            <w:r w:rsidRPr="005313E0">
              <w:t xml:space="preserve"> </w:t>
            </w:r>
            <w:proofErr w:type="spellStart"/>
            <w:r w:rsidR="00C63060">
              <w:rPr>
                <w:lang w:val="en-US"/>
              </w:rPr>
              <w:t>dosen</w:t>
            </w:r>
            <w:proofErr w:type="spellEnd"/>
            <w:r w:rsidRPr="005313E0">
              <w:t xml:space="preserve"> then</w:t>
            </w:r>
          </w:p>
          <w:p w14:paraId="7993CDA1" w14:textId="7AF5812A" w:rsidR="0019363D" w:rsidRPr="005313E0" w:rsidRDefault="0019363D" w:rsidP="00B22D09">
            <w:pPr>
              <w:spacing w:line="360" w:lineRule="auto"/>
            </w:pPr>
            <w:proofErr w:type="gramStart"/>
            <w:r w:rsidRPr="005313E0">
              <w:t>update</w:t>
            </w:r>
            <w:proofErr w:type="spellStart"/>
            <w:r w:rsidR="00C63060">
              <w:rPr>
                <w:lang w:val="en-US"/>
              </w:rPr>
              <w:t>Dose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  <w:p w14:paraId="364483D0" w14:textId="25BDF2DF" w:rsidR="0019363D" w:rsidRPr="005313E0" w:rsidRDefault="0019363D" w:rsidP="00B22D09">
            <w:pPr>
              <w:spacing w:line="360" w:lineRule="auto"/>
            </w:pPr>
            <w:r w:rsidRPr="005313E0">
              <w:t xml:space="preserve">SQL = UPDATE </w:t>
            </w:r>
            <w:proofErr w:type="spellStart"/>
            <w:r w:rsidR="00C63060">
              <w:t>Dosen</w:t>
            </w:r>
            <w:proofErr w:type="spellEnd"/>
            <w:r w:rsidRPr="005313E0">
              <w:t xml:space="preserve"> SET </w:t>
            </w:r>
            <w:proofErr w:type="spellStart"/>
            <w:r w:rsidR="00CE7DD7">
              <w:rPr>
                <w:lang w:val="en-US"/>
              </w:rPr>
              <w:t>nik_dosen</w:t>
            </w:r>
            <w:proofErr w:type="spellEnd"/>
            <w:r w:rsidR="00005C23" w:rsidRPr="005313E0">
              <w:rPr>
                <w:lang w:val="id-ID"/>
              </w:rPr>
              <w:t xml:space="preserve"> </w:t>
            </w:r>
            <w:proofErr w:type="gramStart"/>
            <w:r w:rsidRPr="005313E0">
              <w:rPr>
                <w:lang w:val="id-ID"/>
              </w:rPr>
              <w:t>=[</w:t>
            </w:r>
            <w:proofErr w:type="gramEnd"/>
            <w:r w:rsidR="00005C23" w:rsidRPr="005313E0">
              <w:rPr>
                <w:lang w:val="id-ID"/>
              </w:rPr>
              <w:t xml:space="preserve"> </w:t>
            </w:r>
            <w:proofErr w:type="spellStart"/>
            <w:r w:rsidR="00CE7DD7">
              <w:rPr>
                <w:lang w:val="en-US"/>
              </w:rPr>
              <w:t>nik_dosen</w:t>
            </w:r>
            <w:proofErr w:type="spellEnd"/>
            <w:r w:rsidRPr="005313E0">
              <w:rPr>
                <w:lang w:val="id-ID"/>
              </w:rPr>
              <w:t xml:space="preserve">], </w:t>
            </w:r>
            <w:r w:rsidR="00005C23" w:rsidRPr="005313E0">
              <w:rPr>
                <w:lang w:val="id-ID"/>
              </w:rPr>
              <w:t>nama_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>=[</w:t>
            </w:r>
            <w:r w:rsidR="00005C23" w:rsidRPr="005313E0">
              <w:rPr>
                <w:lang w:val="id-ID"/>
              </w:rPr>
              <w:t xml:space="preserve"> nama_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="00005C23" w:rsidRPr="005313E0">
              <w:rPr>
                <w:lang w:val="id-ID"/>
              </w:rPr>
              <w:t>]</w:t>
            </w:r>
            <w:r w:rsidRPr="005313E0">
              <w:rPr>
                <w:lang w:val="id-ID"/>
              </w:rPr>
              <w:t xml:space="preserve"> where id_</w:t>
            </w:r>
            <w:proofErr w:type="spellStart"/>
            <w:r w:rsidR="00C63060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>=[id_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rPr>
                <w:lang w:val="id-ID"/>
              </w:rPr>
              <w:t>]</w:t>
            </w:r>
          </w:p>
          <w:p w14:paraId="7D8192CF" w14:textId="77777777" w:rsidR="0019363D" w:rsidRPr="005313E0" w:rsidRDefault="0019363D" w:rsidP="00B22D09">
            <w:pPr>
              <w:spacing w:line="360" w:lineRule="auto"/>
            </w:pPr>
            <w:r w:rsidRPr="005313E0">
              <w:t>Else</w:t>
            </w:r>
          </w:p>
          <w:p w14:paraId="6EE9FDA4" w14:textId="052EEEFB" w:rsidR="0019363D" w:rsidRPr="005313E0" w:rsidRDefault="0019363D" w:rsidP="00B22D09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="00CE7DD7">
              <w:rPr>
                <w:lang w:val="en-US"/>
              </w:rPr>
              <w:t>dose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ap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ubah</w:t>
            </w:r>
            <w:proofErr w:type="spellEnd"/>
          </w:p>
          <w:p w14:paraId="21B472E4" w14:textId="77777777" w:rsidR="0019363D" w:rsidRPr="005313E0" w:rsidRDefault="0019363D" w:rsidP="00B22D09">
            <w:pPr>
              <w:spacing w:line="360" w:lineRule="auto"/>
            </w:pPr>
            <w:r w:rsidRPr="005313E0">
              <w:t>endif</w:t>
            </w:r>
          </w:p>
        </w:tc>
      </w:tr>
    </w:tbl>
    <w:p w14:paraId="5B60F381" w14:textId="58256698" w:rsidR="0019363D" w:rsidRDefault="0019363D" w:rsidP="00F97497">
      <w:pPr>
        <w:spacing w:after="0" w:line="360" w:lineRule="auto"/>
      </w:pPr>
    </w:p>
    <w:p w14:paraId="2DDDBB7F" w14:textId="5B098692" w:rsidR="00CE7DD7" w:rsidRPr="00C63060" w:rsidRDefault="00CE7DD7">
      <w:pPr>
        <w:pStyle w:val="ListParagraph"/>
        <w:numPr>
          <w:ilvl w:val="0"/>
          <w:numId w:val="48"/>
        </w:numPr>
        <w:spacing w:after="0" w:line="360" w:lineRule="auto"/>
        <w:ind w:left="993" w:hanging="993"/>
        <w:outlineLvl w:val="2"/>
        <w:rPr>
          <w:b/>
          <w:bCs/>
        </w:rPr>
      </w:pPr>
      <w:bookmarkStart w:id="348" w:name="_Toc110248375"/>
      <w:proofErr w:type="spellStart"/>
      <w:r w:rsidRPr="00C63060">
        <w:rPr>
          <w:b/>
          <w:bCs/>
        </w:rPr>
        <w:t>Kelas</w:t>
      </w:r>
      <w:proofErr w:type="spellEnd"/>
      <w:r w:rsidRPr="00C63060">
        <w:rPr>
          <w:b/>
          <w:bCs/>
        </w:rPr>
        <w:t xml:space="preserve"> Data </w:t>
      </w:r>
      <w:proofErr w:type="spellStart"/>
      <w:r w:rsidRPr="00C63060">
        <w:rPr>
          <w:b/>
          <w:bCs/>
        </w:rPr>
        <w:t>Penguji</w:t>
      </w:r>
      <w:bookmarkEnd w:id="348"/>
      <w:proofErr w:type="spellEnd"/>
    </w:p>
    <w:p w14:paraId="72C80ED0" w14:textId="325A3662" w:rsidR="00C63060" w:rsidRDefault="00C63060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1" locked="0" layoutInCell="1" allowOverlap="1" wp14:anchorId="122138AC" wp14:editId="49E91E33">
                <wp:simplePos x="0" y="0"/>
                <wp:positionH relativeFrom="column">
                  <wp:posOffset>17145</wp:posOffset>
                </wp:positionH>
                <wp:positionV relativeFrom="paragraph">
                  <wp:posOffset>236220</wp:posOffset>
                </wp:positionV>
                <wp:extent cx="5029200" cy="1781175"/>
                <wp:effectExtent l="0" t="0" r="19050" b="28575"/>
                <wp:wrapTight wrapText="bothSides">
                  <wp:wrapPolygon edited="0">
                    <wp:start x="0" y="0"/>
                    <wp:lineTo x="0" y="21716"/>
                    <wp:lineTo x="21600" y="21716"/>
                    <wp:lineTo x="21600" y="0"/>
                    <wp:lineTo x="0" y="0"/>
                  </wp:wrapPolygon>
                </wp:wrapTight>
                <wp:docPr id="93" name="Text Box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29200" cy="17811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0E7ECDC" w14:textId="4C643BF1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 xml:space="preserve"> then</w:t>
                            </w:r>
                          </w:p>
                          <w:p w14:paraId="6C768ECF" w14:textId="48A43B8D" w:rsidR="00C63060" w:rsidRPr="00801F00" w:rsidRDefault="00C63060" w:rsidP="00C63060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Penguji</w:t>
                            </w:r>
                          </w:p>
                          <w:p w14:paraId="1B5181B4" w14:textId="7AB24E76" w:rsidR="00C63060" w:rsidRPr="00801F00" w:rsidRDefault="00C63060" w:rsidP="00C63060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 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</w:p>
                          <w:p w14:paraId="20E99C73" w14:textId="7777777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D23BB3F" w14:textId="7F0CD026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penguji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3C06D414" w14:textId="1ED34711" w:rsidR="00C63060" w:rsidRDefault="00C63060" w:rsidP="00C63060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2138AC" id="Text Box 93" o:spid="_x0000_s1029" type="#_x0000_t202" style="position:absolute;margin-left:1.35pt;margin-top:18.6pt;width:396pt;height:140.25pt;z-index:-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" fillcolor="white [3201]" strokeweight=".5pt">
                <v:textbox>
                  <w:txbxContent>
                    <w:p w14:paraId="50E7ECDC" w14:textId="4C643BF1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 xml:space="preserve"> then</w:t>
                      </w:r>
                    </w:p>
                    <w:p w14:paraId="6C768ECF" w14:textId="48A43B8D" w:rsidR="00C63060" w:rsidRPr="00801F00" w:rsidRDefault="00C63060" w:rsidP="00C63060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Penguji</w:t>
                      </w:r>
                    </w:p>
                    <w:p w14:paraId="1B5181B4" w14:textId="7AB24E76" w:rsidR="00C63060" w:rsidRPr="00801F00" w:rsidRDefault="00C63060" w:rsidP="00C63060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 </w:t>
                      </w:r>
                      <w:r>
                        <w:rPr>
                          <w:lang w:val="en-US"/>
                        </w:rPr>
                        <w:t>penguji</w:t>
                      </w:r>
                    </w:p>
                    <w:p w14:paraId="20E99C73" w14:textId="7777777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D23BB3F" w14:textId="7F0CD026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penguji</w:t>
                      </w:r>
                      <w:r w:rsidRPr="005313E0">
                        <w:t xml:space="preserve"> tidak ditemukan</w:t>
                      </w:r>
                    </w:p>
                    <w:p w14:paraId="3C06D414" w14:textId="1ED34711" w:rsidR="00C63060" w:rsidRDefault="00C63060" w:rsidP="00C63060">
                      <w:pPr>
                        <w:spacing w:after="0"/>
                      </w:pPr>
                      <w:r w:rsidRPr="005313E0"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getData</w:t>
      </w:r>
      <w:r>
        <w:rPr>
          <w:lang w:val="en-US"/>
        </w:rPr>
        <w:t>Penguji</w:t>
      </w:r>
      <w:proofErr w:type="spellEnd"/>
    </w:p>
    <w:p w14:paraId="5FE9FC16" w14:textId="299A4B99" w:rsidR="00C63060" w:rsidRDefault="00C63060" w:rsidP="00C63060">
      <w:pPr>
        <w:spacing w:after="0" w:line="360" w:lineRule="auto"/>
        <w:rPr>
          <w:lang w:val="en-US"/>
        </w:rPr>
      </w:pPr>
    </w:p>
    <w:p w14:paraId="1F5307EC" w14:textId="4F63AC52" w:rsidR="00C63060" w:rsidRDefault="00C63060" w:rsidP="00C63060">
      <w:pPr>
        <w:spacing w:after="0" w:line="360" w:lineRule="auto"/>
        <w:rPr>
          <w:lang w:val="en-US"/>
        </w:rPr>
      </w:pPr>
    </w:p>
    <w:p w14:paraId="3DD6997C" w14:textId="77777777" w:rsidR="00C63060" w:rsidRDefault="00C63060" w:rsidP="00C63060">
      <w:pPr>
        <w:spacing w:after="0" w:line="360" w:lineRule="auto"/>
        <w:rPr>
          <w:lang w:val="en-US"/>
        </w:rPr>
      </w:pPr>
    </w:p>
    <w:p w14:paraId="67A30A54" w14:textId="7E54EE14" w:rsidR="00C63060" w:rsidRDefault="00C63060" w:rsidP="00C63060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2336" behindDoc="1" locked="0" layoutInCell="1" allowOverlap="1" wp14:anchorId="58175A07" wp14:editId="2C88079D">
                <wp:simplePos x="0" y="0"/>
                <wp:positionH relativeFrom="column">
                  <wp:posOffset>15875</wp:posOffset>
                </wp:positionH>
                <wp:positionV relativeFrom="paragraph">
                  <wp:posOffset>228600</wp:posOffset>
                </wp:positionV>
                <wp:extent cx="4975860" cy="1870710"/>
                <wp:effectExtent l="0" t="0" r="15240" b="15240"/>
                <wp:wrapTight wrapText="bothSides">
                  <wp:wrapPolygon edited="0">
                    <wp:start x="0" y="0"/>
                    <wp:lineTo x="0" y="21556"/>
                    <wp:lineTo x="21583" y="21556"/>
                    <wp:lineTo x="21583" y="0"/>
                    <wp:lineTo x="0" y="0"/>
                  </wp:wrapPolygon>
                </wp:wrapTight>
                <wp:docPr id="97" name="Text 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75860" cy="18707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E77B517" w14:textId="4655A02B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if tambah 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 xml:space="preserve"> then</w:t>
                            </w:r>
                          </w:p>
                          <w:p w14:paraId="316B2B2B" w14:textId="3A05B46A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tambah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>()</w:t>
                            </w:r>
                          </w:p>
                          <w:p w14:paraId="7763D51A" w14:textId="62FE111D" w:rsidR="00C63060" w:rsidRPr="005313E0" w:rsidRDefault="00C63060" w:rsidP="00C63060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 xml:space="preserve">SQL = INSERT into </w:t>
                            </w:r>
                            <w:r>
                              <w:rPr>
                                <w:lang w:val="en-US"/>
                              </w:rPr>
                              <w:t>dose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 </w:t>
                            </w:r>
                            <w:r>
                              <w:rPr>
                                <w:lang w:val="en-US"/>
                              </w:rPr>
                              <w:t>nik_penguji, nama_penguji,jenis_kelamin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nik_penguji</w:t>
                            </w:r>
                            <w:r w:rsidRPr="005313E0">
                              <w:rPr>
                                <w:lang w:val="id-ID"/>
                              </w:rPr>
                              <w:t>], [nama_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jenis_kelmain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4BF34766" w14:textId="7777777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4F06DEC2" w14:textId="38180D99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 xml:space="preserve"> tidak dapat ditambahkan</w:t>
                            </w:r>
                          </w:p>
                          <w:p w14:paraId="07C419CA" w14:textId="559C95FC" w:rsidR="00C63060" w:rsidRDefault="00C63060" w:rsidP="00C63060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175A07" id="Text Box 97" o:spid="_x0000_s1030" type="#_x0000_t202" style="position:absolute;margin-left:1.25pt;margin-top:18pt;width:391.8pt;height:147.3pt;z-index:-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" fillcolor="white [3201]" strokeweight=".5pt">
                <v:textbox>
                  <w:txbxContent>
                    <w:p w14:paraId="5E77B517" w14:textId="4655A02B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if tambah 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 xml:space="preserve"> then</w:t>
                      </w:r>
                    </w:p>
                    <w:p w14:paraId="316B2B2B" w14:textId="3A05B46A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tambah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>()</w:t>
                      </w:r>
                    </w:p>
                    <w:p w14:paraId="7763D51A" w14:textId="62FE111D" w:rsidR="00C63060" w:rsidRPr="005313E0" w:rsidRDefault="00C63060" w:rsidP="00C63060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 xml:space="preserve">SQL = INSERT into </w:t>
                      </w:r>
                      <w:r>
                        <w:rPr>
                          <w:lang w:val="en-US"/>
                        </w:rPr>
                        <w:t>dosen</w:t>
                      </w:r>
                      <w:r w:rsidRPr="005313E0">
                        <w:rPr>
                          <w:lang w:val="id-ID"/>
                        </w:rPr>
                        <w:t xml:space="preserve"> ( </w:t>
                      </w:r>
                      <w:r>
                        <w:rPr>
                          <w:lang w:val="en-US"/>
                        </w:rPr>
                        <w:t>nik_penguji, nama_penguji,jenis_kelamin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nik_penguji</w:t>
                      </w:r>
                      <w:r w:rsidRPr="005313E0">
                        <w:rPr>
                          <w:lang w:val="id-ID"/>
                        </w:rPr>
                        <w:t>], [nama_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jenis_kelmain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4BF34766" w14:textId="7777777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4F06DEC2" w14:textId="38180D99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 xml:space="preserve"> tidak dapat ditambahkan</w:t>
                      </w:r>
                    </w:p>
                    <w:p w14:paraId="07C419CA" w14:textId="559C95FC" w:rsidR="00C63060" w:rsidRDefault="00C63060" w:rsidP="00C63060">
                      <w:pPr>
                        <w:spacing w:after="0"/>
                      </w:pPr>
                      <w:r w:rsidRPr="005313E0"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tambah</w:t>
      </w:r>
      <w:r>
        <w:rPr>
          <w:lang w:val="en-US"/>
        </w:rPr>
        <w:t>Penguji</w:t>
      </w:r>
      <w:proofErr w:type="spellEnd"/>
    </w:p>
    <w:p w14:paraId="0CE8EAFE" w14:textId="77777777" w:rsidR="00C63060" w:rsidRDefault="00C63060" w:rsidP="00C63060">
      <w:pPr>
        <w:spacing w:after="0" w:line="360" w:lineRule="auto"/>
        <w:rPr>
          <w:lang w:val="en-US"/>
        </w:rPr>
      </w:pPr>
    </w:p>
    <w:p w14:paraId="5D488B52" w14:textId="28878EFA" w:rsidR="00C63060" w:rsidRPr="00C63060" w:rsidRDefault="00C63060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5CF58BF8" wp14:editId="1FF014D2">
                <wp:simplePos x="0" y="0"/>
                <wp:positionH relativeFrom="column">
                  <wp:posOffset>15875</wp:posOffset>
                </wp:positionH>
                <wp:positionV relativeFrom="paragraph">
                  <wp:posOffset>188595</wp:posOffset>
                </wp:positionV>
                <wp:extent cx="4911725" cy="1892300"/>
                <wp:effectExtent l="0" t="0" r="22225" b="12700"/>
                <wp:wrapTight wrapText="bothSides">
                  <wp:wrapPolygon edited="0">
                    <wp:start x="0" y="0"/>
                    <wp:lineTo x="0" y="21528"/>
                    <wp:lineTo x="21614" y="21528"/>
                    <wp:lineTo x="21614" y="0"/>
                    <wp:lineTo x="0" y="0"/>
                  </wp:wrapPolygon>
                </wp:wrapTight>
                <wp:docPr id="98" name="Text Box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11725" cy="18923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64CF3D5" w14:textId="78D2BDAE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 xml:space="preserve"> then</w:t>
                            </w:r>
                          </w:p>
                          <w:p w14:paraId="01331D9B" w14:textId="5A70D209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>()</w:t>
                            </w:r>
                          </w:p>
                          <w:p w14:paraId="21037417" w14:textId="0264AA96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>
                              <w:t>penguji</w:t>
                            </w:r>
                            <w:r w:rsidRPr="005313E0">
                              <w:t xml:space="preserve"> SET </w:t>
                            </w:r>
                            <w:r>
                              <w:rPr>
                                <w:lang w:val="en-US"/>
                              </w:rPr>
                              <w:t>nik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</w:t>
                            </w:r>
                            <w:r w:rsidR="0017581B"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[ </w:t>
                            </w:r>
                            <w:r>
                              <w:rPr>
                                <w:lang w:val="en-US"/>
                              </w:rPr>
                              <w:t>nik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], nama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=[ nama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] where id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=[id_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</w:p>
                          <w:p w14:paraId="1C89535A" w14:textId="77777777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5B4F5D20" w14:textId="7BA2CCA4" w:rsidR="00C63060" w:rsidRPr="005313E0" w:rsidRDefault="00C63060" w:rsidP="00C63060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17581B">
                              <w:rPr>
                                <w:lang w:val="en-US"/>
                              </w:rPr>
                              <w:t>penguji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59B7FC08" w14:textId="0EB48A61" w:rsidR="00C63060" w:rsidRDefault="00C63060" w:rsidP="00C63060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F58BF8" id="Text Box 98" o:spid="_x0000_s1031" type="#_x0000_t202" style="position:absolute;margin-left:1.25pt;margin-top:14.85pt;width:386.75pt;height:149pt;z-index:-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" fillcolor="white [3201]" strokeweight=".5pt">
                <v:textbox>
                  <w:txbxContent>
                    <w:p w14:paraId="764CF3D5" w14:textId="78D2BDAE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 xml:space="preserve"> then</w:t>
                      </w:r>
                    </w:p>
                    <w:p w14:paraId="01331D9B" w14:textId="5A70D209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>
                        <w:rPr>
                          <w:lang w:val="en-US"/>
                        </w:rPr>
                        <w:t>Penguji</w:t>
                      </w:r>
                      <w:r w:rsidRPr="005313E0">
                        <w:t>()</w:t>
                      </w:r>
                    </w:p>
                    <w:p w14:paraId="21037417" w14:textId="0264AA96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>
                        <w:t>penguji</w:t>
                      </w:r>
                      <w:r w:rsidRPr="005313E0">
                        <w:t xml:space="preserve"> SET </w:t>
                      </w:r>
                      <w:r>
                        <w:rPr>
                          <w:lang w:val="en-US"/>
                        </w:rPr>
                        <w:t>nik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 xml:space="preserve"> =</w:t>
                      </w:r>
                      <w:r w:rsidR="0017581B"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 xml:space="preserve">[ </w:t>
                      </w:r>
                      <w:r>
                        <w:rPr>
                          <w:lang w:val="en-US"/>
                        </w:rPr>
                        <w:t>nik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], nama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=[ nama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] where id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=[id_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</w:p>
                    <w:p w14:paraId="1C89535A" w14:textId="77777777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5B4F5D20" w14:textId="7BA2CCA4" w:rsidR="00C63060" w:rsidRPr="005313E0" w:rsidRDefault="00C63060" w:rsidP="00C63060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17581B">
                        <w:rPr>
                          <w:lang w:val="en-US"/>
                        </w:rPr>
                        <w:t>penguji</w:t>
                      </w:r>
                      <w:r w:rsidRPr="005313E0">
                        <w:t xml:space="preserve"> tidak dapat diubah</w:t>
                      </w:r>
                    </w:p>
                    <w:p w14:paraId="59B7FC08" w14:textId="0EB48A61" w:rsidR="00C63060" w:rsidRDefault="00C63060" w:rsidP="00C63060">
                      <w:pPr>
                        <w:spacing w:after="0"/>
                      </w:pPr>
                      <w:r w:rsidRPr="005313E0"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update</w:t>
      </w:r>
      <w:proofErr w:type="spellStart"/>
      <w:r>
        <w:rPr>
          <w:lang w:val="en-US"/>
        </w:rPr>
        <w:t>Penguji</w:t>
      </w:r>
      <w:proofErr w:type="spellEnd"/>
    </w:p>
    <w:p w14:paraId="105931CB" w14:textId="77777777" w:rsidR="00C63060" w:rsidRDefault="00C63060" w:rsidP="00C63060">
      <w:pPr>
        <w:spacing w:after="0" w:line="360" w:lineRule="auto"/>
      </w:pPr>
    </w:p>
    <w:p w14:paraId="2E8DF36A" w14:textId="547C7275" w:rsidR="00CE7DD7" w:rsidRPr="005560A3" w:rsidRDefault="00CE7DD7">
      <w:pPr>
        <w:pStyle w:val="ListParagraph"/>
        <w:numPr>
          <w:ilvl w:val="0"/>
          <w:numId w:val="48"/>
        </w:numPr>
        <w:spacing w:after="0" w:line="360" w:lineRule="auto"/>
        <w:ind w:left="993" w:hanging="993"/>
        <w:outlineLvl w:val="2"/>
        <w:rPr>
          <w:b/>
          <w:bCs/>
        </w:rPr>
      </w:pPr>
      <w:bookmarkStart w:id="349" w:name="_Toc110248376"/>
      <w:proofErr w:type="spellStart"/>
      <w:r w:rsidRPr="005560A3">
        <w:rPr>
          <w:b/>
          <w:bCs/>
        </w:rPr>
        <w:t>Kelas</w:t>
      </w:r>
      <w:proofErr w:type="spellEnd"/>
      <w:r w:rsidRPr="005560A3">
        <w:rPr>
          <w:b/>
          <w:bCs/>
        </w:rPr>
        <w:t xml:space="preserve"> Data </w:t>
      </w:r>
      <w:proofErr w:type="spellStart"/>
      <w:r w:rsidRPr="005560A3">
        <w:rPr>
          <w:b/>
          <w:bCs/>
        </w:rPr>
        <w:t>Mahasiswa</w:t>
      </w:r>
      <w:bookmarkEnd w:id="349"/>
      <w:proofErr w:type="spellEnd"/>
    </w:p>
    <w:p w14:paraId="464EEF59" w14:textId="75EF2C6C" w:rsidR="00C63060" w:rsidRDefault="005560A3" w:rsidP="00C63060">
      <w:pPr>
        <w:spacing w:after="0" w:line="360" w:lineRule="auto"/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4384" behindDoc="1" locked="0" layoutInCell="1" allowOverlap="1" wp14:anchorId="2AB17950" wp14:editId="4FD3699D">
                <wp:simplePos x="0" y="0"/>
                <wp:positionH relativeFrom="column">
                  <wp:posOffset>15875</wp:posOffset>
                </wp:positionH>
                <wp:positionV relativeFrom="paragraph">
                  <wp:posOffset>311785</wp:posOffset>
                </wp:positionV>
                <wp:extent cx="4794885" cy="1732915"/>
                <wp:effectExtent l="0" t="0" r="24765" b="19685"/>
                <wp:wrapTight wrapText="bothSides">
                  <wp:wrapPolygon edited="0">
                    <wp:start x="0" y="0"/>
                    <wp:lineTo x="0" y="21608"/>
                    <wp:lineTo x="21626" y="21608"/>
                    <wp:lineTo x="21626" y="0"/>
                    <wp:lineTo x="0" y="0"/>
                  </wp:wrapPolygon>
                </wp:wrapTight>
                <wp:docPr id="100" name="Text Box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94885" cy="17329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82F1733" w14:textId="581BDA4E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t xml:space="preserve"> then</w:t>
                            </w:r>
                          </w:p>
                          <w:p w14:paraId="6199B7B9" w14:textId="4682E11E" w:rsidR="005560A3" w:rsidRPr="00801F00" w:rsidRDefault="005560A3" w:rsidP="005560A3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Mahasiswa</w:t>
                            </w:r>
                          </w:p>
                          <w:p w14:paraId="612A16E3" w14:textId="2E296227" w:rsidR="005560A3" w:rsidRPr="00801F00" w:rsidRDefault="005560A3" w:rsidP="005560A3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</w:p>
                          <w:p w14:paraId="26BCE4C6" w14:textId="77777777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7A13F65" w14:textId="3837C63F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mahasiswa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4009D9C3" w14:textId="77777777" w:rsidR="005560A3" w:rsidRDefault="005560A3" w:rsidP="005560A3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5DDD02EE" w14:textId="77777777" w:rsidR="005560A3" w:rsidRDefault="005560A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B17950" id="Text Box 100" o:spid="_x0000_s1032" type="#_x0000_t202" style="position:absolute;margin-left:1.25pt;margin-top:24.55pt;width:377.55pt;height:136.45pt;z-index:-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" fillcolor="white [3201]" strokeweight=".5pt">
                <v:textbox>
                  <w:txbxContent>
                    <w:p w14:paraId="182F1733" w14:textId="581BDA4E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t xml:space="preserve"> then</w:t>
                      </w:r>
                    </w:p>
                    <w:p w14:paraId="6199B7B9" w14:textId="4682E11E" w:rsidR="005560A3" w:rsidRPr="00801F00" w:rsidRDefault="005560A3" w:rsidP="005560A3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Mahasiswa</w:t>
                      </w:r>
                    </w:p>
                    <w:p w14:paraId="612A16E3" w14:textId="2E296227" w:rsidR="005560A3" w:rsidRPr="00801F00" w:rsidRDefault="005560A3" w:rsidP="005560A3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 </w:t>
                      </w:r>
                      <w:r>
                        <w:rPr>
                          <w:lang w:val="en-US"/>
                        </w:rPr>
                        <w:t>mahasiswa</w:t>
                      </w:r>
                    </w:p>
                    <w:p w14:paraId="26BCE4C6" w14:textId="77777777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7A13F65" w14:textId="3837C63F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mahasiswa</w:t>
                      </w:r>
                      <w:r w:rsidRPr="005313E0">
                        <w:t xml:space="preserve"> tidak ditemukan</w:t>
                      </w:r>
                    </w:p>
                    <w:p w14:paraId="4009D9C3" w14:textId="77777777" w:rsidR="005560A3" w:rsidRDefault="005560A3" w:rsidP="005560A3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5DDD02EE" w14:textId="77777777" w:rsidR="005560A3" w:rsidRDefault="005560A3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>
        <w:rPr>
          <w:lang w:val="en-US"/>
        </w:rPr>
        <w:t>Mahasiswa</w:t>
      </w:r>
      <w:proofErr w:type="spellEnd"/>
    </w:p>
    <w:p w14:paraId="1B933DA2" w14:textId="248F7E98" w:rsidR="005560A3" w:rsidRDefault="005560A3" w:rsidP="00C63060">
      <w:pPr>
        <w:spacing w:after="0" w:line="360" w:lineRule="auto"/>
        <w:rPr>
          <w:lang w:val="en-US"/>
        </w:rPr>
      </w:pPr>
    </w:p>
    <w:p w14:paraId="2FF86184" w14:textId="227939A4" w:rsidR="005560A3" w:rsidRDefault="005560A3" w:rsidP="00C63060">
      <w:pPr>
        <w:spacing w:after="0" w:line="360" w:lineRule="auto"/>
        <w:rPr>
          <w:lang w:val="en-US"/>
        </w:rPr>
      </w:pPr>
    </w:p>
    <w:p w14:paraId="1FA50AD1" w14:textId="77777777" w:rsidR="005560A3" w:rsidRPr="00C63060" w:rsidRDefault="005560A3" w:rsidP="00C63060">
      <w:pPr>
        <w:spacing w:after="0" w:line="360" w:lineRule="auto"/>
        <w:rPr>
          <w:lang w:val="en-US"/>
        </w:rPr>
      </w:pPr>
    </w:p>
    <w:p w14:paraId="556A321C" w14:textId="0D1910A9" w:rsidR="005560A3" w:rsidRPr="00C63060" w:rsidRDefault="005560A3" w:rsidP="00C63060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1" locked="0" layoutInCell="1" allowOverlap="1" wp14:anchorId="302DDABE" wp14:editId="44596B8B">
                <wp:simplePos x="0" y="0"/>
                <wp:positionH relativeFrom="column">
                  <wp:posOffset>15875</wp:posOffset>
                </wp:positionH>
                <wp:positionV relativeFrom="paragraph">
                  <wp:posOffset>271145</wp:posOffset>
                </wp:positionV>
                <wp:extent cx="4879975" cy="2402840"/>
                <wp:effectExtent l="0" t="0" r="15875" b="16510"/>
                <wp:wrapTight wrapText="bothSides">
                  <wp:wrapPolygon edited="0">
                    <wp:start x="0" y="0"/>
                    <wp:lineTo x="0" y="21577"/>
                    <wp:lineTo x="21586" y="21577"/>
                    <wp:lineTo x="21586" y="0"/>
                    <wp:lineTo x="0" y="0"/>
                  </wp:wrapPolygon>
                </wp:wrapTight>
                <wp:docPr id="104" name="Text Box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79975" cy="24028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47E65DA" w14:textId="17DEDA4B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 xml:space="preserve">if tambah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t xml:space="preserve"> then</w:t>
                            </w:r>
                          </w:p>
                          <w:p w14:paraId="50162A45" w14:textId="4DB76A34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Mahasiswa</w:t>
                            </w:r>
                            <w:r w:rsidRPr="005313E0">
                              <w:t>()</w:t>
                            </w:r>
                          </w:p>
                          <w:p w14:paraId="7D607D3E" w14:textId="376B3094" w:rsidR="005560A3" w:rsidRPr="005313E0" w:rsidRDefault="005560A3" w:rsidP="005560A3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 xml:space="preserve">SQL = INSERT into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 </w:t>
                            </w:r>
                            <w:r>
                              <w:rPr>
                                <w:lang w:val="en-US"/>
                              </w:rPr>
                              <w:t>npm, nama_mahasiswa,tingkat,jenis_kelamin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npm</w:t>
                            </w:r>
                            <w:r w:rsidRPr="005313E0">
                              <w:rPr>
                                <w:lang w:val="id-ID"/>
                              </w:rPr>
                              <w:t>], [nama_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tingkat],[jenis_kelmain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79B1AE1A" w14:textId="77777777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07121F1" w14:textId="3FEA5FF4" w:rsidR="005560A3" w:rsidRPr="005313E0" w:rsidRDefault="005560A3" w:rsidP="005560A3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 xml:space="preserve">mahasiswa </w:t>
                            </w:r>
                            <w:r w:rsidRPr="005313E0">
                              <w:t>tidak dapat ditambahkan</w:t>
                            </w:r>
                          </w:p>
                          <w:p w14:paraId="66436EFF" w14:textId="21DEEB88" w:rsidR="005560A3" w:rsidRDefault="005560A3" w:rsidP="005560A3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2DDABE" id="Text Box 104" o:spid="_x0000_s1033" type="#_x0000_t202" style="position:absolute;margin-left:1.25pt;margin-top:21.35pt;width:384.25pt;height:189.2pt;z-index:-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" fillcolor="white [3201]" strokeweight=".5pt">
                <v:textbox>
                  <w:txbxContent>
                    <w:p w14:paraId="147E65DA" w14:textId="17DEDA4B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 xml:space="preserve">if tambah 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t xml:space="preserve"> then</w:t>
                      </w:r>
                    </w:p>
                    <w:p w14:paraId="50162A45" w14:textId="4DB76A34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Mahasiswa</w:t>
                      </w:r>
                      <w:r w:rsidRPr="005313E0">
                        <w:t>()</w:t>
                      </w:r>
                    </w:p>
                    <w:p w14:paraId="7D607D3E" w14:textId="376B3094" w:rsidR="005560A3" w:rsidRPr="005313E0" w:rsidRDefault="005560A3" w:rsidP="005560A3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 xml:space="preserve">SQL = INSERT into 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 xml:space="preserve"> ( </w:t>
                      </w:r>
                      <w:r>
                        <w:rPr>
                          <w:lang w:val="en-US"/>
                        </w:rPr>
                        <w:t>npm, nama_mahasiswa,tingkat,jenis_kelamin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npm</w:t>
                      </w:r>
                      <w:r w:rsidRPr="005313E0">
                        <w:rPr>
                          <w:lang w:val="id-ID"/>
                        </w:rPr>
                        <w:t>], [nama_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tingkat],[jenis_kelmain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79B1AE1A" w14:textId="77777777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07121F1" w14:textId="3FEA5FF4" w:rsidR="005560A3" w:rsidRPr="005313E0" w:rsidRDefault="005560A3" w:rsidP="005560A3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 xml:space="preserve">mahasiswa </w:t>
                      </w:r>
                      <w:r w:rsidRPr="005313E0">
                        <w:t>tidak dapat ditambahkan</w:t>
                      </w:r>
                    </w:p>
                    <w:p w14:paraId="66436EFF" w14:textId="21DEEB88" w:rsidR="005560A3" w:rsidRDefault="005560A3" w:rsidP="005560A3">
                      <w:pPr>
                        <w:spacing w:after="0"/>
                      </w:pPr>
                      <w:r w:rsidRPr="005313E0"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</w:t>
      </w:r>
      <w:r>
        <w:t>hMahasiswa</w:t>
      </w:r>
      <w:proofErr w:type="spellEnd"/>
    </w:p>
    <w:p w14:paraId="453FE4D8" w14:textId="74F55D83" w:rsidR="00C63060" w:rsidRDefault="002A68CE" w:rsidP="00C63060">
      <w:pPr>
        <w:spacing w:after="0" w:line="360" w:lineRule="auto"/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103ED40C" wp14:editId="1745419C">
                <wp:simplePos x="0" y="0"/>
                <wp:positionH relativeFrom="column">
                  <wp:posOffset>16510</wp:posOffset>
                </wp:positionH>
                <wp:positionV relativeFrom="paragraph">
                  <wp:posOffset>2887980</wp:posOffset>
                </wp:positionV>
                <wp:extent cx="4956175" cy="2243455"/>
                <wp:effectExtent l="0" t="0" r="15875" b="23495"/>
                <wp:wrapTight wrapText="bothSides">
                  <wp:wrapPolygon edited="0">
                    <wp:start x="0" y="0"/>
                    <wp:lineTo x="0" y="21643"/>
                    <wp:lineTo x="21586" y="21643"/>
                    <wp:lineTo x="21586" y="0"/>
                    <wp:lineTo x="0" y="0"/>
                  </wp:wrapPolygon>
                </wp:wrapTight>
                <wp:docPr id="107" name="Text Box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6175" cy="22434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C93F42F" w14:textId="14355C86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t xml:space="preserve"> then</w:t>
                            </w:r>
                          </w:p>
                          <w:p w14:paraId="430B66E5" w14:textId="72600EF4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t>()</w:t>
                            </w:r>
                          </w:p>
                          <w:p w14:paraId="27774565" w14:textId="5B8B5994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>
                              <w:t>mahasiswa</w:t>
                            </w:r>
                            <w:r w:rsidRPr="005313E0">
                              <w:t xml:space="preserve"> SET </w:t>
                            </w:r>
                            <w:r>
                              <w:rPr>
                                <w:lang w:val="en-US"/>
                              </w:rPr>
                              <w:t>npm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[ </w:t>
                            </w:r>
                            <w:r>
                              <w:rPr>
                                <w:lang w:val="en-US"/>
                              </w:rPr>
                              <w:t>npm</w:t>
                            </w:r>
                            <w:r w:rsidRPr="005313E0">
                              <w:rPr>
                                <w:lang w:val="id-ID"/>
                              </w:rPr>
                              <w:t>], nama_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>=[ nama_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 xml:space="preserve">,tingkat=[tingkat], jenis_kelamin=[jenis_kelamin] </w:t>
                            </w:r>
                            <w:r w:rsidRPr="005313E0">
                              <w:rPr>
                                <w:lang w:val="id-ID"/>
                              </w:rPr>
                              <w:t>where id_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>=[id_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</w:p>
                          <w:p w14:paraId="25AE043E" w14:textId="77777777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1FE57C1E" w14:textId="0EAA121C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>mahasiswa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41D74A37" w14:textId="77777777" w:rsidR="002A68CE" w:rsidRDefault="002A68CE" w:rsidP="002A68CE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3C990CAC" w14:textId="77777777" w:rsidR="005560A3" w:rsidRDefault="005560A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3ED40C" id="Text Box 107" o:spid="_x0000_s1034" type="#_x0000_t202" style="position:absolute;margin-left:1.3pt;margin-top:227.4pt;width:390.25pt;height:176.65pt;z-index:-251650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" fillcolor="white [3201]" strokeweight=".5pt">
                <v:textbox>
                  <w:txbxContent>
                    <w:p w14:paraId="2C93F42F" w14:textId="14355C86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t xml:space="preserve"> then</w:t>
                      </w:r>
                    </w:p>
                    <w:p w14:paraId="430B66E5" w14:textId="72600EF4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t>()</w:t>
                      </w:r>
                    </w:p>
                    <w:p w14:paraId="27774565" w14:textId="5B8B5994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>
                        <w:t>mahasiswa</w:t>
                      </w:r>
                      <w:r w:rsidRPr="005313E0">
                        <w:t xml:space="preserve"> SET </w:t>
                      </w:r>
                      <w:r>
                        <w:rPr>
                          <w:lang w:val="en-US"/>
                        </w:rPr>
                        <w:t>npm</w:t>
                      </w:r>
                      <w:r w:rsidRPr="005313E0">
                        <w:rPr>
                          <w:lang w:val="id-ID"/>
                        </w:rPr>
                        <w:t xml:space="preserve"> =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 xml:space="preserve">[ </w:t>
                      </w:r>
                      <w:r>
                        <w:rPr>
                          <w:lang w:val="en-US"/>
                        </w:rPr>
                        <w:t>npm</w:t>
                      </w:r>
                      <w:r w:rsidRPr="005313E0">
                        <w:rPr>
                          <w:lang w:val="id-ID"/>
                        </w:rPr>
                        <w:t>], nama_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>=[ nama_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 xml:space="preserve">,tingkat=[tingkat], jenis_kelamin=[jenis_kelamin] </w:t>
                      </w:r>
                      <w:r w:rsidRPr="005313E0">
                        <w:rPr>
                          <w:lang w:val="id-ID"/>
                        </w:rPr>
                        <w:t>where id_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>=[id_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</w:p>
                    <w:p w14:paraId="25AE043E" w14:textId="77777777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1FE57C1E" w14:textId="0EAA121C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>mahasiswa</w:t>
                      </w:r>
                      <w:r w:rsidRPr="005313E0">
                        <w:t xml:space="preserve"> tidak dapat diubah</w:t>
                      </w:r>
                    </w:p>
                    <w:p w14:paraId="41D74A37" w14:textId="77777777" w:rsidR="002A68CE" w:rsidRDefault="002A68CE" w:rsidP="002A68CE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3C990CAC" w14:textId="77777777" w:rsidR="005560A3" w:rsidRDefault="005560A3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update</w:t>
      </w:r>
      <w:proofErr w:type="spellStart"/>
      <w:r>
        <w:rPr>
          <w:lang w:val="en-US"/>
        </w:rPr>
        <w:t>Mahasiswa</w:t>
      </w:r>
      <w:proofErr w:type="spellEnd"/>
    </w:p>
    <w:p w14:paraId="724958BC" w14:textId="77777777" w:rsidR="005560A3" w:rsidRPr="00C63060" w:rsidRDefault="005560A3" w:rsidP="00C63060">
      <w:pPr>
        <w:spacing w:after="0" w:line="360" w:lineRule="auto"/>
        <w:rPr>
          <w:lang w:val="en-US"/>
        </w:rPr>
      </w:pPr>
    </w:p>
    <w:p w14:paraId="7BC0DDB9" w14:textId="559238DC" w:rsidR="00CE7DD7" w:rsidRPr="002A68CE" w:rsidRDefault="00CE7DD7">
      <w:pPr>
        <w:pStyle w:val="ListParagraph"/>
        <w:numPr>
          <w:ilvl w:val="0"/>
          <w:numId w:val="48"/>
        </w:numPr>
        <w:spacing w:after="0" w:line="360" w:lineRule="auto"/>
        <w:ind w:left="993" w:hanging="993"/>
        <w:outlineLvl w:val="2"/>
        <w:rPr>
          <w:b/>
          <w:bCs/>
        </w:rPr>
      </w:pPr>
      <w:bookmarkStart w:id="350" w:name="_Toc110248377"/>
      <w:proofErr w:type="spellStart"/>
      <w:r w:rsidRPr="002A68CE">
        <w:rPr>
          <w:b/>
          <w:bCs/>
        </w:rPr>
        <w:t>Kelas</w:t>
      </w:r>
      <w:proofErr w:type="spellEnd"/>
      <w:r w:rsidRPr="002A68CE">
        <w:rPr>
          <w:b/>
          <w:bCs/>
        </w:rPr>
        <w:t xml:space="preserve"> Data Plotting </w:t>
      </w:r>
      <w:proofErr w:type="spellStart"/>
      <w:r w:rsidRPr="002A68CE">
        <w:rPr>
          <w:b/>
          <w:bCs/>
        </w:rPr>
        <w:t>Pembimbing</w:t>
      </w:r>
      <w:bookmarkEnd w:id="350"/>
      <w:proofErr w:type="spellEnd"/>
    </w:p>
    <w:p w14:paraId="010538AE" w14:textId="42B4BB1D" w:rsidR="00C63060" w:rsidRDefault="002A68CE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A7B20B4" wp14:editId="3E46AD03">
                <wp:simplePos x="0" y="0"/>
                <wp:positionH relativeFrom="column">
                  <wp:posOffset>-87630</wp:posOffset>
                </wp:positionH>
                <wp:positionV relativeFrom="paragraph">
                  <wp:posOffset>278765</wp:posOffset>
                </wp:positionV>
                <wp:extent cx="4984750" cy="1752600"/>
                <wp:effectExtent l="0" t="0" r="25400" b="19050"/>
                <wp:wrapNone/>
                <wp:docPr id="108" name="Text Box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84750" cy="1752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EE504AD" w14:textId="08F85E34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t xml:space="preserve"> then</w:t>
                            </w:r>
                          </w:p>
                          <w:p w14:paraId="72F13C42" w14:textId="2995C999" w:rsidR="002A68CE" w:rsidRPr="00801F00" w:rsidRDefault="002A68CE" w:rsidP="002A68CE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PlottingPembimbing</w:t>
                            </w:r>
                          </w:p>
                          <w:p w14:paraId="2BA1A0E5" w14:textId="2D31E368" w:rsidR="002A68CE" w:rsidRPr="00801F00" w:rsidRDefault="002A68CE" w:rsidP="002A68CE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 </w:t>
                            </w:r>
                            <w:r>
                              <w:rPr>
                                <w:lang w:val="en-US"/>
                              </w:rPr>
                              <w:t>plotting_pembimbing</w:t>
                            </w:r>
                          </w:p>
                          <w:p w14:paraId="72A640D6" w14:textId="77777777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6F12552A" w14:textId="62B4B77F" w:rsidR="002A68CE" w:rsidRPr="005313E0" w:rsidRDefault="002A68CE" w:rsidP="002A68CE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plotting_pembimbing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2D5A1D2D" w14:textId="77777777" w:rsidR="002A68CE" w:rsidRDefault="002A68CE" w:rsidP="002A68CE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411910A7" w14:textId="77777777" w:rsidR="002A68CE" w:rsidRDefault="002A68C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7B20B4" id="Text Box 108" o:spid="_x0000_s1035" type="#_x0000_t202" style="position:absolute;margin-left:-6.9pt;margin-top:21.95pt;width:392.5pt;height:13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" fillcolor="white [3201]" strokeweight=".5pt">
                <v:textbox>
                  <w:txbxContent>
                    <w:p w14:paraId="3EE504AD" w14:textId="08F85E34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plotting_pembimbing</w:t>
                      </w:r>
                      <w:r w:rsidRPr="005313E0">
                        <w:t xml:space="preserve"> then</w:t>
                      </w:r>
                    </w:p>
                    <w:p w14:paraId="72F13C42" w14:textId="2995C999" w:rsidR="002A68CE" w:rsidRPr="00801F00" w:rsidRDefault="002A68CE" w:rsidP="002A68CE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PlottingPembimbing</w:t>
                      </w:r>
                    </w:p>
                    <w:p w14:paraId="2BA1A0E5" w14:textId="2D31E368" w:rsidR="002A68CE" w:rsidRPr="00801F00" w:rsidRDefault="002A68CE" w:rsidP="002A68CE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 </w:t>
                      </w:r>
                      <w:r>
                        <w:rPr>
                          <w:lang w:val="en-US"/>
                        </w:rPr>
                        <w:t>plotting_pembimbing</w:t>
                      </w:r>
                    </w:p>
                    <w:p w14:paraId="72A640D6" w14:textId="77777777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6F12552A" w14:textId="62B4B77F" w:rsidR="002A68CE" w:rsidRPr="005313E0" w:rsidRDefault="002A68CE" w:rsidP="002A68CE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plotting_pembimbing</w:t>
                      </w:r>
                      <w:r w:rsidRPr="005313E0">
                        <w:t xml:space="preserve"> tidak ditemukan</w:t>
                      </w:r>
                    </w:p>
                    <w:p w14:paraId="2D5A1D2D" w14:textId="77777777" w:rsidR="002A68CE" w:rsidRDefault="002A68CE" w:rsidP="002A68CE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411910A7" w14:textId="77777777" w:rsidR="002A68CE" w:rsidRDefault="002A68CE"/>
                  </w:txbxContent>
                </v:textbox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>
        <w:rPr>
          <w:lang w:val="en-US"/>
        </w:rPr>
        <w:t>PlottingPembimbing</w:t>
      </w:r>
      <w:proofErr w:type="spellEnd"/>
    </w:p>
    <w:p w14:paraId="66F118FD" w14:textId="4A588E7B" w:rsidR="002A68CE" w:rsidRDefault="002A68CE" w:rsidP="00C63060">
      <w:pPr>
        <w:spacing w:after="0" w:line="360" w:lineRule="auto"/>
        <w:rPr>
          <w:lang w:val="en-US"/>
        </w:rPr>
      </w:pPr>
    </w:p>
    <w:p w14:paraId="425EE617" w14:textId="4DADDF4A" w:rsidR="002A68CE" w:rsidRDefault="002A68CE" w:rsidP="00C63060">
      <w:pPr>
        <w:spacing w:after="0" w:line="360" w:lineRule="auto"/>
        <w:rPr>
          <w:lang w:val="en-US"/>
        </w:rPr>
      </w:pPr>
    </w:p>
    <w:p w14:paraId="225BF90B" w14:textId="3D6DE8B2" w:rsidR="002A68CE" w:rsidRDefault="002A68CE" w:rsidP="00C63060">
      <w:pPr>
        <w:spacing w:after="0" w:line="360" w:lineRule="auto"/>
        <w:rPr>
          <w:lang w:val="en-US"/>
        </w:rPr>
      </w:pPr>
    </w:p>
    <w:p w14:paraId="3C84DC5E" w14:textId="5006C49C" w:rsidR="002A68CE" w:rsidRDefault="002A68CE" w:rsidP="00C63060">
      <w:pPr>
        <w:spacing w:after="0" w:line="360" w:lineRule="auto"/>
        <w:rPr>
          <w:lang w:val="en-US"/>
        </w:rPr>
      </w:pPr>
    </w:p>
    <w:p w14:paraId="2EB172EF" w14:textId="689301A1" w:rsidR="002A68CE" w:rsidRDefault="002A68CE" w:rsidP="00C63060">
      <w:pPr>
        <w:spacing w:after="0" w:line="360" w:lineRule="auto"/>
        <w:rPr>
          <w:lang w:val="en-US"/>
        </w:rPr>
      </w:pPr>
    </w:p>
    <w:p w14:paraId="6AB27047" w14:textId="5A8A381F" w:rsidR="002A68CE" w:rsidRDefault="002A68CE" w:rsidP="00C63060">
      <w:pPr>
        <w:spacing w:after="0" w:line="360" w:lineRule="auto"/>
        <w:rPr>
          <w:lang w:val="en-US"/>
        </w:rPr>
      </w:pPr>
    </w:p>
    <w:p w14:paraId="25C6ED83" w14:textId="77777777" w:rsidR="002A68CE" w:rsidRDefault="002A68CE" w:rsidP="00C63060">
      <w:pPr>
        <w:spacing w:after="0" w:line="360" w:lineRule="auto"/>
        <w:rPr>
          <w:lang w:val="en-US"/>
        </w:rPr>
      </w:pPr>
    </w:p>
    <w:p w14:paraId="1CA9476F" w14:textId="013BAAAC" w:rsidR="002A68CE" w:rsidRPr="00C63060" w:rsidRDefault="002A68CE" w:rsidP="00C63060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8480" behindDoc="1" locked="0" layoutInCell="1" allowOverlap="1" wp14:anchorId="57E10B6A" wp14:editId="14E71C76">
                <wp:simplePos x="0" y="0"/>
                <wp:positionH relativeFrom="column">
                  <wp:posOffset>-97155</wp:posOffset>
                </wp:positionH>
                <wp:positionV relativeFrom="paragraph">
                  <wp:posOffset>255270</wp:posOffset>
                </wp:positionV>
                <wp:extent cx="5133975" cy="2343150"/>
                <wp:effectExtent l="0" t="0" r="28575" b="19050"/>
                <wp:wrapTight wrapText="bothSides">
                  <wp:wrapPolygon edited="0">
                    <wp:start x="0" y="0"/>
                    <wp:lineTo x="0" y="21600"/>
                    <wp:lineTo x="21640" y="21600"/>
                    <wp:lineTo x="21640" y="0"/>
                    <wp:lineTo x="0" y="0"/>
                  </wp:wrapPolygon>
                </wp:wrapTight>
                <wp:docPr id="109" name="Text Box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33975" cy="2343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8DCB9E9" w14:textId="09D426AD" w:rsidR="001E5C4E" w:rsidRPr="005313E0" w:rsidRDefault="001E5C4E" w:rsidP="001E5C4E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plotting_pembimbing</w:t>
                            </w:r>
                            <w:r w:rsidRPr="005313E0">
                              <w:t xml:space="preserve"> then</w:t>
                            </w:r>
                          </w:p>
                          <w:p w14:paraId="66D4CE19" w14:textId="7373BE92" w:rsidR="001E5C4E" w:rsidRPr="005313E0" w:rsidRDefault="001E5C4E" w:rsidP="001E5C4E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Plotting_Pembimbing</w:t>
                            </w:r>
                            <w:r w:rsidRPr="005313E0">
                              <w:t>()</w:t>
                            </w:r>
                          </w:p>
                          <w:p w14:paraId="0CF3869A" w14:textId="0E13BAB6" w:rsidR="001E5C4E" w:rsidRPr="005313E0" w:rsidRDefault="001E5C4E" w:rsidP="001E5C4E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 xml:space="preserve">SQL = INSERT into </w:t>
                            </w:r>
                            <w:r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 </w:t>
                            </w:r>
                            <w:r>
                              <w:rPr>
                                <w:lang w:val="en-US"/>
                              </w:rPr>
                              <w:t>id_dosen, nama_dosen,nama_mahasiswa,id_mahasiswa,tingkat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id_dosen</w:t>
                            </w:r>
                            <w:r w:rsidRPr="005313E0">
                              <w:rPr>
                                <w:lang w:val="id-ID"/>
                              </w:rPr>
                              <w:t>], [nama_</w:t>
                            </w:r>
                            <w:r>
                              <w:rPr>
                                <w:lang w:val="en-US"/>
                              </w:rPr>
                              <w:t>dosen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nama_mahasiswa],[id_mahasiswa],[tingkat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757F7C89" w14:textId="77777777" w:rsidR="001E5C4E" w:rsidRPr="005313E0" w:rsidRDefault="001E5C4E" w:rsidP="001E5C4E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6D9959F" w14:textId="0E83DAF6" w:rsidR="001E5C4E" w:rsidRPr="005313E0" w:rsidRDefault="001E5C4E" w:rsidP="001E5C4E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 xml:space="preserve">plotting_pembimbing </w:t>
                            </w:r>
                            <w:r w:rsidRPr="005313E0">
                              <w:t>tidak dapat ditambahkan</w:t>
                            </w:r>
                          </w:p>
                          <w:p w14:paraId="544DC65C" w14:textId="77777777" w:rsidR="001E5C4E" w:rsidRDefault="001E5C4E" w:rsidP="001E5C4E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3E20961B" w14:textId="77777777" w:rsidR="002A68CE" w:rsidRDefault="002A68C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E10B6A" id="Text Box 109" o:spid="_x0000_s1036" type="#_x0000_t202" style="position:absolute;margin-left:-7.65pt;margin-top:20.1pt;width:404.25pt;height:184.5pt;z-index:-251648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" fillcolor="white [3201]" strokeweight=".5pt">
                <v:textbox>
                  <w:txbxContent>
                    <w:p w14:paraId="18DCB9E9" w14:textId="09D426AD" w:rsidR="001E5C4E" w:rsidRPr="005313E0" w:rsidRDefault="001E5C4E" w:rsidP="001E5C4E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plotting_pembimbing</w:t>
                      </w:r>
                      <w:r w:rsidRPr="005313E0">
                        <w:t xml:space="preserve"> then</w:t>
                      </w:r>
                    </w:p>
                    <w:p w14:paraId="66D4CE19" w14:textId="7373BE92" w:rsidR="001E5C4E" w:rsidRPr="005313E0" w:rsidRDefault="001E5C4E" w:rsidP="001E5C4E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Plotting_Pembimbing</w:t>
                      </w:r>
                      <w:r w:rsidRPr="005313E0">
                        <w:t>()</w:t>
                      </w:r>
                    </w:p>
                    <w:p w14:paraId="0CF3869A" w14:textId="0E13BAB6" w:rsidR="001E5C4E" w:rsidRPr="005313E0" w:rsidRDefault="001E5C4E" w:rsidP="001E5C4E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 xml:space="preserve">SQL = INSERT into </w:t>
                      </w:r>
                      <w:r>
                        <w:rPr>
                          <w:lang w:val="en-US"/>
                        </w:rPr>
                        <w:t>plotting_pembimbing</w:t>
                      </w:r>
                      <w:r w:rsidRPr="005313E0">
                        <w:rPr>
                          <w:lang w:val="id-ID"/>
                        </w:rPr>
                        <w:t xml:space="preserve"> ( </w:t>
                      </w:r>
                      <w:r>
                        <w:rPr>
                          <w:lang w:val="en-US"/>
                        </w:rPr>
                        <w:t>id_dosen, nama_dosen,nama_mahasiswa,id_mahasiswa,tingkat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id_dosen</w:t>
                      </w:r>
                      <w:r w:rsidRPr="005313E0">
                        <w:rPr>
                          <w:lang w:val="id-ID"/>
                        </w:rPr>
                        <w:t>], [nama_</w:t>
                      </w:r>
                      <w:r>
                        <w:rPr>
                          <w:lang w:val="en-US"/>
                        </w:rPr>
                        <w:t>dosen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nama_mahasiswa],[id_mahasiswa],[tingkat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757F7C89" w14:textId="77777777" w:rsidR="001E5C4E" w:rsidRPr="005313E0" w:rsidRDefault="001E5C4E" w:rsidP="001E5C4E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6D9959F" w14:textId="0E83DAF6" w:rsidR="001E5C4E" w:rsidRPr="005313E0" w:rsidRDefault="001E5C4E" w:rsidP="001E5C4E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 xml:space="preserve">plotting_pembimbing </w:t>
                      </w:r>
                      <w:r w:rsidRPr="005313E0">
                        <w:t>tidak dapat ditambahkan</w:t>
                      </w:r>
                    </w:p>
                    <w:p w14:paraId="544DC65C" w14:textId="77777777" w:rsidR="001E5C4E" w:rsidRDefault="001E5C4E" w:rsidP="001E5C4E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3E20961B" w14:textId="77777777" w:rsidR="002A68CE" w:rsidRDefault="002A68CE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h</w:t>
      </w:r>
      <w:r>
        <w:rPr>
          <w:lang w:val="en-US"/>
        </w:rPr>
        <w:t>PlottingPembimbing</w:t>
      </w:r>
      <w:proofErr w:type="spellEnd"/>
    </w:p>
    <w:p w14:paraId="2242A743" w14:textId="3F158CEF" w:rsidR="002A68CE" w:rsidRPr="007F2F64" w:rsidRDefault="00634A7F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1" locked="0" layoutInCell="1" allowOverlap="1" wp14:anchorId="3A26585C" wp14:editId="73CD403C">
                <wp:simplePos x="0" y="0"/>
                <wp:positionH relativeFrom="column">
                  <wp:posOffset>-100965</wp:posOffset>
                </wp:positionH>
                <wp:positionV relativeFrom="paragraph">
                  <wp:posOffset>2762250</wp:posOffset>
                </wp:positionV>
                <wp:extent cx="5133975" cy="2593975"/>
                <wp:effectExtent l="0" t="0" r="28575" b="15875"/>
                <wp:wrapTight wrapText="bothSides">
                  <wp:wrapPolygon edited="0">
                    <wp:start x="0" y="0"/>
                    <wp:lineTo x="0" y="21574"/>
                    <wp:lineTo x="21640" y="21574"/>
                    <wp:lineTo x="21640" y="0"/>
                    <wp:lineTo x="0" y="0"/>
                  </wp:wrapPolygon>
                </wp:wrapTight>
                <wp:docPr id="110" name="Text Box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33975" cy="2593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5A84350" w14:textId="7F13E5FB" w:rsidR="00634A7F" w:rsidRPr="005313E0" w:rsidRDefault="00634A7F" w:rsidP="00634A7F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 w:rsidR="001A61F5"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t xml:space="preserve"> then</w:t>
                            </w:r>
                          </w:p>
                          <w:p w14:paraId="032B5432" w14:textId="2F493328" w:rsidR="00634A7F" w:rsidRPr="005313E0" w:rsidRDefault="00634A7F" w:rsidP="00634A7F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 w:rsidR="001A61F5"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t>()</w:t>
                            </w:r>
                          </w:p>
                          <w:p w14:paraId="3049A681" w14:textId="64EDED2F" w:rsidR="00634A7F" w:rsidRPr="005313E0" w:rsidRDefault="00634A7F" w:rsidP="00634A7F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 w:rsidR="001A61F5">
                              <w:t>plotting_pembimbing</w:t>
                            </w:r>
                            <w:r w:rsidRPr="005313E0">
                              <w:t xml:space="preserve"> SET</w:t>
                            </w:r>
                            <w:r w:rsidR="001A61F5">
                              <w:t xml:space="preserve"> id_dose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[</w:t>
                            </w:r>
                            <w:r w:rsidR="001A61F5">
                              <w:rPr>
                                <w:lang w:val="en-US"/>
                              </w:rPr>
                              <w:t>id_dosen</w:t>
                            </w:r>
                            <w:r w:rsidRPr="005313E0">
                              <w:rPr>
                                <w:lang w:val="id-ID"/>
                              </w:rPr>
                              <w:t>], nama_</w:t>
                            </w:r>
                            <w:r w:rsidR="001A61F5">
                              <w:rPr>
                                <w:lang w:val="en-US"/>
                              </w:rPr>
                              <w:t>dosen</w:t>
                            </w:r>
                            <w:r w:rsidRPr="005313E0">
                              <w:rPr>
                                <w:lang w:val="id-ID"/>
                              </w:rPr>
                              <w:t>=[ nama_</w:t>
                            </w:r>
                            <w:r w:rsidR="001A61F5">
                              <w:rPr>
                                <w:lang w:val="en-US"/>
                              </w:rPr>
                              <w:t>dosen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</w:t>
                            </w:r>
                            <w:r w:rsidR="001A61F5">
                              <w:rPr>
                                <w:lang w:val="en-US"/>
                              </w:rPr>
                              <w:t>nama_mahasiswa</w:t>
                            </w:r>
                            <w:r>
                              <w:rPr>
                                <w:lang w:val="en-US"/>
                              </w:rPr>
                              <w:t>=[</w:t>
                            </w:r>
                            <w:r w:rsidR="001A61F5">
                              <w:rPr>
                                <w:lang w:val="en-US"/>
                              </w:rPr>
                              <w:t>nama_mahasiswa</w:t>
                            </w:r>
                            <w:r>
                              <w:rPr>
                                <w:lang w:val="en-US"/>
                              </w:rPr>
                              <w:t>],</w:t>
                            </w:r>
                            <w:r w:rsidR="001A61F5">
                              <w:rPr>
                                <w:lang w:val="en-US"/>
                              </w:rPr>
                              <w:t xml:space="preserve"> id_mahasiswa=[id_mahasiswa],tingkat</w:t>
                            </w:r>
                            <w:r>
                              <w:rPr>
                                <w:lang w:val="en-US"/>
                              </w:rPr>
                              <w:t>=[</w:t>
                            </w:r>
                            <w:r w:rsidR="001A61F5">
                              <w:rPr>
                                <w:lang w:val="en-US"/>
                              </w:rPr>
                              <w:t>tingkat</w:t>
                            </w:r>
                            <w:r>
                              <w:rPr>
                                <w:lang w:val="en-US"/>
                              </w:rPr>
                              <w:t xml:space="preserve">] </w:t>
                            </w:r>
                            <w:r w:rsidRPr="005313E0">
                              <w:rPr>
                                <w:lang w:val="id-ID"/>
                              </w:rPr>
                              <w:t>where id_</w:t>
                            </w:r>
                            <w:r w:rsidR="00C37695"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rPr>
                                <w:lang w:val="id-ID"/>
                              </w:rPr>
                              <w:t>=[id_</w:t>
                            </w:r>
                            <w:r w:rsidR="00707F45"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</w:p>
                          <w:p w14:paraId="14858061" w14:textId="77777777" w:rsidR="00634A7F" w:rsidRPr="005313E0" w:rsidRDefault="00634A7F" w:rsidP="00634A7F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609AC7BA" w14:textId="37ED6023" w:rsidR="00634A7F" w:rsidRPr="005313E0" w:rsidRDefault="00634A7F" w:rsidP="00634A7F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796EFB">
                              <w:rPr>
                                <w:lang w:val="en-US"/>
                              </w:rPr>
                              <w:t>plotting_pembimbing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2CED1725" w14:textId="77777777" w:rsidR="00634A7F" w:rsidRDefault="00634A7F" w:rsidP="00634A7F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3703C893" w14:textId="77777777" w:rsidR="002A68CE" w:rsidRDefault="002A68C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26585C" id="Text Box 110" o:spid="_x0000_s1037" type="#_x0000_t202" style="position:absolute;margin-left:-7.95pt;margin-top:217.5pt;width:404.25pt;height:204.25pt;z-index:-251646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" fillcolor="white [3201]" strokeweight=".5pt">
                <v:textbox>
                  <w:txbxContent>
                    <w:p w14:paraId="65A84350" w14:textId="7F13E5FB" w:rsidR="00634A7F" w:rsidRPr="005313E0" w:rsidRDefault="00634A7F" w:rsidP="00634A7F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 w:rsidR="001A61F5">
                        <w:rPr>
                          <w:lang w:val="en-US"/>
                        </w:rPr>
                        <w:t>plotting_pembimbing</w:t>
                      </w:r>
                      <w:r w:rsidRPr="005313E0">
                        <w:t xml:space="preserve"> then</w:t>
                      </w:r>
                    </w:p>
                    <w:p w14:paraId="032B5432" w14:textId="2F493328" w:rsidR="00634A7F" w:rsidRPr="005313E0" w:rsidRDefault="00634A7F" w:rsidP="00634A7F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 w:rsidR="001A61F5">
                        <w:rPr>
                          <w:lang w:val="en-US"/>
                        </w:rPr>
                        <w:t>Plotting_pembimbing</w:t>
                      </w:r>
                      <w:r w:rsidRPr="005313E0">
                        <w:t>()</w:t>
                      </w:r>
                    </w:p>
                    <w:p w14:paraId="3049A681" w14:textId="64EDED2F" w:rsidR="00634A7F" w:rsidRPr="005313E0" w:rsidRDefault="00634A7F" w:rsidP="00634A7F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 w:rsidR="001A61F5">
                        <w:t>plotting_pembimbing</w:t>
                      </w:r>
                      <w:r w:rsidRPr="005313E0">
                        <w:t xml:space="preserve"> SET</w:t>
                      </w:r>
                      <w:r w:rsidR="001A61F5">
                        <w:t xml:space="preserve"> id_dosen</w:t>
                      </w:r>
                      <w:r w:rsidRPr="005313E0">
                        <w:rPr>
                          <w:lang w:val="id-ID"/>
                        </w:rPr>
                        <w:t xml:space="preserve"> =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[</w:t>
                      </w:r>
                      <w:r w:rsidR="001A61F5">
                        <w:rPr>
                          <w:lang w:val="en-US"/>
                        </w:rPr>
                        <w:t>id_dosen</w:t>
                      </w:r>
                      <w:r w:rsidRPr="005313E0">
                        <w:rPr>
                          <w:lang w:val="id-ID"/>
                        </w:rPr>
                        <w:t>], nama_</w:t>
                      </w:r>
                      <w:r w:rsidR="001A61F5">
                        <w:rPr>
                          <w:lang w:val="en-US"/>
                        </w:rPr>
                        <w:t>dosen</w:t>
                      </w:r>
                      <w:r w:rsidRPr="005313E0">
                        <w:rPr>
                          <w:lang w:val="id-ID"/>
                        </w:rPr>
                        <w:t>=[ nama_</w:t>
                      </w:r>
                      <w:r w:rsidR="001A61F5">
                        <w:rPr>
                          <w:lang w:val="en-US"/>
                        </w:rPr>
                        <w:t>dosen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</w:t>
                      </w:r>
                      <w:r w:rsidR="001A61F5">
                        <w:rPr>
                          <w:lang w:val="en-US"/>
                        </w:rPr>
                        <w:t>nama_mahasiswa</w:t>
                      </w:r>
                      <w:r>
                        <w:rPr>
                          <w:lang w:val="en-US"/>
                        </w:rPr>
                        <w:t>=[</w:t>
                      </w:r>
                      <w:r w:rsidR="001A61F5">
                        <w:rPr>
                          <w:lang w:val="en-US"/>
                        </w:rPr>
                        <w:t>nama_mahasiswa</w:t>
                      </w:r>
                      <w:r>
                        <w:rPr>
                          <w:lang w:val="en-US"/>
                        </w:rPr>
                        <w:t>],</w:t>
                      </w:r>
                      <w:r w:rsidR="001A61F5">
                        <w:rPr>
                          <w:lang w:val="en-US"/>
                        </w:rPr>
                        <w:t xml:space="preserve"> id_mahasiswa=[id_mahasiswa],tingkat</w:t>
                      </w:r>
                      <w:r>
                        <w:rPr>
                          <w:lang w:val="en-US"/>
                        </w:rPr>
                        <w:t>=[</w:t>
                      </w:r>
                      <w:r w:rsidR="001A61F5">
                        <w:rPr>
                          <w:lang w:val="en-US"/>
                        </w:rPr>
                        <w:t>tingkat</w:t>
                      </w:r>
                      <w:r>
                        <w:rPr>
                          <w:lang w:val="en-US"/>
                        </w:rPr>
                        <w:t xml:space="preserve">] </w:t>
                      </w:r>
                      <w:r w:rsidRPr="005313E0">
                        <w:rPr>
                          <w:lang w:val="id-ID"/>
                        </w:rPr>
                        <w:t>where id_</w:t>
                      </w:r>
                      <w:r w:rsidR="00C37695">
                        <w:rPr>
                          <w:lang w:val="en-US"/>
                        </w:rPr>
                        <w:t>plotting_pembimbing</w:t>
                      </w:r>
                      <w:r w:rsidRPr="005313E0">
                        <w:rPr>
                          <w:lang w:val="id-ID"/>
                        </w:rPr>
                        <w:t>=[id_</w:t>
                      </w:r>
                      <w:r w:rsidR="00707F45">
                        <w:rPr>
                          <w:lang w:val="en-US"/>
                        </w:rPr>
                        <w:t>plotting_pembimbing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</w:p>
                    <w:p w14:paraId="14858061" w14:textId="77777777" w:rsidR="00634A7F" w:rsidRPr="005313E0" w:rsidRDefault="00634A7F" w:rsidP="00634A7F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609AC7BA" w14:textId="37ED6023" w:rsidR="00634A7F" w:rsidRPr="005313E0" w:rsidRDefault="00634A7F" w:rsidP="00634A7F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796EFB">
                        <w:rPr>
                          <w:lang w:val="en-US"/>
                        </w:rPr>
                        <w:t>plotting_pembimbing</w:t>
                      </w:r>
                      <w:r w:rsidRPr="005313E0">
                        <w:t xml:space="preserve"> tidak dapat diubah</w:t>
                      </w:r>
                    </w:p>
                    <w:p w14:paraId="2CED1725" w14:textId="77777777" w:rsidR="00634A7F" w:rsidRDefault="00634A7F" w:rsidP="00634A7F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3703C893" w14:textId="77777777" w:rsidR="002A68CE" w:rsidRDefault="002A68CE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update</w:t>
      </w:r>
      <w:proofErr w:type="spellStart"/>
      <w:r w:rsidR="002A68CE">
        <w:rPr>
          <w:lang w:val="en-US"/>
        </w:rPr>
        <w:t>PlottingPembimbing</w:t>
      </w:r>
      <w:proofErr w:type="spellEnd"/>
    </w:p>
    <w:p w14:paraId="767E36D6" w14:textId="26A08ED7" w:rsidR="00CE7DD7" w:rsidRPr="00634A7F" w:rsidRDefault="00CE7DD7">
      <w:pPr>
        <w:pStyle w:val="ListParagraph"/>
        <w:numPr>
          <w:ilvl w:val="0"/>
          <w:numId w:val="48"/>
        </w:numPr>
        <w:spacing w:after="0" w:line="360" w:lineRule="auto"/>
        <w:ind w:left="993" w:hanging="993"/>
        <w:outlineLvl w:val="2"/>
        <w:rPr>
          <w:b/>
          <w:bCs/>
        </w:rPr>
      </w:pPr>
      <w:bookmarkStart w:id="351" w:name="_Toc110248378"/>
      <w:proofErr w:type="spellStart"/>
      <w:r w:rsidRPr="00634A7F">
        <w:rPr>
          <w:b/>
          <w:bCs/>
        </w:rPr>
        <w:t>Kelas</w:t>
      </w:r>
      <w:proofErr w:type="spellEnd"/>
      <w:r w:rsidRPr="00634A7F">
        <w:rPr>
          <w:b/>
          <w:bCs/>
        </w:rPr>
        <w:t xml:space="preserve"> Data </w:t>
      </w:r>
      <w:proofErr w:type="spellStart"/>
      <w:r w:rsidRPr="00634A7F">
        <w:rPr>
          <w:b/>
          <w:bCs/>
        </w:rPr>
        <w:t>Pembekalan</w:t>
      </w:r>
      <w:bookmarkEnd w:id="351"/>
      <w:proofErr w:type="spellEnd"/>
    </w:p>
    <w:p w14:paraId="4AF97150" w14:textId="183319DF" w:rsidR="00707F45" w:rsidRPr="00C63060" w:rsidRDefault="00796EFB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1" locked="0" layoutInCell="1" allowOverlap="1" wp14:anchorId="6D308813" wp14:editId="37E87373">
                <wp:simplePos x="0" y="0"/>
                <wp:positionH relativeFrom="column">
                  <wp:posOffset>-68580</wp:posOffset>
                </wp:positionH>
                <wp:positionV relativeFrom="paragraph">
                  <wp:posOffset>254000</wp:posOffset>
                </wp:positionV>
                <wp:extent cx="5187950" cy="1786255"/>
                <wp:effectExtent l="0" t="0" r="12700" b="23495"/>
                <wp:wrapTight wrapText="bothSides">
                  <wp:wrapPolygon edited="0">
                    <wp:start x="0" y="0"/>
                    <wp:lineTo x="0" y="21654"/>
                    <wp:lineTo x="21574" y="21654"/>
                    <wp:lineTo x="21574" y="0"/>
                    <wp:lineTo x="0" y="0"/>
                  </wp:wrapPolygon>
                </wp:wrapTight>
                <wp:docPr id="111" name="Text Box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87950" cy="17862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446D1D1" w14:textId="4CC4BBD6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pembekalan</w:t>
                            </w:r>
                            <w:r w:rsidRPr="005313E0">
                              <w:t xml:space="preserve"> then</w:t>
                            </w:r>
                          </w:p>
                          <w:p w14:paraId="0BEC3684" w14:textId="723572DB" w:rsidR="00FA0935" w:rsidRPr="00801F00" w:rsidRDefault="00FA0935" w:rsidP="00FA0935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Pembekalan</w:t>
                            </w:r>
                          </w:p>
                          <w:p w14:paraId="7FF41587" w14:textId="449E6DBA" w:rsidR="00FA0935" w:rsidRPr="00801F00" w:rsidRDefault="00FA0935" w:rsidP="00FA0935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 </w:t>
                            </w:r>
                            <w:r>
                              <w:rPr>
                                <w:lang w:val="en-US"/>
                              </w:rPr>
                              <w:t>pembekalan</w:t>
                            </w:r>
                          </w:p>
                          <w:p w14:paraId="51EAE95B" w14:textId="77777777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C073814" w14:textId="7E6F8AF7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pembekalan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7BFF1FF1" w14:textId="77777777" w:rsidR="00FA0935" w:rsidRDefault="00FA0935" w:rsidP="00FA0935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5926C170" w14:textId="77777777" w:rsidR="00796EFB" w:rsidRDefault="00796EFB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308813" id="Text Box 111" o:spid="_x0000_s1038" type="#_x0000_t202" style="position:absolute;margin-left:-5.4pt;margin-top:20pt;width:408.5pt;height:140.65pt;z-index:-251645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" fillcolor="white [3201]" strokeweight=".5pt">
                <v:textbox>
                  <w:txbxContent>
                    <w:p w14:paraId="6446D1D1" w14:textId="4CC4BBD6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pembekalan</w:t>
                      </w:r>
                      <w:r w:rsidRPr="005313E0">
                        <w:t xml:space="preserve"> then</w:t>
                      </w:r>
                    </w:p>
                    <w:p w14:paraId="0BEC3684" w14:textId="723572DB" w:rsidR="00FA0935" w:rsidRPr="00801F00" w:rsidRDefault="00FA0935" w:rsidP="00FA0935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Pembekalan</w:t>
                      </w:r>
                    </w:p>
                    <w:p w14:paraId="7FF41587" w14:textId="449E6DBA" w:rsidR="00FA0935" w:rsidRPr="00801F00" w:rsidRDefault="00FA0935" w:rsidP="00FA0935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 </w:t>
                      </w:r>
                      <w:r>
                        <w:rPr>
                          <w:lang w:val="en-US"/>
                        </w:rPr>
                        <w:t>pembekalan</w:t>
                      </w:r>
                    </w:p>
                    <w:p w14:paraId="51EAE95B" w14:textId="77777777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C073814" w14:textId="7E6F8AF7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pembekalan</w:t>
                      </w:r>
                      <w:r w:rsidRPr="005313E0">
                        <w:t xml:space="preserve"> tidak ditemukan</w:t>
                      </w:r>
                    </w:p>
                    <w:p w14:paraId="7BFF1FF1" w14:textId="77777777" w:rsidR="00FA0935" w:rsidRDefault="00FA0935" w:rsidP="00FA0935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5926C170" w14:textId="77777777" w:rsidR="00796EFB" w:rsidRDefault="00796EFB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 w:rsidR="007B62DE">
        <w:rPr>
          <w:lang w:val="en-US"/>
        </w:rPr>
        <w:t>Pembekalan</w:t>
      </w:r>
      <w:proofErr w:type="spellEnd"/>
    </w:p>
    <w:p w14:paraId="1A229F64" w14:textId="52287E4A" w:rsidR="00C63060" w:rsidRDefault="00FA0935" w:rsidP="00C63060">
      <w:pPr>
        <w:spacing w:after="0" w:line="360" w:lineRule="auto"/>
        <w:rPr>
          <w:lang w:val="en-US"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1552" behindDoc="1" locked="0" layoutInCell="1" allowOverlap="1" wp14:anchorId="39A66E59" wp14:editId="0A8060B8">
                <wp:simplePos x="0" y="0"/>
                <wp:positionH relativeFrom="column">
                  <wp:posOffset>5715</wp:posOffset>
                </wp:positionH>
                <wp:positionV relativeFrom="paragraph">
                  <wp:posOffset>303530</wp:posOffset>
                </wp:positionV>
                <wp:extent cx="5039360" cy="2105025"/>
                <wp:effectExtent l="0" t="0" r="27940" b="28575"/>
                <wp:wrapTight wrapText="bothSides">
                  <wp:wrapPolygon edited="0">
                    <wp:start x="0" y="0"/>
                    <wp:lineTo x="0" y="21698"/>
                    <wp:lineTo x="21638" y="21698"/>
                    <wp:lineTo x="21638" y="0"/>
                    <wp:lineTo x="0" y="0"/>
                  </wp:wrapPolygon>
                </wp:wrapTight>
                <wp:docPr id="112" name="Text Box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9360" cy="21050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C8C0734" w14:textId="369E20B5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pembekalan</w:t>
                            </w:r>
                            <w:r w:rsidRPr="005313E0">
                              <w:t xml:space="preserve"> then</w:t>
                            </w:r>
                          </w:p>
                          <w:p w14:paraId="52FD3C9E" w14:textId="2F61B80E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Pembekalan</w:t>
                            </w:r>
                            <w:r w:rsidRPr="005313E0">
                              <w:t xml:space="preserve"> ()</w:t>
                            </w:r>
                          </w:p>
                          <w:p w14:paraId="580B546F" w14:textId="3F313782" w:rsidR="00FA0935" w:rsidRPr="005313E0" w:rsidRDefault="00FA0935" w:rsidP="00FA0935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 xml:space="preserve">SQL = INSERT into </w:t>
                            </w:r>
                            <w:r>
                              <w:rPr>
                                <w:lang w:val="en-US"/>
                              </w:rPr>
                              <w:t>pembekal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</w:t>
                            </w:r>
                            <w:r w:rsidR="00C37695">
                              <w:rPr>
                                <w:lang w:val="en-US"/>
                              </w:rPr>
                              <w:t>tanggal_pembekalan</w:t>
                            </w:r>
                            <w:r>
                              <w:rPr>
                                <w:lang w:val="en-US"/>
                              </w:rPr>
                              <w:t>,</w:t>
                            </w:r>
                            <w:r w:rsidR="00C37695">
                              <w:rPr>
                                <w:lang w:val="en-US"/>
                              </w:rPr>
                              <w:t>daftar_hadir,materi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 w:rsidR="00C37695">
                              <w:rPr>
                                <w:lang w:val="en-US"/>
                              </w:rPr>
                              <w:t>tanggal_pembekalan</w:t>
                            </w:r>
                            <w:r w:rsidRPr="005313E0">
                              <w:rPr>
                                <w:lang w:val="id-ID"/>
                              </w:rPr>
                              <w:t>],[</w:t>
                            </w:r>
                            <w:r w:rsidR="00C37695">
                              <w:rPr>
                                <w:lang w:val="en-US"/>
                              </w:rPr>
                              <w:t>daftar_hadir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</w:t>
                            </w:r>
                            <w:r w:rsidR="00C37695">
                              <w:rPr>
                                <w:lang w:val="en-US"/>
                              </w:rPr>
                              <w:t>materi</w:t>
                            </w:r>
                            <w:r>
                              <w:rPr>
                                <w:lang w:val="en-US"/>
                              </w:rPr>
                              <w:t>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45B31AC3" w14:textId="77777777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03168F06" w14:textId="2CC8EC31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>p</w:t>
                            </w:r>
                            <w:r w:rsidR="00C37695">
                              <w:rPr>
                                <w:lang w:val="en-US"/>
                              </w:rPr>
                              <w:t>embekalan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t>tidak dapat ditambahkan</w:t>
                            </w:r>
                          </w:p>
                          <w:p w14:paraId="1379870A" w14:textId="77777777" w:rsidR="00FA0935" w:rsidRDefault="00FA0935" w:rsidP="00FA0935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278660D5" w14:textId="77777777" w:rsidR="00796EFB" w:rsidRDefault="00796EFB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A66E59" id="Text Box 112" o:spid="_x0000_s1039" type="#_x0000_t202" style="position:absolute;margin-left:.45pt;margin-top:23.9pt;width:396.8pt;height:165.75pt;z-index:-251644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" fillcolor="white [3201]" strokeweight=".5pt">
                <v:textbox>
                  <w:txbxContent>
                    <w:p w14:paraId="6C8C0734" w14:textId="369E20B5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pembekalan</w:t>
                      </w:r>
                      <w:r w:rsidRPr="005313E0">
                        <w:t xml:space="preserve"> then</w:t>
                      </w:r>
                    </w:p>
                    <w:p w14:paraId="52FD3C9E" w14:textId="2F61B80E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Pembekalan</w:t>
                      </w:r>
                      <w:r w:rsidRPr="005313E0">
                        <w:t xml:space="preserve"> ()</w:t>
                      </w:r>
                    </w:p>
                    <w:p w14:paraId="580B546F" w14:textId="3F313782" w:rsidR="00FA0935" w:rsidRPr="005313E0" w:rsidRDefault="00FA0935" w:rsidP="00FA0935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 xml:space="preserve">SQL = INSERT into </w:t>
                      </w:r>
                      <w:r>
                        <w:rPr>
                          <w:lang w:val="en-US"/>
                        </w:rPr>
                        <w:t>pembekalan</w:t>
                      </w:r>
                      <w:r w:rsidRPr="005313E0">
                        <w:rPr>
                          <w:lang w:val="id-ID"/>
                        </w:rPr>
                        <w:t xml:space="preserve"> (</w:t>
                      </w:r>
                      <w:r w:rsidR="00C37695">
                        <w:rPr>
                          <w:lang w:val="en-US"/>
                        </w:rPr>
                        <w:t>tanggal_pembekalan</w:t>
                      </w:r>
                      <w:r>
                        <w:rPr>
                          <w:lang w:val="en-US"/>
                        </w:rPr>
                        <w:t>,</w:t>
                      </w:r>
                      <w:r w:rsidR="00C37695">
                        <w:rPr>
                          <w:lang w:val="en-US"/>
                        </w:rPr>
                        <w:t>daftar_hadir,materi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 w:rsidR="00C37695">
                        <w:rPr>
                          <w:lang w:val="en-US"/>
                        </w:rPr>
                        <w:t>tanggal_pembekalan</w:t>
                      </w:r>
                      <w:r w:rsidRPr="005313E0">
                        <w:rPr>
                          <w:lang w:val="id-ID"/>
                        </w:rPr>
                        <w:t>],[</w:t>
                      </w:r>
                      <w:r w:rsidR="00C37695">
                        <w:rPr>
                          <w:lang w:val="en-US"/>
                        </w:rPr>
                        <w:t>daftar_hadir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</w:t>
                      </w:r>
                      <w:r w:rsidR="00C37695">
                        <w:rPr>
                          <w:lang w:val="en-US"/>
                        </w:rPr>
                        <w:t>materi</w:t>
                      </w:r>
                      <w:r>
                        <w:rPr>
                          <w:lang w:val="en-US"/>
                        </w:rPr>
                        <w:t>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45B31AC3" w14:textId="77777777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03168F06" w14:textId="2CC8EC31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>p</w:t>
                      </w:r>
                      <w:r w:rsidR="00C37695">
                        <w:rPr>
                          <w:lang w:val="en-US"/>
                        </w:rPr>
                        <w:t>embekalan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t>tidak dapat ditambahkan</w:t>
                      </w:r>
                    </w:p>
                    <w:p w14:paraId="1379870A" w14:textId="77777777" w:rsidR="00FA0935" w:rsidRDefault="00FA0935" w:rsidP="00FA0935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278660D5" w14:textId="77777777" w:rsidR="00796EFB" w:rsidRDefault="00796EFB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h</w:t>
      </w:r>
      <w:r w:rsidR="007B62DE">
        <w:rPr>
          <w:lang w:val="en-US"/>
        </w:rPr>
        <w:t>Pembekalan</w:t>
      </w:r>
      <w:proofErr w:type="spellEnd"/>
    </w:p>
    <w:p w14:paraId="75F417B8" w14:textId="6DF103B7" w:rsidR="00707F45" w:rsidRPr="00C63060" w:rsidRDefault="00707F45" w:rsidP="00C63060">
      <w:pPr>
        <w:spacing w:after="0" w:line="360" w:lineRule="auto"/>
        <w:rPr>
          <w:lang w:val="en-US"/>
        </w:rPr>
      </w:pPr>
    </w:p>
    <w:p w14:paraId="3D498C6E" w14:textId="6875FFED" w:rsidR="00C63060" w:rsidRPr="00C63060" w:rsidRDefault="00FA0935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1" locked="0" layoutInCell="1" allowOverlap="1" wp14:anchorId="11B391E3" wp14:editId="59867681">
                <wp:simplePos x="0" y="0"/>
                <wp:positionH relativeFrom="column">
                  <wp:posOffset>69215</wp:posOffset>
                </wp:positionH>
                <wp:positionV relativeFrom="paragraph">
                  <wp:posOffset>370205</wp:posOffset>
                </wp:positionV>
                <wp:extent cx="5188585" cy="1932305"/>
                <wp:effectExtent l="0" t="0" r="12065" b="10795"/>
                <wp:wrapTight wrapText="bothSides">
                  <wp:wrapPolygon edited="0">
                    <wp:start x="0" y="0"/>
                    <wp:lineTo x="0" y="21508"/>
                    <wp:lineTo x="21571" y="21508"/>
                    <wp:lineTo x="21571" y="0"/>
                    <wp:lineTo x="0" y="0"/>
                  </wp:wrapPolygon>
                </wp:wrapTight>
                <wp:docPr id="113" name="Text Box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88585" cy="193230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D91B2AB" w14:textId="596C5C29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 w:rsidR="00C37695">
                              <w:rPr>
                                <w:lang w:val="en-US"/>
                              </w:rPr>
                              <w:t>pembekalan</w:t>
                            </w:r>
                            <w:r w:rsidRPr="005313E0">
                              <w:t xml:space="preserve"> then</w:t>
                            </w:r>
                          </w:p>
                          <w:p w14:paraId="798001CA" w14:textId="21A931CD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>
                              <w:rPr>
                                <w:lang w:val="en-US"/>
                              </w:rPr>
                              <w:t>P</w:t>
                            </w:r>
                            <w:r w:rsidR="00C37695">
                              <w:rPr>
                                <w:lang w:val="en-US"/>
                              </w:rPr>
                              <w:t>embekalan</w:t>
                            </w:r>
                            <w:r w:rsidRPr="005313E0">
                              <w:t>()</w:t>
                            </w:r>
                          </w:p>
                          <w:p w14:paraId="3ED1A103" w14:textId="3921EFBB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 w:rsidR="00C37695">
                              <w:t xml:space="preserve">pembekalan </w:t>
                            </w:r>
                            <w:r w:rsidRPr="005313E0">
                              <w:t>SET</w:t>
                            </w:r>
                            <w:r>
                              <w:t xml:space="preserve"> </w:t>
                            </w:r>
                            <w:r w:rsidR="00C37695">
                              <w:t>tanggal_pembekal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="00C37695">
                              <w:rPr>
                                <w:lang w:val="en-US"/>
                              </w:rPr>
                              <w:t>[tanggal_pembekal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], </w:t>
                            </w:r>
                            <w:r w:rsidR="00C37695">
                              <w:rPr>
                                <w:lang w:val="en-US"/>
                              </w:rPr>
                              <w:t>daftar_hadir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=[ </w:t>
                            </w:r>
                            <w:r w:rsidR="00C37695">
                              <w:rPr>
                                <w:lang w:val="en-US"/>
                              </w:rPr>
                              <w:t xml:space="preserve">daftar_hadir 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</w:t>
                            </w:r>
                            <w:r w:rsidR="00C37695">
                              <w:rPr>
                                <w:lang w:val="en-US"/>
                              </w:rPr>
                              <w:t>materi</w:t>
                            </w:r>
                            <w:r>
                              <w:rPr>
                                <w:lang w:val="en-US"/>
                              </w:rPr>
                              <w:t>=[</w:t>
                            </w:r>
                            <w:r w:rsidR="00C37695">
                              <w:rPr>
                                <w:lang w:val="en-US"/>
                              </w:rPr>
                              <w:t>materi</w:t>
                            </w:r>
                            <w:r>
                              <w:rPr>
                                <w:lang w:val="en-US"/>
                              </w:rPr>
                              <w:t xml:space="preserve">], </w:t>
                            </w:r>
                            <w:r w:rsidRPr="005313E0">
                              <w:rPr>
                                <w:lang w:val="id-ID"/>
                              </w:rPr>
                              <w:t>where id=[id]</w:t>
                            </w:r>
                          </w:p>
                          <w:p w14:paraId="0B1AC909" w14:textId="77777777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1D9F02B0" w14:textId="46CC6655" w:rsidR="00FA0935" w:rsidRPr="005313E0" w:rsidRDefault="00FA0935" w:rsidP="00FA0935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C37695">
                              <w:rPr>
                                <w:lang w:val="en-US"/>
                              </w:rPr>
                              <w:t>pembekalan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7836D80D" w14:textId="77777777" w:rsidR="00FA0935" w:rsidRDefault="00FA0935" w:rsidP="00FA0935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1DF91A74" w14:textId="77777777" w:rsidR="007F2F64" w:rsidRDefault="007F2F64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391E3" id="Text Box 113" o:spid="_x0000_s1040" type="#_x0000_t202" style="position:absolute;margin-left:5.45pt;margin-top:29.15pt;width:408.55pt;height:152.15pt;z-index:-251643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" fillcolor="white [3201]" strokeweight=".5pt">
                <v:textbox>
                  <w:txbxContent>
                    <w:p w14:paraId="1D91B2AB" w14:textId="596C5C29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 w:rsidR="00C37695">
                        <w:rPr>
                          <w:lang w:val="en-US"/>
                        </w:rPr>
                        <w:t>pembekalan</w:t>
                      </w:r>
                      <w:r w:rsidRPr="005313E0">
                        <w:t xml:space="preserve"> then</w:t>
                      </w:r>
                    </w:p>
                    <w:p w14:paraId="798001CA" w14:textId="21A931CD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>
                        <w:rPr>
                          <w:lang w:val="en-US"/>
                        </w:rPr>
                        <w:t>P</w:t>
                      </w:r>
                      <w:r w:rsidR="00C37695">
                        <w:rPr>
                          <w:lang w:val="en-US"/>
                        </w:rPr>
                        <w:t>embekalan</w:t>
                      </w:r>
                      <w:r w:rsidRPr="005313E0">
                        <w:t>()</w:t>
                      </w:r>
                    </w:p>
                    <w:p w14:paraId="3ED1A103" w14:textId="3921EFBB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 w:rsidR="00C37695">
                        <w:t xml:space="preserve">pembekalan </w:t>
                      </w:r>
                      <w:r w:rsidRPr="005313E0">
                        <w:t>SET</w:t>
                      </w:r>
                      <w:r>
                        <w:t xml:space="preserve"> </w:t>
                      </w:r>
                      <w:r w:rsidR="00C37695">
                        <w:t>tanggal_pembekalan</w:t>
                      </w:r>
                      <w:r w:rsidRPr="005313E0">
                        <w:rPr>
                          <w:lang w:val="id-ID"/>
                        </w:rPr>
                        <w:t xml:space="preserve"> =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="00C37695">
                        <w:rPr>
                          <w:lang w:val="en-US"/>
                        </w:rPr>
                        <w:t>[tanggal_pembekalan</w:t>
                      </w:r>
                      <w:r w:rsidRPr="005313E0">
                        <w:rPr>
                          <w:lang w:val="id-ID"/>
                        </w:rPr>
                        <w:t xml:space="preserve">], </w:t>
                      </w:r>
                      <w:r w:rsidR="00C37695">
                        <w:rPr>
                          <w:lang w:val="en-US"/>
                        </w:rPr>
                        <w:t>daftar_hadir</w:t>
                      </w:r>
                      <w:r w:rsidRPr="005313E0">
                        <w:rPr>
                          <w:lang w:val="id-ID"/>
                        </w:rPr>
                        <w:t xml:space="preserve">=[ </w:t>
                      </w:r>
                      <w:r w:rsidR="00C37695">
                        <w:rPr>
                          <w:lang w:val="en-US"/>
                        </w:rPr>
                        <w:t xml:space="preserve">daftar_hadir 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</w:t>
                      </w:r>
                      <w:r w:rsidR="00C37695">
                        <w:rPr>
                          <w:lang w:val="en-US"/>
                        </w:rPr>
                        <w:t>materi</w:t>
                      </w:r>
                      <w:r>
                        <w:rPr>
                          <w:lang w:val="en-US"/>
                        </w:rPr>
                        <w:t>=[</w:t>
                      </w:r>
                      <w:r w:rsidR="00C37695">
                        <w:rPr>
                          <w:lang w:val="en-US"/>
                        </w:rPr>
                        <w:t>materi</w:t>
                      </w:r>
                      <w:r>
                        <w:rPr>
                          <w:lang w:val="en-US"/>
                        </w:rPr>
                        <w:t xml:space="preserve">], </w:t>
                      </w:r>
                      <w:r w:rsidRPr="005313E0">
                        <w:rPr>
                          <w:lang w:val="id-ID"/>
                        </w:rPr>
                        <w:t>where id=[id]</w:t>
                      </w:r>
                    </w:p>
                    <w:p w14:paraId="0B1AC909" w14:textId="77777777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1D9F02B0" w14:textId="46CC6655" w:rsidR="00FA0935" w:rsidRPr="005313E0" w:rsidRDefault="00FA0935" w:rsidP="00FA0935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C37695">
                        <w:rPr>
                          <w:lang w:val="en-US"/>
                        </w:rPr>
                        <w:t>pembekalan</w:t>
                      </w:r>
                      <w:r w:rsidRPr="005313E0">
                        <w:t xml:space="preserve"> tidak dapat diubah</w:t>
                      </w:r>
                    </w:p>
                    <w:p w14:paraId="7836D80D" w14:textId="77777777" w:rsidR="00FA0935" w:rsidRDefault="00FA0935" w:rsidP="00FA0935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1DF91A74" w14:textId="77777777" w:rsidR="007F2F64" w:rsidRDefault="007F2F64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update</w:t>
      </w:r>
      <w:proofErr w:type="spellStart"/>
      <w:r w:rsidR="007B62DE">
        <w:rPr>
          <w:lang w:val="en-US"/>
        </w:rPr>
        <w:t>Pembekalan</w:t>
      </w:r>
      <w:proofErr w:type="spellEnd"/>
    </w:p>
    <w:p w14:paraId="78949758" w14:textId="3E128B47" w:rsidR="00C63060" w:rsidRDefault="00C63060" w:rsidP="00C63060">
      <w:pPr>
        <w:spacing w:after="0" w:line="360" w:lineRule="auto"/>
      </w:pPr>
    </w:p>
    <w:p w14:paraId="5E02882F" w14:textId="65E82224" w:rsidR="00CE7DD7" w:rsidRPr="00634A7F" w:rsidRDefault="00CE7DD7">
      <w:pPr>
        <w:pStyle w:val="ListParagraph"/>
        <w:numPr>
          <w:ilvl w:val="0"/>
          <w:numId w:val="48"/>
        </w:numPr>
        <w:spacing w:after="0" w:line="360" w:lineRule="auto"/>
        <w:ind w:left="993" w:hanging="993"/>
        <w:outlineLvl w:val="2"/>
        <w:rPr>
          <w:b/>
          <w:bCs/>
        </w:rPr>
      </w:pPr>
      <w:bookmarkStart w:id="352" w:name="_Toc110248379"/>
      <w:proofErr w:type="spellStart"/>
      <w:r w:rsidRPr="00634A7F">
        <w:rPr>
          <w:b/>
          <w:bCs/>
        </w:rPr>
        <w:t>Kelas</w:t>
      </w:r>
      <w:proofErr w:type="spellEnd"/>
      <w:r w:rsidRPr="00634A7F">
        <w:rPr>
          <w:b/>
          <w:bCs/>
        </w:rPr>
        <w:t xml:space="preserve"> Data </w:t>
      </w:r>
      <w:proofErr w:type="spellStart"/>
      <w:r w:rsidRPr="00634A7F">
        <w:rPr>
          <w:b/>
          <w:bCs/>
        </w:rPr>
        <w:t>Bimbingan</w:t>
      </w:r>
      <w:bookmarkEnd w:id="352"/>
      <w:proofErr w:type="spellEnd"/>
    </w:p>
    <w:p w14:paraId="42BAA9D2" w14:textId="2C823605" w:rsidR="00C63060" w:rsidRDefault="00215469" w:rsidP="00C63060">
      <w:pPr>
        <w:spacing w:after="0" w:line="360" w:lineRule="auto"/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3600" behindDoc="1" locked="0" layoutInCell="1" allowOverlap="1" wp14:anchorId="09B56689" wp14:editId="7C04A884">
                <wp:simplePos x="0" y="0"/>
                <wp:positionH relativeFrom="column">
                  <wp:posOffset>5715</wp:posOffset>
                </wp:positionH>
                <wp:positionV relativeFrom="paragraph">
                  <wp:posOffset>179705</wp:posOffset>
                </wp:positionV>
                <wp:extent cx="5188585" cy="1690370"/>
                <wp:effectExtent l="0" t="0" r="12065" b="24130"/>
                <wp:wrapTight wrapText="bothSides">
                  <wp:wrapPolygon edited="0">
                    <wp:start x="0" y="0"/>
                    <wp:lineTo x="0" y="21665"/>
                    <wp:lineTo x="21571" y="21665"/>
                    <wp:lineTo x="21571" y="0"/>
                    <wp:lineTo x="0" y="0"/>
                  </wp:wrapPolygon>
                </wp:wrapTight>
                <wp:docPr id="116" name="Text Box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88585" cy="16903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9C19C0E" w14:textId="0F9A1D94" w:rsidR="00215469" w:rsidRPr="005313E0" w:rsidRDefault="00215469" w:rsidP="00215469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bimbingan</w:t>
                            </w:r>
                            <w:r w:rsidRPr="005313E0">
                              <w:t xml:space="preserve"> then</w:t>
                            </w:r>
                          </w:p>
                          <w:p w14:paraId="738CB6E7" w14:textId="6BAC3FB5" w:rsidR="00215469" w:rsidRPr="00801F00" w:rsidRDefault="00215469" w:rsidP="00215469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Bimbingan</w:t>
                            </w:r>
                          </w:p>
                          <w:p w14:paraId="7851A963" w14:textId="769515DE" w:rsidR="00215469" w:rsidRPr="00801F00" w:rsidRDefault="00215469" w:rsidP="00215469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</w:t>
                            </w:r>
                            <w:r>
                              <w:rPr>
                                <w:lang w:val="en-US"/>
                              </w:rPr>
                              <w:t xml:space="preserve"> bimbingan</w:t>
                            </w:r>
                          </w:p>
                          <w:p w14:paraId="6FDC2356" w14:textId="77777777" w:rsidR="00215469" w:rsidRPr="005313E0" w:rsidRDefault="00215469" w:rsidP="00215469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6B449B7E" w14:textId="6AB07BBC" w:rsidR="00215469" w:rsidRPr="005313E0" w:rsidRDefault="00215469" w:rsidP="00215469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bimbingan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420E175A" w14:textId="77777777" w:rsidR="00215469" w:rsidRDefault="00215469" w:rsidP="00215469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133CE87E" w14:textId="77777777" w:rsidR="00215469" w:rsidRDefault="0021546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B56689" id="Text Box 116" o:spid="_x0000_s1041" type="#_x0000_t202" style="position:absolute;margin-left:.45pt;margin-top:14.15pt;width:408.55pt;height:133.1pt;z-index:-251642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" fillcolor="white [3201]" strokeweight=".5pt">
                <v:textbox>
                  <w:txbxContent>
                    <w:p w14:paraId="59C19C0E" w14:textId="0F9A1D94" w:rsidR="00215469" w:rsidRPr="005313E0" w:rsidRDefault="00215469" w:rsidP="00215469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bimbingan</w:t>
                      </w:r>
                      <w:r w:rsidRPr="005313E0">
                        <w:t xml:space="preserve"> then</w:t>
                      </w:r>
                    </w:p>
                    <w:p w14:paraId="738CB6E7" w14:textId="6BAC3FB5" w:rsidR="00215469" w:rsidRPr="00801F00" w:rsidRDefault="00215469" w:rsidP="00215469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Bimbingan</w:t>
                      </w:r>
                    </w:p>
                    <w:p w14:paraId="7851A963" w14:textId="769515DE" w:rsidR="00215469" w:rsidRPr="00801F00" w:rsidRDefault="00215469" w:rsidP="00215469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</w:t>
                      </w:r>
                      <w:r>
                        <w:rPr>
                          <w:lang w:val="en-US"/>
                        </w:rPr>
                        <w:t xml:space="preserve"> bimbingan</w:t>
                      </w:r>
                    </w:p>
                    <w:p w14:paraId="6FDC2356" w14:textId="77777777" w:rsidR="00215469" w:rsidRPr="005313E0" w:rsidRDefault="00215469" w:rsidP="00215469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6B449B7E" w14:textId="6AB07BBC" w:rsidR="00215469" w:rsidRPr="005313E0" w:rsidRDefault="00215469" w:rsidP="00215469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bimbingan</w:t>
                      </w:r>
                      <w:r w:rsidRPr="005313E0">
                        <w:t xml:space="preserve"> tidak ditemukan</w:t>
                      </w:r>
                    </w:p>
                    <w:p w14:paraId="420E175A" w14:textId="77777777" w:rsidR="00215469" w:rsidRDefault="00215469" w:rsidP="00215469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133CE87E" w14:textId="77777777" w:rsidR="00215469" w:rsidRDefault="00215469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 w:rsidR="007B62DE">
        <w:rPr>
          <w:lang w:val="en-US"/>
        </w:rPr>
        <w:t>Bimbingan</w:t>
      </w:r>
      <w:proofErr w:type="spellEnd"/>
    </w:p>
    <w:p w14:paraId="4C94AB58" w14:textId="15234550" w:rsidR="00215469" w:rsidRDefault="00215469" w:rsidP="00C63060">
      <w:pPr>
        <w:spacing w:after="0" w:line="360" w:lineRule="auto"/>
        <w:rPr>
          <w:lang w:val="en-US"/>
        </w:rPr>
      </w:pPr>
    </w:p>
    <w:p w14:paraId="15729A32" w14:textId="5FA279DB" w:rsidR="00C63060" w:rsidRPr="002043B5" w:rsidRDefault="00215469" w:rsidP="00C63060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4624" behindDoc="1" locked="0" layoutInCell="1" allowOverlap="1" wp14:anchorId="49BAFA9B" wp14:editId="2537F370">
                <wp:simplePos x="0" y="0"/>
                <wp:positionH relativeFrom="column">
                  <wp:posOffset>-58420</wp:posOffset>
                </wp:positionH>
                <wp:positionV relativeFrom="paragraph">
                  <wp:posOffset>218440</wp:posOffset>
                </wp:positionV>
                <wp:extent cx="5007610" cy="2508885"/>
                <wp:effectExtent l="0" t="0" r="21590" b="24765"/>
                <wp:wrapTight wrapText="bothSides">
                  <wp:wrapPolygon edited="0">
                    <wp:start x="0" y="0"/>
                    <wp:lineTo x="0" y="21649"/>
                    <wp:lineTo x="21611" y="21649"/>
                    <wp:lineTo x="21611" y="0"/>
                    <wp:lineTo x="0" y="0"/>
                  </wp:wrapPolygon>
                </wp:wrapTight>
                <wp:docPr id="117" name="Text Box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7610" cy="25088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2124994" w14:textId="08D055E9" w:rsidR="00326ADD" w:rsidRPr="005313E0" w:rsidRDefault="00326ADD" w:rsidP="00326ADD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bimbingan </w:t>
                            </w:r>
                            <w:r w:rsidRPr="005313E0">
                              <w:t>then</w:t>
                            </w:r>
                          </w:p>
                          <w:p w14:paraId="329D7C59" w14:textId="531E8699" w:rsidR="00326ADD" w:rsidRPr="005313E0" w:rsidRDefault="00326ADD" w:rsidP="00326ADD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Bimbingan</w:t>
                            </w:r>
                            <w:r w:rsidRPr="005313E0">
                              <w:t xml:space="preserve"> ()</w:t>
                            </w:r>
                          </w:p>
                          <w:p w14:paraId="5EB8240B" w14:textId="3777EFD2" w:rsidR="00326ADD" w:rsidRPr="005313E0" w:rsidRDefault="00326ADD" w:rsidP="00326ADD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>SQL = INSERT into</w:t>
                            </w:r>
                            <w:r>
                              <w:t xml:space="preserve"> bimbingan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(</w:t>
                            </w:r>
                            <w:r>
                              <w:rPr>
                                <w:lang w:val="en-US"/>
                              </w:rPr>
                              <w:t>id_dosen,id_mahasiswa,npm,tanggal_bimbingan,materi,upload_file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id_dosen</w:t>
                            </w:r>
                            <w:r w:rsidRPr="005313E0">
                              <w:rPr>
                                <w:lang w:val="id-ID"/>
                              </w:rPr>
                              <w:t>],[</w:t>
                            </w:r>
                            <w:r>
                              <w:rPr>
                                <w:lang w:val="en-US"/>
                              </w:rPr>
                              <w:t>id_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npm],[tanggal_bimbingan],[materi],[upload_file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594B9F4C" w14:textId="77777777" w:rsidR="00326ADD" w:rsidRPr="005313E0" w:rsidRDefault="00326ADD" w:rsidP="00326ADD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452B16A1" w14:textId="19D5812D" w:rsidR="00326ADD" w:rsidRPr="005313E0" w:rsidRDefault="00326ADD" w:rsidP="00326ADD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7644B6">
                              <w:rPr>
                                <w:lang w:val="en-US"/>
                              </w:rPr>
                              <w:t>bimbingan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t>tidak dapat ditambahkan</w:t>
                            </w:r>
                          </w:p>
                          <w:p w14:paraId="210FE72C" w14:textId="77777777" w:rsidR="00326ADD" w:rsidRDefault="00326ADD" w:rsidP="00326ADD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710055AD" w14:textId="77777777" w:rsidR="00215469" w:rsidRDefault="0021546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BAFA9B" id="Text Box 117" o:spid="_x0000_s1042" type="#_x0000_t202" style="position:absolute;margin-left:-4.6pt;margin-top:17.2pt;width:394.3pt;height:197.55pt;z-index:-251641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" fillcolor="white [3201]" strokeweight=".5pt">
                <v:textbox>
                  <w:txbxContent>
                    <w:p w14:paraId="22124994" w14:textId="08D055E9" w:rsidR="00326ADD" w:rsidRPr="005313E0" w:rsidRDefault="00326ADD" w:rsidP="00326ADD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bimbingan </w:t>
                      </w:r>
                      <w:r w:rsidRPr="005313E0">
                        <w:t>then</w:t>
                      </w:r>
                    </w:p>
                    <w:p w14:paraId="329D7C59" w14:textId="531E8699" w:rsidR="00326ADD" w:rsidRPr="005313E0" w:rsidRDefault="00326ADD" w:rsidP="00326ADD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Bimbingan</w:t>
                      </w:r>
                      <w:r w:rsidRPr="005313E0">
                        <w:t xml:space="preserve"> ()</w:t>
                      </w:r>
                    </w:p>
                    <w:p w14:paraId="5EB8240B" w14:textId="3777EFD2" w:rsidR="00326ADD" w:rsidRPr="005313E0" w:rsidRDefault="00326ADD" w:rsidP="00326ADD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>SQL = INSERT into</w:t>
                      </w:r>
                      <w:r>
                        <w:t xml:space="preserve"> bimbingan</w:t>
                      </w:r>
                      <w:r w:rsidRPr="005313E0">
                        <w:rPr>
                          <w:lang w:val="id-ID"/>
                        </w:rPr>
                        <w:t xml:space="preserve"> (</w:t>
                      </w:r>
                      <w:r>
                        <w:rPr>
                          <w:lang w:val="en-US"/>
                        </w:rPr>
                        <w:t>id_dosen,id_mahasiswa,npm,tanggal_bimbingan,materi,upload_file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id_dosen</w:t>
                      </w:r>
                      <w:r w:rsidRPr="005313E0">
                        <w:rPr>
                          <w:lang w:val="id-ID"/>
                        </w:rPr>
                        <w:t>],[</w:t>
                      </w:r>
                      <w:r>
                        <w:rPr>
                          <w:lang w:val="en-US"/>
                        </w:rPr>
                        <w:t>id_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npm],[tanggal_bimbingan],[materi],[upload_file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594B9F4C" w14:textId="77777777" w:rsidR="00326ADD" w:rsidRPr="005313E0" w:rsidRDefault="00326ADD" w:rsidP="00326ADD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452B16A1" w14:textId="19D5812D" w:rsidR="00326ADD" w:rsidRPr="005313E0" w:rsidRDefault="00326ADD" w:rsidP="00326ADD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7644B6">
                        <w:rPr>
                          <w:lang w:val="en-US"/>
                        </w:rPr>
                        <w:t>bimbingan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t>tidak dapat ditambahkan</w:t>
                      </w:r>
                    </w:p>
                    <w:p w14:paraId="210FE72C" w14:textId="77777777" w:rsidR="00326ADD" w:rsidRDefault="00326ADD" w:rsidP="00326ADD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710055AD" w14:textId="77777777" w:rsidR="00215469" w:rsidRDefault="00215469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h</w:t>
      </w:r>
      <w:r w:rsidR="007B62DE">
        <w:rPr>
          <w:lang w:val="en-US"/>
        </w:rPr>
        <w:t>Bimbingan</w:t>
      </w:r>
      <w:proofErr w:type="spellEnd"/>
    </w:p>
    <w:p w14:paraId="28E0F2F6" w14:textId="3509E49E" w:rsidR="00CE7DD7" w:rsidRPr="00634A7F" w:rsidRDefault="00CE7DD7">
      <w:pPr>
        <w:pStyle w:val="ListParagraph"/>
        <w:numPr>
          <w:ilvl w:val="0"/>
          <w:numId w:val="48"/>
        </w:numPr>
        <w:tabs>
          <w:tab w:val="left" w:pos="0"/>
        </w:tabs>
        <w:spacing w:after="0" w:line="360" w:lineRule="auto"/>
        <w:ind w:left="284" w:hanging="284"/>
        <w:outlineLvl w:val="2"/>
        <w:rPr>
          <w:b/>
          <w:bCs/>
        </w:rPr>
      </w:pPr>
      <w:bookmarkStart w:id="353" w:name="_Toc110248380"/>
      <w:proofErr w:type="spellStart"/>
      <w:r w:rsidRPr="00634A7F">
        <w:rPr>
          <w:b/>
          <w:bCs/>
        </w:rPr>
        <w:t>Kelas</w:t>
      </w:r>
      <w:proofErr w:type="spellEnd"/>
      <w:r w:rsidRPr="00634A7F">
        <w:rPr>
          <w:b/>
          <w:bCs/>
        </w:rPr>
        <w:t xml:space="preserve"> Data </w:t>
      </w:r>
      <w:proofErr w:type="spellStart"/>
      <w:r w:rsidRPr="00634A7F">
        <w:rPr>
          <w:b/>
          <w:bCs/>
        </w:rPr>
        <w:t>Pengumpulan</w:t>
      </w:r>
      <w:bookmarkEnd w:id="353"/>
      <w:proofErr w:type="spellEnd"/>
    </w:p>
    <w:p w14:paraId="79EF6CA8" w14:textId="43D119BF" w:rsidR="007644B6" w:rsidRPr="00C63060" w:rsidRDefault="007644B6" w:rsidP="00C63060">
      <w:pPr>
        <w:spacing w:after="0" w:line="360" w:lineRule="auto"/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5648" behindDoc="1" locked="0" layoutInCell="1" allowOverlap="1" wp14:anchorId="04293D61" wp14:editId="69828E4C">
                <wp:simplePos x="0" y="0"/>
                <wp:positionH relativeFrom="column">
                  <wp:posOffset>-58420</wp:posOffset>
                </wp:positionH>
                <wp:positionV relativeFrom="paragraph">
                  <wp:posOffset>259080</wp:posOffset>
                </wp:positionV>
                <wp:extent cx="5007610" cy="1594485"/>
                <wp:effectExtent l="0" t="0" r="21590" b="24765"/>
                <wp:wrapTight wrapText="bothSides">
                  <wp:wrapPolygon edited="0">
                    <wp:start x="21600" y="21600"/>
                    <wp:lineTo x="21600" y="-77"/>
                    <wp:lineTo x="-11" y="-77"/>
                    <wp:lineTo x="-11" y="21600"/>
                    <wp:lineTo x="21600" y="21600"/>
                  </wp:wrapPolygon>
                </wp:wrapTight>
                <wp:docPr id="119" name="Text Box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0800000" flipV="1">
                          <a:off x="0" y="0"/>
                          <a:ext cx="5007610" cy="15944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98D440A" w14:textId="08DF06A5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pengumpulan</w:t>
                            </w:r>
                            <w:r w:rsidRPr="005313E0">
                              <w:t xml:space="preserve"> then</w:t>
                            </w:r>
                          </w:p>
                          <w:p w14:paraId="7B78164F" w14:textId="677578E7" w:rsidR="007644B6" w:rsidRPr="00801F00" w:rsidRDefault="007644B6" w:rsidP="007644B6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Pengumpulan</w:t>
                            </w:r>
                          </w:p>
                          <w:p w14:paraId="48FCDD5E" w14:textId="15003CA1" w:rsidR="007644B6" w:rsidRPr="00801F00" w:rsidRDefault="007644B6" w:rsidP="007644B6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</w:t>
                            </w:r>
                            <w:r>
                              <w:rPr>
                                <w:lang w:val="en-US"/>
                              </w:rPr>
                              <w:t xml:space="preserve"> pengumpulan</w:t>
                            </w:r>
                          </w:p>
                          <w:p w14:paraId="27C544FA" w14:textId="77777777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55F3FEE4" w14:textId="460BFB9F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pengumpulan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0C864307" w14:textId="77777777" w:rsidR="007644B6" w:rsidRDefault="007644B6" w:rsidP="007644B6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3AE891ED" w14:textId="2317D8F0" w:rsidR="007644B6" w:rsidRPr="007644B6" w:rsidRDefault="007644B6">
                            <w:pPr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293D61" id="Text Box 119" o:spid="_x0000_s1043" type="#_x0000_t202" style="position:absolute;margin-left:-4.6pt;margin-top:20.4pt;width:394.3pt;height:125.55pt;rotation:180;flip:y;z-index:-251640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" fillcolor="white [3201]" strokeweight=".5pt">
                <v:textbox>
                  <w:txbxContent>
                    <w:p w14:paraId="398D440A" w14:textId="08DF06A5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pengumpulan</w:t>
                      </w:r>
                      <w:r w:rsidRPr="005313E0">
                        <w:t xml:space="preserve"> then</w:t>
                      </w:r>
                    </w:p>
                    <w:p w14:paraId="7B78164F" w14:textId="677578E7" w:rsidR="007644B6" w:rsidRPr="00801F00" w:rsidRDefault="007644B6" w:rsidP="007644B6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Pengumpulan</w:t>
                      </w:r>
                    </w:p>
                    <w:p w14:paraId="48FCDD5E" w14:textId="15003CA1" w:rsidR="007644B6" w:rsidRPr="00801F00" w:rsidRDefault="007644B6" w:rsidP="007644B6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</w:t>
                      </w:r>
                      <w:r>
                        <w:rPr>
                          <w:lang w:val="en-US"/>
                        </w:rPr>
                        <w:t xml:space="preserve"> pengumpulan</w:t>
                      </w:r>
                    </w:p>
                    <w:p w14:paraId="27C544FA" w14:textId="77777777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55F3FEE4" w14:textId="460BFB9F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pengumpulan</w:t>
                      </w:r>
                      <w:r w:rsidRPr="005313E0">
                        <w:t xml:space="preserve"> tidak ditemukan</w:t>
                      </w:r>
                    </w:p>
                    <w:p w14:paraId="0C864307" w14:textId="77777777" w:rsidR="007644B6" w:rsidRDefault="007644B6" w:rsidP="007644B6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3AE891ED" w14:textId="2317D8F0" w:rsidR="007644B6" w:rsidRPr="007644B6" w:rsidRDefault="007644B6">
                      <w:pPr>
                        <w:rPr>
                          <w:lang w:val="en-US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 w:rsidR="007B62DE">
        <w:rPr>
          <w:lang w:val="en-US"/>
        </w:rPr>
        <w:t>Pengumpulan</w:t>
      </w:r>
      <w:proofErr w:type="spellEnd"/>
    </w:p>
    <w:p w14:paraId="068831B1" w14:textId="52B67C4B" w:rsidR="007644B6" w:rsidRPr="00C63060" w:rsidRDefault="007644B6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1" locked="0" layoutInCell="1" allowOverlap="1" wp14:anchorId="7C7FC969" wp14:editId="646A16ED">
                <wp:simplePos x="0" y="0"/>
                <wp:positionH relativeFrom="column">
                  <wp:posOffset>-62865</wp:posOffset>
                </wp:positionH>
                <wp:positionV relativeFrom="paragraph">
                  <wp:posOffset>1946275</wp:posOffset>
                </wp:positionV>
                <wp:extent cx="5355590" cy="2423795"/>
                <wp:effectExtent l="0" t="0" r="16510" b="14605"/>
                <wp:wrapTight wrapText="bothSides">
                  <wp:wrapPolygon edited="0">
                    <wp:start x="0" y="0"/>
                    <wp:lineTo x="0" y="21560"/>
                    <wp:lineTo x="21590" y="21560"/>
                    <wp:lineTo x="21590" y="0"/>
                    <wp:lineTo x="0" y="0"/>
                  </wp:wrapPolygon>
                </wp:wrapTight>
                <wp:docPr id="120" name="Text Box 1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55590" cy="24237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90E2B23" w14:textId="66361A40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pengumpulan </w:t>
                            </w:r>
                            <w:r w:rsidRPr="005313E0">
                              <w:t>then</w:t>
                            </w:r>
                          </w:p>
                          <w:p w14:paraId="0F99C276" w14:textId="2812A430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Pengumpulan</w:t>
                            </w:r>
                            <w:r w:rsidRPr="005313E0">
                              <w:t xml:space="preserve"> ()</w:t>
                            </w:r>
                          </w:p>
                          <w:p w14:paraId="18C5D17B" w14:textId="1F97A59C" w:rsidR="007644B6" w:rsidRPr="005313E0" w:rsidRDefault="007644B6" w:rsidP="007644B6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>SQL = INSERT into</w:t>
                            </w:r>
                            <w:r>
                              <w:t xml:space="preserve"> pengumpulan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(</w:t>
                            </w:r>
                            <w:r>
                              <w:rPr>
                                <w:lang w:val="en-US"/>
                              </w:rPr>
                              <w:t>npm,id_mahasiswa,tanggal_kumpul,proposal,laporan,dpl,buku_bimbingan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npm</w:t>
                            </w:r>
                            <w:r w:rsidRPr="005313E0">
                              <w:rPr>
                                <w:lang w:val="id-ID"/>
                              </w:rPr>
                              <w:t>],[</w:t>
                            </w:r>
                            <w:r>
                              <w:rPr>
                                <w:lang w:val="en-US"/>
                              </w:rPr>
                              <w:t>id_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tanggal_kumpul],[proposal],[laporan],[dpl],[buku_bimbingan]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</w:p>
                          <w:p w14:paraId="78022064" w14:textId="77777777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04A18BD3" w14:textId="3CA4F51F" w:rsidR="007644B6" w:rsidRPr="005313E0" w:rsidRDefault="007644B6" w:rsidP="007644B6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 xml:space="preserve">pengumpulan </w:t>
                            </w:r>
                            <w:r w:rsidRPr="005313E0">
                              <w:t>tidak dapat ditambahkan</w:t>
                            </w:r>
                          </w:p>
                          <w:p w14:paraId="447DDBEB" w14:textId="77777777" w:rsidR="007644B6" w:rsidRDefault="007644B6" w:rsidP="007644B6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0E179CD2" w14:textId="77777777" w:rsidR="007644B6" w:rsidRDefault="007644B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7FC969" id="Text Box 120" o:spid="_x0000_s1044" type="#_x0000_t202" style="position:absolute;margin-left:-4.95pt;margin-top:153.25pt;width:421.7pt;height:190.85pt;z-index:-251639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" fillcolor="white [3201]" strokeweight=".5pt">
                <v:textbox>
                  <w:txbxContent>
                    <w:p w14:paraId="590E2B23" w14:textId="66361A40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pengumpulan </w:t>
                      </w:r>
                      <w:r w:rsidRPr="005313E0">
                        <w:t>then</w:t>
                      </w:r>
                    </w:p>
                    <w:p w14:paraId="0F99C276" w14:textId="2812A430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Pengumpulan</w:t>
                      </w:r>
                      <w:r w:rsidRPr="005313E0">
                        <w:t xml:space="preserve"> ()</w:t>
                      </w:r>
                    </w:p>
                    <w:p w14:paraId="18C5D17B" w14:textId="1F97A59C" w:rsidR="007644B6" w:rsidRPr="005313E0" w:rsidRDefault="007644B6" w:rsidP="007644B6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>SQL = INSERT into</w:t>
                      </w:r>
                      <w:r>
                        <w:t xml:space="preserve"> pengumpulan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(</w:t>
                      </w:r>
                      <w:r>
                        <w:rPr>
                          <w:lang w:val="en-US"/>
                        </w:rPr>
                        <w:t>npm,id_mahasiswa,tanggal_kumpul,proposal,laporan,dpl,buku_bimbingan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npm</w:t>
                      </w:r>
                      <w:r w:rsidRPr="005313E0">
                        <w:rPr>
                          <w:lang w:val="id-ID"/>
                        </w:rPr>
                        <w:t>],[</w:t>
                      </w:r>
                      <w:r>
                        <w:rPr>
                          <w:lang w:val="en-US"/>
                        </w:rPr>
                        <w:t>id_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tanggal_kumpul],[proposal],[laporan],[dpl],[buku_bimbingan]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</w:p>
                    <w:p w14:paraId="78022064" w14:textId="77777777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04A18BD3" w14:textId="3CA4F51F" w:rsidR="007644B6" w:rsidRPr="005313E0" w:rsidRDefault="007644B6" w:rsidP="007644B6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 xml:space="preserve">pengumpulan </w:t>
                      </w:r>
                      <w:r w:rsidRPr="005313E0">
                        <w:t>tidak dapat ditambahkan</w:t>
                      </w:r>
                    </w:p>
                    <w:p w14:paraId="447DDBEB" w14:textId="77777777" w:rsidR="007644B6" w:rsidRDefault="007644B6" w:rsidP="007644B6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0E179CD2" w14:textId="77777777" w:rsidR="007644B6" w:rsidRDefault="007644B6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h</w:t>
      </w:r>
      <w:r w:rsidR="007B62DE">
        <w:rPr>
          <w:lang w:val="en-US"/>
        </w:rPr>
        <w:t>Pengumpulan</w:t>
      </w:r>
      <w:proofErr w:type="spellEnd"/>
    </w:p>
    <w:p w14:paraId="1630A99C" w14:textId="2415491C" w:rsidR="00C63060" w:rsidRDefault="00EA01A2" w:rsidP="00C63060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1" locked="0" layoutInCell="1" allowOverlap="1" wp14:anchorId="13D9BE47" wp14:editId="56CA1483">
                <wp:simplePos x="0" y="0"/>
                <wp:positionH relativeFrom="column">
                  <wp:posOffset>-68052</wp:posOffset>
                </wp:positionH>
                <wp:positionV relativeFrom="paragraph">
                  <wp:posOffset>219157</wp:posOffset>
                </wp:positionV>
                <wp:extent cx="5209540" cy="2432050"/>
                <wp:effectExtent l="0" t="0" r="10160" b="25400"/>
                <wp:wrapTight wrapText="bothSides">
                  <wp:wrapPolygon edited="0">
                    <wp:start x="0" y="0"/>
                    <wp:lineTo x="0" y="21656"/>
                    <wp:lineTo x="21563" y="21656"/>
                    <wp:lineTo x="21563" y="0"/>
                    <wp:lineTo x="0" y="0"/>
                  </wp:wrapPolygon>
                </wp:wrapTight>
                <wp:docPr id="121" name="Text Box 1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09540" cy="2432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F3D3B87" w14:textId="22DE63BF" w:rsidR="00B804C4" w:rsidRPr="005313E0" w:rsidRDefault="00B804C4" w:rsidP="00B804C4">
                            <w:pPr>
                              <w:spacing w:after="0" w:line="360" w:lineRule="auto"/>
                            </w:pPr>
                            <w:r w:rsidRPr="005313E0">
                              <w:t xml:space="preserve">if ubah </w:t>
                            </w:r>
                            <w:r>
                              <w:rPr>
                                <w:lang w:val="en-US"/>
                              </w:rPr>
                              <w:t>pengumpulan</w:t>
                            </w:r>
                            <w:r w:rsidRPr="005313E0">
                              <w:t xml:space="preserve"> then</w:t>
                            </w:r>
                          </w:p>
                          <w:p w14:paraId="4B218681" w14:textId="54B109FC" w:rsidR="00B804C4" w:rsidRPr="005313E0" w:rsidRDefault="00B804C4" w:rsidP="00B804C4">
                            <w:pPr>
                              <w:spacing w:after="0" w:line="360" w:lineRule="auto"/>
                            </w:pPr>
                            <w:r w:rsidRPr="005313E0">
                              <w:t>update</w:t>
                            </w:r>
                            <w:r>
                              <w:rPr>
                                <w:lang w:val="en-US"/>
                              </w:rPr>
                              <w:t>Pengumpula</w:t>
                            </w:r>
                            <w:r w:rsidRPr="005313E0">
                              <w:t>()</w:t>
                            </w:r>
                          </w:p>
                          <w:p w14:paraId="6031E23F" w14:textId="0B9BD5B5" w:rsidR="00B804C4" w:rsidRPr="005313E0" w:rsidRDefault="00B804C4" w:rsidP="00B804C4">
                            <w:pPr>
                              <w:spacing w:after="0" w:line="360" w:lineRule="auto"/>
                            </w:pPr>
                            <w:r w:rsidRPr="005313E0">
                              <w:t xml:space="preserve">SQL = UPDATE </w:t>
                            </w:r>
                            <w:r>
                              <w:t xml:space="preserve">pengumpulan </w:t>
                            </w:r>
                            <w:r w:rsidRPr="005313E0">
                              <w:t>SET</w:t>
                            </w:r>
                            <w:r>
                              <w:t xml:space="preserve"> npm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 =</w:t>
                            </w:r>
                            <w:r>
                              <w:rPr>
                                <w:lang w:val="en-US"/>
                              </w:rPr>
                              <w:t xml:space="preserve"> [npm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], </w:t>
                            </w:r>
                            <w:r>
                              <w:rPr>
                                <w:lang w:val="en-US"/>
                              </w:rPr>
                              <w:t>id_mahasiswa</w:t>
                            </w:r>
                            <w:r w:rsidRPr="005313E0">
                              <w:rPr>
                                <w:lang w:val="id-ID"/>
                              </w:rPr>
                              <w:t xml:space="preserve">=[ </w:t>
                            </w:r>
                            <w:r>
                              <w:rPr>
                                <w:lang w:val="en-US"/>
                              </w:rPr>
                              <w:t xml:space="preserve">id_mahasiswa 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 xml:space="preserve">,tanggal_kumpul=[tanggal_kumpul],proposal=[proposal],dpl=[dpl],buku_bimbingan=[buku_bimbingan] </w:t>
                            </w:r>
                            <w:r w:rsidRPr="005313E0">
                              <w:rPr>
                                <w:lang w:val="id-ID"/>
                              </w:rPr>
                              <w:t>where id</w:t>
                            </w:r>
                            <w:r>
                              <w:rPr>
                                <w:lang w:val="en-US"/>
                              </w:rPr>
                              <w:t>_pengumpulan</w:t>
                            </w:r>
                            <w:r w:rsidRPr="005313E0">
                              <w:rPr>
                                <w:lang w:val="id-ID"/>
                              </w:rPr>
                              <w:t>=[id</w:t>
                            </w:r>
                            <w:r>
                              <w:rPr>
                                <w:lang w:val="en-US"/>
                              </w:rPr>
                              <w:t>_pengumpulan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</w:p>
                          <w:p w14:paraId="74C16D7D" w14:textId="77777777" w:rsidR="00B804C4" w:rsidRPr="005313E0" w:rsidRDefault="00B804C4" w:rsidP="00B804C4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B92561D" w14:textId="1218F166" w:rsidR="00B804C4" w:rsidRPr="005313E0" w:rsidRDefault="00B804C4" w:rsidP="00B804C4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>
                              <w:rPr>
                                <w:lang w:val="en-US"/>
                              </w:rPr>
                              <w:t>pengumpulan</w:t>
                            </w:r>
                            <w:r w:rsidRPr="005313E0">
                              <w:t xml:space="preserve"> tidak dapat diubah</w:t>
                            </w:r>
                          </w:p>
                          <w:p w14:paraId="77FE5A31" w14:textId="77777777" w:rsidR="00B804C4" w:rsidRDefault="00B804C4" w:rsidP="00B804C4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5797B0DA" w14:textId="77777777" w:rsidR="007644B6" w:rsidRDefault="007644B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D9BE47" id="Text Box 121" o:spid="_x0000_s1045" type="#_x0000_t202" style="position:absolute;margin-left:-5.35pt;margin-top:17.25pt;width:410.2pt;height:191.5pt;z-index:-251638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" fillcolor="white [3201]" strokeweight=".5pt">
                <v:textbox>
                  <w:txbxContent>
                    <w:p w14:paraId="5F3D3B87" w14:textId="22DE63BF" w:rsidR="00B804C4" w:rsidRPr="005313E0" w:rsidRDefault="00B804C4" w:rsidP="00B804C4">
                      <w:pPr>
                        <w:spacing w:after="0" w:line="360" w:lineRule="auto"/>
                      </w:pPr>
                      <w:r w:rsidRPr="005313E0">
                        <w:t xml:space="preserve">if ubah </w:t>
                      </w:r>
                      <w:r>
                        <w:rPr>
                          <w:lang w:val="en-US"/>
                        </w:rPr>
                        <w:t>pengumpulan</w:t>
                      </w:r>
                      <w:r w:rsidRPr="005313E0">
                        <w:t xml:space="preserve"> then</w:t>
                      </w:r>
                    </w:p>
                    <w:p w14:paraId="4B218681" w14:textId="54B109FC" w:rsidR="00B804C4" w:rsidRPr="005313E0" w:rsidRDefault="00B804C4" w:rsidP="00B804C4">
                      <w:pPr>
                        <w:spacing w:after="0" w:line="360" w:lineRule="auto"/>
                      </w:pPr>
                      <w:r w:rsidRPr="005313E0">
                        <w:t>update</w:t>
                      </w:r>
                      <w:r>
                        <w:rPr>
                          <w:lang w:val="en-US"/>
                        </w:rPr>
                        <w:t>Pengumpula</w:t>
                      </w:r>
                      <w:r w:rsidRPr="005313E0">
                        <w:t>()</w:t>
                      </w:r>
                    </w:p>
                    <w:p w14:paraId="6031E23F" w14:textId="0B9BD5B5" w:rsidR="00B804C4" w:rsidRPr="005313E0" w:rsidRDefault="00B804C4" w:rsidP="00B804C4">
                      <w:pPr>
                        <w:spacing w:after="0" w:line="360" w:lineRule="auto"/>
                      </w:pPr>
                      <w:r w:rsidRPr="005313E0">
                        <w:t xml:space="preserve">SQL = UPDATE </w:t>
                      </w:r>
                      <w:r>
                        <w:t xml:space="preserve">pengumpulan </w:t>
                      </w:r>
                      <w:r w:rsidRPr="005313E0">
                        <w:t>SET</w:t>
                      </w:r>
                      <w:r>
                        <w:t xml:space="preserve"> npm</w:t>
                      </w:r>
                      <w:r w:rsidRPr="005313E0">
                        <w:rPr>
                          <w:lang w:val="id-ID"/>
                        </w:rPr>
                        <w:t xml:space="preserve"> =</w:t>
                      </w:r>
                      <w:r>
                        <w:rPr>
                          <w:lang w:val="en-US"/>
                        </w:rPr>
                        <w:t xml:space="preserve"> [npm</w:t>
                      </w:r>
                      <w:r w:rsidRPr="005313E0">
                        <w:rPr>
                          <w:lang w:val="id-ID"/>
                        </w:rPr>
                        <w:t xml:space="preserve">], </w:t>
                      </w:r>
                      <w:r>
                        <w:rPr>
                          <w:lang w:val="en-US"/>
                        </w:rPr>
                        <w:t>id_mahasiswa</w:t>
                      </w:r>
                      <w:r w:rsidRPr="005313E0">
                        <w:rPr>
                          <w:lang w:val="id-ID"/>
                        </w:rPr>
                        <w:t xml:space="preserve">=[ </w:t>
                      </w:r>
                      <w:r>
                        <w:rPr>
                          <w:lang w:val="en-US"/>
                        </w:rPr>
                        <w:t xml:space="preserve">id_mahasiswa 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 xml:space="preserve">,tanggal_kumpul=[tanggal_kumpul],proposal=[proposal],dpl=[dpl],buku_bimbingan=[buku_bimbingan] </w:t>
                      </w:r>
                      <w:r w:rsidRPr="005313E0">
                        <w:rPr>
                          <w:lang w:val="id-ID"/>
                        </w:rPr>
                        <w:t>where id</w:t>
                      </w:r>
                      <w:r>
                        <w:rPr>
                          <w:lang w:val="en-US"/>
                        </w:rPr>
                        <w:t>_pengumpulan</w:t>
                      </w:r>
                      <w:r w:rsidRPr="005313E0">
                        <w:rPr>
                          <w:lang w:val="id-ID"/>
                        </w:rPr>
                        <w:t>=[id</w:t>
                      </w:r>
                      <w:r>
                        <w:rPr>
                          <w:lang w:val="en-US"/>
                        </w:rPr>
                        <w:t>_pengumpulan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</w:p>
                    <w:p w14:paraId="74C16D7D" w14:textId="77777777" w:rsidR="00B804C4" w:rsidRPr="005313E0" w:rsidRDefault="00B804C4" w:rsidP="00B804C4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B92561D" w14:textId="1218F166" w:rsidR="00B804C4" w:rsidRPr="005313E0" w:rsidRDefault="00B804C4" w:rsidP="00B804C4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>
                        <w:rPr>
                          <w:lang w:val="en-US"/>
                        </w:rPr>
                        <w:t>pengumpulan</w:t>
                      </w:r>
                      <w:r w:rsidRPr="005313E0">
                        <w:t xml:space="preserve"> tidak dapat diubah</w:t>
                      </w:r>
                    </w:p>
                    <w:p w14:paraId="77FE5A31" w14:textId="77777777" w:rsidR="00B804C4" w:rsidRDefault="00B804C4" w:rsidP="00B804C4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5797B0DA" w14:textId="77777777" w:rsidR="007644B6" w:rsidRDefault="007644B6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update</w:t>
      </w:r>
      <w:proofErr w:type="spellStart"/>
      <w:r w:rsidR="007B62DE">
        <w:rPr>
          <w:lang w:val="en-US"/>
        </w:rPr>
        <w:t>Pengumpu</w:t>
      </w:r>
      <w:r w:rsidR="00B804C4">
        <w:rPr>
          <w:lang w:val="en-US"/>
        </w:rPr>
        <w:t>l</w:t>
      </w:r>
      <w:r w:rsidR="007B62DE">
        <w:rPr>
          <w:lang w:val="en-US"/>
        </w:rPr>
        <w:t>an</w:t>
      </w:r>
      <w:proofErr w:type="spellEnd"/>
    </w:p>
    <w:p w14:paraId="3964ABD9" w14:textId="32F7D9EC" w:rsidR="00C63060" w:rsidRDefault="00C63060" w:rsidP="00C63060">
      <w:pPr>
        <w:tabs>
          <w:tab w:val="left" w:pos="0"/>
        </w:tabs>
        <w:spacing w:after="0" w:line="360" w:lineRule="auto"/>
      </w:pPr>
    </w:p>
    <w:p w14:paraId="54E048B2" w14:textId="3D914AC7" w:rsidR="00CE7DD7" w:rsidRPr="00634A7F" w:rsidRDefault="00CE7DD7">
      <w:pPr>
        <w:pStyle w:val="ListParagraph"/>
        <w:numPr>
          <w:ilvl w:val="0"/>
          <w:numId w:val="48"/>
        </w:numPr>
        <w:tabs>
          <w:tab w:val="left" w:pos="0"/>
        </w:tabs>
        <w:spacing w:after="0" w:line="360" w:lineRule="auto"/>
        <w:ind w:left="284" w:hanging="284"/>
        <w:outlineLvl w:val="2"/>
        <w:rPr>
          <w:b/>
          <w:bCs/>
          <w:sz w:val="32"/>
          <w:szCs w:val="32"/>
        </w:rPr>
      </w:pPr>
      <w:bookmarkStart w:id="354" w:name="_Toc110248381"/>
      <w:proofErr w:type="spellStart"/>
      <w:r w:rsidRPr="00634A7F">
        <w:rPr>
          <w:b/>
          <w:bCs/>
        </w:rPr>
        <w:t>Kelas</w:t>
      </w:r>
      <w:proofErr w:type="spellEnd"/>
      <w:r w:rsidRPr="00634A7F">
        <w:rPr>
          <w:b/>
          <w:bCs/>
        </w:rPr>
        <w:t xml:space="preserve"> Data </w:t>
      </w:r>
      <w:proofErr w:type="spellStart"/>
      <w:r w:rsidRPr="00634A7F">
        <w:rPr>
          <w:b/>
          <w:bCs/>
        </w:rPr>
        <w:t>Sidang</w:t>
      </w:r>
      <w:bookmarkEnd w:id="354"/>
      <w:proofErr w:type="spellEnd"/>
    </w:p>
    <w:p w14:paraId="22F05315" w14:textId="67932E7B" w:rsidR="00C63060" w:rsidRDefault="002043B5" w:rsidP="00C63060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1" locked="0" layoutInCell="1" allowOverlap="1" wp14:anchorId="68AB3227" wp14:editId="74CA73A4">
                <wp:simplePos x="0" y="0"/>
                <wp:positionH relativeFrom="column">
                  <wp:posOffset>-62865</wp:posOffset>
                </wp:positionH>
                <wp:positionV relativeFrom="paragraph">
                  <wp:posOffset>233680</wp:posOffset>
                </wp:positionV>
                <wp:extent cx="5249545" cy="1750695"/>
                <wp:effectExtent l="0" t="0" r="27305" b="20955"/>
                <wp:wrapTight wrapText="bothSides">
                  <wp:wrapPolygon edited="0">
                    <wp:start x="0" y="0"/>
                    <wp:lineTo x="0" y="21624"/>
                    <wp:lineTo x="21634" y="21624"/>
                    <wp:lineTo x="21634" y="0"/>
                    <wp:lineTo x="0" y="0"/>
                  </wp:wrapPolygon>
                </wp:wrapTight>
                <wp:docPr id="123" name="Text Box 1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49545" cy="17506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097B2E5" w14:textId="294A0376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sidang</w:t>
                            </w:r>
                            <w:r w:rsidRPr="005313E0">
                              <w:t xml:space="preserve"> then</w:t>
                            </w:r>
                          </w:p>
                          <w:p w14:paraId="06B6E272" w14:textId="3513E016" w:rsidR="002043B5" w:rsidRPr="00801F00" w:rsidRDefault="002043B5" w:rsidP="002043B5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Sidang</w:t>
                            </w:r>
                          </w:p>
                          <w:p w14:paraId="3119EE94" w14:textId="30820F43" w:rsidR="002043B5" w:rsidRPr="00801F00" w:rsidRDefault="002043B5" w:rsidP="002043B5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</w:t>
                            </w:r>
                            <w:r>
                              <w:rPr>
                                <w:lang w:val="en-US"/>
                              </w:rPr>
                              <w:t xml:space="preserve"> sidang</w:t>
                            </w:r>
                          </w:p>
                          <w:p w14:paraId="4AE28253" w14:textId="77777777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6EAE8CD5" w14:textId="045C8144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sidang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395DA9B0" w14:textId="77777777" w:rsidR="002043B5" w:rsidRDefault="002043B5" w:rsidP="002043B5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02DA4FF7" w14:textId="77777777" w:rsidR="002043B5" w:rsidRDefault="002043B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AB3227" id="Text Box 123" o:spid="_x0000_s1046" type="#_x0000_t202" style="position:absolute;margin-left:-4.95pt;margin-top:18.4pt;width:413.35pt;height:137.85pt;z-index:-251637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" fillcolor="white [3201]" strokeweight=".5pt">
                <v:textbox>
                  <w:txbxContent>
                    <w:p w14:paraId="7097B2E5" w14:textId="294A0376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sidang</w:t>
                      </w:r>
                      <w:r w:rsidRPr="005313E0">
                        <w:t xml:space="preserve"> then</w:t>
                      </w:r>
                    </w:p>
                    <w:p w14:paraId="06B6E272" w14:textId="3513E016" w:rsidR="002043B5" w:rsidRPr="00801F00" w:rsidRDefault="002043B5" w:rsidP="002043B5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Sidang</w:t>
                      </w:r>
                    </w:p>
                    <w:p w14:paraId="3119EE94" w14:textId="30820F43" w:rsidR="002043B5" w:rsidRPr="00801F00" w:rsidRDefault="002043B5" w:rsidP="002043B5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</w:t>
                      </w:r>
                      <w:r>
                        <w:rPr>
                          <w:lang w:val="en-US"/>
                        </w:rPr>
                        <w:t xml:space="preserve"> sidang</w:t>
                      </w:r>
                    </w:p>
                    <w:p w14:paraId="4AE28253" w14:textId="77777777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6EAE8CD5" w14:textId="045C8144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sidang</w:t>
                      </w:r>
                      <w:r w:rsidRPr="005313E0">
                        <w:t xml:space="preserve"> tidak ditemukan</w:t>
                      </w:r>
                    </w:p>
                    <w:p w14:paraId="395DA9B0" w14:textId="77777777" w:rsidR="002043B5" w:rsidRDefault="002043B5" w:rsidP="002043B5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02DA4FF7" w14:textId="77777777" w:rsidR="002043B5" w:rsidRDefault="002043B5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getData</w:t>
      </w:r>
      <w:r w:rsidR="007B62DE">
        <w:rPr>
          <w:lang w:val="en-US"/>
        </w:rPr>
        <w:t>Sidang</w:t>
      </w:r>
      <w:proofErr w:type="spellEnd"/>
    </w:p>
    <w:p w14:paraId="72A0DE96" w14:textId="463E9D72" w:rsidR="00EA01A2" w:rsidRDefault="00EA01A2" w:rsidP="00C63060">
      <w:pPr>
        <w:spacing w:after="0" w:line="360" w:lineRule="auto"/>
        <w:rPr>
          <w:lang w:val="en-US"/>
        </w:rPr>
      </w:pPr>
    </w:p>
    <w:p w14:paraId="0982B1AC" w14:textId="7A396614" w:rsidR="00EA01A2" w:rsidRDefault="00EA01A2" w:rsidP="00C63060">
      <w:pPr>
        <w:spacing w:after="0" w:line="360" w:lineRule="auto"/>
        <w:rPr>
          <w:lang w:val="en-US"/>
        </w:rPr>
      </w:pPr>
    </w:p>
    <w:p w14:paraId="55084692" w14:textId="0CB38ADD" w:rsidR="00EA01A2" w:rsidRPr="006623E5" w:rsidRDefault="00EA01A2" w:rsidP="006623E5">
      <w:pPr>
        <w:spacing w:after="0" w:line="360" w:lineRule="auto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9744" behindDoc="1" locked="0" layoutInCell="1" allowOverlap="1" wp14:anchorId="6BE6ED27" wp14:editId="20144D68">
                <wp:simplePos x="0" y="0"/>
                <wp:positionH relativeFrom="column">
                  <wp:posOffset>-104082</wp:posOffset>
                </wp:positionH>
                <wp:positionV relativeFrom="paragraph">
                  <wp:posOffset>259625</wp:posOffset>
                </wp:positionV>
                <wp:extent cx="5209540" cy="2700020"/>
                <wp:effectExtent l="0" t="0" r="10160" b="24130"/>
                <wp:wrapTight wrapText="bothSides">
                  <wp:wrapPolygon edited="0">
                    <wp:start x="0" y="0"/>
                    <wp:lineTo x="0" y="21641"/>
                    <wp:lineTo x="21563" y="21641"/>
                    <wp:lineTo x="21563" y="0"/>
                    <wp:lineTo x="0" y="0"/>
                  </wp:wrapPolygon>
                </wp:wrapTight>
                <wp:docPr id="124" name="Text Box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09540" cy="27000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AEC826E" w14:textId="102A8C61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sidang </w:t>
                            </w:r>
                            <w:r w:rsidRPr="005313E0">
                              <w:t>then</w:t>
                            </w:r>
                          </w:p>
                          <w:p w14:paraId="6E548768" w14:textId="2069CF87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Sidang</w:t>
                            </w:r>
                            <w:r w:rsidRPr="005313E0">
                              <w:t xml:space="preserve"> ()</w:t>
                            </w:r>
                          </w:p>
                          <w:p w14:paraId="3BDB8BA1" w14:textId="3795B027" w:rsidR="002043B5" w:rsidRPr="005313E0" w:rsidRDefault="002043B5" w:rsidP="002043B5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>SQL = INSERT into</w:t>
                            </w:r>
                            <w:r>
                              <w:t xml:space="preserve"> sidang</w:t>
                            </w:r>
                            <w:r w:rsidRPr="005313E0">
                              <w:rPr>
                                <w:lang w:val="id-ID"/>
                              </w:rPr>
                              <w:t>(</w:t>
                            </w:r>
                            <w:r w:rsidR="004645ED">
                              <w:rPr>
                                <w:lang w:val="en-US"/>
                              </w:rPr>
                              <w:t>tanggal_sidang</w:t>
                            </w:r>
                            <w:r>
                              <w:rPr>
                                <w:lang w:val="en-US"/>
                              </w:rPr>
                              <w:t>,id_mahasiswa,</w:t>
                            </w:r>
                            <w:r w:rsidR="004645ED">
                              <w:rPr>
                                <w:lang w:val="en-US"/>
                              </w:rPr>
                              <w:t>id_dosen</w:t>
                            </w:r>
                            <w:r>
                              <w:rPr>
                                <w:lang w:val="en-US"/>
                              </w:rPr>
                              <w:t>,</w:t>
                            </w:r>
                            <w:r w:rsidR="004645ED">
                              <w:rPr>
                                <w:lang w:val="en-US"/>
                              </w:rPr>
                              <w:t>id_penguji,hasil_keputusan_sidang,catatan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 w:rsidR="004645ED">
                              <w:rPr>
                                <w:lang w:val="en-US"/>
                              </w:rPr>
                              <w:t>tanggal_sidang</w:t>
                            </w:r>
                            <w:r w:rsidRPr="005313E0">
                              <w:rPr>
                                <w:lang w:val="id-ID"/>
                              </w:rPr>
                              <w:t>],[</w:t>
                            </w:r>
                            <w:r>
                              <w:rPr>
                                <w:lang w:val="en-US"/>
                              </w:rPr>
                              <w:t>id_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</w:t>
                            </w:r>
                            <w:r w:rsidR="004645ED">
                              <w:rPr>
                                <w:lang w:val="en-US"/>
                              </w:rPr>
                              <w:t>id_dosen</w:t>
                            </w:r>
                            <w:r>
                              <w:rPr>
                                <w:lang w:val="en-US"/>
                              </w:rPr>
                              <w:t>],[</w:t>
                            </w:r>
                            <w:r w:rsidR="004645ED">
                              <w:rPr>
                                <w:lang w:val="en-US"/>
                              </w:rPr>
                              <w:t>id_</w:t>
                            </w:r>
                            <w:r w:rsidR="00EA01A2">
                              <w:rPr>
                                <w:lang w:val="en-US"/>
                              </w:rPr>
                              <w:t>penguji</w:t>
                            </w:r>
                            <w:r>
                              <w:rPr>
                                <w:lang w:val="en-US"/>
                              </w:rPr>
                              <w:t>],[</w:t>
                            </w:r>
                            <w:r w:rsidR="004645ED">
                              <w:rPr>
                                <w:lang w:val="en-US"/>
                              </w:rPr>
                              <w:t>hasil_keputusan_sidang</w:t>
                            </w:r>
                            <w:r>
                              <w:rPr>
                                <w:lang w:val="en-US"/>
                              </w:rPr>
                              <w:t>],[</w:t>
                            </w:r>
                            <w:r w:rsidR="004645ED">
                              <w:rPr>
                                <w:lang w:val="en-US"/>
                              </w:rPr>
                              <w:t>catatan</w:t>
                            </w:r>
                            <w:r>
                              <w:rPr>
                                <w:lang w:val="en-US"/>
                              </w:rPr>
                              <w:t>]</w:t>
                            </w:r>
                            <w:r w:rsidR="004645ED">
                              <w:rPr>
                                <w:lang w:val="en-US"/>
                              </w:rPr>
                              <w:t>)</w:t>
                            </w:r>
                          </w:p>
                          <w:p w14:paraId="70887A39" w14:textId="77777777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3EC5DBA3" w14:textId="26296C11" w:rsidR="002043B5" w:rsidRPr="005313E0" w:rsidRDefault="002043B5" w:rsidP="002043B5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4645ED">
                              <w:rPr>
                                <w:lang w:val="en-US"/>
                              </w:rPr>
                              <w:t>sidang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t>tidak dapat ditambahkan</w:t>
                            </w:r>
                          </w:p>
                          <w:p w14:paraId="4787CAAA" w14:textId="77777777" w:rsidR="002043B5" w:rsidRDefault="002043B5" w:rsidP="002043B5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4EAA7C1C" w14:textId="77777777" w:rsidR="002043B5" w:rsidRDefault="002043B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E6ED27" id="Text Box 124" o:spid="_x0000_s1047" type="#_x0000_t202" style="position:absolute;margin-left:-8.2pt;margin-top:20.45pt;width:410.2pt;height:212.6pt;z-index:-251636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" fillcolor="white [3201]" strokeweight=".5pt">
                <v:textbox>
                  <w:txbxContent>
                    <w:p w14:paraId="4AEC826E" w14:textId="102A8C61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sidang </w:t>
                      </w:r>
                      <w:r w:rsidRPr="005313E0">
                        <w:t>then</w:t>
                      </w:r>
                    </w:p>
                    <w:p w14:paraId="6E548768" w14:textId="2069CF87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Sidang</w:t>
                      </w:r>
                      <w:r w:rsidRPr="005313E0">
                        <w:t xml:space="preserve"> ()</w:t>
                      </w:r>
                    </w:p>
                    <w:p w14:paraId="3BDB8BA1" w14:textId="3795B027" w:rsidR="002043B5" w:rsidRPr="005313E0" w:rsidRDefault="002043B5" w:rsidP="002043B5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>SQL = INSERT into</w:t>
                      </w:r>
                      <w:r>
                        <w:t xml:space="preserve"> sidang</w:t>
                      </w:r>
                      <w:r w:rsidRPr="005313E0">
                        <w:rPr>
                          <w:lang w:val="id-ID"/>
                        </w:rPr>
                        <w:t>(</w:t>
                      </w:r>
                      <w:r w:rsidR="004645ED">
                        <w:rPr>
                          <w:lang w:val="en-US"/>
                        </w:rPr>
                        <w:t>tanggal_sidang</w:t>
                      </w:r>
                      <w:r>
                        <w:rPr>
                          <w:lang w:val="en-US"/>
                        </w:rPr>
                        <w:t>,id_mahasiswa,</w:t>
                      </w:r>
                      <w:r w:rsidR="004645ED">
                        <w:rPr>
                          <w:lang w:val="en-US"/>
                        </w:rPr>
                        <w:t>id_dosen</w:t>
                      </w:r>
                      <w:r>
                        <w:rPr>
                          <w:lang w:val="en-US"/>
                        </w:rPr>
                        <w:t>,</w:t>
                      </w:r>
                      <w:r w:rsidR="004645ED">
                        <w:rPr>
                          <w:lang w:val="en-US"/>
                        </w:rPr>
                        <w:t>id_penguji,hasil_keputusan_sidang,catatan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 w:rsidR="004645ED">
                        <w:rPr>
                          <w:lang w:val="en-US"/>
                        </w:rPr>
                        <w:t>tanggal_sidang</w:t>
                      </w:r>
                      <w:r w:rsidRPr="005313E0">
                        <w:rPr>
                          <w:lang w:val="id-ID"/>
                        </w:rPr>
                        <w:t>],[</w:t>
                      </w:r>
                      <w:r>
                        <w:rPr>
                          <w:lang w:val="en-US"/>
                        </w:rPr>
                        <w:t>id_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</w:t>
                      </w:r>
                      <w:r w:rsidR="004645ED">
                        <w:rPr>
                          <w:lang w:val="en-US"/>
                        </w:rPr>
                        <w:t>id_dosen</w:t>
                      </w:r>
                      <w:r>
                        <w:rPr>
                          <w:lang w:val="en-US"/>
                        </w:rPr>
                        <w:t>],[</w:t>
                      </w:r>
                      <w:r w:rsidR="004645ED">
                        <w:rPr>
                          <w:lang w:val="en-US"/>
                        </w:rPr>
                        <w:t>id_</w:t>
                      </w:r>
                      <w:r w:rsidR="00EA01A2">
                        <w:rPr>
                          <w:lang w:val="en-US"/>
                        </w:rPr>
                        <w:t>penguji</w:t>
                      </w:r>
                      <w:r>
                        <w:rPr>
                          <w:lang w:val="en-US"/>
                        </w:rPr>
                        <w:t>],[</w:t>
                      </w:r>
                      <w:r w:rsidR="004645ED">
                        <w:rPr>
                          <w:lang w:val="en-US"/>
                        </w:rPr>
                        <w:t>hasil_keputusan_sidang</w:t>
                      </w:r>
                      <w:r>
                        <w:rPr>
                          <w:lang w:val="en-US"/>
                        </w:rPr>
                        <w:t>],[</w:t>
                      </w:r>
                      <w:r w:rsidR="004645ED">
                        <w:rPr>
                          <w:lang w:val="en-US"/>
                        </w:rPr>
                        <w:t>catatan</w:t>
                      </w:r>
                      <w:r>
                        <w:rPr>
                          <w:lang w:val="en-US"/>
                        </w:rPr>
                        <w:t>]</w:t>
                      </w:r>
                      <w:r w:rsidR="004645ED">
                        <w:rPr>
                          <w:lang w:val="en-US"/>
                        </w:rPr>
                        <w:t>)</w:t>
                      </w:r>
                    </w:p>
                    <w:p w14:paraId="70887A39" w14:textId="77777777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3EC5DBA3" w14:textId="26296C11" w:rsidR="002043B5" w:rsidRPr="005313E0" w:rsidRDefault="002043B5" w:rsidP="002043B5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4645ED">
                        <w:rPr>
                          <w:lang w:val="en-US"/>
                        </w:rPr>
                        <w:t>sidang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t>tidak dapat ditambahkan</w:t>
                      </w:r>
                    </w:p>
                    <w:p w14:paraId="4787CAAA" w14:textId="77777777" w:rsidR="002043B5" w:rsidRDefault="002043B5" w:rsidP="002043B5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4EAA7C1C" w14:textId="77777777" w:rsidR="002043B5" w:rsidRDefault="002043B5"/>
                  </w:txbxContent>
                </v:textbox>
                <w10:wrap type="tight"/>
              </v:shape>
            </w:pict>
          </mc:Fallback>
        </mc:AlternateContent>
      </w:r>
      <w:r w:rsidR="00C63060" w:rsidRPr="005313E0">
        <w:t xml:space="preserve">Nama </w:t>
      </w:r>
      <w:proofErr w:type="spellStart"/>
      <w:proofErr w:type="gramStart"/>
      <w:r w:rsidR="00C63060" w:rsidRPr="005313E0">
        <w:t>Operasi</w:t>
      </w:r>
      <w:proofErr w:type="spellEnd"/>
      <w:r w:rsidR="00C63060" w:rsidRPr="005313E0">
        <w:t xml:space="preserve"> :</w:t>
      </w:r>
      <w:proofErr w:type="gramEnd"/>
      <w:r w:rsidR="00C63060" w:rsidRPr="005313E0">
        <w:t xml:space="preserve"> </w:t>
      </w:r>
      <w:proofErr w:type="spellStart"/>
      <w:r w:rsidR="00C63060" w:rsidRPr="005313E0">
        <w:t>tambah</w:t>
      </w:r>
      <w:r w:rsidR="007B62DE">
        <w:rPr>
          <w:lang w:val="en-US"/>
        </w:rPr>
        <w:t>Sidang</w:t>
      </w:r>
      <w:proofErr w:type="spellEnd"/>
    </w:p>
    <w:p w14:paraId="77BBB41F" w14:textId="2D205A09" w:rsidR="00CE7DD7" w:rsidRPr="007B62DE" w:rsidRDefault="00CE7DD7">
      <w:pPr>
        <w:pStyle w:val="ListParagraph"/>
        <w:numPr>
          <w:ilvl w:val="0"/>
          <w:numId w:val="48"/>
        </w:numPr>
        <w:tabs>
          <w:tab w:val="left" w:pos="0"/>
        </w:tabs>
        <w:spacing w:after="0" w:line="360" w:lineRule="auto"/>
        <w:ind w:left="284" w:hanging="284"/>
        <w:outlineLvl w:val="2"/>
        <w:rPr>
          <w:b/>
          <w:bCs/>
          <w:sz w:val="32"/>
          <w:szCs w:val="32"/>
        </w:rPr>
      </w:pPr>
      <w:bookmarkStart w:id="355" w:name="_Toc110248382"/>
      <w:proofErr w:type="spellStart"/>
      <w:r w:rsidRPr="00634A7F">
        <w:rPr>
          <w:b/>
          <w:bCs/>
        </w:rPr>
        <w:t>Kelas</w:t>
      </w:r>
      <w:proofErr w:type="spellEnd"/>
      <w:r w:rsidRPr="00634A7F">
        <w:rPr>
          <w:b/>
          <w:bCs/>
        </w:rPr>
        <w:t xml:space="preserve"> Data </w:t>
      </w:r>
      <w:proofErr w:type="spellStart"/>
      <w:r w:rsidRPr="00634A7F">
        <w:rPr>
          <w:b/>
          <w:bCs/>
        </w:rPr>
        <w:t>Dokumen</w:t>
      </w:r>
      <w:proofErr w:type="spellEnd"/>
      <w:r w:rsidR="002043B5">
        <w:rPr>
          <w:b/>
          <w:bCs/>
        </w:rPr>
        <w:t xml:space="preserve"> Akhir</w:t>
      </w:r>
      <w:bookmarkEnd w:id="355"/>
    </w:p>
    <w:p w14:paraId="1E336CEF" w14:textId="0E781536" w:rsidR="007B62DE" w:rsidRDefault="002043B5" w:rsidP="007B62DE">
      <w:pPr>
        <w:spacing w:after="0" w:line="360" w:lineRule="auto"/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0768" behindDoc="1" locked="0" layoutInCell="1" allowOverlap="1" wp14:anchorId="064A6A46" wp14:editId="37BD03E3">
                <wp:simplePos x="0" y="0"/>
                <wp:positionH relativeFrom="column">
                  <wp:posOffset>-100965</wp:posOffset>
                </wp:positionH>
                <wp:positionV relativeFrom="paragraph">
                  <wp:posOffset>300990</wp:posOffset>
                </wp:positionV>
                <wp:extent cx="5209540" cy="1811020"/>
                <wp:effectExtent l="0" t="0" r="10160" b="17780"/>
                <wp:wrapTight wrapText="bothSides">
                  <wp:wrapPolygon edited="0">
                    <wp:start x="0" y="0"/>
                    <wp:lineTo x="0" y="21585"/>
                    <wp:lineTo x="21563" y="21585"/>
                    <wp:lineTo x="21563" y="0"/>
                    <wp:lineTo x="0" y="0"/>
                  </wp:wrapPolygon>
                </wp:wrapTight>
                <wp:docPr id="125" name="Text Box 1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09540" cy="18110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C40BD4" w14:textId="773AEFCD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 xml:space="preserve">if ambil </w:t>
                            </w:r>
                            <w:r>
                              <w:rPr>
                                <w:lang w:val="en-US"/>
                              </w:rPr>
                              <w:t>dokumen_akhir</w:t>
                            </w:r>
                            <w:r w:rsidRPr="005313E0">
                              <w:t xml:space="preserve"> then</w:t>
                            </w:r>
                          </w:p>
                          <w:p w14:paraId="3D0681AF" w14:textId="562ECE83" w:rsidR="00EA01A2" w:rsidRPr="00801F00" w:rsidRDefault="00EA01A2" w:rsidP="00EA01A2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>getData</w:t>
                            </w:r>
                            <w:r>
                              <w:t>Dokumen_akhir</w:t>
                            </w:r>
                          </w:p>
                          <w:p w14:paraId="3DA9E852" w14:textId="7679D1E5" w:rsidR="00EA01A2" w:rsidRPr="00801F00" w:rsidRDefault="00EA01A2" w:rsidP="00EA01A2">
                            <w:pPr>
                              <w:spacing w:after="0" w:line="360" w:lineRule="auto"/>
                              <w:rPr>
                                <w:lang w:val="en-US"/>
                              </w:rPr>
                            </w:pPr>
                            <w:r w:rsidRPr="005313E0">
                              <w:t xml:space="preserve">SQL = SELECT </w:t>
                            </w:r>
                            <w:r w:rsidRPr="005313E0">
                              <w:rPr>
                                <w:lang w:val="id-ID"/>
                              </w:rPr>
                              <w:t>*</w:t>
                            </w:r>
                            <w:r w:rsidRPr="005313E0">
                              <w:t xml:space="preserve"> FROM</w:t>
                            </w:r>
                            <w:r>
                              <w:rPr>
                                <w:lang w:val="en-US"/>
                              </w:rPr>
                              <w:t xml:space="preserve"> Dokumen_akhir</w:t>
                            </w:r>
                          </w:p>
                          <w:p w14:paraId="3A427226" w14:textId="77777777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2221E5E9" w14:textId="2958201A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>Data</w:t>
                            </w:r>
                            <w:r>
                              <w:t xml:space="preserve"> dokumen_akhir</w:t>
                            </w:r>
                            <w:r w:rsidRPr="005313E0">
                              <w:t xml:space="preserve"> tidak ditemukan</w:t>
                            </w:r>
                          </w:p>
                          <w:p w14:paraId="097DE7C6" w14:textId="77777777" w:rsidR="00EA01A2" w:rsidRDefault="00EA01A2" w:rsidP="00EA01A2">
                            <w:pPr>
                              <w:spacing w:after="0"/>
                            </w:pPr>
                            <w:r w:rsidRPr="005313E0">
                              <w:t>endif</w:t>
                            </w:r>
                          </w:p>
                          <w:p w14:paraId="76EF8F67" w14:textId="77777777" w:rsidR="002043B5" w:rsidRDefault="002043B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4A6A46" id="Text Box 125" o:spid="_x0000_s1048" type="#_x0000_t202" style="position:absolute;margin-left:-7.95pt;margin-top:23.7pt;width:410.2pt;height:142.6pt;z-index:-251635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" fillcolor="white [3201]" strokeweight=".5pt">
                <v:textbox>
                  <w:txbxContent>
                    <w:p w14:paraId="35C40BD4" w14:textId="773AEFCD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 xml:space="preserve">if ambil </w:t>
                      </w:r>
                      <w:r>
                        <w:rPr>
                          <w:lang w:val="en-US"/>
                        </w:rPr>
                        <w:t>dokumen_akhir</w:t>
                      </w:r>
                      <w:r w:rsidRPr="005313E0">
                        <w:t xml:space="preserve"> then</w:t>
                      </w:r>
                    </w:p>
                    <w:p w14:paraId="3D0681AF" w14:textId="562ECE83" w:rsidR="00EA01A2" w:rsidRPr="00801F00" w:rsidRDefault="00EA01A2" w:rsidP="00EA01A2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>getData</w:t>
                      </w:r>
                      <w:r>
                        <w:t>Dokumen_akhir</w:t>
                      </w:r>
                    </w:p>
                    <w:p w14:paraId="3DA9E852" w14:textId="7679D1E5" w:rsidR="00EA01A2" w:rsidRPr="00801F00" w:rsidRDefault="00EA01A2" w:rsidP="00EA01A2">
                      <w:pPr>
                        <w:spacing w:after="0" w:line="360" w:lineRule="auto"/>
                        <w:rPr>
                          <w:lang w:val="en-US"/>
                        </w:rPr>
                      </w:pPr>
                      <w:r w:rsidRPr="005313E0">
                        <w:t xml:space="preserve">SQL = SELECT </w:t>
                      </w:r>
                      <w:r w:rsidRPr="005313E0">
                        <w:rPr>
                          <w:lang w:val="id-ID"/>
                        </w:rPr>
                        <w:t>*</w:t>
                      </w:r>
                      <w:r w:rsidRPr="005313E0">
                        <w:t xml:space="preserve"> FROM</w:t>
                      </w:r>
                      <w:r>
                        <w:rPr>
                          <w:lang w:val="en-US"/>
                        </w:rPr>
                        <w:t xml:space="preserve"> Dokumen_akhir</w:t>
                      </w:r>
                    </w:p>
                    <w:p w14:paraId="3A427226" w14:textId="77777777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2221E5E9" w14:textId="2958201A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>Data</w:t>
                      </w:r>
                      <w:r>
                        <w:t xml:space="preserve"> dokumen_akhir</w:t>
                      </w:r>
                      <w:r w:rsidRPr="005313E0">
                        <w:t xml:space="preserve"> tidak ditemukan</w:t>
                      </w:r>
                    </w:p>
                    <w:p w14:paraId="097DE7C6" w14:textId="77777777" w:rsidR="00EA01A2" w:rsidRDefault="00EA01A2" w:rsidP="00EA01A2">
                      <w:pPr>
                        <w:spacing w:after="0"/>
                      </w:pPr>
                      <w:r w:rsidRPr="005313E0">
                        <w:t>endif</w:t>
                      </w:r>
                    </w:p>
                    <w:p w14:paraId="76EF8F67" w14:textId="77777777" w:rsidR="002043B5" w:rsidRDefault="002043B5"/>
                  </w:txbxContent>
                </v:textbox>
                <w10:wrap type="tight"/>
              </v:shape>
            </w:pict>
          </mc:Fallback>
        </mc:AlternateContent>
      </w:r>
      <w:r w:rsidR="007B62DE" w:rsidRPr="005313E0">
        <w:t xml:space="preserve">Nama </w:t>
      </w:r>
      <w:proofErr w:type="spellStart"/>
      <w:proofErr w:type="gramStart"/>
      <w:r w:rsidR="007B62DE" w:rsidRPr="005313E0">
        <w:t>Operasi</w:t>
      </w:r>
      <w:proofErr w:type="spellEnd"/>
      <w:r w:rsidR="007B62DE" w:rsidRPr="005313E0">
        <w:t xml:space="preserve"> :</w:t>
      </w:r>
      <w:proofErr w:type="gramEnd"/>
      <w:r w:rsidR="007B62DE" w:rsidRPr="005313E0">
        <w:t xml:space="preserve"> </w:t>
      </w:r>
      <w:proofErr w:type="spellStart"/>
      <w:r w:rsidR="007B62DE" w:rsidRPr="005313E0">
        <w:t>getData</w:t>
      </w:r>
      <w:r w:rsidR="00EA01A2">
        <w:rPr>
          <w:lang w:val="en-US"/>
        </w:rPr>
        <w:t>DokumenAkhir</w:t>
      </w:r>
      <w:proofErr w:type="spellEnd"/>
    </w:p>
    <w:p w14:paraId="4BF5A971" w14:textId="5EE2F0E9" w:rsidR="006623E5" w:rsidRPr="007B62DE" w:rsidRDefault="006623E5" w:rsidP="006623E5">
      <w:pPr>
        <w:spacing w:after="0"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1" locked="0" layoutInCell="1" allowOverlap="1" wp14:anchorId="0C8493C1" wp14:editId="6FA0636A">
                <wp:simplePos x="0" y="0"/>
                <wp:positionH relativeFrom="column">
                  <wp:posOffset>-100965</wp:posOffset>
                </wp:positionH>
                <wp:positionV relativeFrom="paragraph">
                  <wp:posOffset>2175510</wp:posOffset>
                </wp:positionV>
                <wp:extent cx="5390515" cy="1966595"/>
                <wp:effectExtent l="0" t="0" r="19685" b="14605"/>
                <wp:wrapTight wrapText="bothSides">
                  <wp:wrapPolygon edited="0">
                    <wp:start x="0" y="0"/>
                    <wp:lineTo x="0" y="21551"/>
                    <wp:lineTo x="21603" y="21551"/>
                    <wp:lineTo x="21603" y="0"/>
                    <wp:lineTo x="0" y="0"/>
                  </wp:wrapPolygon>
                </wp:wrapTight>
                <wp:docPr id="127" name="Text Box 1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9665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8B6B0C9" w14:textId="3F523C08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>if tambah</w:t>
                            </w:r>
                            <w:r>
                              <w:t xml:space="preserve"> dokumen_akhir </w:t>
                            </w:r>
                            <w:r w:rsidRPr="005313E0">
                              <w:t>then</w:t>
                            </w:r>
                          </w:p>
                          <w:p w14:paraId="73A8F36C" w14:textId="329E9797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>tamba</w:t>
                            </w:r>
                            <w:r>
                              <w:t>hDokumen_akhir</w:t>
                            </w:r>
                            <w:r w:rsidRPr="005313E0">
                              <w:t xml:space="preserve"> ()</w:t>
                            </w:r>
                          </w:p>
                          <w:p w14:paraId="338F5F5C" w14:textId="09621CE3" w:rsidR="00EA01A2" w:rsidRPr="005313E0" w:rsidRDefault="00EA01A2" w:rsidP="00EA01A2">
                            <w:pPr>
                              <w:spacing w:after="0" w:line="360" w:lineRule="auto"/>
                              <w:rPr>
                                <w:lang w:val="id-ID"/>
                              </w:rPr>
                            </w:pPr>
                            <w:r w:rsidRPr="005313E0">
                              <w:t>SQL = INSERT into</w:t>
                            </w:r>
                            <w:r>
                              <w:t xml:space="preserve"> dokumen_akhir</w:t>
                            </w:r>
                            <w:r w:rsidRPr="005313E0">
                              <w:rPr>
                                <w:lang w:val="id-ID"/>
                              </w:rPr>
                              <w:t>(</w:t>
                            </w:r>
                            <w:r>
                              <w:rPr>
                                <w:lang w:val="en-US"/>
                              </w:rPr>
                              <w:t>npm,id_mahasiswa,tanggal_kumpul,upload_file</w:t>
                            </w:r>
                            <w:r w:rsidRPr="005313E0">
                              <w:rPr>
                                <w:lang w:val="id-ID"/>
                              </w:rPr>
                              <w:t>)</w:t>
                            </w:r>
                            <w:r w:rsidRPr="005313E0">
                              <w:t xml:space="preserve"> </w:t>
                            </w:r>
                            <w:r w:rsidRPr="005313E0">
                              <w:rPr>
                                <w:lang w:val="id-ID"/>
                              </w:rPr>
                              <w:t>values([</w:t>
                            </w:r>
                            <w:r>
                              <w:rPr>
                                <w:lang w:val="en-US"/>
                              </w:rPr>
                              <w:t>npm</w:t>
                            </w:r>
                            <w:r w:rsidRPr="005313E0">
                              <w:rPr>
                                <w:lang w:val="id-ID"/>
                              </w:rPr>
                              <w:t>],[</w:t>
                            </w:r>
                            <w:r>
                              <w:rPr>
                                <w:lang w:val="en-US"/>
                              </w:rPr>
                              <w:t>id_mahasiswa</w:t>
                            </w:r>
                            <w:r w:rsidRPr="005313E0">
                              <w:rPr>
                                <w:lang w:val="id-ID"/>
                              </w:rPr>
                              <w:t>]</w:t>
                            </w:r>
                            <w:r>
                              <w:rPr>
                                <w:lang w:val="en-US"/>
                              </w:rPr>
                              <w:t>,[</w:t>
                            </w:r>
                            <w:r w:rsidR="006623E5">
                              <w:rPr>
                                <w:lang w:val="en-US"/>
                              </w:rPr>
                              <w:t>tanggal_kumpul</w:t>
                            </w:r>
                            <w:r>
                              <w:rPr>
                                <w:lang w:val="en-US"/>
                              </w:rPr>
                              <w:t>],[</w:t>
                            </w:r>
                            <w:r w:rsidR="006623E5">
                              <w:rPr>
                                <w:lang w:val="en-US"/>
                              </w:rPr>
                              <w:t>upload_file</w:t>
                            </w:r>
                            <w:r>
                              <w:rPr>
                                <w:lang w:val="en-US"/>
                              </w:rPr>
                              <w:t>)</w:t>
                            </w:r>
                          </w:p>
                          <w:p w14:paraId="1E4A2045" w14:textId="77777777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>Else</w:t>
                            </w:r>
                          </w:p>
                          <w:p w14:paraId="1CC4B45C" w14:textId="32022330" w:rsidR="00EA01A2" w:rsidRPr="005313E0" w:rsidRDefault="00EA01A2" w:rsidP="00EA01A2">
                            <w:pPr>
                              <w:spacing w:after="0" w:line="360" w:lineRule="auto"/>
                            </w:pPr>
                            <w:r w:rsidRPr="005313E0">
                              <w:t xml:space="preserve">Data </w:t>
                            </w:r>
                            <w:r w:rsidR="006623E5">
                              <w:rPr>
                                <w:lang w:val="en-US"/>
                              </w:rPr>
                              <w:t>dokumen_akhir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5313E0">
                              <w:t>tidak dapat ditambahkan</w:t>
                            </w:r>
                          </w:p>
                          <w:p w14:paraId="55DEBDC5" w14:textId="14B3CBF1" w:rsidR="002043B5" w:rsidRDefault="006623E5">
                            <w:r>
                              <w:t>end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8493C1" id="Text Box 127" o:spid="_x0000_s1049" type="#_x0000_t202" style="position:absolute;margin-left:-7.95pt;margin-top:171.3pt;width:424.45pt;height:154.85pt;z-index:-251634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" fillcolor="white [3201]" strokeweight=".5pt">
                <v:textbox>
                  <w:txbxContent>
                    <w:p w14:paraId="58B6B0C9" w14:textId="3F523C08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>if tambah</w:t>
                      </w:r>
                      <w:r>
                        <w:t xml:space="preserve"> dokumen_akhir </w:t>
                      </w:r>
                      <w:r w:rsidRPr="005313E0">
                        <w:t>then</w:t>
                      </w:r>
                    </w:p>
                    <w:p w14:paraId="73A8F36C" w14:textId="329E9797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>tamba</w:t>
                      </w:r>
                      <w:r>
                        <w:t>hDokumen_akhir</w:t>
                      </w:r>
                      <w:r w:rsidRPr="005313E0">
                        <w:t xml:space="preserve"> ()</w:t>
                      </w:r>
                    </w:p>
                    <w:p w14:paraId="338F5F5C" w14:textId="09621CE3" w:rsidR="00EA01A2" w:rsidRPr="005313E0" w:rsidRDefault="00EA01A2" w:rsidP="00EA01A2">
                      <w:pPr>
                        <w:spacing w:after="0" w:line="360" w:lineRule="auto"/>
                        <w:rPr>
                          <w:lang w:val="id-ID"/>
                        </w:rPr>
                      </w:pPr>
                      <w:r w:rsidRPr="005313E0">
                        <w:t>SQL = INSERT into</w:t>
                      </w:r>
                      <w:r>
                        <w:t xml:space="preserve"> dokumen_akhir</w:t>
                      </w:r>
                      <w:r w:rsidRPr="005313E0">
                        <w:rPr>
                          <w:lang w:val="id-ID"/>
                        </w:rPr>
                        <w:t>(</w:t>
                      </w:r>
                      <w:r>
                        <w:rPr>
                          <w:lang w:val="en-US"/>
                        </w:rPr>
                        <w:t>npm,id_mahasiswa,tanggal_kumpul,upload_file</w:t>
                      </w:r>
                      <w:r w:rsidRPr="005313E0">
                        <w:rPr>
                          <w:lang w:val="id-ID"/>
                        </w:rPr>
                        <w:t>)</w:t>
                      </w:r>
                      <w:r w:rsidRPr="005313E0">
                        <w:t xml:space="preserve"> </w:t>
                      </w:r>
                      <w:r w:rsidRPr="005313E0">
                        <w:rPr>
                          <w:lang w:val="id-ID"/>
                        </w:rPr>
                        <w:t>values([</w:t>
                      </w:r>
                      <w:r>
                        <w:rPr>
                          <w:lang w:val="en-US"/>
                        </w:rPr>
                        <w:t>npm</w:t>
                      </w:r>
                      <w:r w:rsidRPr="005313E0">
                        <w:rPr>
                          <w:lang w:val="id-ID"/>
                        </w:rPr>
                        <w:t>],[</w:t>
                      </w:r>
                      <w:r>
                        <w:rPr>
                          <w:lang w:val="en-US"/>
                        </w:rPr>
                        <w:t>id_mahasiswa</w:t>
                      </w:r>
                      <w:r w:rsidRPr="005313E0">
                        <w:rPr>
                          <w:lang w:val="id-ID"/>
                        </w:rPr>
                        <w:t>]</w:t>
                      </w:r>
                      <w:r>
                        <w:rPr>
                          <w:lang w:val="en-US"/>
                        </w:rPr>
                        <w:t>,[</w:t>
                      </w:r>
                      <w:r w:rsidR="006623E5">
                        <w:rPr>
                          <w:lang w:val="en-US"/>
                        </w:rPr>
                        <w:t>tanggal_kumpul</w:t>
                      </w:r>
                      <w:r>
                        <w:rPr>
                          <w:lang w:val="en-US"/>
                        </w:rPr>
                        <w:t>],[</w:t>
                      </w:r>
                      <w:r w:rsidR="006623E5">
                        <w:rPr>
                          <w:lang w:val="en-US"/>
                        </w:rPr>
                        <w:t>upload_file</w:t>
                      </w:r>
                      <w:r>
                        <w:rPr>
                          <w:lang w:val="en-US"/>
                        </w:rPr>
                        <w:t>)</w:t>
                      </w:r>
                    </w:p>
                    <w:p w14:paraId="1E4A2045" w14:textId="77777777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>Else</w:t>
                      </w:r>
                    </w:p>
                    <w:p w14:paraId="1CC4B45C" w14:textId="32022330" w:rsidR="00EA01A2" w:rsidRPr="005313E0" w:rsidRDefault="00EA01A2" w:rsidP="00EA01A2">
                      <w:pPr>
                        <w:spacing w:after="0" w:line="360" w:lineRule="auto"/>
                      </w:pPr>
                      <w:r w:rsidRPr="005313E0">
                        <w:t xml:space="preserve">Data </w:t>
                      </w:r>
                      <w:r w:rsidR="006623E5">
                        <w:rPr>
                          <w:lang w:val="en-US"/>
                        </w:rPr>
                        <w:t>dokumen_akhir</w:t>
                      </w:r>
                      <w:r>
                        <w:rPr>
                          <w:lang w:val="en-US"/>
                        </w:rPr>
                        <w:t xml:space="preserve"> </w:t>
                      </w:r>
                      <w:r w:rsidRPr="005313E0">
                        <w:t>tidak dapat ditambahkan</w:t>
                      </w:r>
                    </w:p>
                    <w:p w14:paraId="55DEBDC5" w14:textId="14B3CBF1" w:rsidR="002043B5" w:rsidRDefault="006623E5">
                      <w:r>
                        <w:t>endif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5313E0">
        <w:t xml:space="preserve">Nama </w:t>
      </w:r>
      <w:proofErr w:type="spellStart"/>
      <w:proofErr w:type="gramStart"/>
      <w:r w:rsidRPr="005313E0">
        <w:t>Operasi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tambah</w:t>
      </w:r>
      <w:r>
        <w:rPr>
          <w:lang w:val="en-US"/>
        </w:rPr>
        <w:t>DokumenAkhir</w:t>
      </w:r>
      <w:proofErr w:type="spellEnd"/>
    </w:p>
    <w:p w14:paraId="7DBF5228" w14:textId="2717A562" w:rsidR="005A614F" w:rsidRPr="005313E0" w:rsidRDefault="005A614F" w:rsidP="006623E5"/>
    <w:p w14:paraId="03A2DDBA" w14:textId="7252562E" w:rsidR="0036076B" w:rsidRPr="00B34F12" w:rsidRDefault="0036076B">
      <w:pPr>
        <w:pStyle w:val="ListParagraph"/>
        <w:numPr>
          <w:ilvl w:val="0"/>
          <w:numId w:val="43"/>
        </w:numPr>
        <w:ind w:hanging="720"/>
        <w:rPr>
          <w:b/>
          <w:bCs/>
          <w:color w:val="000000" w:themeColor="text1"/>
        </w:rPr>
      </w:pPr>
      <w:bookmarkStart w:id="356" w:name="_Toc68545097"/>
      <w:bookmarkStart w:id="357" w:name="_Toc78230795"/>
      <w:proofErr w:type="spellStart"/>
      <w:r w:rsidRPr="00B34F12">
        <w:rPr>
          <w:b/>
          <w:bCs/>
          <w:color w:val="000000" w:themeColor="text1"/>
        </w:rPr>
        <w:lastRenderedPageBreak/>
        <w:t>Antarmuka</w:t>
      </w:r>
      <w:bookmarkEnd w:id="356"/>
      <w:bookmarkEnd w:id="357"/>
      <w:proofErr w:type="spellEnd"/>
    </w:p>
    <w:p w14:paraId="2CDBFF9D" w14:textId="69AE9CD9" w:rsidR="002C3CE5" w:rsidRPr="00B34F12" w:rsidRDefault="00824C31" w:rsidP="00B34F12">
      <w:pPr>
        <w:spacing w:after="0" w:line="360" w:lineRule="auto"/>
        <w:ind w:firstLine="720"/>
        <w:jc w:val="both"/>
      </w:pPr>
      <w:proofErr w:type="spellStart"/>
      <w:r w:rsidRPr="005313E0">
        <w:t>Antarmuka</w:t>
      </w:r>
      <w:proofErr w:type="spellEnd"/>
      <w:r w:rsidRPr="005313E0">
        <w:t xml:space="preserve"> </w:t>
      </w:r>
      <w:proofErr w:type="spellStart"/>
      <w:r w:rsidRPr="005313E0">
        <w:t>mendeskripsikan</w:t>
      </w:r>
      <w:proofErr w:type="spellEnd"/>
      <w:r w:rsidRPr="005313E0">
        <w:t xml:space="preserve"> </w:t>
      </w:r>
      <w:proofErr w:type="spellStart"/>
      <w:r w:rsidRPr="005313E0">
        <w:t>rancangan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</w:t>
      </w:r>
      <w:proofErr w:type="spellStart"/>
      <w:r w:rsidRPr="005313E0">
        <w:t>berdasarkan</w:t>
      </w:r>
      <w:proofErr w:type="spellEnd"/>
      <w:r w:rsidRPr="005313E0">
        <w:t xml:space="preserve"> Use </w:t>
      </w:r>
      <w:proofErr w:type="gramStart"/>
      <w:r w:rsidRPr="005313E0">
        <w:t>Case  Diagram</w:t>
      </w:r>
      <w:proofErr w:type="gramEnd"/>
      <w:r w:rsidRPr="005313E0">
        <w:t xml:space="preserve"> dan Class Diagram </w:t>
      </w:r>
      <w:proofErr w:type="spellStart"/>
      <w:r w:rsidRPr="005313E0">
        <w:t>serta</w:t>
      </w:r>
      <w:proofErr w:type="spellEnd"/>
      <w:r w:rsidRPr="005313E0">
        <w:t xml:space="preserve"> </w:t>
      </w:r>
      <w:proofErr w:type="spellStart"/>
      <w:r w:rsidRPr="005313E0">
        <w:t>prototipe</w:t>
      </w:r>
      <w:proofErr w:type="spellEnd"/>
      <w:r w:rsidRPr="005313E0">
        <w:t xml:space="preserve"> </w:t>
      </w:r>
      <w:proofErr w:type="spellStart"/>
      <w:r w:rsidRPr="005313E0">
        <w:t>antamuka</w:t>
      </w:r>
      <w:proofErr w:type="spellEnd"/>
      <w:r w:rsidRPr="005313E0">
        <w:t xml:space="preserve"> yang </w:t>
      </w:r>
      <w:proofErr w:type="spellStart"/>
      <w:r w:rsidRPr="005313E0">
        <w:t>sudah</w:t>
      </w:r>
      <w:proofErr w:type="spellEnd"/>
      <w:r w:rsidRPr="005313E0">
        <w:t xml:space="preserve"> </w:t>
      </w:r>
      <w:proofErr w:type="spellStart"/>
      <w:r w:rsidRPr="005313E0">
        <w:t>dijelaskan</w:t>
      </w:r>
      <w:proofErr w:type="spellEnd"/>
      <w:r w:rsidRPr="005313E0">
        <w:t xml:space="preserve"> pada  sub </w:t>
      </w:r>
      <w:proofErr w:type="spellStart"/>
      <w:r w:rsidRPr="005313E0">
        <w:t>bab</w:t>
      </w:r>
      <w:proofErr w:type="spellEnd"/>
      <w:r w:rsidRPr="005313E0">
        <w:t xml:space="preserve"> 3.4.</w:t>
      </w:r>
    </w:p>
    <w:p w14:paraId="058B5C32" w14:textId="43F62B88" w:rsidR="00B34F12" w:rsidRDefault="00B34F12" w:rsidP="00B34F12">
      <w:bookmarkStart w:id="358" w:name="_Toc110239056"/>
      <w:proofErr w:type="spellStart"/>
      <w:r>
        <w:t>Tabel</w:t>
      </w:r>
      <w:proofErr w:type="spellEnd"/>
      <w:r>
        <w:t xml:space="preserve"> 4. </w:t>
      </w:r>
      <w:fldSimple w:instr=" SEQ Tabel_4. \* ARABIC ">
        <w:r w:rsidR="00776DB9">
          <w:rPr>
            <w:noProof/>
          </w:rPr>
          <w:t>13</w:t>
        </w:r>
      </w:fldSimple>
      <w:r>
        <w:t xml:space="preserve"> </w:t>
      </w:r>
      <w:r w:rsidRPr="006F1EFC">
        <w:t xml:space="preserve"> </w:t>
      </w:r>
      <w:proofErr w:type="spellStart"/>
      <w:r w:rsidRPr="006F1EFC">
        <w:t>Antarmuka</w:t>
      </w:r>
      <w:bookmarkEnd w:id="358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2268"/>
        <w:gridCol w:w="3115"/>
        <w:gridCol w:w="1982"/>
      </w:tblGrid>
      <w:tr w:rsidR="00127085" w:rsidRPr="005313E0" w14:paraId="280AD4F0" w14:textId="77777777" w:rsidTr="00B34F12">
        <w:tc>
          <w:tcPr>
            <w:tcW w:w="562" w:type="dxa"/>
            <w:shd w:val="clear" w:color="auto" w:fill="BFBFBF" w:themeFill="background1" w:themeFillShade="BF"/>
          </w:tcPr>
          <w:p w14:paraId="67AC8484" w14:textId="57AA4E75" w:rsidR="00127085" w:rsidRPr="005313E0" w:rsidRDefault="00127085" w:rsidP="00B34F12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No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6064BAE1" w14:textId="29B83471" w:rsidR="00127085" w:rsidRPr="005313E0" w:rsidRDefault="00127085" w:rsidP="00B34F12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Use Case</w:t>
            </w:r>
          </w:p>
        </w:tc>
        <w:tc>
          <w:tcPr>
            <w:tcW w:w="3115" w:type="dxa"/>
            <w:shd w:val="clear" w:color="auto" w:fill="BFBFBF" w:themeFill="background1" w:themeFillShade="BF"/>
          </w:tcPr>
          <w:p w14:paraId="13623E68" w14:textId="78A18146" w:rsidR="00127085" w:rsidRPr="005313E0" w:rsidRDefault="00127085" w:rsidP="00B34F1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Antarmuka</w:t>
            </w:r>
            <w:proofErr w:type="spellEnd"/>
          </w:p>
        </w:tc>
        <w:tc>
          <w:tcPr>
            <w:tcW w:w="1982" w:type="dxa"/>
            <w:shd w:val="clear" w:color="auto" w:fill="BFBFBF" w:themeFill="background1" w:themeFillShade="BF"/>
          </w:tcPr>
          <w:p w14:paraId="3B00C824" w14:textId="2E7CB071" w:rsidR="00127085" w:rsidRPr="005313E0" w:rsidRDefault="00127085" w:rsidP="00B34F12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Nama </w:t>
            </w:r>
            <w:proofErr w:type="spellStart"/>
            <w:r w:rsidRPr="005313E0">
              <w:rPr>
                <w:b/>
                <w:bCs/>
              </w:rPr>
              <w:t>Kelas</w:t>
            </w:r>
            <w:proofErr w:type="spellEnd"/>
          </w:p>
        </w:tc>
      </w:tr>
      <w:tr w:rsidR="00127085" w:rsidRPr="005313E0" w14:paraId="2FE39705" w14:textId="77777777" w:rsidTr="00127085">
        <w:tc>
          <w:tcPr>
            <w:tcW w:w="562" w:type="dxa"/>
          </w:tcPr>
          <w:p w14:paraId="4297B615" w14:textId="2443707A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1.</w:t>
            </w:r>
          </w:p>
        </w:tc>
        <w:tc>
          <w:tcPr>
            <w:tcW w:w="2268" w:type="dxa"/>
          </w:tcPr>
          <w:p w14:paraId="513114A0" w14:textId="5E0ED30A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Login</w:t>
            </w:r>
          </w:p>
        </w:tc>
        <w:tc>
          <w:tcPr>
            <w:tcW w:w="3115" w:type="dxa"/>
          </w:tcPr>
          <w:p w14:paraId="62F12586" w14:textId="73B64628" w:rsidR="00127085" w:rsidRPr="005313E0" w:rsidRDefault="00A63DA7" w:rsidP="00127085">
            <w:pPr>
              <w:spacing w:line="360" w:lineRule="auto"/>
              <w:jc w:val="both"/>
            </w:pPr>
            <w:r w:rsidRPr="005313E0">
              <w:t>Gambar 3. 1</w:t>
            </w:r>
            <w:r w:rsidR="00B34F12">
              <w:t>4</w:t>
            </w:r>
            <w:r w:rsidRPr="005313E0">
              <w:t xml:space="preserve"> </w:t>
            </w:r>
            <w:proofErr w:type="spellStart"/>
            <w:r w:rsidRPr="005313E0">
              <w:t>Prototipe</w:t>
            </w:r>
            <w:proofErr w:type="spellEnd"/>
            <w:r w:rsidRPr="005313E0">
              <w:t xml:space="preserve"> Halaman Login</w:t>
            </w:r>
          </w:p>
        </w:tc>
        <w:tc>
          <w:tcPr>
            <w:tcW w:w="1982" w:type="dxa"/>
          </w:tcPr>
          <w:p w14:paraId="583978FE" w14:textId="7680C870" w:rsidR="00127085" w:rsidRPr="005313E0" w:rsidRDefault="00127085" w:rsidP="00127085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Auth</w:t>
            </w:r>
          </w:p>
        </w:tc>
      </w:tr>
      <w:tr w:rsidR="00127085" w:rsidRPr="005313E0" w14:paraId="7AB1A0BF" w14:textId="77777777" w:rsidTr="00127085">
        <w:tc>
          <w:tcPr>
            <w:tcW w:w="562" w:type="dxa"/>
          </w:tcPr>
          <w:p w14:paraId="49256020" w14:textId="62EF7028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2.</w:t>
            </w:r>
          </w:p>
        </w:tc>
        <w:tc>
          <w:tcPr>
            <w:tcW w:w="2268" w:type="dxa"/>
          </w:tcPr>
          <w:p w14:paraId="39E58624" w14:textId="3D4BDF94" w:rsidR="00127085" w:rsidRPr="005313E0" w:rsidRDefault="00DB0558" w:rsidP="00127085">
            <w:pPr>
              <w:spacing w:line="360" w:lineRule="auto"/>
              <w:jc w:val="both"/>
            </w:pPr>
            <w:r w:rsidRPr="005313E0">
              <w:rPr>
                <w:lang w:val="id-ID"/>
              </w:rPr>
              <w:t>Kelola User</w:t>
            </w:r>
            <w:r w:rsidR="00127085" w:rsidRPr="005313E0">
              <w:t xml:space="preserve"> </w:t>
            </w:r>
          </w:p>
        </w:tc>
        <w:tc>
          <w:tcPr>
            <w:tcW w:w="3115" w:type="dxa"/>
          </w:tcPr>
          <w:p w14:paraId="3557D6BD" w14:textId="66779219" w:rsidR="00127085" w:rsidRPr="005313E0" w:rsidRDefault="00A63DA7" w:rsidP="00127085">
            <w:pPr>
              <w:spacing w:line="360" w:lineRule="auto"/>
              <w:jc w:val="both"/>
            </w:pPr>
            <w:r w:rsidRPr="005313E0">
              <w:t>Gambar 3. 1</w:t>
            </w:r>
            <w:r w:rsidR="00B34F12">
              <w:t>6</w:t>
            </w:r>
            <w:r w:rsidRPr="005313E0">
              <w:t xml:space="preserve"> </w:t>
            </w:r>
            <w:proofErr w:type="spellStart"/>
            <w:r w:rsidRPr="005313E0">
              <w:t>Prototipe</w:t>
            </w:r>
            <w:proofErr w:type="spellEnd"/>
            <w:r w:rsidRPr="005313E0">
              <w:t xml:space="preserve"> Halaman Kelola User</w:t>
            </w:r>
          </w:p>
        </w:tc>
        <w:tc>
          <w:tcPr>
            <w:tcW w:w="1982" w:type="dxa"/>
          </w:tcPr>
          <w:p w14:paraId="05D5EB54" w14:textId="6A872B9E" w:rsidR="00127085" w:rsidRPr="005313E0" w:rsidRDefault="00DA76DA" w:rsidP="00127085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User</w:t>
            </w:r>
          </w:p>
        </w:tc>
      </w:tr>
      <w:tr w:rsidR="00127085" w:rsidRPr="005313E0" w14:paraId="2AA8F030" w14:textId="77777777" w:rsidTr="00127085">
        <w:tc>
          <w:tcPr>
            <w:tcW w:w="562" w:type="dxa"/>
          </w:tcPr>
          <w:p w14:paraId="0B70B82D" w14:textId="69B87364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3.</w:t>
            </w:r>
          </w:p>
        </w:tc>
        <w:tc>
          <w:tcPr>
            <w:tcW w:w="2268" w:type="dxa"/>
          </w:tcPr>
          <w:p w14:paraId="7E564254" w14:textId="5FA68805" w:rsidR="00127085" w:rsidRPr="00B34F12" w:rsidRDefault="00DB0558" w:rsidP="00127085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r w:rsidR="00B34F12">
              <w:rPr>
                <w:lang w:val="en-US"/>
              </w:rPr>
              <w:t>Timeline</w:t>
            </w:r>
          </w:p>
        </w:tc>
        <w:tc>
          <w:tcPr>
            <w:tcW w:w="3115" w:type="dxa"/>
          </w:tcPr>
          <w:p w14:paraId="4E3B8242" w14:textId="686F7567" w:rsidR="00127085" w:rsidRPr="005313E0" w:rsidRDefault="00A63DA7" w:rsidP="00127085">
            <w:pPr>
              <w:spacing w:line="360" w:lineRule="auto"/>
              <w:jc w:val="both"/>
            </w:pPr>
            <w:r w:rsidRPr="005313E0">
              <w:t xml:space="preserve">Gambar 3. 17 </w:t>
            </w:r>
            <w:proofErr w:type="spellStart"/>
            <w:r w:rsidRPr="005313E0">
              <w:t>Prototipe</w:t>
            </w:r>
            <w:proofErr w:type="spellEnd"/>
            <w:r w:rsidRPr="005313E0">
              <w:t xml:space="preserve"> Halaman Kelola </w:t>
            </w:r>
            <w:r w:rsidR="00B34F12">
              <w:t>Timeline</w:t>
            </w:r>
          </w:p>
        </w:tc>
        <w:tc>
          <w:tcPr>
            <w:tcW w:w="1982" w:type="dxa"/>
          </w:tcPr>
          <w:p w14:paraId="5C00EDA0" w14:textId="2BA6FEE4" w:rsidR="00127085" w:rsidRPr="00B34F12" w:rsidRDefault="00B34F12" w:rsidP="00127085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Timeline</w:t>
            </w:r>
          </w:p>
        </w:tc>
      </w:tr>
      <w:tr w:rsidR="00127085" w:rsidRPr="005313E0" w14:paraId="59D3F6A6" w14:textId="77777777" w:rsidTr="00127085">
        <w:tc>
          <w:tcPr>
            <w:tcW w:w="562" w:type="dxa"/>
          </w:tcPr>
          <w:p w14:paraId="2E132BD8" w14:textId="12E97E12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4.</w:t>
            </w:r>
          </w:p>
        </w:tc>
        <w:tc>
          <w:tcPr>
            <w:tcW w:w="2268" w:type="dxa"/>
          </w:tcPr>
          <w:p w14:paraId="3085BF1B" w14:textId="0B237655" w:rsidR="00127085" w:rsidRPr="00B34F12" w:rsidRDefault="00DB0558" w:rsidP="00127085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B34F12">
              <w:rPr>
                <w:lang w:val="en-US"/>
              </w:rPr>
              <w:t>Dosen</w:t>
            </w:r>
            <w:proofErr w:type="spellEnd"/>
          </w:p>
        </w:tc>
        <w:tc>
          <w:tcPr>
            <w:tcW w:w="3115" w:type="dxa"/>
          </w:tcPr>
          <w:p w14:paraId="16014D25" w14:textId="11AD91C2" w:rsidR="00127085" w:rsidRPr="005313E0" w:rsidRDefault="00A63DA7" w:rsidP="00A63DA7">
            <w:pPr>
              <w:spacing w:line="360" w:lineRule="auto"/>
              <w:jc w:val="both"/>
            </w:pPr>
            <w:r w:rsidRPr="005313E0">
              <w:t>Gambar 3. 1</w:t>
            </w:r>
            <w:r w:rsidR="00B34F12">
              <w:t>8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</w:t>
            </w:r>
            <w:proofErr w:type="spellStart"/>
            <w:r w:rsidR="00B34F12">
              <w:t>Dosen</w:t>
            </w:r>
            <w:proofErr w:type="spellEnd"/>
          </w:p>
        </w:tc>
        <w:tc>
          <w:tcPr>
            <w:tcW w:w="1982" w:type="dxa"/>
          </w:tcPr>
          <w:p w14:paraId="4AF95237" w14:textId="764031DA" w:rsidR="00127085" w:rsidRPr="005313E0" w:rsidRDefault="00B34F12" w:rsidP="00127085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>
              <w:t>Dosen</w:t>
            </w:r>
            <w:proofErr w:type="spellEnd"/>
          </w:p>
        </w:tc>
      </w:tr>
      <w:tr w:rsidR="00127085" w:rsidRPr="005313E0" w14:paraId="0E22E46A" w14:textId="77777777" w:rsidTr="00127085">
        <w:tc>
          <w:tcPr>
            <w:tcW w:w="562" w:type="dxa"/>
          </w:tcPr>
          <w:p w14:paraId="33AA2302" w14:textId="77205BBE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5.</w:t>
            </w:r>
          </w:p>
        </w:tc>
        <w:tc>
          <w:tcPr>
            <w:tcW w:w="2268" w:type="dxa"/>
          </w:tcPr>
          <w:p w14:paraId="210DE25D" w14:textId="45169929" w:rsidR="00127085" w:rsidRPr="00B34F12" w:rsidRDefault="00DB0558" w:rsidP="00127085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B34F12">
              <w:rPr>
                <w:lang w:val="en-US"/>
              </w:rPr>
              <w:t>Mahasiswa</w:t>
            </w:r>
            <w:proofErr w:type="spellEnd"/>
          </w:p>
        </w:tc>
        <w:tc>
          <w:tcPr>
            <w:tcW w:w="3115" w:type="dxa"/>
          </w:tcPr>
          <w:p w14:paraId="2CB1CD13" w14:textId="60675618" w:rsidR="00127085" w:rsidRPr="005313E0" w:rsidRDefault="00127085" w:rsidP="00127085">
            <w:pPr>
              <w:spacing w:line="360" w:lineRule="auto"/>
              <w:jc w:val="both"/>
            </w:pPr>
            <w:r w:rsidRPr="005313E0">
              <w:t xml:space="preserve">Gambar 3. </w:t>
            </w:r>
            <w:r w:rsidR="00B34F12">
              <w:t>19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</w:t>
            </w:r>
            <w:proofErr w:type="spellStart"/>
            <w:r w:rsidR="00B34F12">
              <w:t>Mahasiswa</w:t>
            </w:r>
            <w:proofErr w:type="spellEnd"/>
          </w:p>
        </w:tc>
        <w:tc>
          <w:tcPr>
            <w:tcW w:w="1982" w:type="dxa"/>
          </w:tcPr>
          <w:p w14:paraId="3C1509B9" w14:textId="4DBDC05A" w:rsidR="00127085" w:rsidRPr="005313E0" w:rsidRDefault="00B34F12" w:rsidP="00127085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>
              <w:t>Mahasiswa</w:t>
            </w:r>
            <w:proofErr w:type="spellEnd"/>
          </w:p>
        </w:tc>
      </w:tr>
      <w:tr w:rsidR="00127085" w:rsidRPr="005313E0" w14:paraId="74E4BB75" w14:textId="77777777" w:rsidTr="00127085">
        <w:tc>
          <w:tcPr>
            <w:tcW w:w="562" w:type="dxa"/>
          </w:tcPr>
          <w:p w14:paraId="6BA160B1" w14:textId="6F06C998" w:rsidR="00127085" w:rsidRPr="005313E0" w:rsidRDefault="00127085" w:rsidP="00127085">
            <w:pPr>
              <w:spacing w:line="360" w:lineRule="auto"/>
              <w:jc w:val="both"/>
            </w:pPr>
            <w:r w:rsidRPr="005313E0">
              <w:t>6.</w:t>
            </w:r>
          </w:p>
        </w:tc>
        <w:tc>
          <w:tcPr>
            <w:tcW w:w="2268" w:type="dxa"/>
          </w:tcPr>
          <w:p w14:paraId="29074A42" w14:textId="51911CF9" w:rsidR="00127085" w:rsidRPr="00B34F12" w:rsidRDefault="00DB0558" w:rsidP="00127085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B34F12">
              <w:rPr>
                <w:lang w:val="en-US"/>
              </w:rPr>
              <w:t>Penguji</w:t>
            </w:r>
            <w:proofErr w:type="spellEnd"/>
          </w:p>
        </w:tc>
        <w:tc>
          <w:tcPr>
            <w:tcW w:w="3115" w:type="dxa"/>
          </w:tcPr>
          <w:p w14:paraId="17B88572" w14:textId="7044D052" w:rsidR="00127085" w:rsidRPr="005313E0" w:rsidRDefault="00A63DA7" w:rsidP="00127085">
            <w:pPr>
              <w:spacing w:line="360" w:lineRule="auto"/>
              <w:jc w:val="both"/>
            </w:pPr>
            <w:r w:rsidRPr="005313E0">
              <w:t>Gambar 3. 2</w:t>
            </w:r>
            <w:r w:rsidR="00B34F12">
              <w:t>0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</w:t>
            </w:r>
            <w:proofErr w:type="spellStart"/>
            <w:r w:rsidR="00B34F12">
              <w:t>Penguji</w:t>
            </w:r>
            <w:proofErr w:type="spellEnd"/>
          </w:p>
        </w:tc>
        <w:tc>
          <w:tcPr>
            <w:tcW w:w="1982" w:type="dxa"/>
          </w:tcPr>
          <w:p w14:paraId="1CE4141F" w14:textId="75CF3695" w:rsidR="00127085" w:rsidRPr="00B34F12" w:rsidRDefault="00B34F12" w:rsidP="00127085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DB0558" w:rsidRPr="005313E0" w14:paraId="7159039E" w14:textId="77777777" w:rsidTr="00127085">
        <w:tc>
          <w:tcPr>
            <w:tcW w:w="562" w:type="dxa"/>
          </w:tcPr>
          <w:p w14:paraId="05F85B50" w14:textId="6ADB0E5D" w:rsidR="00DB0558" w:rsidRPr="005313E0" w:rsidRDefault="00DB0558" w:rsidP="00DB0558">
            <w:pPr>
              <w:spacing w:line="360" w:lineRule="auto"/>
              <w:jc w:val="both"/>
            </w:pPr>
            <w:r w:rsidRPr="005313E0">
              <w:t>7.</w:t>
            </w:r>
          </w:p>
        </w:tc>
        <w:tc>
          <w:tcPr>
            <w:tcW w:w="2268" w:type="dxa"/>
          </w:tcPr>
          <w:p w14:paraId="23D3BD71" w14:textId="0902CCDA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Kelola 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  <w:tc>
          <w:tcPr>
            <w:tcW w:w="3115" w:type="dxa"/>
          </w:tcPr>
          <w:p w14:paraId="0D17666E" w14:textId="69E216B2" w:rsidR="00DB0558" w:rsidRPr="005313E0" w:rsidRDefault="00A63DA7" w:rsidP="00DB0558">
            <w:pPr>
              <w:spacing w:line="360" w:lineRule="auto"/>
              <w:jc w:val="both"/>
            </w:pPr>
            <w:r w:rsidRPr="005313E0">
              <w:t>Gambar 3. 2</w:t>
            </w:r>
            <w:r w:rsidR="00B34F12">
              <w:t>1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</w:t>
            </w:r>
            <w:r w:rsidR="00B34F12">
              <w:t xml:space="preserve">Plotting </w:t>
            </w:r>
            <w:proofErr w:type="spellStart"/>
            <w:r w:rsidR="00B34F12">
              <w:t>Pembimbing</w:t>
            </w:r>
            <w:proofErr w:type="spellEnd"/>
          </w:p>
        </w:tc>
        <w:tc>
          <w:tcPr>
            <w:tcW w:w="1982" w:type="dxa"/>
          </w:tcPr>
          <w:p w14:paraId="55C13D49" w14:textId="673E05B6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</w:tr>
      <w:tr w:rsidR="00DB0558" w:rsidRPr="005313E0" w14:paraId="2C2FC34A" w14:textId="77777777" w:rsidTr="00127085">
        <w:tc>
          <w:tcPr>
            <w:tcW w:w="562" w:type="dxa"/>
          </w:tcPr>
          <w:p w14:paraId="66C02F99" w14:textId="2E22EAA4" w:rsidR="00DB0558" w:rsidRPr="005313E0" w:rsidRDefault="00DB0558" w:rsidP="00DB0558">
            <w:pPr>
              <w:spacing w:line="360" w:lineRule="auto"/>
              <w:jc w:val="both"/>
            </w:pPr>
            <w:r w:rsidRPr="005313E0">
              <w:t>8.</w:t>
            </w:r>
          </w:p>
        </w:tc>
        <w:tc>
          <w:tcPr>
            <w:tcW w:w="2268" w:type="dxa"/>
          </w:tcPr>
          <w:p w14:paraId="75EEFF48" w14:textId="67CF3945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  <w:tc>
          <w:tcPr>
            <w:tcW w:w="3115" w:type="dxa"/>
          </w:tcPr>
          <w:p w14:paraId="6CC47347" w14:textId="41E0F7E7" w:rsidR="00DB0558" w:rsidRPr="005313E0" w:rsidRDefault="00A63DA7" w:rsidP="00DB0558">
            <w:pPr>
              <w:spacing w:line="360" w:lineRule="auto"/>
              <w:jc w:val="both"/>
            </w:pPr>
            <w:r w:rsidRPr="005313E0">
              <w:t xml:space="preserve">Gambar 3. </w:t>
            </w:r>
            <w:r w:rsidR="00B34F12">
              <w:t>22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</w:t>
            </w:r>
            <w:proofErr w:type="spellStart"/>
            <w:r w:rsidR="00B34F12">
              <w:t>Pembekalan</w:t>
            </w:r>
            <w:proofErr w:type="spellEnd"/>
          </w:p>
        </w:tc>
        <w:tc>
          <w:tcPr>
            <w:tcW w:w="1982" w:type="dxa"/>
          </w:tcPr>
          <w:p w14:paraId="47874A07" w14:textId="589DCF2E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</w:tr>
      <w:tr w:rsidR="00DB0558" w:rsidRPr="005313E0" w14:paraId="51C10C33" w14:textId="77777777" w:rsidTr="00127085">
        <w:tc>
          <w:tcPr>
            <w:tcW w:w="562" w:type="dxa"/>
          </w:tcPr>
          <w:p w14:paraId="3632AA18" w14:textId="198B4A84" w:rsidR="00DB0558" w:rsidRPr="005313E0" w:rsidRDefault="00DB0558" w:rsidP="00DB0558">
            <w:pPr>
              <w:spacing w:line="360" w:lineRule="auto"/>
              <w:jc w:val="both"/>
            </w:pPr>
            <w:r w:rsidRPr="005313E0">
              <w:t>9.</w:t>
            </w:r>
          </w:p>
        </w:tc>
        <w:tc>
          <w:tcPr>
            <w:tcW w:w="2268" w:type="dxa"/>
          </w:tcPr>
          <w:p w14:paraId="50B42F50" w14:textId="1C0D57F2" w:rsidR="00DB0558" w:rsidRPr="00B34F12" w:rsidRDefault="00DB0558" w:rsidP="00DB0558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B34F12">
              <w:rPr>
                <w:lang w:val="en-US"/>
              </w:rPr>
              <w:t>Sidang</w:t>
            </w:r>
            <w:proofErr w:type="spellEnd"/>
          </w:p>
        </w:tc>
        <w:tc>
          <w:tcPr>
            <w:tcW w:w="3115" w:type="dxa"/>
          </w:tcPr>
          <w:p w14:paraId="2B87ECAD" w14:textId="7A99DFED" w:rsidR="00DB0558" w:rsidRPr="005313E0" w:rsidRDefault="00A63DA7" w:rsidP="00A63DA7">
            <w:pPr>
              <w:spacing w:line="360" w:lineRule="auto"/>
              <w:jc w:val="both"/>
            </w:pPr>
            <w:r w:rsidRPr="005313E0">
              <w:t xml:space="preserve">Gambar 3. </w:t>
            </w:r>
            <w:r w:rsidR="00B34F12">
              <w:t>23</w:t>
            </w:r>
            <w:r w:rsidRPr="005313E0">
              <w:t xml:space="preserve"> </w:t>
            </w:r>
            <w:proofErr w:type="spellStart"/>
            <w:r w:rsidRPr="005313E0">
              <w:t>Protipe</w:t>
            </w:r>
            <w:proofErr w:type="spellEnd"/>
            <w:r w:rsidRPr="005313E0">
              <w:t xml:space="preserve"> Halaman Kelola </w:t>
            </w:r>
            <w:proofErr w:type="spellStart"/>
            <w:r w:rsidR="00B34F12">
              <w:t>sidang</w:t>
            </w:r>
            <w:proofErr w:type="spellEnd"/>
          </w:p>
        </w:tc>
        <w:tc>
          <w:tcPr>
            <w:tcW w:w="1982" w:type="dxa"/>
          </w:tcPr>
          <w:p w14:paraId="188F6FCF" w14:textId="26D0440A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</w:tr>
      <w:tr w:rsidR="00DB0558" w:rsidRPr="005313E0" w14:paraId="7A815779" w14:textId="77777777" w:rsidTr="00127085">
        <w:tc>
          <w:tcPr>
            <w:tcW w:w="562" w:type="dxa"/>
          </w:tcPr>
          <w:p w14:paraId="2908A483" w14:textId="5D36DF66" w:rsidR="00DB0558" w:rsidRPr="005313E0" w:rsidRDefault="00DB0558" w:rsidP="00DB0558">
            <w:pPr>
              <w:spacing w:line="360" w:lineRule="auto"/>
              <w:jc w:val="both"/>
            </w:pPr>
            <w:r w:rsidRPr="005313E0">
              <w:t>10.</w:t>
            </w:r>
          </w:p>
        </w:tc>
        <w:tc>
          <w:tcPr>
            <w:tcW w:w="2268" w:type="dxa"/>
          </w:tcPr>
          <w:p w14:paraId="4B9BFD39" w14:textId="0C7390EA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3115" w:type="dxa"/>
          </w:tcPr>
          <w:p w14:paraId="3A4E400F" w14:textId="2CB950C4" w:rsidR="00DB0558" w:rsidRPr="005313E0" w:rsidRDefault="00A63DA7" w:rsidP="00DB0558">
            <w:pPr>
              <w:spacing w:line="360" w:lineRule="auto"/>
              <w:jc w:val="both"/>
            </w:pPr>
            <w:r w:rsidRPr="005313E0">
              <w:t xml:space="preserve">Gambar 3. </w:t>
            </w:r>
            <w:r w:rsidR="00B34F12">
              <w:t>24</w:t>
            </w:r>
            <w:r w:rsidRPr="005313E0">
              <w:t xml:space="preserve"> </w:t>
            </w:r>
            <w:proofErr w:type="spellStart"/>
            <w:r w:rsidRPr="005313E0">
              <w:t>Prototipe</w:t>
            </w:r>
            <w:proofErr w:type="spellEnd"/>
            <w:r w:rsidRPr="005313E0">
              <w:t xml:space="preserve"> Halaman </w:t>
            </w:r>
            <w:proofErr w:type="spellStart"/>
            <w:r w:rsidR="00B34F12">
              <w:t>Pengumpulan</w:t>
            </w:r>
            <w:proofErr w:type="spellEnd"/>
          </w:p>
        </w:tc>
        <w:tc>
          <w:tcPr>
            <w:tcW w:w="1982" w:type="dxa"/>
          </w:tcPr>
          <w:p w14:paraId="66FC5CCF" w14:textId="00F64500" w:rsidR="00DB0558" w:rsidRP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</w:tr>
      <w:tr w:rsidR="00B34F12" w:rsidRPr="005313E0" w14:paraId="2056E955" w14:textId="77777777" w:rsidTr="00127085">
        <w:tc>
          <w:tcPr>
            <w:tcW w:w="562" w:type="dxa"/>
          </w:tcPr>
          <w:p w14:paraId="5391A8AB" w14:textId="586D0D03" w:rsidR="00B34F12" w:rsidRPr="005313E0" w:rsidRDefault="00B34F12" w:rsidP="00DB0558">
            <w:pPr>
              <w:spacing w:line="360" w:lineRule="auto"/>
              <w:jc w:val="both"/>
            </w:pPr>
            <w:r>
              <w:t>11.</w:t>
            </w:r>
          </w:p>
        </w:tc>
        <w:tc>
          <w:tcPr>
            <w:tcW w:w="2268" w:type="dxa"/>
          </w:tcPr>
          <w:p w14:paraId="16009B10" w14:textId="28860B37" w:rsid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Akhir</w:t>
            </w:r>
          </w:p>
        </w:tc>
        <w:tc>
          <w:tcPr>
            <w:tcW w:w="3115" w:type="dxa"/>
          </w:tcPr>
          <w:p w14:paraId="304980B7" w14:textId="703A9BFC" w:rsidR="00B34F12" w:rsidRPr="005313E0" w:rsidRDefault="00B34F12" w:rsidP="00DB0558">
            <w:pPr>
              <w:spacing w:line="360" w:lineRule="auto"/>
              <w:jc w:val="both"/>
            </w:pPr>
            <w:r w:rsidRPr="005313E0">
              <w:t xml:space="preserve">Gambar 3. </w:t>
            </w:r>
            <w:r>
              <w:t>29</w:t>
            </w:r>
            <w:r w:rsidRPr="005313E0">
              <w:t xml:space="preserve"> </w:t>
            </w:r>
            <w:proofErr w:type="spellStart"/>
            <w:r w:rsidRPr="005313E0">
              <w:t>Prototipe</w:t>
            </w:r>
            <w:proofErr w:type="spellEnd"/>
            <w:r w:rsidRPr="005313E0">
              <w:t xml:space="preserve"> Halaman </w:t>
            </w:r>
            <w:proofErr w:type="spellStart"/>
            <w:r>
              <w:t>bimbingan</w:t>
            </w:r>
            <w:proofErr w:type="spellEnd"/>
          </w:p>
        </w:tc>
        <w:tc>
          <w:tcPr>
            <w:tcW w:w="1982" w:type="dxa"/>
          </w:tcPr>
          <w:p w14:paraId="0EDBC666" w14:textId="003E6720" w:rsidR="00B34F12" w:rsidRDefault="00B34F12" w:rsidP="00DB0558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DB0558" w:rsidRPr="005313E0" w14:paraId="3F483F38" w14:textId="77777777" w:rsidTr="00127085">
        <w:tc>
          <w:tcPr>
            <w:tcW w:w="562" w:type="dxa"/>
          </w:tcPr>
          <w:p w14:paraId="374527BC" w14:textId="1EF40769" w:rsidR="00DB0558" w:rsidRPr="005313E0" w:rsidRDefault="00DB0558" w:rsidP="00DB0558">
            <w:pPr>
              <w:spacing w:line="360" w:lineRule="auto"/>
              <w:jc w:val="both"/>
            </w:pPr>
            <w:r w:rsidRPr="005313E0">
              <w:t>11.</w:t>
            </w:r>
          </w:p>
        </w:tc>
        <w:tc>
          <w:tcPr>
            <w:tcW w:w="2268" w:type="dxa"/>
          </w:tcPr>
          <w:p w14:paraId="731215DC" w14:textId="5DF2886B" w:rsidR="00DB0558" w:rsidRPr="005313E0" w:rsidRDefault="00DB0558" w:rsidP="00DB0558">
            <w:pPr>
              <w:spacing w:line="360" w:lineRule="auto"/>
              <w:jc w:val="both"/>
            </w:pPr>
            <w:r w:rsidRPr="005313E0">
              <w:rPr>
                <w:lang w:val="id-ID"/>
              </w:rPr>
              <w:t>Logout</w:t>
            </w:r>
          </w:p>
        </w:tc>
        <w:tc>
          <w:tcPr>
            <w:tcW w:w="3115" w:type="dxa"/>
          </w:tcPr>
          <w:p w14:paraId="17DD8C77" w14:textId="4D71EC4C" w:rsidR="00DB0558" w:rsidRPr="005313E0" w:rsidRDefault="00A63DA7" w:rsidP="00DB0558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-</w:t>
            </w:r>
          </w:p>
        </w:tc>
        <w:tc>
          <w:tcPr>
            <w:tcW w:w="1982" w:type="dxa"/>
          </w:tcPr>
          <w:p w14:paraId="2962684E" w14:textId="765316E1" w:rsidR="00DB0558" w:rsidRPr="005313E0" w:rsidRDefault="00DA76DA" w:rsidP="00DB0558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Auth</w:t>
            </w:r>
          </w:p>
        </w:tc>
      </w:tr>
    </w:tbl>
    <w:p w14:paraId="4F765640" w14:textId="77777777" w:rsidR="00127085" w:rsidRPr="005313E0" w:rsidRDefault="00127085" w:rsidP="00127085">
      <w:pPr>
        <w:spacing w:after="0" w:line="360" w:lineRule="auto"/>
        <w:jc w:val="both"/>
      </w:pPr>
    </w:p>
    <w:p w14:paraId="49AEB67F" w14:textId="50F1CB27" w:rsidR="0036076B" w:rsidRPr="005313E0" w:rsidRDefault="0036076B" w:rsidP="00F97497">
      <w:pPr>
        <w:pStyle w:val="Heading1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359" w:name="_Toc68545098"/>
      <w:bookmarkStart w:id="360" w:name="_Toc78230796"/>
      <w:bookmarkStart w:id="361" w:name="_Toc110248383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. IMPLEMENTASI</w:t>
      </w:r>
      <w:bookmarkEnd w:id="359"/>
      <w:bookmarkEnd w:id="360"/>
      <w:bookmarkEnd w:id="361"/>
    </w:p>
    <w:p w14:paraId="670B6936" w14:textId="3D07E6B2" w:rsidR="001803F5" w:rsidRPr="005313E0" w:rsidRDefault="003F3A27" w:rsidP="003F3A27">
      <w:pPr>
        <w:spacing w:after="0" w:line="360" w:lineRule="auto"/>
        <w:ind w:firstLine="720"/>
        <w:jc w:val="both"/>
      </w:pPr>
      <w:r w:rsidRPr="005313E0">
        <w:t xml:space="preserve">Bab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nyajikan</w:t>
      </w:r>
      <w:proofErr w:type="spellEnd"/>
      <w:r w:rsidRPr="005313E0">
        <w:t xml:space="preserve"> </w:t>
      </w:r>
      <w:proofErr w:type="spellStart"/>
      <w:r w:rsidRPr="005313E0">
        <w:t>implementasi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SI</w:t>
      </w:r>
      <w:r w:rsidR="00215998" w:rsidRPr="005313E0">
        <w:t>M</w:t>
      </w:r>
      <w:r w:rsidR="00125511">
        <w:t>MI</w:t>
      </w:r>
      <w:r w:rsidRPr="005313E0">
        <w:t xml:space="preserve"> yang </w:t>
      </w:r>
      <w:proofErr w:type="spellStart"/>
      <w:r w:rsidRPr="005313E0">
        <w:t>dibangun</w:t>
      </w:r>
      <w:proofErr w:type="spellEnd"/>
      <w:r w:rsidRPr="005313E0">
        <w:t>.</w:t>
      </w:r>
      <w:r w:rsidRPr="005313E0">
        <w:cr/>
      </w:r>
    </w:p>
    <w:p w14:paraId="4E747B56" w14:textId="0647121E" w:rsidR="0036076B" w:rsidRPr="005313E0" w:rsidRDefault="0036076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362" w:name="_Toc68545099"/>
      <w:bookmarkStart w:id="363" w:name="_Toc78230797"/>
      <w:bookmarkStart w:id="364" w:name="_Toc110248384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5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mplement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ntarmuka</w:t>
      </w:r>
      <w:bookmarkEnd w:id="362"/>
      <w:bookmarkEnd w:id="363"/>
      <w:bookmarkEnd w:id="364"/>
      <w:proofErr w:type="spellEnd"/>
    </w:p>
    <w:p w14:paraId="6F8EB63A" w14:textId="112B9C5F" w:rsidR="001803F5" w:rsidRPr="005313E0" w:rsidRDefault="003F3A27" w:rsidP="003F3A27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implementasi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yang </w:t>
      </w:r>
      <w:proofErr w:type="spellStart"/>
      <w:r w:rsidRPr="005313E0">
        <w:t>dibangun</w:t>
      </w:r>
      <w:proofErr w:type="spellEnd"/>
      <w:r w:rsidRPr="005313E0">
        <w:t xml:space="preserve"> </w:t>
      </w:r>
      <w:proofErr w:type="spellStart"/>
      <w:r w:rsidRPr="005313E0">
        <w:t>terdiri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implementasi</w:t>
      </w:r>
      <w:proofErr w:type="spellEnd"/>
      <w:r w:rsidRPr="005313E0">
        <w:t xml:space="preserve"> </w:t>
      </w:r>
      <w:proofErr w:type="spellStart"/>
      <w:r w:rsidRPr="005313E0">
        <w:t>antarmuka</w:t>
      </w:r>
      <w:proofErr w:type="spellEnd"/>
      <w:r w:rsidRPr="005313E0">
        <w:t xml:space="preserve"> backend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Surat Internal (SIM</w:t>
      </w:r>
      <w:r w:rsidR="00125511">
        <w:t>MI</w:t>
      </w:r>
      <w:r w:rsidRPr="005313E0">
        <w:t xml:space="preserve">).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implementasi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rototipe</w:t>
      </w:r>
      <w:proofErr w:type="spellEnd"/>
      <w:r w:rsidRPr="005313E0">
        <w:t xml:space="preserve"> yang </w:t>
      </w:r>
      <w:proofErr w:type="spellStart"/>
      <w:r w:rsidRPr="005313E0">
        <w:t>dirancang</w:t>
      </w:r>
      <w:proofErr w:type="spellEnd"/>
      <w:r w:rsidRPr="005313E0">
        <w:t xml:space="preserve"> pada sub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sebelumnya</w:t>
      </w:r>
      <w:proofErr w:type="spellEnd"/>
      <w:r w:rsidRPr="005313E0">
        <w:t>.</w:t>
      </w:r>
    </w:p>
    <w:p w14:paraId="422DCD69" w14:textId="42E63BEB" w:rsidR="0036076B" w:rsidRPr="008E601C" w:rsidRDefault="00BA24C4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65" w:name="_Toc68545100"/>
      <w:bookmarkStart w:id="366" w:name="_Toc78230798"/>
      <w:r w:rsidRPr="008E601C">
        <w:rPr>
          <w:b/>
          <w:bCs/>
          <w:color w:val="000000" w:themeColor="text1"/>
        </w:rPr>
        <w:t xml:space="preserve"> </w:t>
      </w:r>
      <w:bookmarkStart w:id="367" w:name="_Toc110248385"/>
      <w:r w:rsidRPr="008E601C">
        <w:rPr>
          <w:b/>
          <w:bCs/>
          <w:color w:val="000000" w:themeColor="text1"/>
        </w:rPr>
        <w:t>Login</w:t>
      </w:r>
      <w:bookmarkEnd w:id="365"/>
      <w:bookmarkEnd w:id="366"/>
      <w:bookmarkEnd w:id="367"/>
    </w:p>
    <w:p w14:paraId="5946AE79" w14:textId="77777777" w:rsidR="008E601C" w:rsidRDefault="008E601C" w:rsidP="008E601C">
      <w:pPr>
        <w:keepNext/>
        <w:spacing w:after="0" w:line="360" w:lineRule="auto"/>
        <w:rPr>
          <w:noProof/>
        </w:rPr>
      </w:pPr>
    </w:p>
    <w:p w14:paraId="71369DCC" w14:textId="77777777" w:rsidR="008E601C" w:rsidRDefault="008E601C" w:rsidP="008E601C">
      <w:pPr>
        <w:keepNext/>
        <w:spacing w:after="0" w:line="360" w:lineRule="auto"/>
        <w:rPr>
          <w:noProof/>
        </w:rPr>
      </w:pPr>
    </w:p>
    <w:p w14:paraId="78FAA1DF" w14:textId="6AEF1647" w:rsidR="008E601C" w:rsidRDefault="008E601C" w:rsidP="008E601C">
      <w:pPr>
        <w:keepNext/>
        <w:spacing w:after="0" w:line="360" w:lineRule="auto"/>
      </w:pPr>
      <w:r>
        <w:rPr>
          <w:noProof/>
        </w:rPr>
        <w:drawing>
          <wp:inline distT="0" distB="0" distL="0" distR="0" wp14:anchorId="140D3E3E" wp14:editId="4BB1469F">
            <wp:extent cx="5039045" cy="2307265"/>
            <wp:effectExtent l="0" t="0" r="0" b="0"/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1"/>
                    <a:srcRect t="14260" b="4293"/>
                    <a:stretch/>
                  </pic:blipFill>
                  <pic:spPr bwMode="auto">
                    <a:xfrm>
                      <a:off x="0" y="0"/>
                      <a:ext cx="5039995" cy="2307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22A8E8" w14:textId="2B5C143A" w:rsidR="0088232D" w:rsidRDefault="008E601C" w:rsidP="008E601C">
      <w:pPr>
        <w:jc w:val="center"/>
      </w:pPr>
      <w:bookmarkStart w:id="368" w:name="_Toc110238712"/>
      <w:r>
        <w:t xml:space="preserve">Gambar 5. </w:t>
      </w:r>
      <w:fldSimple w:instr=" SEQ Gambar_5. \* ARABIC ">
        <w:r w:rsidR="00776DB9">
          <w:rPr>
            <w:noProof/>
          </w:rPr>
          <w:t>1</w:t>
        </w:r>
      </w:fldSimple>
      <w:r>
        <w:t xml:space="preserve"> </w:t>
      </w:r>
      <w:proofErr w:type="spellStart"/>
      <w:r w:rsidRPr="004B640F">
        <w:t>Impementasi</w:t>
      </w:r>
      <w:proofErr w:type="spellEnd"/>
      <w:r w:rsidRPr="004B640F">
        <w:t xml:space="preserve"> </w:t>
      </w:r>
      <w:proofErr w:type="spellStart"/>
      <w:r w:rsidRPr="004B640F">
        <w:t>Antarmuka</w:t>
      </w:r>
      <w:proofErr w:type="spellEnd"/>
      <w:r w:rsidRPr="004B640F">
        <w:t xml:space="preserve"> Login</w:t>
      </w:r>
      <w:bookmarkEnd w:id="368"/>
    </w:p>
    <w:p w14:paraId="2F525118" w14:textId="03FDC50A" w:rsidR="008E601C" w:rsidRDefault="008E601C" w:rsidP="008E601C">
      <w:pPr>
        <w:jc w:val="center"/>
      </w:pPr>
    </w:p>
    <w:p w14:paraId="397CB067" w14:textId="7E808AF7" w:rsidR="008E601C" w:rsidRDefault="008E601C" w:rsidP="008E601C">
      <w:pPr>
        <w:jc w:val="center"/>
      </w:pPr>
    </w:p>
    <w:p w14:paraId="24602B41" w14:textId="6864C372" w:rsidR="008E601C" w:rsidRDefault="008E601C" w:rsidP="008E601C">
      <w:pPr>
        <w:jc w:val="center"/>
      </w:pPr>
    </w:p>
    <w:p w14:paraId="7CAACB7F" w14:textId="0AD6D111" w:rsidR="008E601C" w:rsidRDefault="008E601C" w:rsidP="008E601C">
      <w:pPr>
        <w:jc w:val="center"/>
      </w:pPr>
    </w:p>
    <w:p w14:paraId="6E1F3497" w14:textId="56E9C85B" w:rsidR="008E601C" w:rsidRDefault="008E601C" w:rsidP="008E601C">
      <w:pPr>
        <w:jc w:val="center"/>
      </w:pPr>
    </w:p>
    <w:p w14:paraId="61B82126" w14:textId="2843FA08" w:rsidR="008E601C" w:rsidRDefault="008E601C" w:rsidP="008E601C">
      <w:pPr>
        <w:jc w:val="center"/>
      </w:pPr>
    </w:p>
    <w:p w14:paraId="52DBC7F7" w14:textId="77777777" w:rsidR="008E601C" w:rsidRPr="005313E0" w:rsidRDefault="008E601C" w:rsidP="008E601C">
      <w:pPr>
        <w:jc w:val="center"/>
      </w:pPr>
    </w:p>
    <w:p w14:paraId="3D649942" w14:textId="3B75588B" w:rsidR="00BA24C4" w:rsidRPr="008E601C" w:rsidRDefault="00BA24C4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69" w:name="_Toc68545101"/>
      <w:bookmarkStart w:id="370" w:name="_Toc78230799"/>
      <w:bookmarkStart w:id="371" w:name="_Toc110248386"/>
      <w:r w:rsidRPr="008E601C">
        <w:rPr>
          <w:b/>
          <w:bCs/>
          <w:color w:val="000000" w:themeColor="text1"/>
        </w:rPr>
        <w:lastRenderedPageBreak/>
        <w:t>Dashboard</w:t>
      </w:r>
      <w:bookmarkEnd w:id="369"/>
      <w:r w:rsidR="00EE4A2E" w:rsidRPr="008E601C">
        <w:rPr>
          <w:b/>
          <w:bCs/>
          <w:color w:val="000000" w:themeColor="text1"/>
        </w:rPr>
        <w:t xml:space="preserve"> (</w:t>
      </w:r>
      <w:r w:rsidR="008E601C" w:rsidRPr="008E601C">
        <w:rPr>
          <w:b/>
          <w:bCs/>
          <w:color w:val="000000" w:themeColor="text1"/>
        </w:rPr>
        <w:t>Koordinator</w:t>
      </w:r>
      <w:r w:rsidR="00EE4A2E" w:rsidRPr="008E601C">
        <w:rPr>
          <w:b/>
          <w:bCs/>
          <w:color w:val="000000" w:themeColor="text1"/>
        </w:rPr>
        <w:t>)</w:t>
      </w:r>
      <w:bookmarkEnd w:id="370"/>
      <w:bookmarkEnd w:id="371"/>
    </w:p>
    <w:p w14:paraId="2DF657B1" w14:textId="77777777" w:rsidR="008E601C" w:rsidRDefault="008E601C" w:rsidP="00EA694A">
      <w:pPr>
        <w:keepNext/>
        <w:rPr>
          <w:noProof/>
        </w:rPr>
      </w:pPr>
    </w:p>
    <w:p w14:paraId="14BCF201" w14:textId="77777777" w:rsidR="008E601C" w:rsidRDefault="008E601C" w:rsidP="008E601C">
      <w:pPr>
        <w:keepNext/>
      </w:pPr>
      <w:r>
        <w:rPr>
          <w:noProof/>
        </w:rPr>
        <w:drawing>
          <wp:inline distT="0" distB="0" distL="0" distR="0" wp14:anchorId="07038FE6" wp14:editId="59C7B6E4">
            <wp:extent cx="5039092" cy="2360428"/>
            <wp:effectExtent l="0" t="0" r="9525" b="1905"/>
            <wp:docPr id="130" name="Picture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2"/>
                    <a:srcRect t="12760" b="3917"/>
                    <a:stretch/>
                  </pic:blipFill>
                  <pic:spPr bwMode="auto">
                    <a:xfrm>
                      <a:off x="0" y="0"/>
                      <a:ext cx="5039995" cy="23608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46AEFB" w14:textId="746ACE46" w:rsidR="00EA694A" w:rsidRPr="005313E0" w:rsidRDefault="008E601C" w:rsidP="008E601C">
      <w:pPr>
        <w:jc w:val="center"/>
      </w:pPr>
      <w:bookmarkStart w:id="372" w:name="_Toc110238713"/>
      <w:r>
        <w:t xml:space="preserve">Gambar 5. </w:t>
      </w:r>
      <w:fldSimple w:instr=" SEQ Gambar_5. \* ARABIC ">
        <w:r w:rsidR="00776DB9">
          <w:rPr>
            <w:noProof/>
          </w:rPr>
          <w:t>2</w:t>
        </w:r>
      </w:fldSimple>
      <w:r>
        <w:t xml:space="preserve"> </w:t>
      </w:r>
      <w:proofErr w:type="spellStart"/>
      <w:r w:rsidRPr="00ED11B3">
        <w:t>Impementasi</w:t>
      </w:r>
      <w:proofErr w:type="spellEnd"/>
      <w:r w:rsidRPr="00ED11B3">
        <w:t xml:space="preserve"> </w:t>
      </w:r>
      <w:proofErr w:type="spellStart"/>
      <w:r w:rsidRPr="00ED11B3">
        <w:t>Antarmuka</w:t>
      </w:r>
      <w:proofErr w:type="spellEnd"/>
      <w:r w:rsidRPr="00ED11B3">
        <w:t xml:space="preserve"> Dashboard </w:t>
      </w:r>
      <w:r>
        <w:t>Koordinator</w:t>
      </w:r>
      <w:bookmarkEnd w:id="372"/>
    </w:p>
    <w:p w14:paraId="61CB4D1C" w14:textId="35956842" w:rsidR="00EE4A2E" w:rsidRPr="008E601C" w:rsidRDefault="00EE4A2E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73" w:name="_Toc78230800"/>
      <w:bookmarkStart w:id="374" w:name="_Toc110248387"/>
      <w:r w:rsidRPr="008E601C">
        <w:rPr>
          <w:b/>
          <w:bCs/>
          <w:color w:val="000000" w:themeColor="text1"/>
        </w:rPr>
        <w:t>Kelola User (</w:t>
      </w:r>
      <w:r w:rsidR="008E601C" w:rsidRPr="008E601C">
        <w:rPr>
          <w:b/>
          <w:bCs/>
          <w:color w:val="000000" w:themeColor="text1"/>
        </w:rPr>
        <w:t>Koordinator</w:t>
      </w:r>
      <w:r w:rsidRPr="008E601C">
        <w:rPr>
          <w:b/>
          <w:bCs/>
          <w:color w:val="000000" w:themeColor="text1"/>
        </w:rPr>
        <w:t>)</w:t>
      </w:r>
      <w:bookmarkEnd w:id="373"/>
      <w:bookmarkEnd w:id="374"/>
    </w:p>
    <w:p w14:paraId="48568BEE" w14:textId="77777777" w:rsidR="008E601C" w:rsidRDefault="008E601C" w:rsidP="00EA694A">
      <w:pPr>
        <w:keepNext/>
        <w:rPr>
          <w:noProof/>
        </w:rPr>
      </w:pPr>
    </w:p>
    <w:p w14:paraId="51F384A0" w14:textId="77777777" w:rsidR="008E601C" w:rsidRDefault="008E601C" w:rsidP="008E601C">
      <w:pPr>
        <w:keepNext/>
      </w:pPr>
      <w:r>
        <w:rPr>
          <w:noProof/>
        </w:rPr>
        <w:drawing>
          <wp:inline distT="0" distB="0" distL="0" distR="0" wp14:anchorId="0EDBC59C" wp14:editId="5A614377">
            <wp:extent cx="5039432" cy="2355011"/>
            <wp:effectExtent l="0" t="0" r="0" b="7620"/>
            <wp:docPr id="131" name="Picture 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3"/>
                    <a:srcRect t="12787" b="4087"/>
                    <a:stretch/>
                  </pic:blipFill>
                  <pic:spPr bwMode="auto">
                    <a:xfrm>
                      <a:off x="0" y="0"/>
                      <a:ext cx="5039995" cy="23552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2F7109" w14:textId="6DDCFB77" w:rsidR="00EA694A" w:rsidRDefault="008E601C" w:rsidP="008E601C">
      <w:pPr>
        <w:jc w:val="center"/>
      </w:pPr>
      <w:bookmarkStart w:id="375" w:name="_Toc110238714"/>
      <w:r>
        <w:t xml:space="preserve">Gambar 5. </w:t>
      </w:r>
      <w:fldSimple w:instr=" SEQ Gambar_5. \* ARABIC ">
        <w:r w:rsidR="00776DB9">
          <w:rPr>
            <w:noProof/>
          </w:rPr>
          <w:t>3</w:t>
        </w:r>
      </w:fldSimple>
      <w:r>
        <w:t xml:space="preserve"> </w:t>
      </w:r>
      <w:proofErr w:type="spellStart"/>
      <w:r w:rsidRPr="00BF0E28">
        <w:t>Impementasi</w:t>
      </w:r>
      <w:proofErr w:type="spellEnd"/>
      <w:r w:rsidRPr="00BF0E28">
        <w:t xml:space="preserve"> </w:t>
      </w:r>
      <w:proofErr w:type="spellStart"/>
      <w:r w:rsidRPr="00BF0E28">
        <w:t>Antarmuka</w:t>
      </w:r>
      <w:proofErr w:type="spellEnd"/>
      <w:r w:rsidRPr="00BF0E28">
        <w:t xml:space="preserve"> Kelola User</w:t>
      </w:r>
      <w:bookmarkEnd w:id="375"/>
    </w:p>
    <w:p w14:paraId="66E96FEF" w14:textId="247814D1" w:rsidR="008E601C" w:rsidRDefault="008E601C" w:rsidP="008E601C">
      <w:pPr>
        <w:jc w:val="center"/>
      </w:pPr>
    </w:p>
    <w:p w14:paraId="2DC36C78" w14:textId="27BDC182" w:rsidR="008E601C" w:rsidRDefault="008E601C" w:rsidP="008E601C">
      <w:pPr>
        <w:jc w:val="center"/>
      </w:pPr>
    </w:p>
    <w:p w14:paraId="35B5657B" w14:textId="49C41BDE" w:rsidR="008E601C" w:rsidRDefault="008E601C" w:rsidP="008E601C">
      <w:pPr>
        <w:jc w:val="center"/>
      </w:pPr>
    </w:p>
    <w:p w14:paraId="036DEF97" w14:textId="3F3C4CB8" w:rsidR="008E601C" w:rsidRDefault="008E601C" w:rsidP="008E601C">
      <w:pPr>
        <w:jc w:val="center"/>
      </w:pPr>
    </w:p>
    <w:p w14:paraId="07580B16" w14:textId="77777777" w:rsidR="008E601C" w:rsidRPr="005313E0" w:rsidRDefault="008E601C" w:rsidP="008E601C">
      <w:pPr>
        <w:jc w:val="center"/>
      </w:pPr>
    </w:p>
    <w:p w14:paraId="483DF2E6" w14:textId="74E26FA1" w:rsidR="00EE4A2E" w:rsidRPr="005313E0" w:rsidRDefault="00EE4A2E" w:rsidP="008E601C">
      <w:pPr>
        <w:rPr>
          <w:b/>
          <w:bCs/>
          <w:color w:val="000000" w:themeColor="text1"/>
        </w:rPr>
      </w:pPr>
      <w:bookmarkStart w:id="376" w:name="_Toc78230801"/>
      <w:r w:rsidRPr="005313E0">
        <w:rPr>
          <w:b/>
          <w:bCs/>
          <w:color w:val="000000" w:themeColor="text1"/>
        </w:rPr>
        <w:lastRenderedPageBreak/>
        <w:t>5.1.</w:t>
      </w:r>
      <w:r w:rsidR="002646B5" w:rsidRPr="005313E0">
        <w:rPr>
          <w:b/>
          <w:bCs/>
          <w:color w:val="000000" w:themeColor="text1"/>
        </w:rPr>
        <w:t>4</w:t>
      </w:r>
      <w:r w:rsidRPr="005313E0">
        <w:rPr>
          <w:b/>
          <w:bCs/>
          <w:color w:val="000000" w:themeColor="text1"/>
        </w:rPr>
        <w:t xml:space="preserve"> Kelola </w:t>
      </w:r>
      <w:r w:rsidR="008E601C">
        <w:rPr>
          <w:b/>
          <w:bCs/>
          <w:color w:val="000000" w:themeColor="text1"/>
        </w:rPr>
        <w:t>Timeline</w:t>
      </w:r>
      <w:r w:rsidRPr="005313E0">
        <w:rPr>
          <w:b/>
          <w:bCs/>
          <w:color w:val="000000" w:themeColor="text1"/>
        </w:rPr>
        <w:t xml:space="preserve"> (</w:t>
      </w:r>
      <w:r w:rsidR="008E601C">
        <w:rPr>
          <w:b/>
          <w:bCs/>
          <w:color w:val="000000" w:themeColor="text1"/>
        </w:rPr>
        <w:t>Koordinator</w:t>
      </w:r>
      <w:r w:rsidRPr="005313E0">
        <w:rPr>
          <w:b/>
          <w:bCs/>
          <w:color w:val="000000" w:themeColor="text1"/>
        </w:rPr>
        <w:t>)</w:t>
      </w:r>
      <w:bookmarkEnd w:id="376"/>
    </w:p>
    <w:p w14:paraId="1063CB76" w14:textId="77777777" w:rsidR="008E601C" w:rsidRDefault="008E601C" w:rsidP="00EA694A">
      <w:pPr>
        <w:keepNext/>
        <w:rPr>
          <w:noProof/>
        </w:rPr>
      </w:pPr>
    </w:p>
    <w:p w14:paraId="677F5580" w14:textId="77777777" w:rsidR="008E601C" w:rsidRDefault="008E601C" w:rsidP="008E601C">
      <w:pPr>
        <w:keepNext/>
      </w:pPr>
      <w:r>
        <w:rPr>
          <w:noProof/>
        </w:rPr>
        <w:drawing>
          <wp:inline distT="0" distB="0" distL="0" distR="0" wp14:anchorId="2FAFF8F5" wp14:editId="603FBCED">
            <wp:extent cx="5039372" cy="2361538"/>
            <wp:effectExtent l="0" t="0" r="0" b="1270"/>
            <wp:docPr id="133" name="Picture 1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4"/>
                    <a:srcRect t="13190" b="3452"/>
                    <a:stretch/>
                  </pic:blipFill>
                  <pic:spPr bwMode="auto">
                    <a:xfrm>
                      <a:off x="0" y="0"/>
                      <a:ext cx="5039995" cy="23618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E6FCC2" w14:textId="5EE88CE8" w:rsidR="00EA694A" w:rsidRPr="005313E0" w:rsidRDefault="008E601C" w:rsidP="008E601C">
      <w:pPr>
        <w:jc w:val="center"/>
      </w:pPr>
      <w:bookmarkStart w:id="377" w:name="_Toc110238715"/>
      <w:r>
        <w:t xml:space="preserve">Gambar 5. </w:t>
      </w:r>
      <w:fldSimple w:instr=" SEQ Gambar_5. \* ARABIC ">
        <w:r w:rsidR="00776DB9">
          <w:rPr>
            <w:noProof/>
          </w:rPr>
          <w:t>4</w:t>
        </w:r>
      </w:fldSimple>
      <w:r>
        <w:t xml:space="preserve"> </w:t>
      </w:r>
      <w:proofErr w:type="spellStart"/>
      <w:r w:rsidRPr="00092994">
        <w:t>Impementasi</w:t>
      </w:r>
      <w:proofErr w:type="spellEnd"/>
      <w:r w:rsidRPr="00092994">
        <w:t xml:space="preserve"> </w:t>
      </w:r>
      <w:proofErr w:type="spellStart"/>
      <w:r w:rsidRPr="00092994">
        <w:t>Antarmuka</w:t>
      </w:r>
      <w:proofErr w:type="spellEnd"/>
      <w:r w:rsidRPr="00092994">
        <w:t xml:space="preserve"> Kelola Timeline</w:t>
      </w:r>
      <w:bookmarkEnd w:id="377"/>
    </w:p>
    <w:p w14:paraId="31B465DC" w14:textId="613C0297" w:rsidR="00EE4A2E" w:rsidRPr="008E601C" w:rsidRDefault="008E601C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78" w:name="_Toc78230802"/>
      <w:bookmarkStart w:id="379" w:name="_Toc110248388"/>
      <w:r w:rsidRPr="008E601C">
        <w:rPr>
          <w:b/>
          <w:bCs/>
          <w:color w:val="000000" w:themeColor="text1"/>
        </w:rPr>
        <w:t xml:space="preserve">Kelola </w:t>
      </w:r>
      <w:proofErr w:type="spellStart"/>
      <w:r w:rsidRPr="008E601C">
        <w:rPr>
          <w:b/>
          <w:bCs/>
          <w:color w:val="000000" w:themeColor="text1"/>
        </w:rPr>
        <w:t>Dosen</w:t>
      </w:r>
      <w:proofErr w:type="spellEnd"/>
      <w:r w:rsidR="00EE4A2E" w:rsidRPr="008E601C">
        <w:rPr>
          <w:b/>
          <w:bCs/>
          <w:color w:val="000000" w:themeColor="text1"/>
        </w:rPr>
        <w:t xml:space="preserve"> (</w:t>
      </w:r>
      <w:bookmarkEnd w:id="378"/>
      <w:r w:rsidRPr="008E601C">
        <w:rPr>
          <w:b/>
          <w:bCs/>
          <w:color w:val="000000" w:themeColor="text1"/>
        </w:rPr>
        <w:t>Koordinator)</w:t>
      </w:r>
      <w:bookmarkEnd w:id="379"/>
    </w:p>
    <w:p w14:paraId="3F3F8FE2" w14:textId="77777777" w:rsidR="008E601C" w:rsidRDefault="008E601C" w:rsidP="008E601C">
      <w:pPr>
        <w:keepNext/>
      </w:pPr>
      <w:r>
        <w:rPr>
          <w:noProof/>
        </w:rPr>
        <w:drawing>
          <wp:inline distT="0" distB="0" distL="0" distR="0" wp14:anchorId="62F34C0D" wp14:editId="3085F261">
            <wp:extent cx="5039374" cy="2353587"/>
            <wp:effectExtent l="0" t="0" r="8890" b="889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5"/>
                    <a:srcRect t="13190" b="3734"/>
                    <a:stretch/>
                  </pic:blipFill>
                  <pic:spPr bwMode="auto">
                    <a:xfrm>
                      <a:off x="0" y="0"/>
                      <a:ext cx="5039995" cy="23538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39442F" w14:textId="1C5DEA34" w:rsidR="00EA694A" w:rsidRDefault="008E601C" w:rsidP="008E601C">
      <w:pPr>
        <w:jc w:val="center"/>
      </w:pPr>
      <w:bookmarkStart w:id="380" w:name="_Toc110238716"/>
      <w:r>
        <w:t xml:space="preserve">Gambar 5. </w:t>
      </w:r>
      <w:fldSimple w:instr=" SEQ Gambar_5. \* ARABIC ">
        <w:r w:rsidR="00776DB9">
          <w:rPr>
            <w:noProof/>
          </w:rPr>
          <w:t>5</w:t>
        </w:r>
      </w:fldSimple>
      <w:r>
        <w:t xml:space="preserve"> </w:t>
      </w:r>
      <w:proofErr w:type="spellStart"/>
      <w:r w:rsidRPr="004C33A8">
        <w:t>Impementasi</w:t>
      </w:r>
      <w:proofErr w:type="spellEnd"/>
      <w:r w:rsidRPr="004C33A8">
        <w:t xml:space="preserve"> </w:t>
      </w:r>
      <w:proofErr w:type="spellStart"/>
      <w:r w:rsidRPr="004C33A8">
        <w:t>Antarmuka</w:t>
      </w:r>
      <w:proofErr w:type="spellEnd"/>
      <w:r w:rsidRPr="004C33A8">
        <w:t xml:space="preserve"> Kelola </w:t>
      </w:r>
      <w:proofErr w:type="spellStart"/>
      <w:r w:rsidRPr="004C33A8">
        <w:t>Dosen</w:t>
      </w:r>
      <w:bookmarkEnd w:id="380"/>
      <w:proofErr w:type="spellEnd"/>
    </w:p>
    <w:p w14:paraId="05038D75" w14:textId="74566DEF" w:rsidR="004A1D20" w:rsidRDefault="004A1D20" w:rsidP="008E601C">
      <w:pPr>
        <w:jc w:val="center"/>
      </w:pPr>
    </w:p>
    <w:p w14:paraId="32C45F03" w14:textId="19CBB7EF" w:rsidR="004A1D20" w:rsidRDefault="004A1D20" w:rsidP="008E601C">
      <w:pPr>
        <w:jc w:val="center"/>
      </w:pPr>
    </w:p>
    <w:p w14:paraId="375C042C" w14:textId="2944BD49" w:rsidR="004A1D20" w:rsidRDefault="004A1D20" w:rsidP="008E601C">
      <w:pPr>
        <w:jc w:val="center"/>
      </w:pPr>
    </w:p>
    <w:p w14:paraId="4D1E668C" w14:textId="52BFC9B9" w:rsidR="004A1D20" w:rsidRDefault="004A1D20" w:rsidP="008E601C">
      <w:pPr>
        <w:jc w:val="center"/>
      </w:pPr>
    </w:p>
    <w:p w14:paraId="22AAA4B6" w14:textId="5990861A" w:rsidR="004A1D20" w:rsidRDefault="004A1D20" w:rsidP="008E601C">
      <w:pPr>
        <w:jc w:val="center"/>
      </w:pPr>
    </w:p>
    <w:p w14:paraId="187571EF" w14:textId="77777777" w:rsidR="004A1D20" w:rsidRPr="005313E0" w:rsidRDefault="004A1D20" w:rsidP="008E601C">
      <w:pPr>
        <w:jc w:val="center"/>
      </w:pPr>
    </w:p>
    <w:p w14:paraId="3683C051" w14:textId="6EE8B688" w:rsidR="008E601C" w:rsidRPr="004A1D20" w:rsidRDefault="008E601C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81" w:name="_Toc78230803"/>
      <w:bookmarkStart w:id="382" w:name="_Toc110248389"/>
      <w:r w:rsidRPr="004A1D20">
        <w:rPr>
          <w:b/>
          <w:bCs/>
          <w:color w:val="000000" w:themeColor="text1"/>
        </w:rPr>
        <w:lastRenderedPageBreak/>
        <w:t xml:space="preserve">Kelola Data </w:t>
      </w:r>
      <w:proofErr w:type="spellStart"/>
      <w:r w:rsidRPr="004A1D20">
        <w:rPr>
          <w:b/>
          <w:bCs/>
          <w:color w:val="000000" w:themeColor="text1"/>
        </w:rPr>
        <w:t>Penguji</w:t>
      </w:r>
      <w:proofErr w:type="spellEnd"/>
      <w:r w:rsidR="00EE4A2E" w:rsidRPr="004A1D20">
        <w:rPr>
          <w:b/>
          <w:bCs/>
          <w:color w:val="000000" w:themeColor="text1"/>
        </w:rPr>
        <w:t xml:space="preserve"> (</w:t>
      </w:r>
      <w:r w:rsidRPr="004A1D20">
        <w:rPr>
          <w:b/>
          <w:bCs/>
          <w:color w:val="000000" w:themeColor="text1"/>
        </w:rPr>
        <w:t>Koordinator</w:t>
      </w:r>
      <w:r w:rsidR="00EE4A2E" w:rsidRPr="004A1D20">
        <w:rPr>
          <w:b/>
          <w:bCs/>
          <w:color w:val="000000" w:themeColor="text1"/>
        </w:rPr>
        <w:t>)</w:t>
      </w:r>
      <w:bookmarkEnd w:id="381"/>
      <w:bookmarkEnd w:id="382"/>
    </w:p>
    <w:p w14:paraId="26386D46" w14:textId="77777777" w:rsidR="008E601C" w:rsidRDefault="008E601C" w:rsidP="008E601C">
      <w:pPr>
        <w:keepNext/>
      </w:pPr>
      <w:r>
        <w:rPr>
          <w:noProof/>
        </w:rPr>
        <w:drawing>
          <wp:inline distT="0" distB="0" distL="0" distR="0" wp14:anchorId="7D520408" wp14:editId="57E09249">
            <wp:extent cx="5038747" cy="2337684"/>
            <wp:effectExtent l="0" t="0" r="0" b="5715"/>
            <wp:docPr id="140" name="Picture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6"/>
                    <a:srcRect t="13471" b="4004"/>
                    <a:stretch/>
                  </pic:blipFill>
                  <pic:spPr bwMode="auto">
                    <a:xfrm>
                      <a:off x="0" y="0"/>
                      <a:ext cx="5039995" cy="23382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D22C35" w14:textId="1BA1F534" w:rsidR="00EA694A" w:rsidRPr="005313E0" w:rsidRDefault="008E601C" w:rsidP="008E601C">
      <w:pPr>
        <w:jc w:val="center"/>
      </w:pPr>
      <w:bookmarkStart w:id="383" w:name="_Toc110238717"/>
      <w:r>
        <w:t xml:space="preserve">Gambar 5. </w:t>
      </w:r>
      <w:fldSimple w:instr=" SEQ Gambar_5. \* ARABIC ">
        <w:r w:rsidR="00776DB9">
          <w:rPr>
            <w:noProof/>
          </w:rPr>
          <w:t>6</w:t>
        </w:r>
      </w:fldSimple>
      <w:r>
        <w:t xml:space="preserve"> </w:t>
      </w:r>
      <w:proofErr w:type="spellStart"/>
      <w:r w:rsidRPr="007B0526">
        <w:t>Impementasi</w:t>
      </w:r>
      <w:proofErr w:type="spellEnd"/>
      <w:r>
        <w:t xml:space="preserve"> </w:t>
      </w:r>
      <w:proofErr w:type="spellStart"/>
      <w:r>
        <w:t>Antarmuka</w:t>
      </w:r>
      <w:proofErr w:type="spellEnd"/>
      <w:r w:rsidRPr="007B0526">
        <w:t xml:space="preserve"> Kelola Data </w:t>
      </w:r>
      <w:proofErr w:type="spellStart"/>
      <w:r w:rsidRPr="007B0526">
        <w:t>Penguji</w:t>
      </w:r>
      <w:bookmarkEnd w:id="383"/>
      <w:proofErr w:type="spellEnd"/>
    </w:p>
    <w:p w14:paraId="27F95ACD" w14:textId="14C9162B" w:rsidR="004A1D20" w:rsidRPr="004A1D20" w:rsidRDefault="008E601C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84" w:name="_Toc78230804"/>
      <w:bookmarkStart w:id="385" w:name="_Toc110248390"/>
      <w:r w:rsidRPr="004A1D20">
        <w:rPr>
          <w:b/>
          <w:bCs/>
          <w:color w:val="000000" w:themeColor="text1"/>
        </w:rPr>
        <w:t xml:space="preserve">Kelola Data </w:t>
      </w:r>
      <w:proofErr w:type="spellStart"/>
      <w:r w:rsidRPr="004A1D20">
        <w:rPr>
          <w:b/>
          <w:bCs/>
          <w:color w:val="000000" w:themeColor="text1"/>
        </w:rPr>
        <w:t>Mahasiswa</w:t>
      </w:r>
      <w:proofErr w:type="spellEnd"/>
      <w:r w:rsidR="002646B5" w:rsidRPr="004A1D20">
        <w:rPr>
          <w:b/>
          <w:bCs/>
          <w:color w:val="000000" w:themeColor="text1"/>
        </w:rPr>
        <w:t xml:space="preserve"> (</w:t>
      </w:r>
      <w:r w:rsidRPr="004A1D20">
        <w:rPr>
          <w:b/>
          <w:bCs/>
          <w:color w:val="000000" w:themeColor="text1"/>
        </w:rPr>
        <w:t>Koordinator</w:t>
      </w:r>
      <w:r w:rsidR="002646B5" w:rsidRPr="004A1D20">
        <w:rPr>
          <w:b/>
          <w:bCs/>
          <w:color w:val="000000" w:themeColor="text1"/>
        </w:rPr>
        <w:t>)</w:t>
      </w:r>
      <w:bookmarkEnd w:id="384"/>
      <w:bookmarkEnd w:id="385"/>
    </w:p>
    <w:p w14:paraId="1BFE3EFE" w14:textId="77777777" w:rsidR="004A1D20" w:rsidRDefault="004A1D20" w:rsidP="004A1D20">
      <w:pPr>
        <w:keepNext/>
      </w:pPr>
      <w:r>
        <w:rPr>
          <w:noProof/>
        </w:rPr>
        <w:drawing>
          <wp:inline distT="0" distB="0" distL="0" distR="0" wp14:anchorId="5012DB29" wp14:editId="4EE9E3C0">
            <wp:extent cx="5039938" cy="2385391"/>
            <wp:effectExtent l="0" t="0" r="8890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7"/>
                    <a:srcRect t="12349" b="3462"/>
                    <a:stretch/>
                  </pic:blipFill>
                  <pic:spPr bwMode="auto">
                    <a:xfrm>
                      <a:off x="0" y="0"/>
                      <a:ext cx="5039995" cy="23854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E7D643" w14:textId="101276C7" w:rsidR="00EA694A" w:rsidRDefault="004A1D20" w:rsidP="004A1D20">
      <w:pPr>
        <w:jc w:val="center"/>
      </w:pPr>
      <w:bookmarkStart w:id="386" w:name="_Toc110238718"/>
      <w:r>
        <w:t xml:space="preserve">Gambar 5. </w:t>
      </w:r>
      <w:fldSimple w:instr=" SEQ Gambar_5. \* ARABIC ">
        <w:r w:rsidR="00776DB9">
          <w:rPr>
            <w:noProof/>
          </w:rPr>
          <w:t>7</w:t>
        </w:r>
      </w:fldSimple>
      <w:r>
        <w:t xml:space="preserve"> </w:t>
      </w:r>
      <w:proofErr w:type="spellStart"/>
      <w:r w:rsidRPr="00AD1D33">
        <w:t>Impementasi</w:t>
      </w:r>
      <w:proofErr w:type="spellEnd"/>
      <w:r w:rsidRPr="00AD1D33">
        <w:t xml:space="preserve"> </w:t>
      </w:r>
      <w:proofErr w:type="spellStart"/>
      <w:r w:rsidRPr="00AD1D33">
        <w:t>Antarmuka</w:t>
      </w:r>
      <w:proofErr w:type="spellEnd"/>
      <w:r w:rsidRPr="00AD1D33">
        <w:t xml:space="preserve"> Kelola </w:t>
      </w:r>
      <w:proofErr w:type="spellStart"/>
      <w:r w:rsidRPr="00AD1D33">
        <w:t>Mahasiswa</w:t>
      </w:r>
      <w:bookmarkEnd w:id="386"/>
      <w:proofErr w:type="spellEnd"/>
    </w:p>
    <w:p w14:paraId="4ED56659" w14:textId="6BC44822" w:rsidR="007A0F2B" w:rsidRDefault="007A0F2B" w:rsidP="004A1D20">
      <w:pPr>
        <w:jc w:val="center"/>
      </w:pPr>
    </w:p>
    <w:p w14:paraId="64103E74" w14:textId="6BE51296" w:rsidR="007A0F2B" w:rsidRDefault="007A0F2B" w:rsidP="004A1D20">
      <w:pPr>
        <w:jc w:val="center"/>
      </w:pPr>
    </w:p>
    <w:p w14:paraId="4E06E67F" w14:textId="5D8F2183" w:rsidR="007A0F2B" w:rsidRDefault="007A0F2B" w:rsidP="004A1D20">
      <w:pPr>
        <w:jc w:val="center"/>
      </w:pPr>
    </w:p>
    <w:p w14:paraId="5705780E" w14:textId="298AF4BD" w:rsidR="007A0F2B" w:rsidRDefault="007A0F2B" w:rsidP="004A1D20">
      <w:pPr>
        <w:jc w:val="center"/>
      </w:pPr>
    </w:p>
    <w:p w14:paraId="52DBADA8" w14:textId="0B3E9FD1" w:rsidR="007A0F2B" w:rsidRDefault="007A0F2B" w:rsidP="004A1D20">
      <w:pPr>
        <w:jc w:val="center"/>
      </w:pPr>
    </w:p>
    <w:p w14:paraId="7C85D4B0" w14:textId="6728BE9B" w:rsidR="007A0F2B" w:rsidRDefault="007A0F2B" w:rsidP="004A1D20">
      <w:pPr>
        <w:jc w:val="center"/>
      </w:pPr>
    </w:p>
    <w:p w14:paraId="21252816" w14:textId="77777777" w:rsidR="007A0F2B" w:rsidRPr="005313E0" w:rsidRDefault="007A0F2B" w:rsidP="004A1D20">
      <w:pPr>
        <w:jc w:val="center"/>
      </w:pPr>
    </w:p>
    <w:p w14:paraId="465D07BB" w14:textId="033D5A61" w:rsidR="00C667CD" w:rsidRPr="007A0F2B" w:rsidRDefault="007A0F2B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87" w:name="_Toc78230805"/>
      <w:bookmarkStart w:id="388" w:name="_Toc110248391"/>
      <w:r w:rsidRPr="007A0F2B">
        <w:rPr>
          <w:b/>
          <w:bCs/>
          <w:color w:val="000000" w:themeColor="text1"/>
        </w:rPr>
        <w:lastRenderedPageBreak/>
        <w:t xml:space="preserve">Plotting </w:t>
      </w:r>
      <w:proofErr w:type="spellStart"/>
      <w:r w:rsidRPr="007A0F2B">
        <w:rPr>
          <w:b/>
          <w:bCs/>
          <w:color w:val="000000" w:themeColor="text1"/>
        </w:rPr>
        <w:t>Pembimbing</w:t>
      </w:r>
      <w:proofErr w:type="spellEnd"/>
      <w:r w:rsidR="00C667CD" w:rsidRPr="007A0F2B">
        <w:rPr>
          <w:b/>
          <w:bCs/>
          <w:color w:val="000000" w:themeColor="text1"/>
        </w:rPr>
        <w:t xml:space="preserve"> (</w:t>
      </w:r>
      <w:r w:rsidRPr="007A0F2B">
        <w:rPr>
          <w:b/>
          <w:bCs/>
          <w:color w:val="000000" w:themeColor="text1"/>
        </w:rPr>
        <w:t>Koordinator</w:t>
      </w:r>
      <w:r w:rsidR="00C667CD" w:rsidRPr="007A0F2B">
        <w:rPr>
          <w:b/>
          <w:bCs/>
          <w:color w:val="000000" w:themeColor="text1"/>
        </w:rPr>
        <w:t>)</w:t>
      </w:r>
      <w:bookmarkEnd w:id="387"/>
      <w:bookmarkEnd w:id="388"/>
    </w:p>
    <w:p w14:paraId="5613BF1B" w14:textId="7D3DB9CB" w:rsidR="007A0F2B" w:rsidRDefault="007A0F2B" w:rsidP="007A0F2B">
      <w:pPr>
        <w:keepNext/>
        <w:rPr>
          <w:noProof/>
        </w:rPr>
      </w:pPr>
      <w:r>
        <w:rPr>
          <w:noProof/>
        </w:rPr>
        <w:drawing>
          <wp:inline distT="0" distB="0" distL="0" distR="0" wp14:anchorId="147D0AC1" wp14:editId="54C74F65">
            <wp:extent cx="5039426" cy="2337684"/>
            <wp:effectExtent l="0" t="0" r="8890" b="5715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8"/>
                    <a:srcRect t="13751" b="3734"/>
                    <a:stretch/>
                  </pic:blipFill>
                  <pic:spPr bwMode="auto">
                    <a:xfrm>
                      <a:off x="0" y="0"/>
                      <a:ext cx="5039995" cy="23379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FE76FC" w14:textId="1C153E88" w:rsidR="00C667CD" w:rsidRPr="005313E0" w:rsidRDefault="007A0F2B" w:rsidP="007A0F2B">
      <w:pPr>
        <w:jc w:val="center"/>
      </w:pPr>
      <w:bookmarkStart w:id="389" w:name="_Toc110238719"/>
      <w:r>
        <w:t xml:space="preserve">Gambar 5. </w:t>
      </w:r>
      <w:fldSimple w:instr=" SEQ Gambar_5. \* ARABIC ">
        <w:r w:rsidR="00776DB9">
          <w:rPr>
            <w:noProof/>
          </w:rPr>
          <w:t>8</w:t>
        </w:r>
      </w:fldSimple>
      <w:r>
        <w:t xml:space="preserve"> </w:t>
      </w:r>
      <w:proofErr w:type="spellStart"/>
      <w:r w:rsidRPr="001B4ADA">
        <w:t>Impementasi</w:t>
      </w:r>
      <w:proofErr w:type="spellEnd"/>
      <w:r w:rsidRPr="001B4ADA">
        <w:t xml:space="preserve"> </w:t>
      </w:r>
      <w:proofErr w:type="spellStart"/>
      <w:r w:rsidRPr="001B4ADA">
        <w:t>Antarmuka</w:t>
      </w:r>
      <w:proofErr w:type="spellEnd"/>
      <w:r w:rsidRPr="001B4ADA">
        <w:t xml:space="preserve"> Plotting </w:t>
      </w:r>
      <w:proofErr w:type="spellStart"/>
      <w:r w:rsidRPr="001B4ADA">
        <w:t>Pembimbing</w:t>
      </w:r>
      <w:bookmarkEnd w:id="389"/>
      <w:proofErr w:type="spellEnd"/>
    </w:p>
    <w:p w14:paraId="5A468B93" w14:textId="77777777" w:rsidR="00C667CD" w:rsidRPr="005313E0" w:rsidRDefault="00C667CD" w:rsidP="00C667CD"/>
    <w:p w14:paraId="3ED1831B" w14:textId="2F2F1DCB" w:rsidR="002646B5" w:rsidRPr="007A0F2B" w:rsidRDefault="007A0F2B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90" w:name="_Toc78230806"/>
      <w:bookmarkStart w:id="391" w:name="_Toc110248392"/>
      <w:proofErr w:type="spellStart"/>
      <w:r w:rsidRPr="007A0F2B">
        <w:rPr>
          <w:b/>
          <w:bCs/>
          <w:color w:val="000000" w:themeColor="text1"/>
        </w:rPr>
        <w:t>Pembekalan</w:t>
      </w:r>
      <w:proofErr w:type="spellEnd"/>
      <w:r w:rsidR="002646B5" w:rsidRPr="007A0F2B">
        <w:rPr>
          <w:b/>
          <w:bCs/>
          <w:color w:val="000000" w:themeColor="text1"/>
        </w:rPr>
        <w:t xml:space="preserve"> (</w:t>
      </w:r>
      <w:r w:rsidRPr="007A0F2B">
        <w:rPr>
          <w:b/>
          <w:bCs/>
          <w:color w:val="000000" w:themeColor="text1"/>
        </w:rPr>
        <w:t>Koordinator</w:t>
      </w:r>
      <w:r w:rsidR="002646B5" w:rsidRPr="007A0F2B">
        <w:rPr>
          <w:b/>
          <w:bCs/>
          <w:color w:val="000000" w:themeColor="text1"/>
        </w:rPr>
        <w:t>)</w:t>
      </w:r>
      <w:bookmarkEnd w:id="390"/>
      <w:bookmarkEnd w:id="391"/>
    </w:p>
    <w:p w14:paraId="2AACDFCD" w14:textId="77777777" w:rsidR="007A0F2B" w:rsidRDefault="007A0F2B" w:rsidP="00EA694A">
      <w:pPr>
        <w:keepNext/>
        <w:rPr>
          <w:noProof/>
        </w:rPr>
      </w:pPr>
    </w:p>
    <w:p w14:paraId="72E4EA70" w14:textId="77777777" w:rsidR="007A0F2B" w:rsidRDefault="007A0F2B" w:rsidP="007A0F2B">
      <w:pPr>
        <w:keepNext/>
      </w:pPr>
      <w:r>
        <w:rPr>
          <w:noProof/>
        </w:rPr>
        <w:drawing>
          <wp:inline distT="0" distB="0" distL="0" distR="0" wp14:anchorId="4E68E617" wp14:editId="5E0AF8D8">
            <wp:extent cx="5039995" cy="2337683"/>
            <wp:effectExtent l="0" t="0" r="8255" b="5715"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9"/>
                    <a:srcRect t="12909" b="4586"/>
                    <a:stretch/>
                  </pic:blipFill>
                  <pic:spPr bwMode="auto">
                    <a:xfrm>
                      <a:off x="0" y="0"/>
                      <a:ext cx="5039995" cy="23376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B5B05B" w14:textId="3677D16A" w:rsidR="00EA694A" w:rsidRDefault="007A0F2B" w:rsidP="007A0F2B">
      <w:pPr>
        <w:jc w:val="center"/>
      </w:pPr>
      <w:bookmarkStart w:id="392" w:name="_Toc110238720"/>
      <w:r>
        <w:t xml:space="preserve">Gambar 5. </w:t>
      </w:r>
      <w:fldSimple w:instr=" SEQ Gambar_5. \* ARABIC ">
        <w:r w:rsidR="00776DB9">
          <w:rPr>
            <w:noProof/>
          </w:rPr>
          <w:t>9</w:t>
        </w:r>
      </w:fldSimple>
      <w:r>
        <w:t xml:space="preserve"> </w:t>
      </w:r>
      <w:proofErr w:type="spellStart"/>
      <w:r w:rsidRPr="00915141">
        <w:t>Impementasi</w:t>
      </w:r>
      <w:proofErr w:type="spellEnd"/>
      <w:r w:rsidRPr="00915141">
        <w:t xml:space="preserve"> </w:t>
      </w:r>
      <w:proofErr w:type="spellStart"/>
      <w:r w:rsidRPr="00915141">
        <w:t>Antarmuka</w:t>
      </w:r>
      <w:proofErr w:type="spellEnd"/>
      <w:r w:rsidRPr="00915141">
        <w:t xml:space="preserve"> </w:t>
      </w:r>
      <w:proofErr w:type="spellStart"/>
      <w:r w:rsidRPr="00915141">
        <w:t>Pembekalan</w:t>
      </w:r>
      <w:bookmarkEnd w:id="392"/>
      <w:proofErr w:type="spellEnd"/>
    </w:p>
    <w:p w14:paraId="1A45268C" w14:textId="69E49270" w:rsidR="001735AB" w:rsidRDefault="001735AB" w:rsidP="007A0F2B">
      <w:pPr>
        <w:jc w:val="center"/>
      </w:pPr>
    </w:p>
    <w:p w14:paraId="00D2BAC4" w14:textId="6AFCA443" w:rsidR="001735AB" w:rsidRDefault="001735AB" w:rsidP="007A0F2B">
      <w:pPr>
        <w:jc w:val="center"/>
      </w:pPr>
    </w:p>
    <w:p w14:paraId="79368E21" w14:textId="3E662FC8" w:rsidR="001735AB" w:rsidRDefault="001735AB" w:rsidP="007A0F2B">
      <w:pPr>
        <w:jc w:val="center"/>
      </w:pPr>
    </w:p>
    <w:p w14:paraId="7143D768" w14:textId="4773C8B4" w:rsidR="001735AB" w:rsidRDefault="001735AB" w:rsidP="007A0F2B">
      <w:pPr>
        <w:jc w:val="center"/>
      </w:pPr>
    </w:p>
    <w:p w14:paraId="3FE76ECB" w14:textId="77777777" w:rsidR="001735AB" w:rsidRPr="005313E0" w:rsidRDefault="001735AB" w:rsidP="007A0F2B">
      <w:pPr>
        <w:jc w:val="center"/>
      </w:pPr>
    </w:p>
    <w:p w14:paraId="7255AEEF" w14:textId="2EA94BA1" w:rsidR="002646B5" w:rsidRPr="001735AB" w:rsidRDefault="007A0F2B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93" w:name="_Toc78230807"/>
      <w:bookmarkStart w:id="394" w:name="_Toc110248393"/>
      <w:proofErr w:type="spellStart"/>
      <w:r w:rsidRPr="001735AB">
        <w:rPr>
          <w:b/>
          <w:bCs/>
          <w:color w:val="000000" w:themeColor="text1"/>
        </w:rPr>
        <w:lastRenderedPageBreak/>
        <w:t>Pengumpulan</w:t>
      </w:r>
      <w:proofErr w:type="spellEnd"/>
      <w:r w:rsidRPr="001735AB">
        <w:rPr>
          <w:b/>
          <w:bCs/>
          <w:color w:val="000000" w:themeColor="text1"/>
        </w:rPr>
        <w:t xml:space="preserve"> </w:t>
      </w:r>
      <w:r w:rsidR="002646B5" w:rsidRPr="001735AB">
        <w:rPr>
          <w:b/>
          <w:bCs/>
          <w:color w:val="000000" w:themeColor="text1"/>
        </w:rPr>
        <w:t>(</w:t>
      </w:r>
      <w:r w:rsidRPr="001735AB">
        <w:rPr>
          <w:b/>
          <w:bCs/>
          <w:color w:val="000000" w:themeColor="text1"/>
        </w:rPr>
        <w:t>Koordinator</w:t>
      </w:r>
      <w:r w:rsidR="003707F0">
        <w:rPr>
          <w:b/>
          <w:bCs/>
          <w:color w:val="000000" w:themeColor="text1"/>
        </w:rPr>
        <w:t xml:space="preserve">, </w:t>
      </w:r>
      <w:proofErr w:type="spellStart"/>
      <w:r w:rsidR="003707F0">
        <w:rPr>
          <w:b/>
          <w:bCs/>
          <w:color w:val="000000" w:themeColor="text1"/>
        </w:rPr>
        <w:t>Pembimbing</w:t>
      </w:r>
      <w:proofErr w:type="spellEnd"/>
      <w:r w:rsidR="003707F0">
        <w:rPr>
          <w:b/>
          <w:bCs/>
          <w:color w:val="000000" w:themeColor="text1"/>
        </w:rPr>
        <w:t>/</w:t>
      </w:r>
      <w:proofErr w:type="spellStart"/>
      <w:r w:rsidR="003707F0">
        <w:rPr>
          <w:b/>
          <w:bCs/>
          <w:color w:val="000000" w:themeColor="text1"/>
        </w:rPr>
        <w:t>Penguji</w:t>
      </w:r>
      <w:proofErr w:type="spellEnd"/>
      <w:r w:rsidR="002646B5" w:rsidRPr="001735AB">
        <w:rPr>
          <w:b/>
          <w:bCs/>
          <w:color w:val="000000" w:themeColor="text1"/>
        </w:rPr>
        <w:t>)</w:t>
      </w:r>
      <w:bookmarkEnd w:id="393"/>
      <w:bookmarkEnd w:id="394"/>
    </w:p>
    <w:p w14:paraId="2789A590" w14:textId="77777777" w:rsidR="001735AB" w:rsidRDefault="001735AB" w:rsidP="00EA694A">
      <w:pPr>
        <w:keepNext/>
        <w:rPr>
          <w:noProof/>
        </w:rPr>
      </w:pPr>
    </w:p>
    <w:p w14:paraId="5144C49A" w14:textId="77777777" w:rsidR="001735AB" w:rsidRDefault="001735AB" w:rsidP="001735AB">
      <w:pPr>
        <w:keepNext/>
      </w:pPr>
      <w:r>
        <w:rPr>
          <w:noProof/>
        </w:rPr>
        <w:drawing>
          <wp:inline distT="0" distB="0" distL="0" distR="0" wp14:anchorId="08249A04" wp14:editId="1BA5726D">
            <wp:extent cx="5039995" cy="2833370"/>
            <wp:effectExtent l="0" t="0" r="8255" b="508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0EF279" w14:textId="659B8474" w:rsidR="00EA694A" w:rsidRPr="005313E0" w:rsidRDefault="001735AB" w:rsidP="001735AB">
      <w:pPr>
        <w:jc w:val="center"/>
      </w:pPr>
      <w:bookmarkStart w:id="395" w:name="_Toc110238721"/>
      <w:r>
        <w:t xml:space="preserve">Gambar 5. </w:t>
      </w:r>
      <w:fldSimple w:instr=" SEQ Gambar_5. \* ARABIC ">
        <w:r w:rsidR="00776DB9">
          <w:rPr>
            <w:noProof/>
          </w:rPr>
          <w:t>10</w:t>
        </w:r>
      </w:fldSimple>
      <w:r>
        <w:t xml:space="preserve"> </w:t>
      </w:r>
      <w:proofErr w:type="spellStart"/>
      <w:r w:rsidRPr="005F6BF6">
        <w:t>Impementasi</w:t>
      </w:r>
      <w:proofErr w:type="spellEnd"/>
      <w:r w:rsidRPr="005F6BF6">
        <w:t xml:space="preserve"> </w:t>
      </w:r>
      <w:proofErr w:type="spellStart"/>
      <w:r w:rsidRPr="005F6BF6">
        <w:t>Antarmuka</w:t>
      </w:r>
      <w:proofErr w:type="spellEnd"/>
      <w:r w:rsidRPr="005F6BF6">
        <w:t xml:space="preserve"> </w:t>
      </w:r>
      <w:proofErr w:type="spellStart"/>
      <w:r w:rsidRPr="005F6BF6">
        <w:t>Pembekalan</w:t>
      </w:r>
      <w:bookmarkEnd w:id="395"/>
      <w:proofErr w:type="spellEnd"/>
    </w:p>
    <w:p w14:paraId="5E239297" w14:textId="36DB3A15" w:rsidR="002646B5" w:rsidRPr="001735AB" w:rsidRDefault="001735AB">
      <w:pPr>
        <w:pStyle w:val="ListParagraph"/>
        <w:numPr>
          <w:ilvl w:val="0"/>
          <w:numId w:val="49"/>
        </w:numPr>
        <w:ind w:hanging="720"/>
        <w:rPr>
          <w:b/>
          <w:bCs/>
          <w:color w:val="000000" w:themeColor="text1"/>
        </w:rPr>
      </w:pPr>
      <w:bookmarkStart w:id="396" w:name="_Toc78230808"/>
      <w:proofErr w:type="spellStart"/>
      <w:r w:rsidRPr="001735AB">
        <w:rPr>
          <w:b/>
          <w:bCs/>
          <w:color w:val="000000" w:themeColor="text1"/>
        </w:rPr>
        <w:t>Sidang</w:t>
      </w:r>
      <w:proofErr w:type="spellEnd"/>
      <w:r w:rsidR="002646B5" w:rsidRPr="001735AB">
        <w:rPr>
          <w:b/>
          <w:bCs/>
          <w:color w:val="000000" w:themeColor="text1"/>
        </w:rPr>
        <w:t xml:space="preserve"> (</w:t>
      </w:r>
      <w:proofErr w:type="spellStart"/>
      <w:proofErr w:type="gramStart"/>
      <w:r w:rsidRPr="001735AB">
        <w:rPr>
          <w:b/>
          <w:bCs/>
          <w:color w:val="000000" w:themeColor="text1"/>
        </w:rPr>
        <w:t>Koordinator,Pembimbing</w:t>
      </w:r>
      <w:proofErr w:type="spellEnd"/>
      <w:proofErr w:type="gramEnd"/>
      <w:r w:rsidRPr="001735AB">
        <w:rPr>
          <w:b/>
          <w:bCs/>
          <w:color w:val="000000" w:themeColor="text1"/>
        </w:rPr>
        <w:t>/</w:t>
      </w:r>
      <w:proofErr w:type="spellStart"/>
      <w:r w:rsidRPr="001735AB">
        <w:rPr>
          <w:b/>
          <w:bCs/>
          <w:color w:val="000000" w:themeColor="text1"/>
        </w:rPr>
        <w:t>Penguji</w:t>
      </w:r>
      <w:proofErr w:type="spellEnd"/>
      <w:r w:rsidR="002646B5" w:rsidRPr="001735AB">
        <w:rPr>
          <w:b/>
          <w:bCs/>
          <w:color w:val="000000" w:themeColor="text1"/>
        </w:rPr>
        <w:t>)</w:t>
      </w:r>
      <w:bookmarkEnd w:id="396"/>
    </w:p>
    <w:p w14:paraId="3C22FAAC" w14:textId="77777777" w:rsidR="001D7002" w:rsidRDefault="001D7002" w:rsidP="00EA694A">
      <w:pPr>
        <w:keepNext/>
        <w:rPr>
          <w:noProof/>
        </w:rPr>
      </w:pPr>
    </w:p>
    <w:p w14:paraId="719188D1" w14:textId="77777777" w:rsidR="001D7002" w:rsidRDefault="001D7002" w:rsidP="001D7002">
      <w:pPr>
        <w:keepNext/>
      </w:pPr>
      <w:r>
        <w:rPr>
          <w:noProof/>
        </w:rPr>
        <w:drawing>
          <wp:inline distT="0" distB="0" distL="0" distR="0" wp14:anchorId="0816FBFF" wp14:editId="27F306CF">
            <wp:extent cx="5038795" cy="2313829"/>
            <wp:effectExtent l="0" t="0" r="0" b="0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1"/>
                    <a:srcRect t="14032" b="4285"/>
                    <a:stretch/>
                  </pic:blipFill>
                  <pic:spPr bwMode="auto">
                    <a:xfrm>
                      <a:off x="0" y="0"/>
                      <a:ext cx="5039995" cy="2314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6703C4" w14:textId="4996F0B5" w:rsidR="00EA694A" w:rsidRDefault="001D7002" w:rsidP="001D7002">
      <w:pPr>
        <w:jc w:val="center"/>
      </w:pPr>
      <w:bookmarkStart w:id="397" w:name="_Toc110238722"/>
      <w:r>
        <w:t xml:space="preserve">Gambar 5. </w:t>
      </w:r>
      <w:fldSimple w:instr=" SEQ Gambar_5. \* ARABIC ">
        <w:r w:rsidR="00776DB9">
          <w:rPr>
            <w:noProof/>
          </w:rPr>
          <w:t>11</w:t>
        </w:r>
      </w:fldSimple>
      <w:r>
        <w:t xml:space="preserve"> </w:t>
      </w:r>
      <w:proofErr w:type="spellStart"/>
      <w:r w:rsidRPr="00233279">
        <w:t>Impementasi</w:t>
      </w:r>
      <w:proofErr w:type="spellEnd"/>
      <w:r w:rsidRPr="00233279">
        <w:t xml:space="preserve"> </w:t>
      </w:r>
      <w:proofErr w:type="spellStart"/>
      <w:r w:rsidRPr="00233279">
        <w:t>Antarmuka</w:t>
      </w:r>
      <w:proofErr w:type="spellEnd"/>
      <w:r w:rsidRPr="00233279">
        <w:t xml:space="preserve"> </w:t>
      </w:r>
      <w:proofErr w:type="spellStart"/>
      <w:r w:rsidRPr="00233279">
        <w:t>Sidang</w:t>
      </w:r>
      <w:bookmarkEnd w:id="397"/>
      <w:proofErr w:type="spellEnd"/>
    </w:p>
    <w:p w14:paraId="500E2554" w14:textId="49BAF9EE" w:rsidR="003707F0" w:rsidRDefault="003707F0" w:rsidP="001D7002">
      <w:pPr>
        <w:jc w:val="center"/>
      </w:pPr>
    </w:p>
    <w:p w14:paraId="00779BCC" w14:textId="3C5EB35E" w:rsidR="003707F0" w:rsidRDefault="003707F0" w:rsidP="001D7002">
      <w:pPr>
        <w:jc w:val="center"/>
      </w:pPr>
    </w:p>
    <w:p w14:paraId="1813E156" w14:textId="77777777" w:rsidR="003707F0" w:rsidRPr="005313E0" w:rsidRDefault="003707F0" w:rsidP="001D7002">
      <w:pPr>
        <w:jc w:val="center"/>
      </w:pPr>
    </w:p>
    <w:p w14:paraId="7128238E" w14:textId="2DBC0F4D" w:rsidR="002646B5" w:rsidRPr="003707F0" w:rsidRDefault="001D7002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398" w:name="_Toc78230809"/>
      <w:bookmarkStart w:id="399" w:name="_Toc110248394"/>
      <w:proofErr w:type="spellStart"/>
      <w:r w:rsidRPr="003707F0">
        <w:rPr>
          <w:b/>
          <w:bCs/>
          <w:color w:val="000000" w:themeColor="text1"/>
        </w:rPr>
        <w:lastRenderedPageBreak/>
        <w:t>Dokumen</w:t>
      </w:r>
      <w:proofErr w:type="spellEnd"/>
      <w:r w:rsidRPr="003707F0">
        <w:rPr>
          <w:b/>
          <w:bCs/>
          <w:color w:val="000000" w:themeColor="text1"/>
        </w:rPr>
        <w:t xml:space="preserve"> Akhir</w:t>
      </w:r>
      <w:r w:rsidR="002646B5" w:rsidRPr="003707F0">
        <w:rPr>
          <w:b/>
          <w:bCs/>
          <w:color w:val="000000" w:themeColor="text1"/>
        </w:rPr>
        <w:t xml:space="preserve"> (</w:t>
      </w:r>
      <w:proofErr w:type="spellStart"/>
      <w:proofErr w:type="gramStart"/>
      <w:r w:rsidRPr="003707F0">
        <w:rPr>
          <w:b/>
          <w:bCs/>
          <w:color w:val="000000" w:themeColor="text1"/>
        </w:rPr>
        <w:t>Koordinator,Staf</w:t>
      </w:r>
      <w:proofErr w:type="spellEnd"/>
      <w:proofErr w:type="gramEnd"/>
      <w:r w:rsidRPr="003707F0">
        <w:rPr>
          <w:b/>
          <w:bCs/>
          <w:color w:val="000000" w:themeColor="text1"/>
        </w:rPr>
        <w:t xml:space="preserve"> Prodi, </w:t>
      </w:r>
      <w:proofErr w:type="spellStart"/>
      <w:r w:rsidRPr="003707F0">
        <w:rPr>
          <w:b/>
          <w:bCs/>
          <w:color w:val="000000" w:themeColor="text1"/>
        </w:rPr>
        <w:t>Ka.Prodi,Pembimbing</w:t>
      </w:r>
      <w:proofErr w:type="spellEnd"/>
      <w:r w:rsidRPr="003707F0">
        <w:rPr>
          <w:b/>
          <w:bCs/>
          <w:color w:val="000000" w:themeColor="text1"/>
        </w:rPr>
        <w:t>/</w:t>
      </w:r>
      <w:proofErr w:type="spellStart"/>
      <w:r w:rsidRPr="003707F0">
        <w:rPr>
          <w:b/>
          <w:bCs/>
          <w:color w:val="000000" w:themeColor="text1"/>
        </w:rPr>
        <w:t>penguji</w:t>
      </w:r>
      <w:proofErr w:type="spellEnd"/>
      <w:r w:rsidR="002646B5" w:rsidRPr="003707F0">
        <w:rPr>
          <w:b/>
          <w:bCs/>
          <w:color w:val="000000" w:themeColor="text1"/>
        </w:rPr>
        <w:t>)</w:t>
      </w:r>
      <w:bookmarkEnd w:id="398"/>
      <w:bookmarkEnd w:id="399"/>
    </w:p>
    <w:p w14:paraId="5C178092" w14:textId="77777777" w:rsidR="003707F0" w:rsidRDefault="003707F0" w:rsidP="00EA694A">
      <w:pPr>
        <w:keepNext/>
        <w:rPr>
          <w:noProof/>
        </w:rPr>
      </w:pPr>
    </w:p>
    <w:p w14:paraId="466BF5A5" w14:textId="77777777" w:rsidR="003707F0" w:rsidRDefault="003707F0" w:rsidP="003707F0">
      <w:pPr>
        <w:keepNext/>
      </w:pPr>
      <w:r>
        <w:rPr>
          <w:noProof/>
        </w:rPr>
        <w:drawing>
          <wp:inline distT="0" distB="0" distL="0" distR="0" wp14:anchorId="3524C9BC" wp14:editId="36A764DB">
            <wp:extent cx="5039372" cy="2353587"/>
            <wp:effectExtent l="0" t="0" r="8890" b="8890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2"/>
                    <a:srcRect t="13190" b="3734"/>
                    <a:stretch/>
                  </pic:blipFill>
                  <pic:spPr bwMode="auto">
                    <a:xfrm>
                      <a:off x="0" y="0"/>
                      <a:ext cx="5039995" cy="23538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22D2CB" w14:textId="105A065A" w:rsidR="00EA694A" w:rsidRPr="005313E0" w:rsidRDefault="003707F0" w:rsidP="003707F0">
      <w:pPr>
        <w:jc w:val="center"/>
      </w:pPr>
      <w:bookmarkStart w:id="400" w:name="_Toc110238723"/>
      <w:r>
        <w:t xml:space="preserve">Gambar 5. </w:t>
      </w:r>
      <w:fldSimple w:instr=" SEQ Gambar_5. \* ARABIC ">
        <w:r w:rsidR="00776DB9">
          <w:rPr>
            <w:noProof/>
          </w:rPr>
          <w:t>12</w:t>
        </w:r>
      </w:fldSimple>
      <w:r>
        <w:t xml:space="preserve"> </w:t>
      </w:r>
      <w:proofErr w:type="spellStart"/>
      <w:r w:rsidRPr="003619B9">
        <w:t>Impementasi</w:t>
      </w:r>
      <w:proofErr w:type="spellEnd"/>
      <w:r w:rsidRPr="003619B9">
        <w:t xml:space="preserve"> </w:t>
      </w:r>
      <w:proofErr w:type="spellStart"/>
      <w:r w:rsidRPr="003619B9">
        <w:t>Antarmuka</w:t>
      </w:r>
      <w:proofErr w:type="spellEnd"/>
      <w:r w:rsidRPr="003619B9">
        <w:t xml:space="preserve"> </w:t>
      </w:r>
      <w:proofErr w:type="spellStart"/>
      <w:r w:rsidRPr="003619B9">
        <w:t>Dokumen</w:t>
      </w:r>
      <w:proofErr w:type="spellEnd"/>
      <w:r w:rsidRPr="003619B9">
        <w:t xml:space="preserve"> Akhir</w:t>
      </w:r>
      <w:bookmarkEnd w:id="400"/>
    </w:p>
    <w:p w14:paraId="2E106558" w14:textId="256B4F13" w:rsidR="002646B5" w:rsidRPr="003707F0" w:rsidRDefault="003707F0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401" w:name="_Toc78230810"/>
      <w:bookmarkStart w:id="402" w:name="_Toc110248395"/>
      <w:r>
        <w:rPr>
          <w:b/>
          <w:bCs/>
          <w:color w:val="000000" w:themeColor="text1"/>
        </w:rPr>
        <w:t>Timeline</w:t>
      </w:r>
      <w:r w:rsidR="002646B5" w:rsidRPr="003707F0">
        <w:rPr>
          <w:b/>
          <w:bCs/>
          <w:color w:val="000000" w:themeColor="text1"/>
        </w:rPr>
        <w:t xml:space="preserve"> (</w:t>
      </w:r>
      <w:proofErr w:type="spellStart"/>
      <w:r>
        <w:rPr>
          <w:b/>
          <w:bCs/>
          <w:color w:val="000000" w:themeColor="text1"/>
        </w:rPr>
        <w:t>Mahasiswa</w:t>
      </w:r>
      <w:proofErr w:type="spellEnd"/>
      <w:r>
        <w:rPr>
          <w:b/>
          <w:bCs/>
          <w:color w:val="000000" w:themeColor="text1"/>
        </w:rPr>
        <w:t xml:space="preserve">, </w:t>
      </w:r>
      <w:proofErr w:type="spellStart"/>
      <w:proofErr w:type="gramStart"/>
      <w:r>
        <w:rPr>
          <w:b/>
          <w:bCs/>
          <w:color w:val="000000" w:themeColor="text1"/>
        </w:rPr>
        <w:t>Ka.Prodi</w:t>
      </w:r>
      <w:proofErr w:type="spellEnd"/>
      <w:proofErr w:type="gramEnd"/>
      <w:r>
        <w:rPr>
          <w:b/>
          <w:bCs/>
          <w:color w:val="000000" w:themeColor="text1"/>
        </w:rPr>
        <w:t xml:space="preserve">, Staf Prodi, </w:t>
      </w:r>
      <w:proofErr w:type="spellStart"/>
      <w:r>
        <w:rPr>
          <w:b/>
          <w:bCs/>
          <w:color w:val="000000" w:themeColor="text1"/>
        </w:rPr>
        <w:t>Pembimbing</w:t>
      </w:r>
      <w:proofErr w:type="spellEnd"/>
      <w:r>
        <w:rPr>
          <w:b/>
          <w:bCs/>
          <w:color w:val="000000" w:themeColor="text1"/>
        </w:rPr>
        <w:t>/</w:t>
      </w:r>
      <w:proofErr w:type="spellStart"/>
      <w:r>
        <w:rPr>
          <w:b/>
          <w:bCs/>
          <w:color w:val="000000" w:themeColor="text1"/>
        </w:rPr>
        <w:t>Penguji</w:t>
      </w:r>
      <w:proofErr w:type="spellEnd"/>
      <w:r w:rsidR="002646B5" w:rsidRPr="003707F0">
        <w:rPr>
          <w:b/>
          <w:bCs/>
          <w:color w:val="000000" w:themeColor="text1"/>
        </w:rPr>
        <w:t>)</w:t>
      </w:r>
      <w:bookmarkEnd w:id="401"/>
      <w:bookmarkEnd w:id="402"/>
    </w:p>
    <w:p w14:paraId="0BFD3429" w14:textId="77777777" w:rsidR="003707F0" w:rsidRDefault="003707F0" w:rsidP="00EA694A">
      <w:pPr>
        <w:keepNext/>
        <w:rPr>
          <w:noProof/>
        </w:rPr>
      </w:pPr>
    </w:p>
    <w:p w14:paraId="670E36A7" w14:textId="77777777" w:rsidR="003707F0" w:rsidRDefault="003707F0" w:rsidP="003707F0">
      <w:pPr>
        <w:keepNext/>
      </w:pPr>
      <w:r>
        <w:rPr>
          <w:noProof/>
        </w:rPr>
        <w:drawing>
          <wp:inline distT="0" distB="0" distL="0" distR="0" wp14:anchorId="023706E9" wp14:editId="2E924D78">
            <wp:extent cx="5039372" cy="2337684"/>
            <wp:effectExtent l="0" t="0" r="8890" b="5715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3"/>
                    <a:srcRect t="13190" b="4295"/>
                    <a:stretch/>
                  </pic:blipFill>
                  <pic:spPr bwMode="auto">
                    <a:xfrm>
                      <a:off x="0" y="0"/>
                      <a:ext cx="5039995" cy="23379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023453" w14:textId="4A415650" w:rsidR="00EA694A" w:rsidRDefault="003707F0" w:rsidP="003707F0">
      <w:pPr>
        <w:jc w:val="center"/>
      </w:pPr>
      <w:bookmarkStart w:id="403" w:name="_Toc110238724"/>
      <w:r>
        <w:t xml:space="preserve">Gambar 5. </w:t>
      </w:r>
      <w:fldSimple w:instr=" SEQ Gambar_5. \* ARABIC ">
        <w:r w:rsidR="00776DB9">
          <w:rPr>
            <w:noProof/>
          </w:rPr>
          <w:t>13</w:t>
        </w:r>
      </w:fldSimple>
      <w:r>
        <w:t xml:space="preserve"> </w:t>
      </w:r>
      <w:proofErr w:type="spellStart"/>
      <w:r w:rsidRPr="00A16F0A">
        <w:t>Impementasi</w:t>
      </w:r>
      <w:proofErr w:type="spellEnd"/>
      <w:r w:rsidRPr="00A16F0A">
        <w:t xml:space="preserve"> </w:t>
      </w:r>
      <w:proofErr w:type="spellStart"/>
      <w:r w:rsidRPr="00A16F0A">
        <w:t>Antarmuka</w:t>
      </w:r>
      <w:proofErr w:type="spellEnd"/>
      <w:r w:rsidRPr="00A16F0A">
        <w:t xml:space="preserve"> Timeline</w:t>
      </w:r>
      <w:bookmarkEnd w:id="403"/>
    </w:p>
    <w:p w14:paraId="525CF66F" w14:textId="5366DF42" w:rsidR="003707F0" w:rsidRDefault="003707F0" w:rsidP="003707F0">
      <w:pPr>
        <w:jc w:val="center"/>
      </w:pPr>
    </w:p>
    <w:p w14:paraId="2C8FC623" w14:textId="260C8615" w:rsidR="003707F0" w:rsidRDefault="003707F0" w:rsidP="003707F0">
      <w:pPr>
        <w:jc w:val="center"/>
      </w:pPr>
    </w:p>
    <w:p w14:paraId="49808B9A" w14:textId="1460C34C" w:rsidR="003707F0" w:rsidRDefault="003707F0" w:rsidP="003707F0">
      <w:pPr>
        <w:jc w:val="center"/>
      </w:pPr>
    </w:p>
    <w:p w14:paraId="5F30F2E1" w14:textId="77777777" w:rsidR="003707F0" w:rsidRPr="005313E0" w:rsidRDefault="003707F0" w:rsidP="003707F0">
      <w:pPr>
        <w:jc w:val="center"/>
      </w:pPr>
    </w:p>
    <w:p w14:paraId="4484FC81" w14:textId="03656120" w:rsidR="002646B5" w:rsidRPr="003707F0" w:rsidRDefault="003707F0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404" w:name="_Toc78230811"/>
      <w:bookmarkStart w:id="405" w:name="_Toc110248396"/>
      <w:proofErr w:type="spellStart"/>
      <w:r>
        <w:rPr>
          <w:b/>
          <w:bCs/>
          <w:color w:val="000000" w:themeColor="text1"/>
          <w:lang w:val="en-US"/>
        </w:rPr>
        <w:lastRenderedPageBreak/>
        <w:t>Bimbingan</w:t>
      </w:r>
      <w:proofErr w:type="spellEnd"/>
      <w:r w:rsidR="002646B5" w:rsidRPr="003707F0">
        <w:rPr>
          <w:b/>
          <w:bCs/>
          <w:color w:val="000000" w:themeColor="text1"/>
        </w:rPr>
        <w:t xml:space="preserve"> (</w:t>
      </w:r>
      <w:proofErr w:type="spellStart"/>
      <w:r>
        <w:rPr>
          <w:b/>
          <w:bCs/>
          <w:color w:val="000000" w:themeColor="text1"/>
        </w:rPr>
        <w:t>Mahasiswa</w:t>
      </w:r>
      <w:proofErr w:type="spellEnd"/>
      <w:r>
        <w:rPr>
          <w:b/>
          <w:bCs/>
          <w:color w:val="000000" w:themeColor="text1"/>
        </w:rPr>
        <w:t xml:space="preserve">, </w:t>
      </w:r>
      <w:proofErr w:type="spellStart"/>
      <w:r>
        <w:rPr>
          <w:b/>
          <w:bCs/>
          <w:color w:val="000000" w:themeColor="text1"/>
        </w:rPr>
        <w:t>Pembimbing</w:t>
      </w:r>
      <w:proofErr w:type="spellEnd"/>
      <w:r>
        <w:rPr>
          <w:b/>
          <w:bCs/>
          <w:color w:val="000000" w:themeColor="text1"/>
        </w:rPr>
        <w:t>/</w:t>
      </w:r>
      <w:proofErr w:type="spellStart"/>
      <w:r>
        <w:rPr>
          <w:b/>
          <w:bCs/>
          <w:color w:val="000000" w:themeColor="text1"/>
        </w:rPr>
        <w:t>Penguji</w:t>
      </w:r>
      <w:proofErr w:type="spellEnd"/>
      <w:r w:rsidR="002646B5" w:rsidRPr="003707F0">
        <w:rPr>
          <w:b/>
          <w:bCs/>
          <w:color w:val="000000" w:themeColor="text1"/>
        </w:rPr>
        <w:t>)</w:t>
      </w:r>
      <w:bookmarkEnd w:id="404"/>
      <w:bookmarkEnd w:id="405"/>
    </w:p>
    <w:p w14:paraId="481D699A" w14:textId="77777777" w:rsidR="003707F0" w:rsidRDefault="003707F0" w:rsidP="00EA694A">
      <w:pPr>
        <w:keepNext/>
        <w:rPr>
          <w:noProof/>
        </w:rPr>
      </w:pPr>
    </w:p>
    <w:p w14:paraId="441C1FC8" w14:textId="77777777" w:rsidR="003707F0" w:rsidRDefault="003707F0" w:rsidP="003707F0">
      <w:pPr>
        <w:keepNext/>
      </w:pPr>
      <w:r>
        <w:rPr>
          <w:noProof/>
        </w:rPr>
        <w:drawing>
          <wp:inline distT="0" distB="0" distL="0" distR="0" wp14:anchorId="2E1847FD" wp14:editId="076BC347">
            <wp:extent cx="5039372" cy="2361538"/>
            <wp:effectExtent l="0" t="0" r="0" b="127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4"/>
                    <a:srcRect t="13190" b="3452"/>
                    <a:stretch/>
                  </pic:blipFill>
                  <pic:spPr bwMode="auto">
                    <a:xfrm>
                      <a:off x="0" y="0"/>
                      <a:ext cx="5039995" cy="23618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FC3F4A" w14:textId="7F372C9C" w:rsidR="00EA694A" w:rsidRPr="005313E0" w:rsidRDefault="003707F0" w:rsidP="003707F0">
      <w:pPr>
        <w:jc w:val="center"/>
      </w:pPr>
      <w:bookmarkStart w:id="406" w:name="_Toc110238725"/>
      <w:r>
        <w:t xml:space="preserve">Gambar 5. </w:t>
      </w:r>
      <w:fldSimple w:instr=" SEQ Gambar_5. \* ARABIC ">
        <w:r w:rsidR="00776DB9">
          <w:rPr>
            <w:noProof/>
          </w:rPr>
          <w:t>14</w:t>
        </w:r>
      </w:fldSimple>
      <w:r>
        <w:t xml:space="preserve"> </w:t>
      </w:r>
      <w:proofErr w:type="spellStart"/>
      <w:r w:rsidRPr="00C14CE7">
        <w:t>Impementasi</w:t>
      </w:r>
      <w:proofErr w:type="spellEnd"/>
      <w:r w:rsidRPr="00C14CE7">
        <w:t xml:space="preserve"> </w:t>
      </w:r>
      <w:proofErr w:type="spellStart"/>
      <w:r w:rsidRPr="00C14CE7">
        <w:t>Antarmuka</w:t>
      </w:r>
      <w:proofErr w:type="spellEnd"/>
      <w:r w:rsidRPr="00C14CE7">
        <w:t xml:space="preserve"> </w:t>
      </w:r>
      <w:proofErr w:type="spellStart"/>
      <w:r w:rsidRPr="00C14CE7">
        <w:t>Bimbingan</w:t>
      </w:r>
      <w:bookmarkEnd w:id="406"/>
      <w:proofErr w:type="spellEnd"/>
    </w:p>
    <w:p w14:paraId="12FDBC63" w14:textId="3F17CB02" w:rsidR="002646B5" w:rsidRPr="003707F0" w:rsidRDefault="003707F0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  <w:color w:val="000000" w:themeColor="text1"/>
        </w:rPr>
      </w:pPr>
      <w:bookmarkStart w:id="407" w:name="_Toc78230812"/>
      <w:bookmarkStart w:id="408" w:name="_Toc110248397"/>
      <w:proofErr w:type="spellStart"/>
      <w:r>
        <w:rPr>
          <w:b/>
          <w:bCs/>
          <w:color w:val="000000" w:themeColor="text1"/>
          <w:lang w:val="en-US"/>
        </w:rPr>
        <w:t>Pengumpulan</w:t>
      </w:r>
      <w:proofErr w:type="spellEnd"/>
      <w:r w:rsidR="002646B5" w:rsidRPr="003707F0">
        <w:rPr>
          <w:b/>
          <w:bCs/>
          <w:color w:val="000000" w:themeColor="text1"/>
        </w:rPr>
        <w:t xml:space="preserve"> (</w:t>
      </w:r>
      <w:proofErr w:type="spellStart"/>
      <w:r>
        <w:rPr>
          <w:b/>
          <w:bCs/>
          <w:color w:val="000000" w:themeColor="text1"/>
        </w:rPr>
        <w:t>Mahasiswa</w:t>
      </w:r>
      <w:proofErr w:type="spellEnd"/>
      <w:r w:rsidR="002646B5" w:rsidRPr="003707F0">
        <w:rPr>
          <w:b/>
          <w:bCs/>
          <w:color w:val="000000" w:themeColor="text1"/>
        </w:rPr>
        <w:t>)</w:t>
      </w:r>
      <w:bookmarkEnd w:id="407"/>
      <w:bookmarkEnd w:id="408"/>
    </w:p>
    <w:p w14:paraId="1923F6CF" w14:textId="77777777" w:rsidR="001A1206" w:rsidRDefault="001A1206" w:rsidP="00EA694A">
      <w:pPr>
        <w:keepNext/>
        <w:spacing w:after="0" w:line="360" w:lineRule="auto"/>
        <w:rPr>
          <w:noProof/>
        </w:rPr>
      </w:pPr>
    </w:p>
    <w:p w14:paraId="468A8901" w14:textId="77777777" w:rsidR="001A1206" w:rsidRDefault="001A1206" w:rsidP="001A1206">
      <w:pPr>
        <w:keepNext/>
        <w:spacing w:after="0" w:line="360" w:lineRule="auto"/>
      </w:pPr>
      <w:r>
        <w:rPr>
          <w:noProof/>
        </w:rPr>
        <w:drawing>
          <wp:inline distT="0" distB="0" distL="0" distR="0" wp14:anchorId="76078C56" wp14:editId="0ECDBAC8">
            <wp:extent cx="5038747" cy="2329733"/>
            <wp:effectExtent l="0" t="0" r="0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5"/>
                    <a:srcRect t="13471" b="4284"/>
                    <a:stretch/>
                  </pic:blipFill>
                  <pic:spPr bwMode="auto">
                    <a:xfrm>
                      <a:off x="0" y="0"/>
                      <a:ext cx="5039995" cy="23303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0251DB" w14:textId="43E2E335" w:rsidR="00EA694A" w:rsidRDefault="001A1206" w:rsidP="001A1206">
      <w:pPr>
        <w:jc w:val="center"/>
      </w:pPr>
      <w:bookmarkStart w:id="409" w:name="_Toc110238726"/>
      <w:r>
        <w:t xml:space="preserve">Gambar 5. </w:t>
      </w:r>
      <w:fldSimple w:instr=" SEQ Gambar_5. \* ARABIC ">
        <w:r w:rsidR="00776DB9">
          <w:rPr>
            <w:noProof/>
          </w:rPr>
          <w:t>15</w:t>
        </w:r>
      </w:fldSimple>
      <w:r>
        <w:t xml:space="preserve"> </w:t>
      </w:r>
      <w:proofErr w:type="spellStart"/>
      <w:r w:rsidRPr="00F15EE2">
        <w:t>Impementasi</w:t>
      </w:r>
      <w:proofErr w:type="spellEnd"/>
      <w:r w:rsidRPr="00F15EE2">
        <w:t xml:space="preserve"> </w:t>
      </w:r>
      <w:proofErr w:type="spellStart"/>
      <w:r w:rsidRPr="00F15EE2">
        <w:t>Antarmuka</w:t>
      </w:r>
      <w:proofErr w:type="spellEnd"/>
      <w:r w:rsidRPr="00F15EE2">
        <w:t xml:space="preserve"> </w:t>
      </w:r>
      <w:proofErr w:type="spellStart"/>
      <w:r w:rsidRPr="00F15EE2">
        <w:t>Pengumpulan</w:t>
      </w:r>
      <w:bookmarkEnd w:id="409"/>
      <w:proofErr w:type="spellEnd"/>
    </w:p>
    <w:p w14:paraId="4EA05B8D" w14:textId="0262F69A" w:rsidR="001A1206" w:rsidRDefault="001A1206" w:rsidP="001A1206">
      <w:pPr>
        <w:jc w:val="center"/>
      </w:pPr>
    </w:p>
    <w:p w14:paraId="299B2D24" w14:textId="411F8497" w:rsidR="001A1206" w:rsidRDefault="001A1206" w:rsidP="001A1206">
      <w:pPr>
        <w:jc w:val="center"/>
      </w:pPr>
    </w:p>
    <w:p w14:paraId="712E5C69" w14:textId="1A9C13E5" w:rsidR="001A1206" w:rsidRDefault="001A1206" w:rsidP="001A1206">
      <w:pPr>
        <w:jc w:val="center"/>
      </w:pPr>
    </w:p>
    <w:p w14:paraId="70B3F375" w14:textId="428FC358" w:rsidR="001A1206" w:rsidRDefault="001A1206" w:rsidP="001A1206">
      <w:pPr>
        <w:jc w:val="center"/>
      </w:pPr>
    </w:p>
    <w:p w14:paraId="2045D9EB" w14:textId="77777777" w:rsidR="001A1206" w:rsidRDefault="001A1206" w:rsidP="001A1206">
      <w:pPr>
        <w:jc w:val="center"/>
      </w:pPr>
    </w:p>
    <w:p w14:paraId="2630CC52" w14:textId="06077310" w:rsidR="001A1206" w:rsidRDefault="001A1206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</w:rPr>
      </w:pPr>
      <w:bookmarkStart w:id="410" w:name="_Toc110248398"/>
      <w:proofErr w:type="spellStart"/>
      <w:r w:rsidRPr="001A1206">
        <w:rPr>
          <w:b/>
          <w:bCs/>
        </w:rPr>
        <w:lastRenderedPageBreak/>
        <w:t>Sidang</w:t>
      </w:r>
      <w:proofErr w:type="spellEnd"/>
      <w:r w:rsidRPr="001A1206">
        <w:rPr>
          <w:b/>
          <w:bCs/>
        </w:rPr>
        <w:t xml:space="preserve"> (</w:t>
      </w:r>
      <w:proofErr w:type="spellStart"/>
      <w:r w:rsidRPr="001A1206">
        <w:rPr>
          <w:b/>
          <w:bCs/>
        </w:rPr>
        <w:t>Mahasiswa</w:t>
      </w:r>
      <w:proofErr w:type="spellEnd"/>
      <w:r w:rsidRPr="001A1206">
        <w:rPr>
          <w:b/>
          <w:bCs/>
        </w:rPr>
        <w:t xml:space="preserve">, </w:t>
      </w:r>
      <w:proofErr w:type="spellStart"/>
      <w:proofErr w:type="gramStart"/>
      <w:r w:rsidRPr="001A1206">
        <w:rPr>
          <w:b/>
          <w:bCs/>
        </w:rPr>
        <w:t>Ka.Prodi</w:t>
      </w:r>
      <w:proofErr w:type="spellEnd"/>
      <w:proofErr w:type="gramEnd"/>
      <w:r w:rsidRPr="001A1206">
        <w:rPr>
          <w:b/>
          <w:bCs/>
        </w:rPr>
        <w:t>)</w:t>
      </w:r>
      <w:bookmarkEnd w:id="410"/>
    </w:p>
    <w:p w14:paraId="400845A7" w14:textId="77777777" w:rsidR="001A1206" w:rsidRDefault="001A1206" w:rsidP="001A1206">
      <w:pPr>
        <w:rPr>
          <w:noProof/>
        </w:rPr>
      </w:pPr>
    </w:p>
    <w:p w14:paraId="60F3656C" w14:textId="77777777" w:rsidR="001A1206" w:rsidRDefault="001A1206" w:rsidP="001A1206">
      <w:pPr>
        <w:keepNext/>
      </w:pPr>
      <w:r>
        <w:rPr>
          <w:noProof/>
        </w:rPr>
        <w:drawing>
          <wp:inline distT="0" distB="0" distL="0" distR="0" wp14:anchorId="66B9F4A1" wp14:editId="0F7ECCDC">
            <wp:extent cx="5039372" cy="2353586"/>
            <wp:effectExtent l="0" t="0" r="8890" b="8890"/>
            <wp:docPr id="153" name="Picture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6"/>
                    <a:srcRect t="13190" b="3734"/>
                    <a:stretch/>
                  </pic:blipFill>
                  <pic:spPr bwMode="auto">
                    <a:xfrm>
                      <a:off x="0" y="0"/>
                      <a:ext cx="5039995" cy="23538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5DDE3" w14:textId="5620AFD6" w:rsidR="001A1206" w:rsidRDefault="001A1206" w:rsidP="001A1206">
      <w:pPr>
        <w:jc w:val="center"/>
      </w:pPr>
      <w:bookmarkStart w:id="411" w:name="_Toc110238727"/>
      <w:r>
        <w:t xml:space="preserve">Gambar 5. </w:t>
      </w:r>
      <w:fldSimple w:instr=" SEQ Gambar_5. \* ARABIC ">
        <w:r w:rsidR="00776DB9">
          <w:rPr>
            <w:noProof/>
          </w:rPr>
          <w:t>16</w:t>
        </w:r>
      </w:fldSimple>
      <w:r>
        <w:t xml:space="preserve"> </w:t>
      </w:r>
      <w:proofErr w:type="spellStart"/>
      <w:r w:rsidRPr="0041482B">
        <w:t>Impementasi</w:t>
      </w:r>
      <w:proofErr w:type="spellEnd"/>
      <w:r w:rsidRPr="0041482B">
        <w:t xml:space="preserve"> </w:t>
      </w:r>
      <w:proofErr w:type="spellStart"/>
      <w:r w:rsidRPr="0041482B">
        <w:t>Antarmuka</w:t>
      </w:r>
      <w:proofErr w:type="spellEnd"/>
      <w:r w:rsidRPr="0041482B">
        <w:t xml:space="preserve"> </w:t>
      </w:r>
      <w:proofErr w:type="spellStart"/>
      <w:r>
        <w:t>Sidang</w:t>
      </w:r>
      <w:bookmarkEnd w:id="411"/>
      <w:proofErr w:type="spellEnd"/>
    </w:p>
    <w:p w14:paraId="05A31EBF" w14:textId="5AC2754C" w:rsidR="001A1206" w:rsidRDefault="001A1206">
      <w:pPr>
        <w:pStyle w:val="ListParagraph"/>
        <w:numPr>
          <w:ilvl w:val="0"/>
          <w:numId w:val="49"/>
        </w:numPr>
        <w:ind w:hanging="720"/>
        <w:outlineLvl w:val="2"/>
        <w:rPr>
          <w:b/>
          <w:bCs/>
        </w:rPr>
      </w:pPr>
      <w:bookmarkStart w:id="412" w:name="_Toc110248399"/>
      <w:proofErr w:type="spellStart"/>
      <w:r>
        <w:rPr>
          <w:b/>
          <w:bCs/>
        </w:rPr>
        <w:t>Dokumen</w:t>
      </w:r>
      <w:proofErr w:type="spellEnd"/>
      <w:r>
        <w:rPr>
          <w:b/>
          <w:bCs/>
        </w:rPr>
        <w:t xml:space="preserve"> </w:t>
      </w:r>
      <w:proofErr w:type="gramStart"/>
      <w:r>
        <w:rPr>
          <w:b/>
          <w:bCs/>
        </w:rPr>
        <w:t>Akhir(</w:t>
      </w:r>
      <w:proofErr w:type="spellStart"/>
      <w:proofErr w:type="gramEnd"/>
      <w:r>
        <w:rPr>
          <w:b/>
          <w:bCs/>
        </w:rPr>
        <w:t>Mahasiswa</w:t>
      </w:r>
      <w:proofErr w:type="spellEnd"/>
      <w:r>
        <w:rPr>
          <w:b/>
          <w:bCs/>
        </w:rPr>
        <w:t>)</w:t>
      </w:r>
      <w:bookmarkEnd w:id="412"/>
    </w:p>
    <w:p w14:paraId="71F1DF9C" w14:textId="77777777" w:rsidR="001A1206" w:rsidRDefault="001A1206" w:rsidP="001A1206">
      <w:pPr>
        <w:rPr>
          <w:noProof/>
        </w:rPr>
      </w:pPr>
    </w:p>
    <w:p w14:paraId="27BDEB42" w14:textId="77777777" w:rsidR="001A1206" w:rsidRDefault="001A1206" w:rsidP="001A1206">
      <w:pPr>
        <w:keepNext/>
      </w:pPr>
      <w:r>
        <w:rPr>
          <w:noProof/>
        </w:rPr>
        <w:drawing>
          <wp:inline distT="0" distB="0" distL="0" distR="0" wp14:anchorId="75155548" wp14:editId="19B74E3F">
            <wp:extent cx="5039480" cy="2313830"/>
            <wp:effectExtent l="0" t="0" r="0" b="0"/>
            <wp:docPr id="154" name="Picture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7"/>
                    <a:srcRect t="14312" b="4016"/>
                    <a:stretch/>
                  </pic:blipFill>
                  <pic:spPr bwMode="auto">
                    <a:xfrm>
                      <a:off x="0" y="0"/>
                      <a:ext cx="5039995" cy="23140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1ABD66" w14:textId="56E6DEAC" w:rsidR="001A1206" w:rsidRPr="001A1206" w:rsidRDefault="001A1206" w:rsidP="001A1206">
      <w:pPr>
        <w:jc w:val="center"/>
        <w:rPr>
          <w:b/>
          <w:bCs/>
        </w:rPr>
      </w:pPr>
      <w:bookmarkStart w:id="413" w:name="_Toc110238728"/>
      <w:r>
        <w:t xml:space="preserve">Gambar 5. </w:t>
      </w:r>
      <w:fldSimple w:instr=" SEQ Gambar_5. \* ARABIC ">
        <w:r w:rsidR="00776DB9">
          <w:rPr>
            <w:noProof/>
          </w:rPr>
          <w:t>17</w:t>
        </w:r>
      </w:fldSimple>
      <w:r>
        <w:t xml:space="preserve"> </w:t>
      </w:r>
      <w:proofErr w:type="spellStart"/>
      <w:r w:rsidRPr="00F74A7F">
        <w:t>Impementasi</w:t>
      </w:r>
      <w:proofErr w:type="spellEnd"/>
      <w:r w:rsidRPr="00F74A7F">
        <w:t xml:space="preserve"> </w:t>
      </w:r>
      <w:proofErr w:type="spellStart"/>
      <w:r w:rsidRPr="00F74A7F">
        <w:t>Antarmuka</w:t>
      </w:r>
      <w:proofErr w:type="spellEnd"/>
      <w:r w:rsidRPr="00F74A7F">
        <w:t xml:space="preserve"> </w:t>
      </w:r>
      <w:proofErr w:type="spellStart"/>
      <w:r>
        <w:t>Dokumen</w:t>
      </w:r>
      <w:proofErr w:type="spellEnd"/>
      <w:r>
        <w:t xml:space="preserve"> Akhir</w:t>
      </w:r>
      <w:bookmarkEnd w:id="413"/>
    </w:p>
    <w:p w14:paraId="2C88E457" w14:textId="75F53EFE" w:rsidR="00D22602" w:rsidRPr="005313E0" w:rsidRDefault="00D22602" w:rsidP="00F97497">
      <w:pPr>
        <w:pStyle w:val="Heading1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14" w:name="_Toc68545102"/>
      <w:bookmarkStart w:id="415" w:name="_Toc78230813"/>
      <w:bookmarkStart w:id="416" w:name="_Toc110248400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. PENGUJIAN</w:t>
      </w:r>
      <w:bookmarkEnd w:id="414"/>
      <w:bookmarkEnd w:id="415"/>
      <w:bookmarkEnd w:id="416"/>
    </w:p>
    <w:p w14:paraId="5C7E9DF8" w14:textId="15BA7612" w:rsidR="001803F5" w:rsidRDefault="008F513E" w:rsidP="008F513E">
      <w:pPr>
        <w:spacing w:after="0" w:line="360" w:lineRule="auto"/>
        <w:ind w:firstLine="720"/>
        <w:jc w:val="both"/>
      </w:pPr>
      <w:r w:rsidRPr="005313E0">
        <w:t xml:space="preserve">Bab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SIM</w:t>
      </w:r>
      <w:r w:rsidR="00125511">
        <w:t>MP</w:t>
      </w:r>
      <w:r w:rsidRPr="005313E0">
        <w:t xml:space="preserve">, sub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gramStart"/>
      <w:r w:rsidRPr="005313E0">
        <w:t>yang  akan</w:t>
      </w:r>
      <w:proofErr w:type="gramEnd"/>
      <w:r w:rsidRPr="005313E0">
        <w:t xml:space="preserve"> </w:t>
      </w:r>
      <w:proofErr w:type="spellStart"/>
      <w:r w:rsidRPr="005313E0">
        <w:t>dibahas</w:t>
      </w:r>
      <w:proofErr w:type="spellEnd"/>
      <w:r w:rsidRPr="005313E0">
        <w:t xml:space="preserve"> </w:t>
      </w:r>
      <w:proofErr w:type="spellStart"/>
      <w:r w:rsidRPr="005313E0">
        <w:t>meliputi</w:t>
      </w:r>
      <w:proofErr w:type="spellEnd"/>
      <w:r w:rsidRPr="005313E0">
        <w:t xml:space="preserve"> </w:t>
      </w:r>
      <w:proofErr w:type="spellStart"/>
      <w:r w:rsidRPr="005313E0">
        <w:t>rencana</w:t>
      </w:r>
      <w:proofErr w:type="spellEnd"/>
      <w:r w:rsidRPr="005313E0">
        <w:t xml:space="preserve"> dan </w:t>
      </w:r>
      <w:proofErr w:type="spellStart"/>
      <w:r w:rsidRPr="005313E0">
        <w:t>prosedur</w:t>
      </w:r>
      <w:proofErr w:type="spell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 xml:space="preserve">, </w:t>
      </w:r>
      <w:proofErr w:type="spellStart"/>
      <w:r w:rsidRPr="005313E0">
        <w:t>kasus</w:t>
      </w:r>
      <w:proofErr w:type="spellEnd"/>
      <w:r w:rsidRPr="005313E0">
        <w:t xml:space="preserve"> uji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setiap</w:t>
      </w:r>
      <w:proofErr w:type="spellEnd"/>
      <w:r w:rsidRPr="005313E0">
        <w:t xml:space="preserve"> </w:t>
      </w:r>
      <w:proofErr w:type="spellStart"/>
      <w:r w:rsidRPr="005313E0">
        <w:t>usecase</w:t>
      </w:r>
      <w:proofErr w:type="spellEnd"/>
      <w:r w:rsidRPr="005313E0">
        <w:t xml:space="preserve"> dan </w:t>
      </w:r>
      <w:proofErr w:type="spellStart"/>
      <w:r w:rsidRPr="005313E0">
        <w:t>evaluasi</w:t>
      </w:r>
      <w:proofErr w:type="spell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>.</w:t>
      </w:r>
    </w:p>
    <w:p w14:paraId="054FBD79" w14:textId="5F248579" w:rsidR="001A1206" w:rsidRDefault="001A1206" w:rsidP="008F513E">
      <w:pPr>
        <w:spacing w:after="0" w:line="360" w:lineRule="auto"/>
        <w:ind w:firstLine="720"/>
        <w:jc w:val="both"/>
      </w:pPr>
    </w:p>
    <w:p w14:paraId="17216DD8" w14:textId="77777777" w:rsidR="001A1206" w:rsidRPr="005313E0" w:rsidRDefault="001A1206" w:rsidP="008F513E">
      <w:pPr>
        <w:spacing w:after="0" w:line="360" w:lineRule="auto"/>
        <w:ind w:firstLine="720"/>
        <w:jc w:val="both"/>
      </w:pPr>
    </w:p>
    <w:p w14:paraId="2DD918B9" w14:textId="63C45885" w:rsidR="00D22602" w:rsidRPr="001A1206" w:rsidRDefault="00D22602">
      <w:pPr>
        <w:pStyle w:val="ListParagraph"/>
        <w:numPr>
          <w:ilvl w:val="0"/>
          <w:numId w:val="50"/>
        </w:numPr>
        <w:ind w:hanging="720"/>
        <w:outlineLvl w:val="1"/>
        <w:rPr>
          <w:b/>
          <w:bCs/>
          <w:color w:val="000000" w:themeColor="text1"/>
        </w:rPr>
      </w:pPr>
      <w:bookmarkStart w:id="417" w:name="_Toc68545103"/>
      <w:bookmarkStart w:id="418" w:name="_Toc78230814"/>
      <w:bookmarkStart w:id="419" w:name="_Toc110248401"/>
      <w:proofErr w:type="spellStart"/>
      <w:r w:rsidRPr="001A1206">
        <w:rPr>
          <w:b/>
          <w:bCs/>
          <w:color w:val="000000" w:themeColor="text1"/>
        </w:rPr>
        <w:lastRenderedPageBreak/>
        <w:t>Rencana</w:t>
      </w:r>
      <w:proofErr w:type="spellEnd"/>
      <w:r w:rsidRPr="001A1206">
        <w:rPr>
          <w:b/>
          <w:bCs/>
          <w:color w:val="000000" w:themeColor="text1"/>
        </w:rPr>
        <w:t xml:space="preserve"> dan </w:t>
      </w:r>
      <w:proofErr w:type="spellStart"/>
      <w:r w:rsidRPr="001A1206">
        <w:rPr>
          <w:b/>
          <w:bCs/>
          <w:color w:val="000000" w:themeColor="text1"/>
        </w:rPr>
        <w:t>Prosedur</w:t>
      </w:r>
      <w:proofErr w:type="spellEnd"/>
      <w:r w:rsidRPr="001A1206">
        <w:rPr>
          <w:b/>
          <w:bCs/>
          <w:color w:val="000000" w:themeColor="text1"/>
        </w:rPr>
        <w:t xml:space="preserve"> </w:t>
      </w:r>
      <w:proofErr w:type="spellStart"/>
      <w:r w:rsidRPr="001A1206">
        <w:rPr>
          <w:b/>
          <w:bCs/>
          <w:color w:val="000000" w:themeColor="text1"/>
        </w:rPr>
        <w:t>Pengujian</w:t>
      </w:r>
      <w:bookmarkEnd w:id="417"/>
      <w:bookmarkEnd w:id="418"/>
      <w:bookmarkEnd w:id="419"/>
      <w:proofErr w:type="spellEnd"/>
    </w:p>
    <w:p w14:paraId="7C0CFE07" w14:textId="4C1C0DDB" w:rsidR="00396A2E" w:rsidRPr="001A1206" w:rsidRDefault="008F513E" w:rsidP="001A1206">
      <w:pPr>
        <w:spacing w:after="0" w:line="360" w:lineRule="auto"/>
        <w:ind w:firstLine="720"/>
        <w:jc w:val="both"/>
        <w:sectPr w:rsidR="00396A2E" w:rsidRPr="001A1206" w:rsidSect="00064CF2">
          <w:pgSz w:w="11906" w:h="16838"/>
          <w:pgMar w:top="2268" w:right="1701" w:bottom="1701" w:left="2268" w:header="454" w:footer="567" w:gutter="0"/>
          <w:cols w:space="708"/>
          <w:docGrid w:linePitch="360"/>
        </w:sectPr>
      </w:pPr>
      <w:proofErr w:type="spellStart"/>
      <w:r w:rsidRPr="005313E0">
        <w:t>Rencana</w:t>
      </w:r>
      <w:proofErr w:type="spell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 xml:space="preserve"> yang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="00B05B98" w:rsidRPr="005313E0">
        <w:t>adalah</w:t>
      </w:r>
      <w:proofErr w:type="spellEnd"/>
      <w:r w:rsidRPr="005313E0">
        <w:t xml:space="preserve"> </w:t>
      </w:r>
      <w:proofErr w:type="spellStart"/>
      <w:proofErr w:type="gramStart"/>
      <w:r w:rsidRPr="005313E0">
        <w:t>dengan</w:t>
      </w:r>
      <w:proofErr w:type="spellEnd"/>
      <w:r w:rsidRPr="005313E0">
        <w:t xml:space="preserve">  </w:t>
      </w:r>
      <w:proofErr w:type="spellStart"/>
      <w:r w:rsidRPr="005313E0">
        <w:t>teknik</w:t>
      </w:r>
      <w:proofErr w:type="spellEnd"/>
      <w:proofErr w:type="gram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 xml:space="preserve"> black box. </w:t>
      </w:r>
      <w:proofErr w:type="spellStart"/>
      <w:r w:rsidRPr="005313E0">
        <w:t>Pengujia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fokus</w:t>
      </w:r>
      <w:proofErr w:type="spellEnd"/>
      <w:r w:rsidRPr="005313E0">
        <w:t xml:space="preserve"> pada </w:t>
      </w:r>
      <w:proofErr w:type="spellStart"/>
      <w:r w:rsidRPr="005313E0">
        <w:t>persyaratan</w:t>
      </w:r>
      <w:proofErr w:type="spellEnd"/>
      <w:r w:rsidRPr="005313E0">
        <w:t xml:space="preserve"> </w:t>
      </w:r>
      <w:proofErr w:type="spellStart"/>
      <w:proofErr w:type="gramStart"/>
      <w:r w:rsidRPr="005313E0">
        <w:t>fungsional</w:t>
      </w:r>
      <w:proofErr w:type="spellEnd"/>
      <w:r w:rsidRPr="005313E0">
        <w:t xml:space="preserve">  </w:t>
      </w:r>
      <w:proofErr w:type="spellStart"/>
      <w:r w:rsidRPr="005313E0">
        <w:t>perangkat</w:t>
      </w:r>
      <w:proofErr w:type="spellEnd"/>
      <w:proofErr w:type="gram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. </w:t>
      </w:r>
      <w:proofErr w:type="spellStart"/>
      <w:r w:rsidRPr="005313E0">
        <w:t>Pengujia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mungkinkan</w:t>
      </w:r>
      <w:proofErr w:type="spellEnd"/>
      <w:r w:rsidRPr="005313E0">
        <w:t xml:space="preserve"> </w:t>
      </w:r>
      <w:proofErr w:type="spellStart"/>
      <w:r w:rsidRPr="005313E0">
        <w:t>perekayasa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proofErr w:type="gramStart"/>
      <w:r w:rsidRPr="005313E0">
        <w:t>mendapatkan</w:t>
      </w:r>
      <w:proofErr w:type="spellEnd"/>
      <w:r w:rsidRPr="005313E0">
        <w:t xml:space="preserve">  </w:t>
      </w:r>
      <w:proofErr w:type="spellStart"/>
      <w:r w:rsidRPr="005313E0">
        <w:t>serangkaian</w:t>
      </w:r>
      <w:proofErr w:type="spellEnd"/>
      <w:proofErr w:type="gramEnd"/>
      <w:r w:rsidRPr="005313E0">
        <w:t xml:space="preserve"> </w:t>
      </w:r>
      <w:proofErr w:type="spellStart"/>
      <w:r w:rsidRPr="005313E0">
        <w:t>kondisi</w:t>
      </w:r>
      <w:proofErr w:type="spellEnd"/>
      <w:r w:rsidRPr="005313E0">
        <w:t xml:space="preserve"> input yang </w:t>
      </w:r>
      <w:proofErr w:type="spellStart"/>
      <w:r w:rsidRPr="005313E0">
        <w:t>sepenuhnya</w:t>
      </w:r>
      <w:proofErr w:type="spellEnd"/>
      <w:r w:rsidRPr="005313E0">
        <w:t xml:space="preserve"> </w:t>
      </w:r>
      <w:proofErr w:type="spellStart"/>
      <w:r w:rsidRPr="005313E0">
        <w:t>menggunakan</w:t>
      </w:r>
      <w:proofErr w:type="spellEnd"/>
      <w:r w:rsidRPr="005313E0">
        <w:t xml:space="preserve"> </w:t>
      </w:r>
      <w:proofErr w:type="spellStart"/>
      <w:r w:rsidRPr="005313E0">
        <w:t>semua</w:t>
      </w:r>
      <w:proofErr w:type="spellEnd"/>
      <w:r w:rsidRPr="005313E0">
        <w:t xml:space="preserve"> </w:t>
      </w:r>
      <w:proofErr w:type="spellStart"/>
      <w:r w:rsidRPr="005313E0">
        <w:t>persyaratan</w:t>
      </w:r>
      <w:proofErr w:type="spellEnd"/>
      <w:r w:rsidRPr="005313E0">
        <w:t xml:space="preserve">  </w:t>
      </w:r>
      <w:proofErr w:type="spellStart"/>
      <w:r w:rsidRPr="005313E0">
        <w:t>fungsional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suatu</w:t>
      </w:r>
      <w:proofErr w:type="spellEnd"/>
      <w:r w:rsidRPr="005313E0">
        <w:t xml:space="preserve"> program. </w:t>
      </w:r>
      <w:proofErr w:type="spellStart"/>
      <w:r w:rsidRPr="005313E0">
        <w:t>Rencana</w:t>
      </w:r>
      <w:proofErr w:type="spellEnd"/>
      <w:r w:rsidRPr="005313E0">
        <w:t xml:space="preserve"> </w:t>
      </w:r>
      <w:proofErr w:type="spellStart"/>
      <w:r w:rsidRPr="005313E0">
        <w:t>pengujia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diuji</w:t>
      </w:r>
      <w:proofErr w:type="spellEnd"/>
      <w:r w:rsidRPr="005313E0">
        <w:t xml:space="preserve"> </w:t>
      </w:r>
      <w:proofErr w:type="spellStart"/>
      <w:r w:rsidRPr="005313E0">
        <w:t>berdasarkan</w:t>
      </w:r>
      <w:proofErr w:type="spellEnd"/>
      <w:r w:rsidRPr="005313E0">
        <w:t xml:space="preserve"> use </w:t>
      </w:r>
      <w:proofErr w:type="gramStart"/>
      <w:r w:rsidRPr="005313E0">
        <w:t>case  yang</w:t>
      </w:r>
      <w:proofErr w:type="gramEnd"/>
      <w:r w:rsidRPr="005313E0">
        <w:t xml:space="preserve"> </w:t>
      </w:r>
      <w:proofErr w:type="spellStart"/>
      <w:r w:rsidRPr="005313E0">
        <w:t>telah</w:t>
      </w:r>
      <w:proofErr w:type="spellEnd"/>
      <w:r w:rsidRPr="005313E0">
        <w:t xml:space="preserve"> </w:t>
      </w:r>
      <w:proofErr w:type="spellStart"/>
      <w:r w:rsidRPr="005313E0">
        <w:t>terbentuk</w:t>
      </w:r>
      <w:proofErr w:type="spellEnd"/>
      <w:r w:rsidRPr="005313E0">
        <w:t xml:space="preserve">, </w:t>
      </w:r>
      <w:proofErr w:type="spellStart"/>
      <w:r w:rsidRPr="005313E0">
        <w:t>seperti</w:t>
      </w:r>
      <w:proofErr w:type="spellEnd"/>
      <w:r w:rsidRPr="005313E0">
        <w:t xml:space="preserve"> </w:t>
      </w:r>
      <w:proofErr w:type="spellStart"/>
      <w:r w:rsidRPr="005313E0">
        <w:t>dijelaskan</w:t>
      </w:r>
      <w:proofErr w:type="spellEnd"/>
      <w:r w:rsidRPr="005313E0">
        <w:t xml:space="preserve"> pada </w:t>
      </w:r>
      <w:proofErr w:type="spellStart"/>
      <w:r w:rsidRPr="005313E0">
        <w:t>tabel</w:t>
      </w:r>
      <w:proofErr w:type="spellEnd"/>
      <w:r w:rsidRPr="005313E0">
        <w:t xml:space="preserve"> di </w:t>
      </w:r>
      <w:proofErr w:type="spellStart"/>
      <w:r w:rsidRPr="005313E0">
        <w:t>bawah</w:t>
      </w:r>
      <w:proofErr w:type="spellEnd"/>
      <w:r w:rsidRPr="005313E0">
        <w:t xml:space="preserve"> </w:t>
      </w:r>
      <w:proofErr w:type="spellStart"/>
      <w:r w:rsidRPr="005313E0">
        <w:t>in</w:t>
      </w:r>
      <w:r w:rsidR="008D2AEA">
        <w:t>i</w:t>
      </w:r>
      <w:proofErr w:type="spellEnd"/>
      <w:r w:rsidR="008D2AEA">
        <w:t>.</w:t>
      </w:r>
    </w:p>
    <w:p w14:paraId="16A1C543" w14:textId="6F7E5E45" w:rsidR="005540F5" w:rsidRPr="005313E0" w:rsidRDefault="005540F5" w:rsidP="005540F5">
      <w:pPr>
        <w:pStyle w:val="Caption"/>
        <w:keepNext/>
        <w:rPr>
          <w:i w:val="0"/>
          <w:iCs w:val="0"/>
          <w:color w:val="auto"/>
          <w:sz w:val="20"/>
          <w:szCs w:val="20"/>
        </w:rPr>
      </w:pPr>
    </w:p>
    <w:p w14:paraId="7B4B3D4F" w14:textId="7E879E3F" w:rsidR="00EB1429" w:rsidRDefault="00EB1429" w:rsidP="00EB1429">
      <w:bookmarkStart w:id="420" w:name="_Toc110239065"/>
      <w:proofErr w:type="spellStart"/>
      <w:r>
        <w:t>Tabel</w:t>
      </w:r>
      <w:proofErr w:type="spellEnd"/>
      <w:r>
        <w:t xml:space="preserve"> 6. </w:t>
      </w:r>
      <w:fldSimple w:instr=" SEQ Tabel_6. \* ARABIC ">
        <w:r w:rsidR="00776DB9">
          <w:rPr>
            <w:noProof/>
          </w:rPr>
          <w:t>1</w:t>
        </w:r>
      </w:fldSimple>
      <w:r>
        <w:t xml:space="preserve"> </w:t>
      </w:r>
      <w:proofErr w:type="spellStart"/>
      <w:r w:rsidRPr="009D7B7B">
        <w:t>Rencana</w:t>
      </w:r>
      <w:proofErr w:type="spellEnd"/>
      <w:r w:rsidRPr="009D7B7B">
        <w:t xml:space="preserve"> dan </w:t>
      </w:r>
      <w:proofErr w:type="spellStart"/>
      <w:r w:rsidRPr="009D7B7B">
        <w:t>Prosedur</w:t>
      </w:r>
      <w:proofErr w:type="spellEnd"/>
      <w:r w:rsidRPr="009D7B7B">
        <w:t xml:space="preserve"> </w:t>
      </w:r>
      <w:proofErr w:type="spellStart"/>
      <w:r w:rsidRPr="009D7B7B">
        <w:t>Pengujian</w:t>
      </w:r>
      <w:bookmarkEnd w:id="420"/>
      <w:proofErr w:type="spellEnd"/>
    </w:p>
    <w:tbl>
      <w:tblPr>
        <w:tblStyle w:val="TableGrid"/>
        <w:tblW w:w="7814" w:type="dxa"/>
        <w:tblLayout w:type="fixed"/>
        <w:tblLook w:val="04A0" w:firstRow="1" w:lastRow="0" w:firstColumn="1" w:lastColumn="0" w:noHBand="0" w:noVBand="1"/>
      </w:tblPr>
      <w:tblGrid>
        <w:gridCol w:w="988"/>
        <w:gridCol w:w="1984"/>
        <w:gridCol w:w="851"/>
        <w:gridCol w:w="1275"/>
        <w:gridCol w:w="993"/>
        <w:gridCol w:w="850"/>
        <w:gridCol w:w="873"/>
      </w:tblGrid>
      <w:tr w:rsidR="00F03DA9" w:rsidRPr="005313E0" w14:paraId="1752458F" w14:textId="77777777" w:rsidTr="00F03DA9">
        <w:trPr>
          <w:trHeight w:val="528"/>
        </w:trPr>
        <w:tc>
          <w:tcPr>
            <w:tcW w:w="988" w:type="dxa"/>
            <w:vMerge w:val="restart"/>
          </w:tcPr>
          <w:p w14:paraId="29F17919" w14:textId="3702226F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as</w:t>
            </w:r>
            <w:proofErr w:type="spellEnd"/>
            <w:r w:rsidRPr="005313E0">
              <w:rPr>
                <w:b/>
                <w:bCs/>
              </w:rPr>
              <w:t xml:space="preserve"> Uji</w:t>
            </w:r>
          </w:p>
        </w:tc>
        <w:tc>
          <w:tcPr>
            <w:tcW w:w="1984" w:type="dxa"/>
            <w:vMerge w:val="restart"/>
          </w:tcPr>
          <w:p w14:paraId="2FBF7F03" w14:textId="707D18E5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Butir</w:t>
            </w:r>
            <w:proofErr w:type="spellEnd"/>
            <w:r w:rsidRPr="005313E0">
              <w:rPr>
                <w:b/>
                <w:bCs/>
              </w:rPr>
              <w:t xml:space="preserve"> Uji</w:t>
            </w:r>
          </w:p>
        </w:tc>
        <w:tc>
          <w:tcPr>
            <w:tcW w:w="2126" w:type="dxa"/>
            <w:gridSpan w:val="2"/>
          </w:tcPr>
          <w:p w14:paraId="0559E6EF" w14:textId="7D6ED181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993" w:type="dxa"/>
            <w:vMerge w:val="restart"/>
          </w:tcPr>
          <w:p w14:paraId="64FD08DB" w14:textId="4552DEAD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Tingkat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850" w:type="dxa"/>
            <w:vMerge w:val="restart"/>
          </w:tcPr>
          <w:p w14:paraId="5A49B5F0" w14:textId="14C8FA9F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Jenis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873" w:type="dxa"/>
            <w:vMerge w:val="restart"/>
          </w:tcPr>
          <w:p w14:paraId="58D5A61B" w14:textId="7AC0D8E5" w:rsidR="00F03DA9" w:rsidRPr="005313E0" w:rsidRDefault="00F03DA9" w:rsidP="00F03DA9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Jadwal</w:t>
            </w:r>
            <w:proofErr w:type="spellEnd"/>
          </w:p>
        </w:tc>
      </w:tr>
      <w:tr w:rsidR="00F03DA9" w:rsidRPr="005313E0" w14:paraId="485A79E9" w14:textId="77777777" w:rsidTr="00F03DA9">
        <w:tc>
          <w:tcPr>
            <w:tcW w:w="988" w:type="dxa"/>
            <w:vMerge/>
          </w:tcPr>
          <w:p w14:paraId="4A433A11" w14:textId="77777777" w:rsidR="00F03DA9" w:rsidRPr="005313E0" w:rsidRDefault="00F03DA9" w:rsidP="008F513E">
            <w:pPr>
              <w:spacing w:line="360" w:lineRule="auto"/>
              <w:jc w:val="both"/>
            </w:pPr>
          </w:p>
        </w:tc>
        <w:tc>
          <w:tcPr>
            <w:tcW w:w="1984" w:type="dxa"/>
            <w:vMerge/>
          </w:tcPr>
          <w:p w14:paraId="10178415" w14:textId="77777777" w:rsidR="00F03DA9" w:rsidRPr="005313E0" w:rsidRDefault="00F03DA9" w:rsidP="008F513E">
            <w:pPr>
              <w:spacing w:line="360" w:lineRule="auto"/>
              <w:jc w:val="both"/>
            </w:pPr>
          </w:p>
        </w:tc>
        <w:tc>
          <w:tcPr>
            <w:tcW w:w="851" w:type="dxa"/>
          </w:tcPr>
          <w:p w14:paraId="7132CE4D" w14:textId="59F534BF" w:rsidR="00F03DA9" w:rsidRPr="005313E0" w:rsidRDefault="00F03DA9" w:rsidP="008F513E">
            <w:pPr>
              <w:spacing w:line="360" w:lineRule="auto"/>
              <w:jc w:val="both"/>
            </w:pPr>
            <w:r w:rsidRPr="005313E0">
              <w:t>SKPL</w:t>
            </w:r>
          </w:p>
        </w:tc>
        <w:tc>
          <w:tcPr>
            <w:tcW w:w="1275" w:type="dxa"/>
          </w:tcPr>
          <w:p w14:paraId="45215469" w14:textId="7C2C51DF" w:rsidR="00F03DA9" w:rsidRPr="005313E0" w:rsidRDefault="00F03DA9" w:rsidP="008F513E">
            <w:pPr>
              <w:spacing w:line="360" w:lineRule="auto"/>
              <w:jc w:val="both"/>
            </w:pPr>
            <w:r w:rsidRPr="005313E0">
              <w:t>PDHUPL</w:t>
            </w:r>
          </w:p>
        </w:tc>
        <w:tc>
          <w:tcPr>
            <w:tcW w:w="993" w:type="dxa"/>
            <w:vMerge/>
          </w:tcPr>
          <w:p w14:paraId="2AB0247A" w14:textId="77777777" w:rsidR="00F03DA9" w:rsidRPr="005313E0" w:rsidRDefault="00F03DA9" w:rsidP="008F513E">
            <w:pPr>
              <w:spacing w:line="360" w:lineRule="auto"/>
              <w:jc w:val="both"/>
            </w:pPr>
          </w:p>
        </w:tc>
        <w:tc>
          <w:tcPr>
            <w:tcW w:w="850" w:type="dxa"/>
            <w:vMerge/>
          </w:tcPr>
          <w:p w14:paraId="4274181D" w14:textId="77777777" w:rsidR="00F03DA9" w:rsidRPr="005313E0" w:rsidRDefault="00F03DA9" w:rsidP="008F513E">
            <w:pPr>
              <w:spacing w:line="360" w:lineRule="auto"/>
              <w:jc w:val="both"/>
            </w:pPr>
          </w:p>
        </w:tc>
        <w:tc>
          <w:tcPr>
            <w:tcW w:w="873" w:type="dxa"/>
            <w:vMerge/>
          </w:tcPr>
          <w:p w14:paraId="7ACDE86C" w14:textId="77777777" w:rsidR="00F03DA9" w:rsidRPr="005313E0" w:rsidRDefault="00F03DA9" w:rsidP="008F513E">
            <w:pPr>
              <w:spacing w:line="360" w:lineRule="auto"/>
              <w:jc w:val="both"/>
            </w:pPr>
          </w:p>
        </w:tc>
      </w:tr>
      <w:tr w:rsidR="002F2D36" w:rsidRPr="005313E0" w14:paraId="0440D890" w14:textId="77777777" w:rsidTr="00F03DA9">
        <w:tc>
          <w:tcPr>
            <w:tcW w:w="988" w:type="dxa"/>
            <w:vMerge w:val="restart"/>
          </w:tcPr>
          <w:p w14:paraId="5203B117" w14:textId="131250D2" w:rsidR="002F2D36" w:rsidRPr="005313E0" w:rsidRDefault="002F2D36" w:rsidP="008F513E">
            <w:pPr>
              <w:spacing w:line="360" w:lineRule="auto"/>
              <w:jc w:val="both"/>
            </w:pPr>
            <w:proofErr w:type="spellStart"/>
            <w:r w:rsidRPr="005313E0">
              <w:t>Validasi</w:t>
            </w:r>
            <w:proofErr w:type="spellEnd"/>
            <w:r w:rsidRPr="005313E0">
              <w:t xml:space="preserve"> Login</w:t>
            </w:r>
          </w:p>
        </w:tc>
        <w:tc>
          <w:tcPr>
            <w:tcW w:w="1984" w:type="dxa"/>
          </w:tcPr>
          <w:p w14:paraId="72ADAA33" w14:textId="0A240FCF" w:rsidR="002F2D36" w:rsidRPr="005313E0" w:rsidRDefault="002F2D36" w:rsidP="008F513E">
            <w:pPr>
              <w:spacing w:line="360" w:lineRule="auto"/>
              <w:jc w:val="both"/>
            </w:pPr>
            <w:r w:rsidRPr="005313E0">
              <w:t xml:space="preserve">Login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username dan password yang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851" w:type="dxa"/>
          </w:tcPr>
          <w:p w14:paraId="0B67677C" w14:textId="31DEA0FF" w:rsidR="002F2D36" w:rsidRPr="005313E0" w:rsidRDefault="002F2D36" w:rsidP="008F513E">
            <w:pPr>
              <w:spacing w:line="360" w:lineRule="auto"/>
              <w:jc w:val="both"/>
            </w:pPr>
            <w:r w:rsidRPr="005313E0">
              <w:t>SRS-F-01</w:t>
            </w:r>
          </w:p>
        </w:tc>
        <w:tc>
          <w:tcPr>
            <w:tcW w:w="1275" w:type="dxa"/>
          </w:tcPr>
          <w:p w14:paraId="18F9A464" w14:textId="440F7A54" w:rsidR="002F2D36" w:rsidRPr="005313E0" w:rsidRDefault="002F2D36" w:rsidP="008F513E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t>1.a</w:t>
            </w:r>
            <w:proofErr w:type="gramEnd"/>
          </w:p>
        </w:tc>
        <w:tc>
          <w:tcPr>
            <w:tcW w:w="993" w:type="dxa"/>
          </w:tcPr>
          <w:p w14:paraId="3C24477A" w14:textId="52EAF588" w:rsidR="002F2D36" w:rsidRPr="005313E0" w:rsidRDefault="002F2D36" w:rsidP="008F513E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56D6E12B" w14:textId="70657510" w:rsidR="002F2D36" w:rsidRPr="005313E0" w:rsidRDefault="002F2D36" w:rsidP="008F513E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0C892443" w14:textId="7138D61F" w:rsidR="002F2D36" w:rsidRPr="005313E0" w:rsidRDefault="00EB1429" w:rsidP="008F513E">
            <w:pPr>
              <w:spacing w:line="360" w:lineRule="auto"/>
              <w:jc w:val="both"/>
            </w:pPr>
            <w:r>
              <w:t>27</w:t>
            </w:r>
            <w:r w:rsidR="002F2D36" w:rsidRPr="005313E0">
              <w:t>-0</w:t>
            </w:r>
            <w:r>
              <w:t>7</w:t>
            </w:r>
            <w:r w:rsidR="002F2D36" w:rsidRPr="005313E0">
              <w:t>-202</w:t>
            </w:r>
            <w:r>
              <w:t>2</w:t>
            </w:r>
          </w:p>
        </w:tc>
      </w:tr>
      <w:tr w:rsidR="00EB1429" w:rsidRPr="005313E0" w14:paraId="2DB6D9B0" w14:textId="77777777" w:rsidTr="00F03DA9">
        <w:tc>
          <w:tcPr>
            <w:tcW w:w="988" w:type="dxa"/>
            <w:vMerge/>
          </w:tcPr>
          <w:p w14:paraId="46C0C4F5" w14:textId="77777777" w:rsidR="00EB1429" w:rsidRPr="005313E0" w:rsidRDefault="00EB1429" w:rsidP="00B16E0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6C50D121" w14:textId="3F72598E" w:rsidR="00EB1429" w:rsidRPr="005313E0" w:rsidRDefault="00EB1429" w:rsidP="00B16E09">
            <w:pPr>
              <w:spacing w:line="360" w:lineRule="auto"/>
              <w:jc w:val="both"/>
            </w:pPr>
            <w:r w:rsidRPr="005313E0">
              <w:t xml:space="preserve">Login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username dan password yang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7373CEEE" w14:textId="2CD46F07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SRS-F-01</w:t>
            </w:r>
          </w:p>
        </w:tc>
        <w:tc>
          <w:tcPr>
            <w:tcW w:w="1275" w:type="dxa"/>
          </w:tcPr>
          <w:p w14:paraId="3CD668B0" w14:textId="563B969B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t>1.d</w:t>
            </w:r>
            <w:proofErr w:type="gramEnd"/>
          </w:p>
        </w:tc>
        <w:tc>
          <w:tcPr>
            <w:tcW w:w="993" w:type="dxa"/>
          </w:tcPr>
          <w:p w14:paraId="087AF4E4" w14:textId="6DC697D2" w:rsidR="00EB1429" w:rsidRPr="005313E0" w:rsidRDefault="00EB1429" w:rsidP="00B16E0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0119735" w14:textId="0917B633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6DE2B7EC" w14:textId="794951DD" w:rsidR="00EB1429" w:rsidRPr="005313E0" w:rsidRDefault="00EB1429" w:rsidP="00B16E0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2F345A44" w14:textId="77777777" w:rsidTr="00F03DA9">
        <w:tc>
          <w:tcPr>
            <w:tcW w:w="988" w:type="dxa"/>
            <w:vMerge/>
          </w:tcPr>
          <w:p w14:paraId="5AC9FFA4" w14:textId="77777777" w:rsidR="00EB1429" w:rsidRPr="005313E0" w:rsidRDefault="00EB1429" w:rsidP="00B16E0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12611417" w14:textId="1C2E0240" w:rsidR="00EB1429" w:rsidRPr="005313E0" w:rsidRDefault="00EB1429" w:rsidP="00B16E09">
            <w:pPr>
              <w:spacing w:line="360" w:lineRule="auto"/>
              <w:jc w:val="both"/>
            </w:pPr>
            <w:r w:rsidRPr="005313E0">
              <w:t xml:space="preserve">Login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username dan password </w:t>
            </w:r>
            <w:proofErr w:type="gramStart"/>
            <w:r w:rsidRPr="005313E0">
              <w:t>yang  valid</w:t>
            </w:r>
            <w:proofErr w:type="gramEnd"/>
          </w:p>
        </w:tc>
        <w:tc>
          <w:tcPr>
            <w:tcW w:w="851" w:type="dxa"/>
          </w:tcPr>
          <w:p w14:paraId="314C8435" w14:textId="57725E42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SRS-F-01</w:t>
            </w:r>
          </w:p>
        </w:tc>
        <w:tc>
          <w:tcPr>
            <w:tcW w:w="1275" w:type="dxa"/>
          </w:tcPr>
          <w:p w14:paraId="5F78B487" w14:textId="0DC28E30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t>1.e</w:t>
            </w:r>
            <w:proofErr w:type="gramEnd"/>
          </w:p>
        </w:tc>
        <w:tc>
          <w:tcPr>
            <w:tcW w:w="993" w:type="dxa"/>
          </w:tcPr>
          <w:p w14:paraId="34B27FA0" w14:textId="45FC0A26" w:rsidR="00EB1429" w:rsidRPr="005313E0" w:rsidRDefault="00EB1429" w:rsidP="00B16E0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3ED6FC22" w14:textId="2CC17083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8938A7A" w14:textId="55A609CE" w:rsidR="00EB1429" w:rsidRPr="005313E0" w:rsidRDefault="00EB1429" w:rsidP="00B16E0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A52A8F9" w14:textId="77777777" w:rsidTr="00F03DA9">
        <w:tc>
          <w:tcPr>
            <w:tcW w:w="988" w:type="dxa"/>
            <w:vMerge/>
          </w:tcPr>
          <w:p w14:paraId="0677A46B" w14:textId="77777777" w:rsidR="00EB1429" w:rsidRPr="005313E0" w:rsidRDefault="00EB1429" w:rsidP="00B16E0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36EB5BD0" w14:textId="2CCFF7C6" w:rsidR="00EB1429" w:rsidRPr="005313E0" w:rsidRDefault="00EB1429" w:rsidP="00B16E0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mua</w:t>
            </w:r>
            <w:proofErr w:type="spellEnd"/>
            <w:r w:rsidRPr="005313E0">
              <w:t xml:space="preserve"> field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851" w:type="dxa"/>
          </w:tcPr>
          <w:p w14:paraId="7E2E0437" w14:textId="482A37D4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4664A106" w14:textId="76ED7459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a</w:t>
            </w:r>
            <w:proofErr w:type="gramEnd"/>
          </w:p>
        </w:tc>
        <w:tc>
          <w:tcPr>
            <w:tcW w:w="993" w:type="dxa"/>
          </w:tcPr>
          <w:p w14:paraId="1D824484" w14:textId="1631BB0A" w:rsidR="00EB1429" w:rsidRPr="005313E0" w:rsidRDefault="00EB1429" w:rsidP="00B16E0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298B2D8F" w14:textId="343F79D6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B5F83DD" w14:textId="693F6CDE" w:rsidR="00EB1429" w:rsidRPr="005313E0" w:rsidRDefault="00EB1429" w:rsidP="00B16E0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720381A" w14:textId="77777777" w:rsidTr="00F03DA9">
        <w:tc>
          <w:tcPr>
            <w:tcW w:w="988" w:type="dxa"/>
            <w:vMerge/>
          </w:tcPr>
          <w:p w14:paraId="502943AE" w14:textId="77777777" w:rsidR="00EB1429" w:rsidRPr="005313E0" w:rsidRDefault="00EB1429" w:rsidP="00B16E0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5A16415A" w14:textId="2E3F4A08" w:rsidR="00EB1429" w:rsidRPr="005313E0" w:rsidRDefault="00EB1429" w:rsidP="00B16E0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22D5FD0D" w14:textId="41458AC1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0659B005" w14:textId="3700A55E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39C2708E" w14:textId="379A1DA7" w:rsidR="00EB1429" w:rsidRPr="005313E0" w:rsidRDefault="00EB1429" w:rsidP="00B16E0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364CF06" w14:textId="27DD454D" w:rsidR="00EB1429" w:rsidRPr="005313E0" w:rsidRDefault="00EB1429" w:rsidP="00B16E0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7D671868" w14:textId="29C848D2" w:rsidR="00EB1429" w:rsidRPr="005313E0" w:rsidRDefault="00EB1429" w:rsidP="00B16E0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37F2C005" w14:textId="77777777" w:rsidTr="00F03DA9">
        <w:tc>
          <w:tcPr>
            <w:tcW w:w="988" w:type="dxa"/>
            <w:vMerge w:val="restart"/>
          </w:tcPr>
          <w:p w14:paraId="2A15340F" w14:textId="166CFA72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Kelola User</w:t>
            </w:r>
          </w:p>
        </w:tc>
        <w:tc>
          <w:tcPr>
            <w:tcW w:w="1984" w:type="dxa"/>
          </w:tcPr>
          <w:p w14:paraId="0A7AEB9C" w14:textId="355FA622" w:rsidR="00EB1429" w:rsidRPr="005313E0" w:rsidRDefault="00EB1429" w:rsidP="002D1EB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28AD7014" w14:textId="78214102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20B16FC8" w14:textId="43BFBFBB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PDHUPL-</w:t>
            </w:r>
            <w:r w:rsidRPr="005313E0">
              <w:rPr>
                <w:lang w:val="id-ID"/>
              </w:rPr>
              <w:t>2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521A0E31" w14:textId="49ED3749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C9F5307" w14:textId="325977CA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7411C98" w14:textId="1EB18A9D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09C62EEE" w14:textId="77777777" w:rsidTr="00F03DA9">
        <w:tc>
          <w:tcPr>
            <w:tcW w:w="988" w:type="dxa"/>
            <w:vMerge/>
          </w:tcPr>
          <w:p w14:paraId="2503C229" w14:textId="66FCEF3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1C3C676D" w14:textId="4017437D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851" w:type="dxa"/>
          </w:tcPr>
          <w:p w14:paraId="545893D8" w14:textId="208AE5E3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652C97BD" w14:textId="5D94B5AB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</w:t>
            </w:r>
            <w:r w:rsidRPr="005313E0">
              <w:rPr>
                <w:lang w:val="id-ID"/>
              </w:rPr>
              <w:t>d</w:t>
            </w:r>
            <w:proofErr w:type="gramEnd"/>
          </w:p>
        </w:tc>
        <w:tc>
          <w:tcPr>
            <w:tcW w:w="993" w:type="dxa"/>
          </w:tcPr>
          <w:p w14:paraId="7AC6186E" w14:textId="0089D2BF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1CA42DF2" w14:textId="72EABAFE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61836BA9" w14:textId="7F31C573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B245EA6" w14:textId="77777777" w:rsidTr="00F03DA9">
        <w:tc>
          <w:tcPr>
            <w:tcW w:w="988" w:type="dxa"/>
            <w:vMerge/>
          </w:tcPr>
          <w:p w14:paraId="066DEF7F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42898B51" w14:textId="620D82DC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31B27466" w14:textId="3DF0CC6A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26283BF5" w14:textId="54134C08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</w:t>
            </w:r>
            <w:r w:rsidRPr="005313E0">
              <w:rPr>
                <w:lang w:val="id-ID"/>
              </w:rPr>
              <w:t>e</w:t>
            </w:r>
            <w:proofErr w:type="gramEnd"/>
          </w:p>
        </w:tc>
        <w:tc>
          <w:tcPr>
            <w:tcW w:w="993" w:type="dxa"/>
          </w:tcPr>
          <w:p w14:paraId="7090E3BE" w14:textId="7B2EDA7A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017DE3A4" w14:textId="0FE34D41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592C88B" w14:textId="09496CCD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64C91991" w14:textId="77777777" w:rsidTr="00F03DA9">
        <w:tc>
          <w:tcPr>
            <w:tcW w:w="988" w:type="dxa"/>
            <w:vMerge/>
          </w:tcPr>
          <w:p w14:paraId="6EB4E2C9" w14:textId="49FD54A9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2C6D1C60" w14:textId="465E36A8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70E66351" w14:textId="36C6D905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2</w:t>
            </w:r>
          </w:p>
        </w:tc>
        <w:tc>
          <w:tcPr>
            <w:tcW w:w="1275" w:type="dxa"/>
          </w:tcPr>
          <w:p w14:paraId="517D0F77" w14:textId="27480110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</w:t>
            </w:r>
            <w:r w:rsidRPr="005313E0">
              <w:rPr>
                <w:lang w:val="id-ID"/>
              </w:rPr>
              <w:t>f</w:t>
            </w:r>
            <w:proofErr w:type="gramEnd"/>
          </w:p>
        </w:tc>
        <w:tc>
          <w:tcPr>
            <w:tcW w:w="993" w:type="dxa"/>
          </w:tcPr>
          <w:p w14:paraId="45C71794" w14:textId="715B2F54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01E07052" w14:textId="23B221A1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A41AE51" w14:textId="7CEDA175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0E65DDA0" w14:textId="77777777" w:rsidTr="00F03DA9">
        <w:tc>
          <w:tcPr>
            <w:tcW w:w="988" w:type="dxa"/>
            <w:vMerge/>
          </w:tcPr>
          <w:p w14:paraId="3FE7C3A3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394922C7" w14:textId="3B4125A4" w:rsidR="00EB1429" w:rsidRPr="005313E0" w:rsidRDefault="00EB1429" w:rsidP="002D1EB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mua</w:t>
            </w:r>
            <w:proofErr w:type="spellEnd"/>
            <w:r w:rsidRPr="005313E0">
              <w:t xml:space="preserve"> field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851" w:type="dxa"/>
          </w:tcPr>
          <w:p w14:paraId="45C7FF9D" w14:textId="404BF5AE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24A60347" w14:textId="19B17CBA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a</w:t>
            </w:r>
            <w:proofErr w:type="gramEnd"/>
          </w:p>
        </w:tc>
        <w:tc>
          <w:tcPr>
            <w:tcW w:w="993" w:type="dxa"/>
          </w:tcPr>
          <w:p w14:paraId="0FD87B16" w14:textId="37116635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EF6A89F" w14:textId="329B2EBA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7AFCD5A" w14:textId="22EE21C8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47B869FE" w14:textId="77777777" w:rsidTr="00F03DA9">
        <w:tc>
          <w:tcPr>
            <w:tcW w:w="988" w:type="dxa"/>
            <w:vMerge/>
          </w:tcPr>
          <w:p w14:paraId="0C2FEC1B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25817F1C" w14:textId="5670E877" w:rsidR="00EB1429" w:rsidRPr="005313E0" w:rsidRDefault="00EB1429" w:rsidP="002D1EB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73F60A98" w14:textId="56E92A85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4101569D" w14:textId="099A3F66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6B64A65D" w14:textId="0701B9B4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0F4F3C1E" w14:textId="290ED352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6DC207F6" w14:textId="2C075127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5698790F" w14:textId="77777777" w:rsidTr="00F03DA9">
        <w:tc>
          <w:tcPr>
            <w:tcW w:w="988" w:type="dxa"/>
            <w:vMerge w:val="restart"/>
          </w:tcPr>
          <w:p w14:paraId="7C5C5CCB" w14:textId="2C251AC7" w:rsidR="00EB1429" w:rsidRPr="005313E0" w:rsidRDefault="00EB1429" w:rsidP="002D1EB9">
            <w:pPr>
              <w:spacing w:line="360" w:lineRule="auto"/>
              <w:jc w:val="both"/>
            </w:pPr>
            <w:r w:rsidRPr="005313E0">
              <w:t xml:space="preserve">Kelola </w:t>
            </w:r>
            <w:proofErr w:type="spellStart"/>
            <w:r w:rsidR="005A73EB">
              <w:t>Dosen</w:t>
            </w:r>
            <w:proofErr w:type="spellEnd"/>
          </w:p>
        </w:tc>
        <w:tc>
          <w:tcPr>
            <w:tcW w:w="1984" w:type="dxa"/>
          </w:tcPr>
          <w:p w14:paraId="7E60D027" w14:textId="33691787" w:rsidR="00EB1429" w:rsidRPr="005313E0" w:rsidRDefault="00EB1429" w:rsidP="002D1EB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631E6479" w14:textId="7CB7369D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20015CFC" w14:textId="5B7B6E26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r w:rsidRPr="005313E0">
              <w:rPr>
                <w:lang w:val="id-ID"/>
              </w:rPr>
              <w:t>3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6F590004" w14:textId="38B47C54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4629CCD" w14:textId="01FA6F17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6264E59" w14:textId="1A0F781B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4B166F00" w14:textId="77777777" w:rsidTr="00F03DA9">
        <w:tc>
          <w:tcPr>
            <w:tcW w:w="988" w:type="dxa"/>
            <w:vMerge/>
          </w:tcPr>
          <w:p w14:paraId="7FBD166A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1411CBCF" w14:textId="58108F01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851" w:type="dxa"/>
          </w:tcPr>
          <w:p w14:paraId="09C47BE0" w14:textId="6FBF3CC3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51D0F247" w14:textId="6CEE9885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</w:t>
            </w:r>
            <w:r w:rsidRPr="005313E0">
              <w:rPr>
                <w:lang w:val="id-ID"/>
              </w:rPr>
              <w:t>d</w:t>
            </w:r>
            <w:proofErr w:type="gramEnd"/>
          </w:p>
        </w:tc>
        <w:tc>
          <w:tcPr>
            <w:tcW w:w="993" w:type="dxa"/>
          </w:tcPr>
          <w:p w14:paraId="57EB6695" w14:textId="6ACE1DF7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CCB4555" w14:textId="1222A920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D2FBA9A" w14:textId="58B9E0DE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15E564DF" w14:textId="77777777" w:rsidTr="00F03DA9">
        <w:tc>
          <w:tcPr>
            <w:tcW w:w="988" w:type="dxa"/>
            <w:vMerge/>
          </w:tcPr>
          <w:p w14:paraId="159D86FF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57509138" w14:textId="55D4FE29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48DFEE1B" w14:textId="6820167E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51BE56B4" w14:textId="0B297C2E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</w:t>
            </w:r>
            <w:r w:rsidRPr="005313E0">
              <w:rPr>
                <w:lang w:val="id-ID"/>
              </w:rPr>
              <w:t>e</w:t>
            </w:r>
            <w:proofErr w:type="gramEnd"/>
          </w:p>
        </w:tc>
        <w:tc>
          <w:tcPr>
            <w:tcW w:w="993" w:type="dxa"/>
          </w:tcPr>
          <w:p w14:paraId="0E110984" w14:textId="40FD8154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3EA6C36D" w14:textId="253A3085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EA40876" w14:textId="5A4E946E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406C9119" w14:textId="77777777" w:rsidTr="00F03DA9">
        <w:tc>
          <w:tcPr>
            <w:tcW w:w="988" w:type="dxa"/>
            <w:vMerge/>
          </w:tcPr>
          <w:p w14:paraId="68484FF0" w14:textId="54BBADEF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392FA033" w14:textId="5E63186B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7321A196" w14:textId="6AFFE68E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3</w:t>
            </w:r>
          </w:p>
        </w:tc>
        <w:tc>
          <w:tcPr>
            <w:tcW w:w="1275" w:type="dxa"/>
          </w:tcPr>
          <w:p w14:paraId="6C40E842" w14:textId="12E04660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</w:t>
            </w:r>
            <w:r w:rsidRPr="005313E0">
              <w:rPr>
                <w:lang w:val="id-ID"/>
              </w:rPr>
              <w:t>f</w:t>
            </w:r>
            <w:proofErr w:type="gramEnd"/>
          </w:p>
        </w:tc>
        <w:tc>
          <w:tcPr>
            <w:tcW w:w="993" w:type="dxa"/>
          </w:tcPr>
          <w:p w14:paraId="111B140E" w14:textId="1D0513D0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56DD1C19" w14:textId="33ECEA5B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7B8BE211" w14:textId="29757BF8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6AD7948C" w14:textId="77777777" w:rsidTr="00F03DA9">
        <w:tc>
          <w:tcPr>
            <w:tcW w:w="988" w:type="dxa"/>
            <w:vMerge/>
          </w:tcPr>
          <w:p w14:paraId="797AFDC4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7E6638D1" w14:textId="48F75CFF" w:rsidR="00EB1429" w:rsidRPr="005313E0" w:rsidRDefault="005A73EB" w:rsidP="002D1EB9">
            <w:pPr>
              <w:spacing w:line="360" w:lineRule="auto"/>
              <w:jc w:val="both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851" w:type="dxa"/>
          </w:tcPr>
          <w:p w14:paraId="329EAA6E" w14:textId="6081EFC4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4</w:t>
            </w:r>
          </w:p>
        </w:tc>
        <w:tc>
          <w:tcPr>
            <w:tcW w:w="1275" w:type="dxa"/>
          </w:tcPr>
          <w:p w14:paraId="0BFD0539" w14:textId="471B5C93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4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04BE0539" w14:textId="50DC8631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08DB00F3" w14:textId="39E24513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4C02851" w14:textId="75871BC1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5EFC1CB0" w14:textId="77777777" w:rsidTr="00F03DA9">
        <w:tc>
          <w:tcPr>
            <w:tcW w:w="988" w:type="dxa"/>
            <w:vMerge/>
          </w:tcPr>
          <w:p w14:paraId="3B2EFDBC" w14:textId="77777777" w:rsidR="00EB1429" w:rsidRPr="005313E0" w:rsidRDefault="00EB1429" w:rsidP="002D1EB9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14C8EC24" w14:textId="79D89663" w:rsidR="00EB1429" w:rsidRPr="005313E0" w:rsidRDefault="005A73EB" w:rsidP="002D1EB9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7B17E88E" w14:textId="2651DCF2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4</w:t>
            </w:r>
          </w:p>
        </w:tc>
        <w:tc>
          <w:tcPr>
            <w:tcW w:w="1275" w:type="dxa"/>
          </w:tcPr>
          <w:p w14:paraId="5F419ABA" w14:textId="6CAE2910" w:rsidR="00EB1429" w:rsidRPr="005313E0" w:rsidRDefault="00EB1429" w:rsidP="002D1EB9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4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72D9B73F" w14:textId="3790786D" w:rsidR="00EB1429" w:rsidRPr="005313E0" w:rsidRDefault="00EB1429" w:rsidP="002D1EB9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2557D863" w14:textId="1AA6A623" w:rsidR="00EB1429" w:rsidRPr="005313E0" w:rsidRDefault="00EB1429" w:rsidP="002D1EB9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3615020A" w14:textId="5B707A6A" w:rsidR="00EB1429" w:rsidRPr="005313E0" w:rsidRDefault="00EB1429" w:rsidP="002D1EB9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185CE211" w14:textId="77777777" w:rsidTr="00F03DA9">
        <w:tc>
          <w:tcPr>
            <w:tcW w:w="988" w:type="dxa"/>
            <w:vMerge w:val="restart"/>
          </w:tcPr>
          <w:p w14:paraId="1ED74EF5" w14:textId="7DBCCC1F" w:rsidR="00EB1429" w:rsidRPr="005A73EB" w:rsidRDefault="00EB1429" w:rsidP="00334171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lastRenderedPageBreak/>
              <w:t xml:space="preserve">Kelola </w:t>
            </w:r>
            <w:proofErr w:type="spellStart"/>
            <w:r w:rsidR="005A73EB">
              <w:rPr>
                <w:lang w:val="en-US"/>
              </w:rPr>
              <w:t>Mahasiswa</w:t>
            </w:r>
            <w:proofErr w:type="spellEnd"/>
          </w:p>
        </w:tc>
        <w:tc>
          <w:tcPr>
            <w:tcW w:w="1984" w:type="dxa"/>
          </w:tcPr>
          <w:p w14:paraId="44FCCEDE" w14:textId="76B4CBDC" w:rsidR="00EB1429" w:rsidRPr="005313E0" w:rsidRDefault="005A73EB" w:rsidP="00334171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3198E787" w14:textId="77FC75F1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4</w:t>
            </w:r>
          </w:p>
        </w:tc>
        <w:tc>
          <w:tcPr>
            <w:tcW w:w="1275" w:type="dxa"/>
          </w:tcPr>
          <w:p w14:paraId="51F6E774" w14:textId="28FC4308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PDHUPL-</w:t>
            </w:r>
            <w:r w:rsidRPr="005313E0">
              <w:rPr>
                <w:lang w:val="id-ID"/>
              </w:rPr>
              <w:t>4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081A3CF0" w14:textId="6B462291" w:rsidR="00EB1429" w:rsidRPr="005313E0" w:rsidRDefault="00EB1429" w:rsidP="00334171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1A076F6" w14:textId="7DA40CB5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3400A8EA" w14:textId="178BB333" w:rsidR="00EB1429" w:rsidRPr="005313E0" w:rsidRDefault="00EB1429" w:rsidP="00334171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018B7AF7" w14:textId="77777777" w:rsidTr="00F03DA9">
        <w:tc>
          <w:tcPr>
            <w:tcW w:w="988" w:type="dxa"/>
            <w:vMerge/>
          </w:tcPr>
          <w:p w14:paraId="22A0D81D" w14:textId="77777777" w:rsidR="00EB1429" w:rsidRPr="005313E0" w:rsidRDefault="00EB1429" w:rsidP="00334171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0F8F92B3" w14:textId="106C669D" w:rsidR="00EB1429" w:rsidRPr="005313E0" w:rsidRDefault="005A73EB" w:rsidP="00334171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11FB9F6B" w14:textId="473A3AFB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5</w:t>
            </w:r>
          </w:p>
        </w:tc>
        <w:tc>
          <w:tcPr>
            <w:tcW w:w="1275" w:type="dxa"/>
          </w:tcPr>
          <w:p w14:paraId="7D1F7CCC" w14:textId="2AB3100D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3C038F67" w14:textId="477A9CCB" w:rsidR="00EB1429" w:rsidRPr="005313E0" w:rsidRDefault="00EB1429" w:rsidP="00334171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6FA12E78" w14:textId="6BEC174B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5809973" w14:textId="25D2BE75" w:rsidR="00EB1429" w:rsidRPr="005313E0" w:rsidRDefault="00EB1429" w:rsidP="00334171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88CE284" w14:textId="77777777" w:rsidTr="00F03DA9">
        <w:tc>
          <w:tcPr>
            <w:tcW w:w="988" w:type="dxa"/>
            <w:vMerge/>
          </w:tcPr>
          <w:p w14:paraId="7F67D5FC" w14:textId="77777777" w:rsidR="00EB1429" w:rsidRPr="005313E0" w:rsidRDefault="00EB1429" w:rsidP="00334171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4D89250C" w14:textId="465CCB5B" w:rsidR="00EB1429" w:rsidRPr="005313E0" w:rsidRDefault="005A73EB" w:rsidP="00334171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215F2AFB" w14:textId="1270C593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5</w:t>
            </w:r>
          </w:p>
        </w:tc>
        <w:tc>
          <w:tcPr>
            <w:tcW w:w="1275" w:type="dxa"/>
          </w:tcPr>
          <w:p w14:paraId="5B00AF0E" w14:textId="5965FA3D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44489E0D" w14:textId="3A0D5762" w:rsidR="00EB1429" w:rsidRPr="005313E0" w:rsidRDefault="00EB1429" w:rsidP="00334171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30E43D21" w14:textId="605CBDE7" w:rsidR="00EB1429" w:rsidRPr="005313E0" w:rsidRDefault="00EB1429" w:rsidP="00334171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3F09DDC0" w14:textId="7E1A1B6D" w:rsidR="00EB1429" w:rsidRPr="005313E0" w:rsidRDefault="00EB1429" w:rsidP="00334171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5D71676E" w14:textId="77777777" w:rsidTr="00F03DA9">
        <w:tc>
          <w:tcPr>
            <w:tcW w:w="988" w:type="dxa"/>
            <w:vMerge w:val="restart"/>
          </w:tcPr>
          <w:p w14:paraId="3EA14471" w14:textId="4551268D" w:rsidR="00EB1429" w:rsidRPr="005A73EB" w:rsidRDefault="00EB1429" w:rsidP="00CF37DF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5A73EB">
              <w:rPr>
                <w:lang w:val="en-US"/>
              </w:rPr>
              <w:t>Penguji</w:t>
            </w:r>
            <w:proofErr w:type="spellEnd"/>
          </w:p>
        </w:tc>
        <w:tc>
          <w:tcPr>
            <w:tcW w:w="1984" w:type="dxa"/>
          </w:tcPr>
          <w:p w14:paraId="4BCB832F" w14:textId="7500EFA4" w:rsidR="00EB1429" w:rsidRPr="005313E0" w:rsidRDefault="005A73EB" w:rsidP="00CF37DF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59747DA3" w14:textId="158F144A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5</w:t>
            </w:r>
          </w:p>
        </w:tc>
        <w:tc>
          <w:tcPr>
            <w:tcW w:w="1275" w:type="dxa"/>
          </w:tcPr>
          <w:p w14:paraId="6504AEB4" w14:textId="756B55E0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PDHUPL-</w:t>
            </w:r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7FAF1D15" w14:textId="3E63CBE5" w:rsidR="00EB1429" w:rsidRPr="005313E0" w:rsidRDefault="00EB1429" w:rsidP="00CF37DF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BFBABD5" w14:textId="19F724A4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00FBF84E" w14:textId="3EDC6741" w:rsidR="00EB1429" w:rsidRPr="005313E0" w:rsidRDefault="00EB1429" w:rsidP="00CF37DF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0DD7C3E" w14:textId="77777777" w:rsidTr="00F03DA9">
        <w:tc>
          <w:tcPr>
            <w:tcW w:w="988" w:type="dxa"/>
            <w:vMerge/>
          </w:tcPr>
          <w:p w14:paraId="78482E7C" w14:textId="77777777" w:rsidR="00EB1429" w:rsidRPr="005313E0" w:rsidRDefault="00EB1429" w:rsidP="00CF37DF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042C37C6" w14:textId="2C85B078" w:rsidR="00EB1429" w:rsidRPr="005313E0" w:rsidRDefault="005A73EB" w:rsidP="00CF37DF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2F64499F" w14:textId="580BF9E8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5</w:t>
            </w:r>
          </w:p>
        </w:tc>
        <w:tc>
          <w:tcPr>
            <w:tcW w:w="1275" w:type="dxa"/>
          </w:tcPr>
          <w:p w14:paraId="3569366C" w14:textId="4F8B612D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Pr="005313E0">
              <w:rPr>
                <w:lang w:val="id-ID"/>
              </w:rPr>
              <w:t>d</w:t>
            </w:r>
            <w:proofErr w:type="gramEnd"/>
          </w:p>
        </w:tc>
        <w:tc>
          <w:tcPr>
            <w:tcW w:w="993" w:type="dxa"/>
          </w:tcPr>
          <w:p w14:paraId="2059A906" w14:textId="15F08B8A" w:rsidR="00EB1429" w:rsidRPr="005313E0" w:rsidRDefault="00EB1429" w:rsidP="00CF37DF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2AB61237" w14:textId="73796C0F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25E582F3" w14:textId="38AF8F7F" w:rsidR="00EB1429" w:rsidRPr="005313E0" w:rsidRDefault="00EB1429" w:rsidP="00CF37DF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628891A9" w14:textId="77777777" w:rsidTr="00F03DA9">
        <w:tc>
          <w:tcPr>
            <w:tcW w:w="988" w:type="dxa"/>
            <w:vMerge/>
          </w:tcPr>
          <w:p w14:paraId="5AE3D0DC" w14:textId="77777777" w:rsidR="00EB1429" w:rsidRPr="005313E0" w:rsidRDefault="00EB1429" w:rsidP="00CF37DF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70D06129" w14:textId="1F8A28B0" w:rsidR="00EB1429" w:rsidRPr="005313E0" w:rsidRDefault="005A73EB" w:rsidP="00CF37DF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052C488D" w14:textId="101F66AF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5</w:t>
            </w:r>
          </w:p>
        </w:tc>
        <w:tc>
          <w:tcPr>
            <w:tcW w:w="1275" w:type="dxa"/>
          </w:tcPr>
          <w:p w14:paraId="0EE7F702" w14:textId="32331DED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Pr="005313E0">
              <w:rPr>
                <w:lang w:val="id-ID"/>
              </w:rPr>
              <w:t>e</w:t>
            </w:r>
            <w:proofErr w:type="gramEnd"/>
          </w:p>
        </w:tc>
        <w:tc>
          <w:tcPr>
            <w:tcW w:w="993" w:type="dxa"/>
          </w:tcPr>
          <w:p w14:paraId="73FBBA86" w14:textId="74014C83" w:rsidR="00EB1429" w:rsidRPr="005313E0" w:rsidRDefault="00EB1429" w:rsidP="00CF37DF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1B2FACBB" w14:textId="08970E54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0F0233C4" w14:textId="7D0DD53A" w:rsidR="00EB1429" w:rsidRPr="005313E0" w:rsidRDefault="00EB1429" w:rsidP="00CF37DF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2A363A38" w14:textId="77777777" w:rsidTr="00F03DA9">
        <w:tc>
          <w:tcPr>
            <w:tcW w:w="988" w:type="dxa"/>
            <w:vMerge/>
          </w:tcPr>
          <w:p w14:paraId="4EF89E3E" w14:textId="77777777" w:rsidR="00EB1429" w:rsidRPr="005313E0" w:rsidRDefault="00EB1429" w:rsidP="00CF37DF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32DB9959" w14:textId="1CBAE280" w:rsidR="00EB1429" w:rsidRPr="005313E0" w:rsidRDefault="005A73EB" w:rsidP="00CF37DF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2D96C998" w14:textId="69E144B1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6</w:t>
            </w:r>
          </w:p>
        </w:tc>
        <w:tc>
          <w:tcPr>
            <w:tcW w:w="1275" w:type="dxa"/>
          </w:tcPr>
          <w:p w14:paraId="0CC09308" w14:textId="015E7077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6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52D53FF8" w14:textId="5879499B" w:rsidR="00EB1429" w:rsidRPr="005313E0" w:rsidRDefault="00EB1429" w:rsidP="00CF37DF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5A03F16C" w14:textId="4A945064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64519E63" w14:textId="7A5C04C2" w:rsidR="00EB1429" w:rsidRPr="005313E0" w:rsidRDefault="00EB1429" w:rsidP="00CF37DF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C651EFB" w14:textId="77777777" w:rsidTr="00F03DA9">
        <w:tc>
          <w:tcPr>
            <w:tcW w:w="988" w:type="dxa"/>
            <w:vMerge/>
          </w:tcPr>
          <w:p w14:paraId="2BD4CFA2" w14:textId="77777777" w:rsidR="00EB1429" w:rsidRPr="005313E0" w:rsidRDefault="00EB1429" w:rsidP="00CF37DF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1E2E399E" w14:textId="6C34EC20" w:rsidR="00EB1429" w:rsidRPr="005313E0" w:rsidRDefault="005A73EB" w:rsidP="00CF37DF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6E652BFA" w14:textId="342E0CAD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7</w:t>
            </w:r>
          </w:p>
        </w:tc>
        <w:tc>
          <w:tcPr>
            <w:tcW w:w="1275" w:type="dxa"/>
          </w:tcPr>
          <w:p w14:paraId="3A54FDE5" w14:textId="23629A19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7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699D1F91" w14:textId="5B415254" w:rsidR="00EB1429" w:rsidRPr="005313E0" w:rsidRDefault="00EB1429" w:rsidP="00CF37DF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BD0F4A9" w14:textId="474D0C6C" w:rsidR="00EB1429" w:rsidRPr="005313E0" w:rsidRDefault="00EB1429" w:rsidP="00CF37DF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2A46E252" w14:textId="34CD38DA" w:rsidR="00EB1429" w:rsidRPr="005313E0" w:rsidRDefault="00EB1429" w:rsidP="00CF37DF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39AEBD8F" w14:textId="77777777" w:rsidTr="00F03DA9">
        <w:tc>
          <w:tcPr>
            <w:tcW w:w="988" w:type="dxa"/>
          </w:tcPr>
          <w:p w14:paraId="47DADC44" w14:textId="36B7D910" w:rsidR="00EB1429" w:rsidRPr="005A73EB" w:rsidRDefault="00EB1429" w:rsidP="00C305F0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r w:rsidR="005A73EB">
              <w:rPr>
                <w:lang w:val="en-US"/>
              </w:rPr>
              <w:t xml:space="preserve">Plotting </w:t>
            </w:r>
            <w:proofErr w:type="spellStart"/>
            <w:r w:rsidR="005A73EB">
              <w:rPr>
                <w:lang w:val="en-US"/>
              </w:rPr>
              <w:t>Pembimbing</w:t>
            </w:r>
            <w:proofErr w:type="spellEnd"/>
          </w:p>
        </w:tc>
        <w:tc>
          <w:tcPr>
            <w:tcW w:w="1984" w:type="dxa"/>
          </w:tcPr>
          <w:p w14:paraId="3240EAA1" w14:textId="2065E078" w:rsidR="00EB1429" w:rsidRPr="005313E0" w:rsidRDefault="005A73EB" w:rsidP="00C305F0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7F75F8BA" w14:textId="612A7979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7</w:t>
            </w:r>
          </w:p>
        </w:tc>
        <w:tc>
          <w:tcPr>
            <w:tcW w:w="1275" w:type="dxa"/>
          </w:tcPr>
          <w:p w14:paraId="6BD3FA65" w14:textId="7B2E95D9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7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3E39D43A" w14:textId="013A4C6B" w:rsidR="00EB1429" w:rsidRPr="005313E0" w:rsidRDefault="00EB1429" w:rsidP="00C305F0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B8F7F53" w14:textId="6EF4ED40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B146D37" w14:textId="7CDF87A7" w:rsidR="00EB1429" w:rsidRPr="005313E0" w:rsidRDefault="00EB1429" w:rsidP="00C305F0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6935D231" w14:textId="77777777" w:rsidTr="00F03DA9">
        <w:tc>
          <w:tcPr>
            <w:tcW w:w="988" w:type="dxa"/>
            <w:vMerge w:val="restart"/>
          </w:tcPr>
          <w:p w14:paraId="33C718BF" w14:textId="49B56F84" w:rsidR="00EB1429" w:rsidRPr="005A73EB" w:rsidRDefault="005A73EB" w:rsidP="00C305F0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Pembekalan</w:t>
            </w:r>
            <w:proofErr w:type="spellEnd"/>
          </w:p>
        </w:tc>
        <w:tc>
          <w:tcPr>
            <w:tcW w:w="1984" w:type="dxa"/>
          </w:tcPr>
          <w:p w14:paraId="780D23A9" w14:textId="616F9DFE" w:rsidR="00EB1429" w:rsidRPr="005313E0" w:rsidRDefault="005A73EB" w:rsidP="00C305F0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2B1E0727" w14:textId="31375F62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8</w:t>
            </w:r>
          </w:p>
        </w:tc>
        <w:tc>
          <w:tcPr>
            <w:tcW w:w="1275" w:type="dxa"/>
          </w:tcPr>
          <w:p w14:paraId="3A052747" w14:textId="6C8D90B6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8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72C0ACE6" w14:textId="1CD1D05F" w:rsidR="00EB1429" w:rsidRPr="005313E0" w:rsidRDefault="00EB1429" w:rsidP="00C305F0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64B5F926" w14:textId="2EE0CF1F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342421EA" w14:textId="66CF5809" w:rsidR="00EB1429" w:rsidRPr="005313E0" w:rsidRDefault="00EB1429" w:rsidP="00C305F0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277CAFB2" w14:textId="77777777" w:rsidTr="00F03DA9">
        <w:tc>
          <w:tcPr>
            <w:tcW w:w="988" w:type="dxa"/>
            <w:vMerge/>
          </w:tcPr>
          <w:p w14:paraId="34A59560" w14:textId="77777777" w:rsidR="00EB1429" w:rsidRPr="005313E0" w:rsidRDefault="00EB1429" w:rsidP="00C305F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4F6046A3" w14:textId="5E590E61" w:rsidR="00EB1429" w:rsidRPr="005313E0" w:rsidRDefault="005A73EB" w:rsidP="00C305F0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3B82AEFC" w14:textId="61BCAFF3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8</w:t>
            </w:r>
          </w:p>
        </w:tc>
        <w:tc>
          <w:tcPr>
            <w:tcW w:w="1275" w:type="dxa"/>
          </w:tcPr>
          <w:p w14:paraId="1F7FD63C" w14:textId="6AB4858C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8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064A89BA" w14:textId="472CFACD" w:rsidR="00EB1429" w:rsidRPr="005313E0" w:rsidRDefault="00EB1429" w:rsidP="00C305F0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74925472" w14:textId="0C6FFA46" w:rsidR="00EB1429" w:rsidRPr="005313E0" w:rsidRDefault="00EB1429" w:rsidP="00C305F0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2CBE9C3E" w14:textId="04CE0674" w:rsidR="00EB1429" w:rsidRPr="005313E0" w:rsidRDefault="00EB1429" w:rsidP="00C305F0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1577455F" w14:textId="77777777" w:rsidTr="00F03DA9">
        <w:tc>
          <w:tcPr>
            <w:tcW w:w="988" w:type="dxa"/>
            <w:vMerge w:val="restart"/>
          </w:tcPr>
          <w:p w14:paraId="75565F08" w14:textId="1698DCF2" w:rsidR="00EB1429" w:rsidRPr="005A73EB" w:rsidRDefault="005A73EB" w:rsidP="006E23D7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1984" w:type="dxa"/>
          </w:tcPr>
          <w:p w14:paraId="0D88AF12" w14:textId="657212D9" w:rsidR="00EB1429" w:rsidRPr="005A73EB" w:rsidRDefault="00EB1429" w:rsidP="006E23D7">
            <w:pPr>
              <w:spacing w:line="360" w:lineRule="auto"/>
              <w:jc w:val="both"/>
              <w:rPr>
                <w:lang w:val="en-US"/>
              </w:rPr>
            </w:pPr>
            <w:r w:rsidRPr="005313E0">
              <w:rPr>
                <w:lang w:val="id-ID"/>
              </w:rPr>
              <w:t xml:space="preserve">Melihat </w:t>
            </w:r>
            <w:proofErr w:type="spellStart"/>
            <w:r w:rsidR="005A73EB">
              <w:rPr>
                <w:lang w:val="en-US"/>
              </w:rPr>
              <w:t>bimbingan</w:t>
            </w:r>
            <w:proofErr w:type="spellEnd"/>
          </w:p>
        </w:tc>
        <w:tc>
          <w:tcPr>
            <w:tcW w:w="851" w:type="dxa"/>
          </w:tcPr>
          <w:p w14:paraId="4FB0EE13" w14:textId="41BE27F7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9</w:t>
            </w:r>
          </w:p>
        </w:tc>
        <w:tc>
          <w:tcPr>
            <w:tcW w:w="1275" w:type="dxa"/>
          </w:tcPr>
          <w:p w14:paraId="51AA3301" w14:textId="7B317136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9</w:t>
            </w:r>
            <w:r w:rsidRPr="005313E0">
              <w:t>.</w:t>
            </w:r>
            <w:r w:rsidRPr="005313E0">
              <w:rPr>
                <w:lang w:val="id-ID"/>
              </w:rPr>
              <w:t>a</w:t>
            </w:r>
            <w:proofErr w:type="gramEnd"/>
          </w:p>
        </w:tc>
        <w:tc>
          <w:tcPr>
            <w:tcW w:w="993" w:type="dxa"/>
          </w:tcPr>
          <w:p w14:paraId="0973A0FB" w14:textId="1AA6F33F" w:rsidR="00EB1429" w:rsidRPr="005313E0" w:rsidRDefault="00EB1429" w:rsidP="006E23D7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33F37B13" w14:textId="3B800C57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1EC56318" w14:textId="455B41D7" w:rsidR="00EB1429" w:rsidRPr="005313E0" w:rsidRDefault="00EB1429" w:rsidP="006E23D7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171387AA" w14:textId="77777777" w:rsidTr="00F03DA9">
        <w:tc>
          <w:tcPr>
            <w:tcW w:w="988" w:type="dxa"/>
            <w:vMerge/>
          </w:tcPr>
          <w:p w14:paraId="36C30380" w14:textId="77777777" w:rsidR="00EB1429" w:rsidRPr="005313E0" w:rsidRDefault="00EB1429" w:rsidP="006E23D7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726A1FF0" w14:textId="1863AB9C" w:rsidR="00EB1429" w:rsidRPr="005A73EB" w:rsidRDefault="005A73EB" w:rsidP="006E23D7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Insert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851" w:type="dxa"/>
          </w:tcPr>
          <w:p w14:paraId="6C581D3E" w14:textId="1CBD9AC6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9</w:t>
            </w:r>
          </w:p>
        </w:tc>
        <w:tc>
          <w:tcPr>
            <w:tcW w:w="1275" w:type="dxa"/>
          </w:tcPr>
          <w:p w14:paraId="0B66B276" w14:textId="393E4582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9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7DD911BC" w14:textId="2838CC3D" w:rsidR="00EB1429" w:rsidRPr="005313E0" w:rsidRDefault="00EB1429" w:rsidP="006E23D7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0B8A5455" w14:textId="68FB9152" w:rsidR="00EB1429" w:rsidRPr="005313E0" w:rsidRDefault="00EB1429" w:rsidP="006E23D7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4D1FE3F" w14:textId="7C605B1A" w:rsidR="00EB1429" w:rsidRPr="005313E0" w:rsidRDefault="00EB1429" w:rsidP="006E23D7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69528662" w14:textId="77777777" w:rsidTr="00F03DA9">
        <w:tc>
          <w:tcPr>
            <w:tcW w:w="988" w:type="dxa"/>
            <w:vMerge w:val="restart"/>
          </w:tcPr>
          <w:p w14:paraId="199D50E9" w14:textId="57DF1EC0" w:rsidR="00EB1429" w:rsidRPr="005A73EB" w:rsidRDefault="005A73EB" w:rsidP="007E7F8B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1984" w:type="dxa"/>
          </w:tcPr>
          <w:p w14:paraId="4335AC9F" w14:textId="05BBBC16" w:rsidR="00EB1429" w:rsidRPr="005313E0" w:rsidRDefault="005A73EB" w:rsidP="007E7F8B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7D2C2F84" w14:textId="7F5ADD8C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9</w:t>
            </w:r>
          </w:p>
        </w:tc>
        <w:tc>
          <w:tcPr>
            <w:tcW w:w="1275" w:type="dxa"/>
          </w:tcPr>
          <w:p w14:paraId="2327E067" w14:textId="77861301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PDHUPL-</w:t>
            </w:r>
            <w:r w:rsidRPr="005313E0">
              <w:rPr>
                <w:lang w:val="id-ID"/>
              </w:rPr>
              <w:t>9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4BD8963A" w14:textId="60D40849" w:rsidR="00EB1429" w:rsidRPr="005313E0" w:rsidRDefault="00EB1429" w:rsidP="007E7F8B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F07FB7F" w14:textId="048D348B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00481B78" w14:textId="216B1E12" w:rsidR="00EB1429" w:rsidRPr="005313E0" w:rsidRDefault="00EB1429" w:rsidP="007E7F8B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710797B3" w14:textId="77777777" w:rsidTr="00F03DA9">
        <w:tc>
          <w:tcPr>
            <w:tcW w:w="988" w:type="dxa"/>
            <w:vMerge/>
          </w:tcPr>
          <w:p w14:paraId="0A742FA5" w14:textId="77777777" w:rsidR="00EB1429" w:rsidRPr="005313E0" w:rsidRDefault="00EB1429" w:rsidP="007E7F8B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26548A9C" w14:textId="0A354CD6" w:rsidR="00EB1429" w:rsidRPr="005313E0" w:rsidRDefault="00EB1429" w:rsidP="007E7F8B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Update </w:t>
            </w:r>
            <w:proofErr w:type="spellStart"/>
            <w:r w:rsidR="005A73EB">
              <w:t>pengumpulan</w:t>
            </w:r>
            <w:proofErr w:type="spellEnd"/>
            <w:r w:rsidR="005A73EB">
              <w:t xml:space="preserve"> </w:t>
            </w:r>
            <w:proofErr w:type="spellStart"/>
            <w:r w:rsidRPr="005313E0">
              <w:t>mengosong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mua</w:t>
            </w:r>
            <w:proofErr w:type="spellEnd"/>
            <w:r w:rsidRPr="005313E0">
              <w:t xml:space="preserve"> field</w:t>
            </w:r>
          </w:p>
        </w:tc>
        <w:tc>
          <w:tcPr>
            <w:tcW w:w="851" w:type="dxa"/>
          </w:tcPr>
          <w:p w14:paraId="145648F5" w14:textId="7045A91B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1275" w:type="dxa"/>
          </w:tcPr>
          <w:p w14:paraId="4D39A104" w14:textId="244C5411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10</w:t>
            </w:r>
            <w:r w:rsidRPr="005313E0">
              <w:t>.a</w:t>
            </w:r>
            <w:proofErr w:type="gramEnd"/>
          </w:p>
        </w:tc>
        <w:tc>
          <w:tcPr>
            <w:tcW w:w="993" w:type="dxa"/>
          </w:tcPr>
          <w:p w14:paraId="36E2F144" w14:textId="3B547450" w:rsidR="00EB1429" w:rsidRPr="005313E0" w:rsidRDefault="00EB1429" w:rsidP="007E7F8B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3B4E9D3D" w14:textId="1B43003E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1F2F757" w14:textId="71CFB029" w:rsidR="00EB1429" w:rsidRPr="005313E0" w:rsidRDefault="00EB1429" w:rsidP="007E7F8B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2820B79F" w14:textId="77777777" w:rsidTr="00F03DA9">
        <w:tc>
          <w:tcPr>
            <w:tcW w:w="988" w:type="dxa"/>
            <w:vMerge/>
          </w:tcPr>
          <w:p w14:paraId="447ED051" w14:textId="77777777" w:rsidR="00EB1429" w:rsidRPr="005313E0" w:rsidRDefault="00EB1429" w:rsidP="007E7F8B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84" w:type="dxa"/>
          </w:tcPr>
          <w:p w14:paraId="500A7F8D" w14:textId="4A7F39F8" w:rsidR="00EB1429" w:rsidRPr="005313E0" w:rsidRDefault="005A73EB" w:rsidP="007E7F8B">
            <w:pPr>
              <w:spacing w:line="360" w:lineRule="auto"/>
              <w:jc w:val="both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3DCC330B" w14:textId="1B9144C9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1275" w:type="dxa"/>
          </w:tcPr>
          <w:p w14:paraId="5DCEF946" w14:textId="76AEF5B3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10</w:t>
            </w:r>
            <w:r w:rsidRPr="005313E0">
              <w:t>.</w:t>
            </w:r>
            <w:r w:rsidRPr="005313E0">
              <w:rPr>
                <w:lang w:val="id-ID"/>
              </w:rPr>
              <w:t>b</w:t>
            </w:r>
            <w:proofErr w:type="gramEnd"/>
          </w:p>
        </w:tc>
        <w:tc>
          <w:tcPr>
            <w:tcW w:w="993" w:type="dxa"/>
          </w:tcPr>
          <w:p w14:paraId="683DC8D2" w14:textId="06D3F08C" w:rsidR="00EB1429" w:rsidRPr="005313E0" w:rsidRDefault="00EB1429" w:rsidP="007E7F8B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254E0AB0" w14:textId="5A8ABD5F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3DFCD914" w14:textId="45AFFE01" w:rsidR="00EB1429" w:rsidRPr="005313E0" w:rsidRDefault="00EB1429" w:rsidP="007E7F8B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31CC3A86" w14:textId="77777777" w:rsidTr="00F03DA9">
        <w:tc>
          <w:tcPr>
            <w:tcW w:w="988" w:type="dxa"/>
            <w:vMerge w:val="restart"/>
          </w:tcPr>
          <w:p w14:paraId="6D702EEE" w14:textId="299A64D4" w:rsidR="00EB1429" w:rsidRPr="005313E0" w:rsidRDefault="005A73EB" w:rsidP="007E7F8B">
            <w:pPr>
              <w:spacing w:line="360" w:lineRule="auto"/>
              <w:jc w:val="both"/>
            </w:pPr>
            <w:proofErr w:type="spellStart"/>
            <w:r>
              <w:t>Sidang</w:t>
            </w:r>
            <w:proofErr w:type="spellEnd"/>
          </w:p>
        </w:tc>
        <w:tc>
          <w:tcPr>
            <w:tcW w:w="1984" w:type="dxa"/>
          </w:tcPr>
          <w:p w14:paraId="03C55B46" w14:textId="60F4EFD9" w:rsidR="00EB1429" w:rsidRPr="005313E0" w:rsidRDefault="005A73EB" w:rsidP="007E7F8B">
            <w:pPr>
              <w:spacing w:line="360" w:lineRule="auto"/>
              <w:jc w:val="both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454B34D1" w14:textId="66DDAAE0" w:rsidR="00EB1429" w:rsidRPr="005313E0" w:rsidRDefault="00EB1429" w:rsidP="007E7F8B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1275" w:type="dxa"/>
          </w:tcPr>
          <w:p w14:paraId="71360C17" w14:textId="20E75711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PDHUPL-</w:t>
            </w:r>
            <w:r w:rsidRPr="005313E0">
              <w:rPr>
                <w:lang w:val="id-ID"/>
              </w:rPr>
              <w:t>10</w:t>
            </w:r>
            <w:r w:rsidRPr="005313E0">
              <w:t>.</w:t>
            </w:r>
            <w:r w:rsidRPr="005313E0">
              <w:rPr>
                <w:lang w:val="id-ID"/>
              </w:rPr>
              <w:t>c</w:t>
            </w:r>
          </w:p>
        </w:tc>
        <w:tc>
          <w:tcPr>
            <w:tcW w:w="993" w:type="dxa"/>
          </w:tcPr>
          <w:p w14:paraId="417ACA36" w14:textId="3F15B140" w:rsidR="00EB1429" w:rsidRPr="005313E0" w:rsidRDefault="00EB1429" w:rsidP="007E7F8B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1EAC5D33" w14:textId="628CC032" w:rsidR="00EB1429" w:rsidRPr="005313E0" w:rsidRDefault="00EB1429" w:rsidP="007E7F8B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5580305D" w14:textId="04682BBB" w:rsidR="00EB1429" w:rsidRPr="005313E0" w:rsidRDefault="00EB1429" w:rsidP="007E7F8B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335AE60D" w14:textId="77777777" w:rsidTr="00F03DA9">
        <w:tc>
          <w:tcPr>
            <w:tcW w:w="988" w:type="dxa"/>
            <w:vMerge/>
          </w:tcPr>
          <w:p w14:paraId="5508E1B5" w14:textId="77777777" w:rsidR="00EB1429" w:rsidRPr="005313E0" w:rsidRDefault="00EB1429" w:rsidP="00C00258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50C7BAF0" w14:textId="24938D9F" w:rsidR="00EB1429" w:rsidRPr="005313E0" w:rsidRDefault="005A73EB" w:rsidP="00C00258">
            <w:pPr>
              <w:spacing w:line="360" w:lineRule="auto"/>
              <w:jc w:val="both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valid</w:t>
            </w:r>
          </w:p>
        </w:tc>
        <w:tc>
          <w:tcPr>
            <w:tcW w:w="851" w:type="dxa"/>
          </w:tcPr>
          <w:p w14:paraId="195B6F64" w14:textId="05D13474" w:rsidR="00EB1429" w:rsidRPr="005313E0" w:rsidRDefault="00EB1429" w:rsidP="00C00258">
            <w:pPr>
              <w:spacing w:line="360" w:lineRule="auto"/>
              <w:jc w:val="both"/>
            </w:pPr>
            <w:r w:rsidRPr="005313E0">
              <w:t>SRS-F-0</w:t>
            </w:r>
            <w:r w:rsidRPr="005313E0">
              <w:rPr>
                <w:lang w:val="id-ID"/>
              </w:rPr>
              <w:t>11</w:t>
            </w:r>
          </w:p>
        </w:tc>
        <w:tc>
          <w:tcPr>
            <w:tcW w:w="1275" w:type="dxa"/>
          </w:tcPr>
          <w:p w14:paraId="63CD1FE0" w14:textId="3B9F820A" w:rsidR="00EB1429" w:rsidRPr="005313E0" w:rsidRDefault="00EB1429" w:rsidP="00C00258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11</w:t>
            </w:r>
            <w:r w:rsidRPr="005313E0">
              <w:t>.a</w:t>
            </w:r>
            <w:proofErr w:type="gramEnd"/>
          </w:p>
        </w:tc>
        <w:tc>
          <w:tcPr>
            <w:tcW w:w="993" w:type="dxa"/>
          </w:tcPr>
          <w:p w14:paraId="4F4CB854" w14:textId="1F66B5CA" w:rsidR="00EB1429" w:rsidRPr="005313E0" w:rsidRDefault="00EB1429" w:rsidP="00C00258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4D485431" w14:textId="6403DA61" w:rsidR="00EB1429" w:rsidRPr="005313E0" w:rsidRDefault="00EB1429" w:rsidP="00C00258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6AD2C84B" w14:textId="76A468CA" w:rsidR="00EB1429" w:rsidRPr="005313E0" w:rsidRDefault="00EB1429" w:rsidP="00C00258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0E890FDD" w14:textId="77777777" w:rsidTr="00F03DA9">
        <w:tc>
          <w:tcPr>
            <w:tcW w:w="988" w:type="dxa"/>
            <w:vMerge/>
          </w:tcPr>
          <w:p w14:paraId="2BBFF50E" w14:textId="77777777" w:rsidR="00EB1429" w:rsidRPr="005313E0" w:rsidRDefault="00EB1429" w:rsidP="00C00258">
            <w:pPr>
              <w:spacing w:line="360" w:lineRule="auto"/>
              <w:jc w:val="both"/>
            </w:pPr>
          </w:p>
        </w:tc>
        <w:tc>
          <w:tcPr>
            <w:tcW w:w="1984" w:type="dxa"/>
          </w:tcPr>
          <w:p w14:paraId="7E28EF6D" w14:textId="01E548E7" w:rsidR="00EB1429" w:rsidRPr="005313E0" w:rsidRDefault="005A73EB" w:rsidP="00C00258">
            <w:pPr>
              <w:spacing w:line="360" w:lineRule="auto"/>
              <w:jc w:val="both"/>
            </w:pPr>
            <w:proofErr w:type="spellStart"/>
            <w:r>
              <w:t>Menambahk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03762488" w14:textId="39525B58" w:rsidR="00EB1429" w:rsidRPr="005A73EB" w:rsidRDefault="005A73EB" w:rsidP="00C00258">
            <w:pPr>
              <w:spacing w:line="360" w:lineRule="auto"/>
              <w:jc w:val="both"/>
              <w:rPr>
                <w:lang w:val="en-US"/>
              </w:rPr>
            </w:pPr>
            <w:r w:rsidRPr="005313E0">
              <w:t>SRS-F-0</w:t>
            </w:r>
            <w:r w:rsidRPr="005313E0">
              <w:rPr>
                <w:lang w:val="id-ID"/>
              </w:rPr>
              <w:t>1</w:t>
            </w:r>
            <w:r>
              <w:rPr>
                <w:lang w:val="en-US"/>
              </w:rPr>
              <w:t>2</w:t>
            </w:r>
          </w:p>
        </w:tc>
        <w:tc>
          <w:tcPr>
            <w:tcW w:w="1275" w:type="dxa"/>
          </w:tcPr>
          <w:p w14:paraId="666439AA" w14:textId="0CCE0E0F" w:rsidR="00EB1429" w:rsidRPr="005313E0" w:rsidRDefault="005A73EB" w:rsidP="00C00258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1</w:t>
            </w:r>
            <w:r>
              <w:rPr>
                <w:lang w:val="en-US"/>
              </w:rPr>
              <w:t>2</w:t>
            </w:r>
            <w:r w:rsidRPr="005313E0">
              <w:t>.</w:t>
            </w:r>
            <w:r>
              <w:t>a</w:t>
            </w:r>
            <w:proofErr w:type="gramEnd"/>
          </w:p>
        </w:tc>
        <w:tc>
          <w:tcPr>
            <w:tcW w:w="993" w:type="dxa"/>
          </w:tcPr>
          <w:p w14:paraId="2E051ACE" w14:textId="640CCFFB" w:rsidR="00EB1429" w:rsidRPr="005313E0" w:rsidRDefault="005A73EB" w:rsidP="00C00258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14E227D5" w14:textId="44FC0E78" w:rsidR="00EB1429" w:rsidRPr="005313E0" w:rsidRDefault="005A73EB" w:rsidP="00C00258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431EC56F" w14:textId="5057FF3F" w:rsidR="00EB1429" w:rsidRPr="005313E0" w:rsidRDefault="005A73EB" w:rsidP="00C00258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EB1429" w:rsidRPr="005313E0" w14:paraId="196A116A" w14:textId="77777777" w:rsidTr="00F03DA9">
        <w:tc>
          <w:tcPr>
            <w:tcW w:w="988" w:type="dxa"/>
          </w:tcPr>
          <w:p w14:paraId="4F4E1CC3" w14:textId="185992B2" w:rsidR="00EB1429" w:rsidRPr="005313E0" w:rsidRDefault="005A73EB" w:rsidP="007E7F8B">
            <w:pPr>
              <w:spacing w:line="360" w:lineRule="auto"/>
              <w:jc w:val="both"/>
            </w:pPr>
            <w:proofErr w:type="spellStart"/>
            <w:r>
              <w:lastRenderedPageBreak/>
              <w:t>Dokumen</w:t>
            </w:r>
            <w:proofErr w:type="spellEnd"/>
            <w:r>
              <w:t xml:space="preserve"> Akhir</w:t>
            </w:r>
          </w:p>
        </w:tc>
        <w:tc>
          <w:tcPr>
            <w:tcW w:w="1984" w:type="dxa"/>
          </w:tcPr>
          <w:p w14:paraId="02B24AAC" w14:textId="3C43CF9F" w:rsidR="00EB1429" w:rsidRPr="005313E0" w:rsidRDefault="005A73EB" w:rsidP="007E7F8B">
            <w:pPr>
              <w:spacing w:line="360" w:lineRule="auto"/>
              <w:jc w:val="both"/>
            </w:pPr>
            <w:proofErr w:type="spellStart"/>
            <w:r>
              <w:t>Menambahk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851" w:type="dxa"/>
          </w:tcPr>
          <w:p w14:paraId="0CE75632" w14:textId="473EE28E" w:rsidR="00EB1429" w:rsidRPr="005313E0" w:rsidRDefault="005A73EB" w:rsidP="007E7F8B">
            <w:pPr>
              <w:spacing w:line="360" w:lineRule="auto"/>
              <w:jc w:val="both"/>
              <w:rPr>
                <w:lang w:val="id-ID"/>
              </w:rPr>
            </w:pPr>
            <w:r w:rsidRPr="005313E0">
              <w:t>SRS-F-0</w:t>
            </w:r>
            <w:r w:rsidRPr="005313E0">
              <w:rPr>
                <w:lang w:val="id-ID"/>
              </w:rPr>
              <w:t>1</w:t>
            </w:r>
            <w:r>
              <w:rPr>
                <w:lang w:val="en-US"/>
              </w:rPr>
              <w:t>3</w:t>
            </w:r>
          </w:p>
        </w:tc>
        <w:tc>
          <w:tcPr>
            <w:tcW w:w="1275" w:type="dxa"/>
          </w:tcPr>
          <w:p w14:paraId="21E26800" w14:textId="1C421031" w:rsidR="00EB1429" w:rsidRPr="005A73EB" w:rsidRDefault="005A73EB" w:rsidP="007E7F8B">
            <w:pPr>
              <w:spacing w:line="360" w:lineRule="auto"/>
              <w:jc w:val="both"/>
              <w:rPr>
                <w:lang w:val="en-US"/>
              </w:rPr>
            </w:pPr>
            <w:r w:rsidRPr="005313E0">
              <w:t>PDHUPL-</w:t>
            </w:r>
            <w:proofErr w:type="gramStart"/>
            <w:r>
              <w:rPr>
                <w:lang w:val="en-US"/>
              </w:rPr>
              <w:t>12.a</w:t>
            </w:r>
            <w:proofErr w:type="gramEnd"/>
          </w:p>
        </w:tc>
        <w:tc>
          <w:tcPr>
            <w:tcW w:w="993" w:type="dxa"/>
          </w:tcPr>
          <w:p w14:paraId="05BC9C70" w14:textId="5FA07D4A" w:rsidR="00EB1429" w:rsidRPr="005313E0" w:rsidRDefault="005A73EB" w:rsidP="007E7F8B">
            <w:pPr>
              <w:spacing w:line="360" w:lineRule="auto"/>
              <w:jc w:val="both"/>
            </w:pPr>
            <w:proofErr w:type="spellStart"/>
            <w:r w:rsidRPr="005313E0">
              <w:t>Pengujian</w:t>
            </w:r>
            <w:proofErr w:type="spellEnd"/>
            <w:r w:rsidRPr="005313E0">
              <w:t xml:space="preserve"> Unit</w:t>
            </w:r>
          </w:p>
        </w:tc>
        <w:tc>
          <w:tcPr>
            <w:tcW w:w="850" w:type="dxa"/>
          </w:tcPr>
          <w:p w14:paraId="2FCA341E" w14:textId="7EE6E45E" w:rsidR="00EB1429" w:rsidRPr="005313E0" w:rsidRDefault="005A73EB" w:rsidP="007E7F8B">
            <w:pPr>
              <w:spacing w:line="360" w:lineRule="auto"/>
              <w:jc w:val="both"/>
            </w:pPr>
            <w:r w:rsidRPr="005313E0">
              <w:t>Black Box</w:t>
            </w:r>
          </w:p>
        </w:tc>
        <w:tc>
          <w:tcPr>
            <w:tcW w:w="873" w:type="dxa"/>
          </w:tcPr>
          <w:p w14:paraId="7B3E204D" w14:textId="12C8C39B" w:rsidR="00EB1429" w:rsidRPr="005313E0" w:rsidRDefault="005A73EB" w:rsidP="007E7F8B">
            <w:pPr>
              <w:spacing w:line="360" w:lineRule="auto"/>
              <w:jc w:val="both"/>
            </w:pPr>
            <w:r>
              <w:t>27</w:t>
            </w:r>
            <w:r w:rsidRPr="005313E0">
              <w:t>-0</w:t>
            </w:r>
            <w:r>
              <w:t>7</w:t>
            </w:r>
            <w:r w:rsidRPr="005313E0">
              <w:t>-202</w:t>
            </w:r>
            <w:r>
              <w:t>2</w:t>
            </w:r>
          </w:p>
        </w:tc>
      </w:tr>
      <w:tr w:rsidR="005A73EB" w:rsidRPr="005313E0" w14:paraId="73373215" w14:textId="77777777" w:rsidTr="00F03DA9">
        <w:tc>
          <w:tcPr>
            <w:tcW w:w="988" w:type="dxa"/>
          </w:tcPr>
          <w:p w14:paraId="3D03B936" w14:textId="072D0FE2" w:rsidR="005A73EB" w:rsidRPr="005313E0" w:rsidRDefault="005A73EB" w:rsidP="007E7F8B">
            <w:pPr>
              <w:spacing w:line="360" w:lineRule="auto"/>
              <w:jc w:val="both"/>
            </w:pPr>
            <w:r w:rsidRPr="005313E0">
              <w:t>Logout</w:t>
            </w:r>
          </w:p>
        </w:tc>
        <w:tc>
          <w:tcPr>
            <w:tcW w:w="1984" w:type="dxa"/>
          </w:tcPr>
          <w:p w14:paraId="52E528B4" w14:textId="77777777" w:rsidR="005A73EB" w:rsidRPr="005313E0" w:rsidRDefault="005A73EB" w:rsidP="007E7F8B">
            <w:pPr>
              <w:spacing w:line="360" w:lineRule="auto"/>
              <w:jc w:val="both"/>
            </w:pPr>
          </w:p>
        </w:tc>
        <w:tc>
          <w:tcPr>
            <w:tcW w:w="851" w:type="dxa"/>
          </w:tcPr>
          <w:p w14:paraId="3C57644C" w14:textId="77777777" w:rsidR="005A73EB" w:rsidRPr="005313E0" w:rsidRDefault="005A73EB" w:rsidP="007E7F8B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275" w:type="dxa"/>
          </w:tcPr>
          <w:p w14:paraId="7FAF8874" w14:textId="77777777" w:rsidR="005A73EB" w:rsidRPr="005313E0" w:rsidRDefault="005A73EB" w:rsidP="007E7F8B">
            <w:pPr>
              <w:spacing w:line="360" w:lineRule="auto"/>
              <w:jc w:val="both"/>
            </w:pPr>
          </w:p>
        </w:tc>
        <w:tc>
          <w:tcPr>
            <w:tcW w:w="993" w:type="dxa"/>
          </w:tcPr>
          <w:p w14:paraId="0C12C9F9" w14:textId="77777777" w:rsidR="005A73EB" w:rsidRPr="005313E0" w:rsidRDefault="005A73EB" w:rsidP="007E7F8B">
            <w:pPr>
              <w:spacing w:line="360" w:lineRule="auto"/>
              <w:jc w:val="both"/>
            </w:pPr>
          </w:p>
        </w:tc>
        <w:tc>
          <w:tcPr>
            <w:tcW w:w="850" w:type="dxa"/>
          </w:tcPr>
          <w:p w14:paraId="47DB0470" w14:textId="77777777" w:rsidR="005A73EB" w:rsidRPr="005313E0" w:rsidRDefault="005A73EB" w:rsidP="007E7F8B">
            <w:pPr>
              <w:spacing w:line="360" w:lineRule="auto"/>
              <w:jc w:val="both"/>
            </w:pPr>
          </w:p>
        </w:tc>
        <w:tc>
          <w:tcPr>
            <w:tcW w:w="873" w:type="dxa"/>
          </w:tcPr>
          <w:p w14:paraId="38461242" w14:textId="77777777" w:rsidR="005A73EB" w:rsidRPr="005313E0" w:rsidRDefault="005A73EB" w:rsidP="007E7F8B">
            <w:pPr>
              <w:spacing w:line="360" w:lineRule="auto"/>
              <w:jc w:val="both"/>
            </w:pPr>
          </w:p>
        </w:tc>
      </w:tr>
    </w:tbl>
    <w:p w14:paraId="1EE8941E" w14:textId="77777777" w:rsidR="00F03DA9" w:rsidRPr="005313E0" w:rsidRDefault="00F03DA9" w:rsidP="008F513E">
      <w:pPr>
        <w:spacing w:after="0" w:line="360" w:lineRule="auto"/>
        <w:ind w:firstLine="720"/>
        <w:jc w:val="both"/>
      </w:pPr>
    </w:p>
    <w:p w14:paraId="7EE3B6CD" w14:textId="081B3B8F" w:rsidR="00D22602" w:rsidRPr="005313E0" w:rsidRDefault="006A6B76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21" w:name="_Toc68545104"/>
      <w:bookmarkStart w:id="422" w:name="_Toc78230815"/>
      <w:bookmarkStart w:id="423" w:name="_Toc110248402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6.2 </w:t>
      </w:r>
      <w:proofErr w:type="spellStart"/>
      <w:r w:rsidR="00BD4B55"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asus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Uji</w:t>
      </w:r>
      <w:bookmarkEnd w:id="421"/>
      <w:bookmarkEnd w:id="422"/>
      <w:bookmarkEnd w:id="423"/>
    </w:p>
    <w:p w14:paraId="0EED8844" w14:textId="536C8ADB" w:rsidR="004D3CF0" w:rsidRPr="00B20C18" w:rsidRDefault="006A6B76" w:rsidP="00B20C1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424" w:name="_Toc68545105"/>
      <w:bookmarkStart w:id="425" w:name="_Toc78230816"/>
      <w:bookmarkStart w:id="426" w:name="_Toc110248403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6.2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Login</w:t>
      </w:r>
      <w:bookmarkEnd w:id="424"/>
      <w:bookmarkEnd w:id="425"/>
      <w:bookmarkEnd w:id="426"/>
    </w:p>
    <w:p w14:paraId="7D75B4CD" w14:textId="2F57DE32" w:rsidR="00B20C18" w:rsidRDefault="00B20C18" w:rsidP="00B20C18">
      <w:bookmarkStart w:id="427" w:name="_Toc110239066"/>
      <w:proofErr w:type="spellStart"/>
      <w:r>
        <w:t>Tabel</w:t>
      </w:r>
      <w:proofErr w:type="spellEnd"/>
      <w:r>
        <w:t xml:space="preserve"> 6. </w:t>
      </w:r>
      <w:fldSimple w:instr=" SEQ Tabel_6. \* ARABIC ">
        <w:r w:rsidR="00776DB9">
          <w:rPr>
            <w:noProof/>
          </w:rPr>
          <w:t>2</w:t>
        </w:r>
      </w:fldSimple>
      <w:r>
        <w:t xml:space="preserve"> </w:t>
      </w:r>
      <w:proofErr w:type="spellStart"/>
      <w:r w:rsidRPr="0059459E">
        <w:t>Pengujian</w:t>
      </w:r>
      <w:proofErr w:type="spellEnd"/>
      <w:r w:rsidRPr="0059459E">
        <w:t xml:space="preserve"> Use Case Login</w:t>
      </w:r>
      <w:bookmarkEnd w:id="427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C245B5" w:rsidRPr="005313E0" w14:paraId="264E3B0B" w14:textId="77777777" w:rsidTr="00C245B5">
        <w:tc>
          <w:tcPr>
            <w:tcW w:w="988" w:type="dxa"/>
          </w:tcPr>
          <w:p w14:paraId="65A6A7FA" w14:textId="28E91A1B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45870314" w14:textId="3E86261D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678DE743" w14:textId="49C5663C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49EDDCBE" w14:textId="78DD3512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453A31FA" w14:textId="667F1386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649C0C33" w14:textId="06D5DA6E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518CEC33" w14:textId="1A4879CF" w:rsidR="00C245B5" w:rsidRPr="005313E0" w:rsidRDefault="00C245B5" w:rsidP="00C245B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C245B5" w:rsidRPr="005313E0" w14:paraId="150FB53E" w14:textId="77777777" w:rsidTr="00C245B5">
        <w:tc>
          <w:tcPr>
            <w:tcW w:w="988" w:type="dxa"/>
          </w:tcPr>
          <w:p w14:paraId="223BD8A9" w14:textId="33681CF0" w:rsidR="00C245B5" w:rsidRPr="005313E0" w:rsidRDefault="00C245B5" w:rsidP="00C245B5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1.a</w:t>
            </w:r>
            <w:proofErr w:type="gramEnd"/>
          </w:p>
        </w:tc>
        <w:tc>
          <w:tcPr>
            <w:tcW w:w="1134" w:type="dxa"/>
          </w:tcPr>
          <w:p w14:paraId="6CF37FB1" w14:textId="73650CE0" w:rsidR="00C245B5" w:rsidRPr="005313E0" w:rsidRDefault="00C245B5" w:rsidP="00C245B5">
            <w:pPr>
              <w:spacing w:line="360" w:lineRule="auto"/>
            </w:pPr>
            <w:r w:rsidRPr="005313E0">
              <w:t xml:space="preserve">Login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username dan password yang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1275" w:type="dxa"/>
          </w:tcPr>
          <w:p w14:paraId="73238D9F" w14:textId="167E2789" w:rsidR="00C245B5" w:rsidRPr="005313E0" w:rsidRDefault="00C245B5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37" w:hanging="142"/>
            </w:pPr>
            <w:r w:rsidRPr="005313E0">
              <w:t xml:space="preserve">Input </w:t>
            </w:r>
            <w:r w:rsidR="005A73EB">
              <w:t>username</w:t>
            </w:r>
            <w:r w:rsidRPr="005313E0">
              <w:t xml:space="preserve"> dan password</w:t>
            </w:r>
          </w:p>
          <w:p w14:paraId="5476A143" w14:textId="1B0ABC56" w:rsidR="00C245B5" w:rsidRPr="005313E0" w:rsidRDefault="00C245B5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proofErr w:type="spellStart"/>
            <w:r w:rsidRPr="005313E0">
              <w:t>Pili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login</w:t>
            </w:r>
          </w:p>
        </w:tc>
        <w:tc>
          <w:tcPr>
            <w:tcW w:w="1134" w:type="dxa"/>
          </w:tcPr>
          <w:p w14:paraId="661559D5" w14:textId="2436BF61" w:rsidR="00C245B5" w:rsidRPr="005313E0" w:rsidRDefault="005A73EB" w:rsidP="00C245B5">
            <w:pPr>
              <w:spacing w:line="360" w:lineRule="auto"/>
            </w:pPr>
            <w:r>
              <w:t>username</w:t>
            </w:r>
            <w:r w:rsidR="00C245B5" w:rsidRPr="005313E0">
              <w:t xml:space="preserve">, password </w:t>
            </w:r>
          </w:p>
        </w:tc>
        <w:tc>
          <w:tcPr>
            <w:tcW w:w="1276" w:type="dxa"/>
          </w:tcPr>
          <w:p w14:paraId="5C24400E" w14:textId="310D8AF3" w:rsidR="00C245B5" w:rsidRPr="005313E0" w:rsidRDefault="00C245B5" w:rsidP="00C245B5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75BA46B4" w14:textId="0751CC94" w:rsidR="00C245B5" w:rsidRPr="005313E0" w:rsidRDefault="00C245B5" w:rsidP="00C245B5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06375DA2" w14:textId="071E0CDD" w:rsidR="00C245B5" w:rsidRPr="005313E0" w:rsidRDefault="00C245B5" w:rsidP="00C245B5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303F0E" w:rsidRPr="005313E0" w14:paraId="7C4DDB26" w14:textId="77777777" w:rsidTr="00C245B5">
        <w:tc>
          <w:tcPr>
            <w:tcW w:w="988" w:type="dxa"/>
          </w:tcPr>
          <w:p w14:paraId="3345C54A" w14:textId="70BE54A9" w:rsidR="00303F0E" w:rsidRPr="005313E0" w:rsidRDefault="00303F0E" w:rsidP="00303F0E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1.</w:t>
            </w:r>
            <w:r w:rsidR="005A73EB">
              <w:t>b</w:t>
            </w:r>
            <w:proofErr w:type="gramEnd"/>
          </w:p>
        </w:tc>
        <w:tc>
          <w:tcPr>
            <w:tcW w:w="1134" w:type="dxa"/>
          </w:tcPr>
          <w:p w14:paraId="16AE6E3E" w14:textId="1C128E6D" w:rsidR="00303F0E" w:rsidRPr="005313E0" w:rsidRDefault="00303F0E" w:rsidP="00303F0E">
            <w:pPr>
              <w:spacing w:line="360" w:lineRule="auto"/>
            </w:pPr>
            <w:r w:rsidRPr="005313E0">
              <w:t xml:space="preserve">Login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username dan password </w:t>
            </w:r>
            <w:proofErr w:type="gramStart"/>
            <w:r w:rsidRPr="005313E0">
              <w:t>yang  valid</w:t>
            </w:r>
            <w:proofErr w:type="gramEnd"/>
          </w:p>
        </w:tc>
        <w:tc>
          <w:tcPr>
            <w:tcW w:w="1275" w:type="dxa"/>
          </w:tcPr>
          <w:p w14:paraId="7E52C2F1" w14:textId="5D903B66" w:rsidR="00303F0E" w:rsidRPr="005313E0" w:rsidRDefault="00303F0E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37" w:hanging="142"/>
            </w:pPr>
            <w:r w:rsidRPr="005313E0">
              <w:t xml:space="preserve">Input </w:t>
            </w:r>
            <w:r w:rsidR="005A73EB">
              <w:t>username</w:t>
            </w:r>
            <w:r w:rsidRPr="005313E0">
              <w:t xml:space="preserve"> dan password</w:t>
            </w:r>
          </w:p>
          <w:p w14:paraId="3CC80981" w14:textId="480D8459" w:rsidR="00303F0E" w:rsidRPr="005313E0" w:rsidRDefault="00303F0E" w:rsidP="00303F0E">
            <w:pPr>
              <w:spacing w:line="360" w:lineRule="auto"/>
            </w:pPr>
            <w:proofErr w:type="spellStart"/>
            <w:r w:rsidRPr="005313E0">
              <w:t>Pili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login</w:t>
            </w:r>
          </w:p>
        </w:tc>
        <w:tc>
          <w:tcPr>
            <w:tcW w:w="1134" w:type="dxa"/>
          </w:tcPr>
          <w:p w14:paraId="6121708E" w14:textId="0B32B0F9" w:rsidR="00303F0E" w:rsidRPr="005313E0" w:rsidRDefault="005A73EB" w:rsidP="00303F0E">
            <w:pPr>
              <w:spacing w:line="360" w:lineRule="auto"/>
            </w:pPr>
            <w:r>
              <w:t>username</w:t>
            </w:r>
            <w:r w:rsidR="00303F0E" w:rsidRPr="005313E0">
              <w:t xml:space="preserve">, password </w:t>
            </w:r>
          </w:p>
        </w:tc>
        <w:tc>
          <w:tcPr>
            <w:tcW w:w="1276" w:type="dxa"/>
          </w:tcPr>
          <w:p w14:paraId="5AE7D77E" w14:textId="5BC06B21" w:rsidR="00303F0E" w:rsidRPr="005313E0" w:rsidRDefault="00303F0E" w:rsidP="00303F0E">
            <w:pPr>
              <w:spacing w:line="360" w:lineRule="auto"/>
            </w:pPr>
            <w:r w:rsidRPr="005313E0">
              <w:t xml:space="preserve">Masuk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 Dashboard</w:t>
            </w:r>
          </w:p>
        </w:tc>
        <w:tc>
          <w:tcPr>
            <w:tcW w:w="1276" w:type="dxa"/>
          </w:tcPr>
          <w:p w14:paraId="0B42E9CC" w14:textId="0522BE4F" w:rsidR="00303F0E" w:rsidRPr="005313E0" w:rsidRDefault="00303F0E" w:rsidP="00303F0E">
            <w:pPr>
              <w:spacing w:line="360" w:lineRule="auto"/>
            </w:pPr>
            <w:r w:rsidRPr="005313E0">
              <w:t xml:space="preserve">Masuk </w:t>
            </w:r>
            <w:proofErr w:type="spellStart"/>
            <w:r w:rsidRPr="005313E0">
              <w:t>ke</w:t>
            </w:r>
            <w:proofErr w:type="spellEnd"/>
            <w:r w:rsidRPr="005313E0">
              <w:t xml:space="preserve"> Dashboard</w:t>
            </w:r>
          </w:p>
        </w:tc>
        <w:tc>
          <w:tcPr>
            <w:tcW w:w="844" w:type="dxa"/>
          </w:tcPr>
          <w:p w14:paraId="210FF59A" w14:textId="0C16021F" w:rsidR="00303F0E" w:rsidRPr="005313E0" w:rsidRDefault="00303F0E" w:rsidP="00303F0E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4C9DDA37" w14:textId="6E9738DD" w:rsidR="001803F5" w:rsidRDefault="001803F5" w:rsidP="00F97497">
      <w:pPr>
        <w:spacing w:after="0" w:line="360" w:lineRule="auto"/>
      </w:pPr>
    </w:p>
    <w:p w14:paraId="3A6D7703" w14:textId="77777777" w:rsidR="00B20C18" w:rsidRPr="005313E0" w:rsidRDefault="00B20C18" w:rsidP="00F97497">
      <w:pPr>
        <w:spacing w:after="0" w:line="360" w:lineRule="auto"/>
      </w:pPr>
    </w:p>
    <w:p w14:paraId="2D84215B" w14:textId="7008BDA8" w:rsidR="004D3CF0" w:rsidRPr="00B20C18" w:rsidRDefault="006A6B76" w:rsidP="00B20C1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id-ID"/>
        </w:rPr>
      </w:pPr>
      <w:bookmarkStart w:id="428" w:name="_Toc68545106"/>
      <w:bookmarkStart w:id="429" w:name="_Toc78230817"/>
      <w:bookmarkStart w:id="430" w:name="_Toc110248404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6.2.2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bookmarkEnd w:id="428"/>
      <w:r w:rsidR="00D14F36"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>Kelola User</w:t>
      </w:r>
      <w:bookmarkEnd w:id="429"/>
      <w:bookmarkEnd w:id="430"/>
    </w:p>
    <w:p w14:paraId="01CFD090" w14:textId="1950E63F" w:rsidR="00B20C18" w:rsidRPr="00B20C18" w:rsidRDefault="00B20C18" w:rsidP="00B20C18">
      <w:pPr>
        <w:rPr>
          <w:sz w:val="22"/>
          <w:szCs w:val="22"/>
        </w:rPr>
      </w:pPr>
      <w:bookmarkStart w:id="431" w:name="_Toc110239067"/>
      <w:proofErr w:type="spellStart"/>
      <w:r w:rsidRPr="00B20C18">
        <w:rPr>
          <w:sz w:val="22"/>
          <w:szCs w:val="22"/>
        </w:rPr>
        <w:t>Tabel</w:t>
      </w:r>
      <w:proofErr w:type="spellEnd"/>
      <w:r w:rsidRPr="00B20C18">
        <w:rPr>
          <w:sz w:val="22"/>
          <w:szCs w:val="22"/>
        </w:rPr>
        <w:t xml:space="preserve"> 6. </w:t>
      </w:r>
      <w:r w:rsidRPr="00B20C18">
        <w:rPr>
          <w:sz w:val="22"/>
          <w:szCs w:val="22"/>
        </w:rPr>
        <w:fldChar w:fldCharType="begin"/>
      </w:r>
      <w:r w:rsidRPr="00B20C18">
        <w:rPr>
          <w:sz w:val="22"/>
          <w:szCs w:val="22"/>
        </w:rPr>
        <w:instrText xml:space="preserve"> SEQ Tabel_6. \* ARABIC </w:instrText>
      </w:r>
      <w:r w:rsidRPr="00B20C18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3</w:t>
      </w:r>
      <w:r w:rsidRPr="00B20C18">
        <w:rPr>
          <w:sz w:val="22"/>
          <w:szCs w:val="22"/>
        </w:rPr>
        <w:fldChar w:fldCharType="end"/>
      </w:r>
      <w:r w:rsidRPr="00B20C18">
        <w:rPr>
          <w:sz w:val="22"/>
          <w:szCs w:val="22"/>
        </w:rPr>
        <w:t xml:space="preserve"> </w:t>
      </w:r>
      <w:proofErr w:type="spellStart"/>
      <w:r w:rsidRPr="00B20C18">
        <w:rPr>
          <w:sz w:val="22"/>
          <w:szCs w:val="22"/>
        </w:rPr>
        <w:t>Pengujian</w:t>
      </w:r>
      <w:proofErr w:type="spellEnd"/>
      <w:r w:rsidRPr="00B20C18">
        <w:rPr>
          <w:sz w:val="22"/>
          <w:szCs w:val="22"/>
        </w:rPr>
        <w:t xml:space="preserve"> Use Case Kelola User</w:t>
      </w:r>
      <w:bookmarkEnd w:id="431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D14F36" w:rsidRPr="005313E0" w14:paraId="32D78C1B" w14:textId="77777777" w:rsidTr="00F26374">
        <w:tc>
          <w:tcPr>
            <w:tcW w:w="988" w:type="dxa"/>
          </w:tcPr>
          <w:p w14:paraId="66DB6BE8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0AC785E4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236830CE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6F25126B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7C408CED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536B5C41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58BF02B4" w14:textId="77777777" w:rsidR="00D14F36" w:rsidRPr="005313E0" w:rsidRDefault="00D14F36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D14F36" w:rsidRPr="005313E0" w14:paraId="1E799ECE" w14:textId="77777777" w:rsidTr="00F26374">
        <w:tc>
          <w:tcPr>
            <w:tcW w:w="988" w:type="dxa"/>
          </w:tcPr>
          <w:p w14:paraId="1226C40C" w14:textId="14E4376E" w:rsidR="00D14F36" w:rsidRPr="005313E0" w:rsidRDefault="00D14F36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743BCAD6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mua</w:t>
            </w:r>
            <w:proofErr w:type="spellEnd"/>
            <w:r w:rsidRPr="005313E0">
              <w:t xml:space="preserve"> field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1275" w:type="dxa"/>
          </w:tcPr>
          <w:p w14:paraId="34E162B6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4594BA68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75BFFCE6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6155EA94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381526AD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14F36" w:rsidRPr="005313E0" w14:paraId="4D7EF188" w14:textId="77777777" w:rsidTr="00F26374">
        <w:tc>
          <w:tcPr>
            <w:tcW w:w="988" w:type="dxa"/>
          </w:tcPr>
          <w:p w14:paraId="3ACE0427" w14:textId="36D4F85A" w:rsidR="00D14F36" w:rsidRPr="005313E0" w:rsidRDefault="00D14F36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0C82124E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5" w:type="dxa"/>
          </w:tcPr>
          <w:p w14:paraId="7504EE68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593B1533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4AA92476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6" w:type="dxa"/>
          </w:tcPr>
          <w:p w14:paraId="55E8A206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589CB43E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0EBB963A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14F36" w:rsidRPr="005313E0" w14:paraId="3051D21E" w14:textId="77777777" w:rsidTr="00F26374">
        <w:tc>
          <w:tcPr>
            <w:tcW w:w="988" w:type="dxa"/>
          </w:tcPr>
          <w:p w14:paraId="1A04CCAB" w14:textId="2ACE4613" w:rsidR="00D14F36" w:rsidRPr="005313E0" w:rsidRDefault="00D14F36" w:rsidP="00F26374">
            <w:pPr>
              <w:spacing w:line="360" w:lineRule="auto"/>
            </w:pPr>
            <w:r w:rsidRPr="005313E0">
              <w:t>PDHUPL-</w:t>
            </w:r>
            <w:r w:rsidRPr="005313E0">
              <w:rPr>
                <w:lang w:val="id-ID"/>
              </w:rPr>
              <w:t>2</w:t>
            </w:r>
            <w:r w:rsidRPr="005313E0">
              <w:t>.c</w:t>
            </w:r>
          </w:p>
        </w:tc>
        <w:tc>
          <w:tcPr>
            <w:tcW w:w="1134" w:type="dxa"/>
          </w:tcPr>
          <w:p w14:paraId="452C82EE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5" w:type="dxa"/>
          </w:tcPr>
          <w:p w14:paraId="57A7B0E3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5739D8CB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613EC5E7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6" w:type="dxa"/>
          </w:tcPr>
          <w:p w14:paraId="403B06CF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1276" w:type="dxa"/>
          </w:tcPr>
          <w:p w14:paraId="33810F83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844" w:type="dxa"/>
          </w:tcPr>
          <w:p w14:paraId="793CE609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14F36" w:rsidRPr="005313E0" w14:paraId="039FF4FE" w14:textId="77777777" w:rsidTr="00F26374">
        <w:tc>
          <w:tcPr>
            <w:tcW w:w="988" w:type="dxa"/>
          </w:tcPr>
          <w:p w14:paraId="4DF6A3A3" w14:textId="62B298CA" w:rsidR="00D14F36" w:rsidRPr="005313E0" w:rsidRDefault="00D14F36" w:rsidP="00F26374">
            <w:pPr>
              <w:spacing w:line="360" w:lineRule="auto"/>
            </w:pPr>
            <w:r w:rsidRPr="005313E0">
              <w:lastRenderedPageBreak/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d</w:t>
            </w:r>
            <w:proofErr w:type="gramEnd"/>
          </w:p>
        </w:tc>
        <w:tc>
          <w:tcPr>
            <w:tcW w:w="1134" w:type="dxa"/>
          </w:tcPr>
          <w:p w14:paraId="09F07CC9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1275" w:type="dxa"/>
          </w:tcPr>
          <w:p w14:paraId="69EFD2F4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hapus</w:t>
            </w:r>
            <w:proofErr w:type="spellEnd"/>
          </w:p>
        </w:tc>
        <w:tc>
          <w:tcPr>
            <w:tcW w:w="1134" w:type="dxa"/>
          </w:tcPr>
          <w:p w14:paraId="307CD3BA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3FD34E6D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1276" w:type="dxa"/>
          </w:tcPr>
          <w:p w14:paraId="28748CDB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844" w:type="dxa"/>
          </w:tcPr>
          <w:p w14:paraId="1A4C7E8F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14F36" w:rsidRPr="005313E0" w14:paraId="4FDDA198" w14:textId="77777777" w:rsidTr="00F26374">
        <w:tc>
          <w:tcPr>
            <w:tcW w:w="988" w:type="dxa"/>
          </w:tcPr>
          <w:p w14:paraId="2A865ADD" w14:textId="24CD2936" w:rsidR="00D14F36" w:rsidRPr="005313E0" w:rsidRDefault="00D14F36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e</w:t>
            </w:r>
            <w:proofErr w:type="gramEnd"/>
          </w:p>
        </w:tc>
        <w:tc>
          <w:tcPr>
            <w:tcW w:w="1134" w:type="dxa"/>
          </w:tcPr>
          <w:p w14:paraId="7F5898AA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5" w:type="dxa"/>
          </w:tcPr>
          <w:p w14:paraId="04E59D6F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77D55F8C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4FBF6EDA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6" w:type="dxa"/>
          </w:tcPr>
          <w:p w14:paraId="7E0C77BC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ubah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1276" w:type="dxa"/>
          </w:tcPr>
          <w:p w14:paraId="3F5A5FA2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ubah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844" w:type="dxa"/>
          </w:tcPr>
          <w:p w14:paraId="091398E8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14F36" w:rsidRPr="005313E0" w14:paraId="6548608C" w14:textId="77777777" w:rsidTr="00F26374">
        <w:tc>
          <w:tcPr>
            <w:tcW w:w="988" w:type="dxa"/>
          </w:tcPr>
          <w:p w14:paraId="048D2F98" w14:textId="7EC92FF8" w:rsidR="00D14F36" w:rsidRPr="005313E0" w:rsidRDefault="00D14F36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2</w:t>
            </w:r>
            <w:r w:rsidRPr="005313E0">
              <w:t>.f</w:t>
            </w:r>
            <w:proofErr w:type="gramEnd"/>
          </w:p>
        </w:tc>
        <w:tc>
          <w:tcPr>
            <w:tcW w:w="1134" w:type="dxa"/>
          </w:tcPr>
          <w:p w14:paraId="376798DC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5" w:type="dxa"/>
          </w:tcPr>
          <w:p w14:paraId="1C600412" w14:textId="77777777" w:rsidR="00D14F36" w:rsidRPr="005313E0" w:rsidRDefault="00D14F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2A88D958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5F06BE4A" w14:textId="77777777" w:rsidR="00D14F36" w:rsidRPr="005313E0" w:rsidRDefault="00D14F36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6" w:type="dxa"/>
          </w:tcPr>
          <w:p w14:paraId="20BEF500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58C9CBDA" w14:textId="77777777" w:rsidR="00D14F36" w:rsidRPr="005313E0" w:rsidRDefault="00D14F36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509E55A4" w14:textId="77777777" w:rsidR="00D14F36" w:rsidRPr="005313E0" w:rsidRDefault="00D14F36" w:rsidP="00F26374">
            <w:pPr>
              <w:spacing w:line="360" w:lineRule="auto"/>
            </w:pPr>
          </w:p>
        </w:tc>
      </w:tr>
    </w:tbl>
    <w:p w14:paraId="701C7B05" w14:textId="5F74C8DA" w:rsidR="001803F5" w:rsidRPr="005313E0" w:rsidRDefault="001803F5" w:rsidP="00F97497">
      <w:pPr>
        <w:spacing w:after="0" w:line="360" w:lineRule="auto"/>
      </w:pPr>
    </w:p>
    <w:p w14:paraId="683DE678" w14:textId="25B9F5D0" w:rsidR="004D3CF0" w:rsidRPr="00B20C18" w:rsidRDefault="00BD4B55" w:rsidP="00B20C1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32" w:name="_Toc78230818"/>
      <w:bookmarkStart w:id="433" w:name="_Toc110248405"/>
      <w:r w:rsidRPr="005313E0">
        <w:rPr>
          <w:rFonts w:ascii="Times New Roman" w:hAnsi="Times New Roman" w:cs="Times New Roman"/>
          <w:b/>
          <w:bCs/>
          <w:color w:val="000000" w:themeColor="text1"/>
        </w:rPr>
        <w:t>6.2.</w:t>
      </w:r>
      <w:r w:rsidR="00272099" w:rsidRPr="005313E0">
        <w:rPr>
          <w:rFonts w:ascii="Times New Roman" w:hAnsi="Times New Roman" w:cs="Times New Roman"/>
          <w:b/>
          <w:bCs/>
          <w:color w:val="000000" w:themeColor="text1"/>
        </w:rPr>
        <w:t>3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r w:rsidR="00A357DC"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 xml:space="preserve">Kelola </w:t>
      </w:r>
      <w:bookmarkEnd w:id="432"/>
      <w:proofErr w:type="spellStart"/>
      <w:r w:rsidR="005A73EB">
        <w:rPr>
          <w:rFonts w:ascii="Times New Roman" w:hAnsi="Times New Roman" w:cs="Times New Roman"/>
          <w:b/>
          <w:bCs/>
          <w:color w:val="000000" w:themeColor="text1"/>
          <w:lang w:val="en-US"/>
        </w:rPr>
        <w:t>Dosen</w:t>
      </w:r>
      <w:bookmarkEnd w:id="433"/>
      <w:proofErr w:type="spellEnd"/>
    </w:p>
    <w:p w14:paraId="063756C9" w14:textId="4DFF4349" w:rsidR="00B20C18" w:rsidRPr="00B20C18" w:rsidRDefault="00B20C18" w:rsidP="00B20C18">
      <w:pPr>
        <w:rPr>
          <w:sz w:val="22"/>
          <w:szCs w:val="22"/>
        </w:rPr>
      </w:pPr>
      <w:bookmarkStart w:id="434" w:name="_Toc110239068"/>
      <w:proofErr w:type="spellStart"/>
      <w:r w:rsidRPr="00B20C18">
        <w:rPr>
          <w:sz w:val="22"/>
          <w:szCs w:val="22"/>
        </w:rPr>
        <w:t>Tabel</w:t>
      </w:r>
      <w:proofErr w:type="spellEnd"/>
      <w:r w:rsidRPr="00B20C18">
        <w:rPr>
          <w:sz w:val="22"/>
          <w:szCs w:val="22"/>
        </w:rPr>
        <w:t xml:space="preserve"> 6. </w:t>
      </w:r>
      <w:r w:rsidRPr="00B20C18">
        <w:rPr>
          <w:sz w:val="22"/>
          <w:szCs w:val="22"/>
        </w:rPr>
        <w:fldChar w:fldCharType="begin"/>
      </w:r>
      <w:r w:rsidRPr="00B20C18">
        <w:rPr>
          <w:sz w:val="22"/>
          <w:szCs w:val="22"/>
        </w:rPr>
        <w:instrText xml:space="preserve"> SEQ Tabel_6. \* ARABIC </w:instrText>
      </w:r>
      <w:r w:rsidRPr="00B20C18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4</w:t>
      </w:r>
      <w:r w:rsidRPr="00B20C18">
        <w:rPr>
          <w:sz w:val="22"/>
          <w:szCs w:val="22"/>
        </w:rPr>
        <w:fldChar w:fldCharType="end"/>
      </w:r>
      <w:r w:rsidRPr="00B20C18">
        <w:rPr>
          <w:sz w:val="22"/>
          <w:szCs w:val="22"/>
        </w:rPr>
        <w:t xml:space="preserve"> </w:t>
      </w:r>
      <w:proofErr w:type="spellStart"/>
      <w:r w:rsidRPr="00B20C18">
        <w:rPr>
          <w:sz w:val="22"/>
          <w:szCs w:val="22"/>
        </w:rPr>
        <w:t>Pengujian</w:t>
      </w:r>
      <w:proofErr w:type="spellEnd"/>
      <w:r w:rsidRPr="00B20C18">
        <w:rPr>
          <w:sz w:val="22"/>
          <w:szCs w:val="22"/>
        </w:rPr>
        <w:t xml:space="preserve"> Use Case Kelola </w:t>
      </w:r>
      <w:proofErr w:type="spellStart"/>
      <w:r w:rsidRPr="00B20C18">
        <w:rPr>
          <w:sz w:val="22"/>
          <w:szCs w:val="22"/>
        </w:rPr>
        <w:t>Dosen</w:t>
      </w:r>
      <w:bookmarkEnd w:id="434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A357DC" w:rsidRPr="005313E0" w14:paraId="424772BB" w14:textId="77777777" w:rsidTr="00F26374">
        <w:tc>
          <w:tcPr>
            <w:tcW w:w="988" w:type="dxa"/>
          </w:tcPr>
          <w:p w14:paraId="700FD45B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2A5298BA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3DB9E02D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1ED9F890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2B217A77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3E63EC04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1A62258E" w14:textId="77777777" w:rsidR="00A357DC" w:rsidRPr="005313E0" w:rsidRDefault="00A357DC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A357DC" w:rsidRPr="005313E0" w14:paraId="59FF1E7E" w14:textId="77777777" w:rsidTr="00F26374">
        <w:tc>
          <w:tcPr>
            <w:tcW w:w="988" w:type="dxa"/>
          </w:tcPr>
          <w:p w14:paraId="4A0947F9" w14:textId="48754F95" w:rsidR="00A357DC" w:rsidRPr="005313E0" w:rsidRDefault="00A357DC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611B05B4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mua</w:t>
            </w:r>
            <w:proofErr w:type="spellEnd"/>
            <w:r w:rsidRPr="005313E0">
              <w:t xml:space="preserve"> field </w:t>
            </w:r>
            <w:proofErr w:type="spellStart"/>
            <w:r w:rsidRPr="005313E0">
              <w:t>kosong</w:t>
            </w:r>
            <w:proofErr w:type="spellEnd"/>
          </w:p>
        </w:tc>
        <w:tc>
          <w:tcPr>
            <w:tcW w:w="1275" w:type="dxa"/>
          </w:tcPr>
          <w:p w14:paraId="64B6B9F5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5108D79A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5B44027D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5B20638E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049818E1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A357DC" w:rsidRPr="005313E0" w14:paraId="7520DC94" w14:textId="77777777" w:rsidTr="00F26374">
        <w:tc>
          <w:tcPr>
            <w:tcW w:w="988" w:type="dxa"/>
          </w:tcPr>
          <w:p w14:paraId="2B41AECD" w14:textId="214BCDCD" w:rsidR="00A357DC" w:rsidRPr="005313E0" w:rsidRDefault="00A357DC" w:rsidP="00F26374">
            <w:pPr>
              <w:spacing w:line="360" w:lineRule="auto"/>
            </w:pPr>
            <w:r w:rsidRPr="005313E0">
              <w:lastRenderedPageBreak/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11DBBEF3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5" w:type="dxa"/>
          </w:tcPr>
          <w:p w14:paraId="363926E7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49962F5A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21A37BD2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6" w:type="dxa"/>
          </w:tcPr>
          <w:p w14:paraId="17D1DEE3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69607BC3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3578C4C0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A357DC" w:rsidRPr="005313E0" w14:paraId="29AB804E" w14:textId="77777777" w:rsidTr="00F26374">
        <w:tc>
          <w:tcPr>
            <w:tcW w:w="988" w:type="dxa"/>
          </w:tcPr>
          <w:p w14:paraId="08BB0A03" w14:textId="7BEF3657" w:rsidR="00A357DC" w:rsidRPr="005313E0" w:rsidRDefault="00A357DC" w:rsidP="00F26374">
            <w:pPr>
              <w:spacing w:line="360" w:lineRule="auto"/>
            </w:pPr>
            <w:r w:rsidRPr="005313E0">
              <w:t>PDHUPL-</w:t>
            </w:r>
            <w:r w:rsidRPr="005313E0">
              <w:rPr>
                <w:lang w:val="id-ID"/>
              </w:rPr>
              <w:t>3</w:t>
            </w:r>
            <w:r w:rsidRPr="005313E0">
              <w:t>.c</w:t>
            </w:r>
          </w:p>
        </w:tc>
        <w:tc>
          <w:tcPr>
            <w:tcW w:w="1134" w:type="dxa"/>
          </w:tcPr>
          <w:p w14:paraId="0A7BCC77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5" w:type="dxa"/>
          </w:tcPr>
          <w:p w14:paraId="4A5FAD9F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53949609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064CB8FB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6" w:type="dxa"/>
          </w:tcPr>
          <w:p w14:paraId="48612344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1276" w:type="dxa"/>
          </w:tcPr>
          <w:p w14:paraId="5192B661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844" w:type="dxa"/>
          </w:tcPr>
          <w:p w14:paraId="046B7671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A357DC" w:rsidRPr="005313E0" w14:paraId="1630D003" w14:textId="77777777" w:rsidTr="00F26374">
        <w:tc>
          <w:tcPr>
            <w:tcW w:w="988" w:type="dxa"/>
          </w:tcPr>
          <w:p w14:paraId="3365ED1B" w14:textId="03089493" w:rsidR="00A357DC" w:rsidRPr="005313E0" w:rsidRDefault="00A357DC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d</w:t>
            </w:r>
            <w:proofErr w:type="gramEnd"/>
          </w:p>
        </w:tc>
        <w:tc>
          <w:tcPr>
            <w:tcW w:w="1134" w:type="dxa"/>
          </w:tcPr>
          <w:p w14:paraId="6845E432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1275" w:type="dxa"/>
          </w:tcPr>
          <w:p w14:paraId="5C5045A1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hapus</w:t>
            </w:r>
            <w:proofErr w:type="spellEnd"/>
          </w:p>
        </w:tc>
        <w:tc>
          <w:tcPr>
            <w:tcW w:w="1134" w:type="dxa"/>
          </w:tcPr>
          <w:p w14:paraId="0E8C07CF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2D144D44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1276" w:type="dxa"/>
          </w:tcPr>
          <w:p w14:paraId="7EE504F6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844" w:type="dxa"/>
          </w:tcPr>
          <w:p w14:paraId="32FC5AB6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A357DC" w:rsidRPr="005313E0" w14:paraId="66928CF1" w14:textId="77777777" w:rsidTr="00F26374">
        <w:tc>
          <w:tcPr>
            <w:tcW w:w="988" w:type="dxa"/>
          </w:tcPr>
          <w:p w14:paraId="69A8B909" w14:textId="3F548757" w:rsidR="00A357DC" w:rsidRPr="005313E0" w:rsidRDefault="00A357DC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e</w:t>
            </w:r>
            <w:proofErr w:type="gramEnd"/>
          </w:p>
        </w:tc>
        <w:tc>
          <w:tcPr>
            <w:tcW w:w="1134" w:type="dxa"/>
          </w:tcPr>
          <w:p w14:paraId="08CF8615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5" w:type="dxa"/>
          </w:tcPr>
          <w:p w14:paraId="1C57981E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t>Masukan</w:t>
            </w:r>
            <w:proofErr w:type="spellEnd"/>
            <w:r w:rsidRPr="005313E0">
              <w:t xml:space="preserve"> data</w:t>
            </w:r>
          </w:p>
          <w:p w14:paraId="67736B1F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51E17541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276" w:type="dxa"/>
          </w:tcPr>
          <w:p w14:paraId="515C1528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ubah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1276" w:type="dxa"/>
          </w:tcPr>
          <w:p w14:paraId="54A47180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berhasi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iubah</w:t>
            </w:r>
            <w:proofErr w:type="spellEnd"/>
            <w:r w:rsidRPr="005313E0">
              <w:t xml:space="preserve">, data </w:t>
            </w:r>
            <w:proofErr w:type="spellStart"/>
            <w:r w:rsidRPr="005313E0">
              <w:t>disimpan</w:t>
            </w:r>
            <w:proofErr w:type="spellEnd"/>
          </w:p>
        </w:tc>
        <w:tc>
          <w:tcPr>
            <w:tcW w:w="844" w:type="dxa"/>
          </w:tcPr>
          <w:p w14:paraId="43A330C3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A357DC" w:rsidRPr="005313E0" w14:paraId="1EE0FB0C" w14:textId="77777777" w:rsidTr="00F26374">
        <w:tc>
          <w:tcPr>
            <w:tcW w:w="988" w:type="dxa"/>
          </w:tcPr>
          <w:p w14:paraId="1F35ED2B" w14:textId="222700C8" w:rsidR="00A357DC" w:rsidRPr="005313E0" w:rsidRDefault="00A357DC" w:rsidP="00F26374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3</w:t>
            </w:r>
            <w:r w:rsidRPr="005313E0">
              <w:t>.f</w:t>
            </w:r>
            <w:proofErr w:type="gramEnd"/>
          </w:p>
        </w:tc>
        <w:tc>
          <w:tcPr>
            <w:tcW w:w="1134" w:type="dxa"/>
          </w:tcPr>
          <w:p w14:paraId="72D84882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engubah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lastRenderedPageBreak/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5" w:type="dxa"/>
          </w:tcPr>
          <w:p w14:paraId="6E62A4C6" w14:textId="77777777" w:rsidR="00A357DC" w:rsidRPr="005313E0" w:rsidRDefault="00A357DC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 w:rsidRPr="005313E0">
              <w:lastRenderedPageBreak/>
              <w:t>Masukan</w:t>
            </w:r>
            <w:proofErr w:type="spellEnd"/>
            <w:r w:rsidRPr="005313E0">
              <w:t xml:space="preserve"> data</w:t>
            </w:r>
          </w:p>
          <w:p w14:paraId="59584261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impan</w:t>
            </w:r>
            <w:proofErr w:type="spellEnd"/>
          </w:p>
        </w:tc>
        <w:tc>
          <w:tcPr>
            <w:tcW w:w="1134" w:type="dxa"/>
          </w:tcPr>
          <w:p w14:paraId="29F76638" w14:textId="77777777" w:rsidR="00A357DC" w:rsidRPr="005313E0" w:rsidRDefault="00A357DC" w:rsidP="00F26374">
            <w:pPr>
              <w:spacing w:line="360" w:lineRule="auto"/>
            </w:pPr>
            <w:r w:rsidRPr="005313E0">
              <w:t xml:space="preserve">Data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  <w:r w:rsidRPr="005313E0">
              <w:t xml:space="preserve"> valid</w:t>
            </w:r>
          </w:p>
        </w:tc>
        <w:tc>
          <w:tcPr>
            <w:tcW w:w="1276" w:type="dxa"/>
          </w:tcPr>
          <w:p w14:paraId="13194A2A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4C3EDC3D" w14:textId="77777777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2293E5BB" w14:textId="6E627BDC" w:rsidR="00A357DC" w:rsidRPr="005313E0" w:rsidRDefault="00A357DC" w:rsidP="00F26374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1E4A41B8" w14:textId="75873CBE" w:rsidR="00BD4B55" w:rsidRPr="005313E0" w:rsidRDefault="00BD4B55" w:rsidP="00F97497">
      <w:pPr>
        <w:spacing w:after="0" w:line="360" w:lineRule="auto"/>
      </w:pPr>
    </w:p>
    <w:p w14:paraId="546754DF" w14:textId="5DC14978" w:rsidR="004D3CF0" w:rsidRPr="00B20C18" w:rsidRDefault="00BD4B55" w:rsidP="00B20C1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35" w:name="_Toc78230819"/>
      <w:bookmarkStart w:id="436" w:name="_Toc110248406"/>
      <w:r w:rsidRPr="005313E0">
        <w:rPr>
          <w:rFonts w:ascii="Times New Roman" w:hAnsi="Times New Roman" w:cs="Times New Roman"/>
          <w:b/>
          <w:bCs/>
          <w:color w:val="000000" w:themeColor="text1"/>
        </w:rPr>
        <w:t>6.2.</w:t>
      </w:r>
      <w:r w:rsidR="00272099" w:rsidRPr="005313E0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r w:rsidR="00C05236"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 xml:space="preserve">Kelola </w:t>
      </w:r>
      <w:bookmarkEnd w:id="435"/>
      <w:proofErr w:type="spellStart"/>
      <w:r w:rsidR="00B20C18">
        <w:rPr>
          <w:rFonts w:ascii="Times New Roman" w:hAnsi="Times New Roman" w:cs="Times New Roman"/>
          <w:b/>
          <w:bCs/>
          <w:color w:val="000000" w:themeColor="text1"/>
          <w:lang w:val="en-US"/>
        </w:rPr>
        <w:t>Mahasiswa</w:t>
      </w:r>
      <w:bookmarkEnd w:id="436"/>
      <w:proofErr w:type="spellEnd"/>
    </w:p>
    <w:p w14:paraId="2724F3C9" w14:textId="2F109803" w:rsidR="00B20C18" w:rsidRPr="00B20C18" w:rsidRDefault="00B20C18" w:rsidP="00B20C18">
      <w:pPr>
        <w:rPr>
          <w:sz w:val="22"/>
          <w:szCs w:val="22"/>
        </w:rPr>
      </w:pPr>
      <w:bookmarkStart w:id="437" w:name="_Toc110239069"/>
      <w:proofErr w:type="spellStart"/>
      <w:r w:rsidRPr="00B20C18">
        <w:rPr>
          <w:sz w:val="22"/>
          <w:szCs w:val="22"/>
        </w:rPr>
        <w:t>Tabel</w:t>
      </w:r>
      <w:proofErr w:type="spellEnd"/>
      <w:r w:rsidRPr="00B20C18">
        <w:rPr>
          <w:sz w:val="22"/>
          <w:szCs w:val="22"/>
        </w:rPr>
        <w:t xml:space="preserve"> 6. </w:t>
      </w:r>
      <w:r w:rsidRPr="00B20C18">
        <w:rPr>
          <w:sz w:val="22"/>
          <w:szCs w:val="22"/>
        </w:rPr>
        <w:fldChar w:fldCharType="begin"/>
      </w:r>
      <w:r w:rsidRPr="00B20C18">
        <w:rPr>
          <w:sz w:val="22"/>
          <w:szCs w:val="22"/>
        </w:rPr>
        <w:instrText xml:space="preserve"> SEQ Tabel_6. \* ARABIC </w:instrText>
      </w:r>
      <w:r w:rsidRPr="00B20C18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5</w:t>
      </w:r>
      <w:r w:rsidRPr="00B20C18">
        <w:rPr>
          <w:sz w:val="22"/>
          <w:szCs w:val="22"/>
        </w:rPr>
        <w:fldChar w:fldCharType="end"/>
      </w:r>
      <w:r w:rsidRPr="00B20C18">
        <w:rPr>
          <w:sz w:val="22"/>
          <w:szCs w:val="22"/>
        </w:rPr>
        <w:t xml:space="preserve"> </w:t>
      </w:r>
      <w:proofErr w:type="spellStart"/>
      <w:r w:rsidRPr="00B20C18">
        <w:rPr>
          <w:sz w:val="22"/>
          <w:szCs w:val="22"/>
        </w:rPr>
        <w:t>Pengujian</w:t>
      </w:r>
      <w:proofErr w:type="spellEnd"/>
      <w:r w:rsidRPr="00B20C18">
        <w:rPr>
          <w:sz w:val="22"/>
          <w:szCs w:val="22"/>
        </w:rPr>
        <w:t xml:space="preserve"> Use Case Kelola </w:t>
      </w:r>
      <w:proofErr w:type="spellStart"/>
      <w:r w:rsidRPr="00B20C18">
        <w:rPr>
          <w:sz w:val="22"/>
          <w:szCs w:val="22"/>
        </w:rPr>
        <w:t>Mahasiswa</w:t>
      </w:r>
      <w:bookmarkEnd w:id="437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275"/>
        <w:gridCol w:w="1134"/>
        <w:gridCol w:w="1134"/>
        <w:gridCol w:w="1276"/>
        <w:gridCol w:w="1276"/>
        <w:gridCol w:w="844"/>
      </w:tblGrid>
      <w:tr w:rsidR="00583BE4" w:rsidRPr="005313E0" w14:paraId="67D709BB" w14:textId="77777777" w:rsidTr="00583BE4">
        <w:tc>
          <w:tcPr>
            <w:tcW w:w="988" w:type="dxa"/>
          </w:tcPr>
          <w:p w14:paraId="7F18FC8D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275" w:type="dxa"/>
          </w:tcPr>
          <w:p w14:paraId="7C9DA029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134" w:type="dxa"/>
          </w:tcPr>
          <w:p w14:paraId="4616374F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5D54B9A0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1662067F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499FE1AB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15A14B6B" w14:textId="77777777" w:rsidR="00583BE4" w:rsidRPr="005313E0" w:rsidRDefault="00583BE4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C05236" w:rsidRPr="005313E0" w14:paraId="0CC0427D" w14:textId="77777777" w:rsidTr="00583BE4">
        <w:tc>
          <w:tcPr>
            <w:tcW w:w="988" w:type="dxa"/>
          </w:tcPr>
          <w:p w14:paraId="3F9D3E2C" w14:textId="09F8DB7A" w:rsidR="00C05236" w:rsidRPr="005313E0" w:rsidRDefault="00C05236" w:rsidP="00C05236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4.a</w:t>
            </w:r>
            <w:proofErr w:type="gramEnd"/>
          </w:p>
        </w:tc>
        <w:tc>
          <w:tcPr>
            <w:tcW w:w="1275" w:type="dxa"/>
          </w:tcPr>
          <w:p w14:paraId="0E6705C3" w14:textId="320A0CB5" w:rsidR="00C05236" w:rsidRPr="005313E0" w:rsidRDefault="00B20C18" w:rsidP="00C05236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dan valid</w:t>
            </w:r>
          </w:p>
        </w:tc>
        <w:tc>
          <w:tcPr>
            <w:tcW w:w="1134" w:type="dxa"/>
          </w:tcPr>
          <w:p w14:paraId="519CAD42" w14:textId="48FE0DE8" w:rsidR="00C05236" w:rsidRPr="005313E0" w:rsidRDefault="00C052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r w:rsidRPr="005313E0">
              <w:rPr>
                <w:lang w:val="id-ID"/>
              </w:rPr>
              <w:t>Mengosongkan field balas surat</w:t>
            </w:r>
          </w:p>
          <w:p w14:paraId="4E39D834" w14:textId="6FC7A94E" w:rsidR="00C05236" w:rsidRPr="005313E0" w:rsidRDefault="00C05236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proofErr w:type="spellStart"/>
            <w:r w:rsidRPr="005313E0">
              <w:t>Men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>kirim</w:t>
            </w:r>
          </w:p>
        </w:tc>
        <w:tc>
          <w:tcPr>
            <w:tcW w:w="1134" w:type="dxa"/>
          </w:tcPr>
          <w:p w14:paraId="1C283070" w14:textId="3C4C57E3" w:rsidR="00C05236" w:rsidRPr="005313E0" w:rsidRDefault="00C05236" w:rsidP="00C05236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4CD70198" w14:textId="77777777" w:rsidR="00C05236" w:rsidRPr="005313E0" w:rsidRDefault="00C05236" w:rsidP="00C05236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6F64F3F1" w14:textId="77777777" w:rsidR="00C05236" w:rsidRPr="005313E0" w:rsidRDefault="00C05236" w:rsidP="00C05236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0EEF4895" w14:textId="77777777" w:rsidR="00C05236" w:rsidRPr="005313E0" w:rsidRDefault="00C05236" w:rsidP="00C05236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3A41E0" w:rsidRPr="005313E0" w14:paraId="1A239A68" w14:textId="77777777" w:rsidTr="00583BE4">
        <w:tc>
          <w:tcPr>
            <w:tcW w:w="988" w:type="dxa"/>
          </w:tcPr>
          <w:p w14:paraId="46C37E64" w14:textId="02DB391D" w:rsidR="003A41E0" w:rsidRPr="005313E0" w:rsidRDefault="003A41E0" w:rsidP="003A41E0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4.b</w:t>
            </w:r>
            <w:proofErr w:type="gramEnd"/>
          </w:p>
        </w:tc>
        <w:tc>
          <w:tcPr>
            <w:tcW w:w="1275" w:type="dxa"/>
          </w:tcPr>
          <w:p w14:paraId="54D49905" w14:textId="773EC998" w:rsidR="003A41E0" w:rsidRPr="005313E0" w:rsidRDefault="00B20C18" w:rsidP="003A41E0">
            <w:pPr>
              <w:spacing w:line="360" w:lineRule="auto"/>
            </w:pPr>
            <w:proofErr w:type="spellStart"/>
            <w:r w:rsidRPr="005313E0">
              <w:t>Menghapus</w:t>
            </w:r>
            <w:proofErr w:type="spellEnd"/>
            <w:r w:rsidRPr="005313E0">
              <w:t xml:space="preserve"> data</w:t>
            </w:r>
          </w:p>
        </w:tc>
        <w:tc>
          <w:tcPr>
            <w:tcW w:w="1134" w:type="dxa"/>
          </w:tcPr>
          <w:p w14:paraId="2B968A3B" w14:textId="1CF1353F" w:rsidR="003A41E0" w:rsidRPr="005313E0" w:rsidRDefault="00B20C18">
            <w:pPr>
              <w:pStyle w:val="ListParagraph"/>
              <w:numPr>
                <w:ilvl w:val="0"/>
                <w:numId w:val="13"/>
              </w:numPr>
              <w:spacing w:after="160" w:line="360" w:lineRule="auto"/>
              <w:ind w:left="172" w:hanging="142"/>
            </w:pPr>
            <w:proofErr w:type="spellStart"/>
            <w:r>
              <w:t>Menekan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delete</w:t>
            </w:r>
          </w:p>
        </w:tc>
        <w:tc>
          <w:tcPr>
            <w:tcW w:w="1134" w:type="dxa"/>
          </w:tcPr>
          <w:p w14:paraId="4941B800" w14:textId="725B0FB0" w:rsidR="003A41E0" w:rsidRPr="005313E0" w:rsidRDefault="003A41E0" w:rsidP="003A41E0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Isi_surat</w:t>
            </w:r>
          </w:p>
        </w:tc>
        <w:tc>
          <w:tcPr>
            <w:tcW w:w="1276" w:type="dxa"/>
          </w:tcPr>
          <w:p w14:paraId="793CA52C" w14:textId="433593CE" w:rsidR="003A41E0" w:rsidRPr="00B20C18" w:rsidRDefault="00B20C18" w:rsidP="003A41E0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uncu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salahan</w:t>
            </w:r>
            <w:proofErr w:type="spellEnd"/>
          </w:p>
        </w:tc>
        <w:tc>
          <w:tcPr>
            <w:tcW w:w="1276" w:type="dxa"/>
          </w:tcPr>
          <w:p w14:paraId="26998CA3" w14:textId="38888429" w:rsidR="003A41E0" w:rsidRPr="00B20C18" w:rsidRDefault="00B20C18" w:rsidP="003A41E0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uncu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salahan</w:t>
            </w:r>
            <w:proofErr w:type="spellEnd"/>
          </w:p>
        </w:tc>
        <w:tc>
          <w:tcPr>
            <w:tcW w:w="844" w:type="dxa"/>
          </w:tcPr>
          <w:p w14:paraId="6BB5023C" w14:textId="77777777" w:rsidR="003A41E0" w:rsidRPr="005313E0" w:rsidRDefault="003A41E0" w:rsidP="003A41E0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C05236" w:rsidRPr="005313E0" w14:paraId="3AAD8CC3" w14:textId="77777777" w:rsidTr="00583BE4">
        <w:tc>
          <w:tcPr>
            <w:tcW w:w="988" w:type="dxa"/>
          </w:tcPr>
          <w:p w14:paraId="62E73CC1" w14:textId="13220576" w:rsidR="00C05236" w:rsidRPr="005313E0" w:rsidRDefault="00C05236" w:rsidP="00C05236">
            <w:pPr>
              <w:spacing w:line="360" w:lineRule="auto"/>
            </w:pPr>
            <w:r w:rsidRPr="005313E0">
              <w:t>PDHUPL-4.c</w:t>
            </w:r>
          </w:p>
        </w:tc>
        <w:tc>
          <w:tcPr>
            <w:tcW w:w="1275" w:type="dxa"/>
          </w:tcPr>
          <w:p w14:paraId="5C12A20F" w14:textId="3B9F0434" w:rsidR="00C05236" w:rsidRPr="005313E0" w:rsidRDefault="00B20C18" w:rsidP="00C05236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</w:p>
        </w:tc>
        <w:tc>
          <w:tcPr>
            <w:tcW w:w="1134" w:type="dxa"/>
          </w:tcPr>
          <w:p w14:paraId="1C5937F2" w14:textId="1A022DA7" w:rsidR="00C05236" w:rsidRPr="005313E0" w:rsidRDefault="00C05236">
            <w:pPr>
              <w:pStyle w:val="ListParagraph"/>
              <w:numPr>
                <w:ilvl w:val="0"/>
                <w:numId w:val="13"/>
              </w:numPr>
              <w:spacing w:after="160" w:line="360" w:lineRule="auto"/>
              <w:ind w:left="172" w:hanging="142"/>
            </w:pPr>
            <w:proofErr w:type="spellStart"/>
            <w:r w:rsidRPr="005313E0">
              <w:t>Men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r w:rsidR="000A06B4" w:rsidRPr="005313E0">
              <w:rPr>
                <w:lang w:val="id-ID"/>
              </w:rPr>
              <w:t>selesai</w:t>
            </w:r>
          </w:p>
        </w:tc>
        <w:tc>
          <w:tcPr>
            <w:tcW w:w="1134" w:type="dxa"/>
          </w:tcPr>
          <w:p w14:paraId="25C410F6" w14:textId="2D53CCF7" w:rsidR="00C05236" w:rsidRPr="005313E0" w:rsidRDefault="000A06B4" w:rsidP="00C05236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-</w:t>
            </w:r>
          </w:p>
        </w:tc>
        <w:tc>
          <w:tcPr>
            <w:tcW w:w="1276" w:type="dxa"/>
          </w:tcPr>
          <w:p w14:paraId="6DCB833C" w14:textId="4E4D892C" w:rsidR="00C05236" w:rsidRPr="005313E0" w:rsidRDefault="00C05236" w:rsidP="00C05236">
            <w:pPr>
              <w:spacing w:line="360" w:lineRule="auto"/>
            </w:pPr>
            <w:r w:rsidRPr="005313E0">
              <w:t xml:space="preserve">Status </w:t>
            </w:r>
            <w:r w:rsidR="000A06B4" w:rsidRPr="005313E0">
              <w:rPr>
                <w:lang w:val="id-ID"/>
              </w:rPr>
              <w:t xml:space="preserve">surat </w:t>
            </w:r>
            <w:proofErr w:type="spellStart"/>
            <w:r w:rsidRPr="005313E0">
              <w:t>berubah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1276" w:type="dxa"/>
          </w:tcPr>
          <w:p w14:paraId="337674C8" w14:textId="19D8B5F9" w:rsidR="00C05236" w:rsidRPr="005313E0" w:rsidRDefault="00C05236" w:rsidP="00C05236">
            <w:pPr>
              <w:spacing w:line="360" w:lineRule="auto"/>
            </w:pPr>
            <w:r w:rsidRPr="005313E0">
              <w:t xml:space="preserve">Status </w:t>
            </w:r>
            <w:r w:rsidR="000A06B4" w:rsidRPr="005313E0">
              <w:rPr>
                <w:lang w:val="id-ID"/>
              </w:rPr>
              <w:t xml:space="preserve">surat </w:t>
            </w:r>
            <w:proofErr w:type="spellStart"/>
            <w:r w:rsidRPr="005313E0">
              <w:t>berubah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844" w:type="dxa"/>
          </w:tcPr>
          <w:p w14:paraId="626AEA5B" w14:textId="77777777" w:rsidR="00C05236" w:rsidRPr="005313E0" w:rsidRDefault="00C05236" w:rsidP="00C05236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60323F14" w14:textId="13562668" w:rsidR="00BD4B55" w:rsidRPr="005313E0" w:rsidRDefault="00BD4B55" w:rsidP="00F97497">
      <w:pPr>
        <w:spacing w:after="0" w:line="360" w:lineRule="auto"/>
      </w:pPr>
    </w:p>
    <w:p w14:paraId="6C6C892C" w14:textId="133A323C" w:rsidR="00B20C18" w:rsidRPr="00B20C18" w:rsidRDefault="00BD4B55">
      <w:pPr>
        <w:pStyle w:val="Heading3"/>
        <w:numPr>
          <w:ilvl w:val="2"/>
          <w:numId w:val="22"/>
        </w:numPr>
        <w:spacing w:before="0" w:line="360" w:lineRule="auto"/>
        <w:ind w:hanging="1080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38" w:name="_Toc78230820"/>
      <w:bookmarkStart w:id="439" w:name="_Toc110248407"/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r w:rsidR="007470D3"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 xml:space="preserve">Kelola </w:t>
      </w:r>
      <w:bookmarkEnd w:id="438"/>
      <w:proofErr w:type="spellStart"/>
      <w:r w:rsidR="00B20C18">
        <w:rPr>
          <w:rFonts w:ascii="Times New Roman" w:hAnsi="Times New Roman" w:cs="Times New Roman"/>
          <w:b/>
          <w:bCs/>
          <w:color w:val="000000" w:themeColor="text1"/>
          <w:lang w:val="en-US"/>
        </w:rPr>
        <w:t>Penguji</w:t>
      </w:r>
      <w:bookmarkEnd w:id="439"/>
      <w:proofErr w:type="spellEnd"/>
    </w:p>
    <w:p w14:paraId="40F3458E" w14:textId="3CC8421E" w:rsidR="00B20C18" w:rsidRPr="00B20C18" w:rsidRDefault="00B20C18" w:rsidP="00B20C18">
      <w:pPr>
        <w:rPr>
          <w:sz w:val="22"/>
          <w:szCs w:val="22"/>
        </w:rPr>
      </w:pPr>
      <w:bookmarkStart w:id="440" w:name="_Toc110239070"/>
      <w:proofErr w:type="spellStart"/>
      <w:r w:rsidRPr="00B20C18">
        <w:rPr>
          <w:sz w:val="22"/>
          <w:szCs w:val="22"/>
        </w:rPr>
        <w:t>Tabel</w:t>
      </w:r>
      <w:proofErr w:type="spellEnd"/>
      <w:r w:rsidRPr="00B20C18">
        <w:rPr>
          <w:sz w:val="22"/>
          <w:szCs w:val="22"/>
        </w:rPr>
        <w:t xml:space="preserve"> 6. </w:t>
      </w:r>
      <w:r w:rsidRPr="00B20C18">
        <w:rPr>
          <w:sz w:val="22"/>
          <w:szCs w:val="22"/>
        </w:rPr>
        <w:fldChar w:fldCharType="begin"/>
      </w:r>
      <w:r w:rsidRPr="00B20C18">
        <w:rPr>
          <w:sz w:val="22"/>
          <w:szCs w:val="22"/>
        </w:rPr>
        <w:instrText xml:space="preserve"> SEQ Tabel_6. \* ARABIC </w:instrText>
      </w:r>
      <w:r w:rsidRPr="00B20C18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6</w:t>
      </w:r>
      <w:r w:rsidRPr="00B20C18">
        <w:rPr>
          <w:sz w:val="22"/>
          <w:szCs w:val="22"/>
        </w:rPr>
        <w:fldChar w:fldCharType="end"/>
      </w:r>
      <w:r w:rsidRPr="00B20C18">
        <w:rPr>
          <w:sz w:val="22"/>
          <w:szCs w:val="22"/>
        </w:rPr>
        <w:t xml:space="preserve"> </w:t>
      </w:r>
      <w:proofErr w:type="spellStart"/>
      <w:r w:rsidRPr="00B20C18">
        <w:rPr>
          <w:sz w:val="22"/>
          <w:szCs w:val="22"/>
        </w:rPr>
        <w:t>Pengujian</w:t>
      </w:r>
      <w:proofErr w:type="spellEnd"/>
      <w:r w:rsidRPr="00B20C18">
        <w:rPr>
          <w:sz w:val="22"/>
          <w:szCs w:val="22"/>
        </w:rPr>
        <w:t xml:space="preserve"> Use Case Kelola </w:t>
      </w:r>
      <w:proofErr w:type="spellStart"/>
      <w:r w:rsidRPr="00B20C18">
        <w:rPr>
          <w:sz w:val="22"/>
          <w:szCs w:val="22"/>
        </w:rPr>
        <w:t>Penguji</w:t>
      </w:r>
      <w:bookmarkEnd w:id="440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275"/>
        <w:gridCol w:w="1134"/>
        <w:gridCol w:w="1134"/>
        <w:gridCol w:w="1276"/>
        <w:gridCol w:w="1276"/>
        <w:gridCol w:w="844"/>
      </w:tblGrid>
      <w:tr w:rsidR="007470D3" w:rsidRPr="005313E0" w14:paraId="1D17BC81" w14:textId="77777777" w:rsidTr="00F26374">
        <w:tc>
          <w:tcPr>
            <w:tcW w:w="988" w:type="dxa"/>
          </w:tcPr>
          <w:p w14:paraId="5CD6BD81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275" w:type="dxa"/>
          </w:tcPr>
          <w:p w14:paraId="3530E903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134" w:type="dxa"/>
          </w:tcPr>
          <w:p w14:paraId="3067E831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1D4359F3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3BDE70F5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5FA02AE3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1E9A3609" w14:textId="77777777" w:rsidR="007470D3" w:rsidRPr="005313E0" w:rsidRDefault="007470D3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132EBB" w:rsidRPr="005313E0" w14:paraId="0EFF689D" w14:textId="77777777" w:rsidTr="00F26374">
        <w:tc>
          <w:tcPr>
            <w:tcW w:w="988" w:type="dxa"/>
          </w:tcPr>
          <w:p w14:paraId="32A77469" w14:textId="4448D6AC" w:rsidR="00132EBB" w:rsidRPr="005313E0" w:rsidRDefault="00132EBB" w:rsidP="00132EBB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a</w:t>
            </w:r>
            <w:proofErr w:type="gramEnd"/>
          </w:p>
        </w:tc>
        <w:tc>
          <w:tcPr>
            <w:tcW w:w="1275" w:type="dxa"/>
          </w:tcPr>
          <w:p w14:paraId="5D29A7ED" w14:textId="3B3F658D" w:rsidR="00132EBB" w:rsidRPr="005313E0" w:rsidRDefault="00B20C18" w:rsidP="00132EBB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etapi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idak</w:t>
            </w:r>
            <w:proofErr w:type="spellEnd"/>
          </w:p>
        </w:tc>
        <w:tc>
          <w:tcPr>
            <w:tcW w:w="1134" w:type="dxa"/>
          </w:tcPr>
          <w:p w14:paraId="28A0F016" w14:textId="7E6555BD" w:rsidR="00132EBB" w:rsidRPr="00B20C18" w:rsidRDefault="00132EBB" w:rsidP="00B20C18">
            <w:pPr>
              <w:pStyle w:val="ListParagraph"/>
              <w:spacing w:line="360" w:lineRule="auto"/>
              <w:ind w:left="172"/>
              <w:rPr>
                <w:lang w:val="en-US"/>
              </w:rPr>
            </w:pPr>
            <w:proofErr w:type="spellStart"/>
            <w:r w:rsidRPr="005313E0">
              <w:t>Men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r w:rsidR="00B20C18">
              <w:rPr>
                <w:lang w:val="en-US"/>
              </w:rPr>
              <w:t>create</w:t>
            </w:r>
          </w:p>
        </w:tc>
        <w:tc>
          <w:tcPr>
            <w:tcW w:w="1134" w:type="dxa"/>
          </w:tcPr>
          <w:p w14:paraId="41273CA8" w14:textId="77777777" w:rsidR="00132EBB" w:rsidRPr="005313E0" w:rsidRDefault="00132EBB" w:rsidP="00132EBB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194EC982" w14:textId="169C1FCE" w:rsidR="00132EBB" w:rsidRPr="005313E0" w:rsidRDefault="00B20C18" w:rsidP="00132EBB">
            <w:pPr>
              <w:spacing w:line="360" w:lineRule="auto"/>
            </w:pPr>
            <w:proofErr w:type="spellStart"/>
            <w:r>
              <w:t>Berhasil</w:t>
            </w:r>
            <w:proofErr w:type="spellEnd"/>
            <w:r>
              <w:t xml:space="preserve"> </w:t>
            </w:r>
            <w:proofErr w:type="spellStart"/>
            <w:r>
              <w:t>ditambahkan</w:t>
            </w:r>
            <w:proofErr w:type="spellEnd"/>
          </w:p>
        </w:tc>
        <w:tc>
          <w:tcPr>
            <w:tcW w:w="1276" w:type="dxa"/>
          </w:tcPr>
          <w:p w14:paraId="7E9536D9" w14:textId="0207D002" w:rsidR="00132EBB" w:rsidRPr="005313E0" w:rsidRDefault="00B20C18" w:rsidP="00132EBB">
            <w:pPr>
              <w:spacing w:line="360" w:lineRule="auto"/>
            </w:pPr>
            <w:proofErr w:type="spellStart"/>
            <w:r>
              <w:t>Berhasil</w:t>
            </w:r>
            <w:proofErr w:type="spellEnd"/>
            <w:r>
              <w:t xml:space="preserve"> </w:t>
            </w:r>
            <w:proofErr w:type="spellStart"/>
            <w:r>
              <w:t>ditambahkan</w:t>
            </w:r>
            <w:proofErr w:type="spellEnd"/>
          </w:p>
        </w:tc>
        <w:tc>
          <w:tcPr>
            <w:tcW w:w="844" w:type="dxa"/>
          </w:tcPr>
          <w:p w14:paraId="3D660CA2" w14:textId="77777777" w:rsidR="00132EBB" w:rsidRPr="005313E0" w:rsidRDefault="00132EBB" w:rsidP="00132EBB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132EBB" w:rsidRPr="005313E0" w14:paraId="1A7DF0F9" w14:textId="77777777" w:rsidTr="00F26374">
        <w:tc>
          <w:tcPr>
            <w:tcW w:w="988" w:type="dxa"/>
          </w:tcPr>
          <w:p w14:paraId="582FF1C9" w14:textId="6B68A4F3" w:rsidR="00132EBB" w:rsidRPr="005313E0" w:rsidRDefault="00132EBB" w:rsidP="00132EBB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5</w:t>
            </w:r>
            <w:r w:rsidRPr="005313E0">
              <w:t>.</w:t>
            </w:r>
            <w:r w:rsidR="00B20C18">
              <w:t>b</w:t>
            </w:r>
            <w:proofErr w:type="gramEnd"/>
          </w:p>
        </w:tc>
        <w:tc>
          <w:tcPr>
            <w:tcW w:w="1275" w:type="dxa"/>
          </w:tcPr>
          <w:p w14:paraId="425B90A6" w14:textId="05B4D22B" w:rsidR="00132EBB" w:rsidRPr="005313E0" w:rsidRDefault="00132EBB" w:rsidP="00132EBB">
            <w:pPr>
              <w:spacing w:line="360" w:lineRule="auto"/>
            </w:pPr>
            <w:r w:rsidRPr="005313E0">
              <w:rPr>
                <w:lang w:val="id-ID"/>
              </w:rPr>
              <w:t>Menyelesaikan surat</w:t>
            </w:r>
          </w:p>
        </w:tc>
        <w:tc>
          <w:tcPr>
            <w:tcW w:w="1134" w:type="dxa"/>
          </w:tcPr>
          <w:p w14:paraId="4DC907F8" w14:textId="77777777" w:rsidR="00132EBB" w:rsidRPr="005313E0" w:rsidRDefault="00132EBB">
            <w:pPr>
              <w:pStyle w:val="ListParagraph"/>
              <w:numPr>
                <w:ilvl w:val="0"/>
                <w:numId w:val="13"/>
              </w:numPr>
              <w:spacing w:after="160" w:line="360" w:lineRule="auto"/>
              <w:ind w:left="172" w:hanging="142"/>
            </w:pPr>
            <w:proofErr w:type="spellStart"/>
            <w:r w:rsidRPr="005313E0">
              <w:t>Men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>selesai</w:t>
            </w:r>
          </w:p>
        </w:tc>
        <w:tc>
          <w:tcPr>
            <w:tcW w:w="1134" w:type="dxa"/>
          </w:tcPr>
          <w:p w14:paraId="3443A2DD" w14:textId="77777777" w:rsidR="00132EBB" w:rsidRPr="005313E0" w:rsidRDefault="00132EBB" w:rsidP="00132EBB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-</w:t>
            </w:r>
          </w:p>
        </w:tc>
        <w:tc>
          <w:tcPr>
            <w:tcW w:w="1276" w:type="dxa"/>
          </w:tcPr>
          <w:p w14:paraId="21CBD619" w14:textId="77777777" w:rsidR="00132EBB" w:rsidRPr="005313E0" w:rsidRDefault="00132EBB" w:rsidP="00132EBB">
            <w:pPr>
              <w:spacing w:line="360" w:lineRule="auto"/>
            </w:pPr>
            <w:r w:rsidRPr="005313E0">
              <w:t xml:space="preserve">Status </w:t>
            </w:r>
            <w:r w:rsidRPr="005313E0">
              <w:rPr>
                <w:lang w:val="id-ID"/>
              </w:rPr>
              <w:t xml:space="preserve">surat </w:t>
            </w:r>
            <w:proofErr w:type="spellStart"/>
            <w:r w:rsidRPr="005313E0">
              <w:t>berubah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1276" w:type="dxa"/>
          </w:tcPr>
          <w:p w14:paraId="23E14072" w14:textId="77777777" w:rsidR="00132EBB" w:rsidRPr="005313E0" w:rsidRDefault="00132EBB" w:rsidP="00132EBB">
            <w:pPr>
              <w:spacing w:line="360" w:lineRule="auto"/>
            </w:pPr>
            <w:r w:rsidRPr="005313E0">
              <w:t xml:space="preserve">Status </w:t>
            </w:r>
            <w:r w:rsidRPr="005313E0">
              <w:rPr>
                <w:lang w:val="id-ID"/>
              </w:rPr>
              <w:t xml:space="preserve">surat </w:t>
            </w:r>
            <w:proofErr w:type="spellStart"/>
            <w:r w:rsidRPr="005313E0">
              <w:t>berubah</w:t>
            </w:r>
            <w:proofErr w:type="spellEnd"/>
            <w:r w:rsidRPr="005313E0">
              <w:t xml:space="preserve">, </w:t>
            </w: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berhasil</w:t>
            </w:r>
            <w:proofErr w:type="spellEnd"/>
          </w:p>
        </w:tc>
        <w:tc>
          <w:tcPr>
            <w:tcW w:w="844" w:type="dxa"/>
          </w:tcPr>
          <w:p w14:paraId="13721435" w14:textId="77777777" w:rsidR="00132EBB" w:rsidRPr="005313E0" w:rsidRDefault="00132EBB" w:rsidP="00132EBB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6B0C11B6" w14:textId="4BF4F7B7" w:rsidR="00BD4B55" w:rsidRPr="005313E0" w:rsidRDefault="00BD4B55" w:rsidP="00F97497">
      <w:pPr>
        <w:spacing w:after="0" w:line="360" w:lineRule="auto"/>
      </w:pPr>
    </w:p>
    <w:p w14:paraId="59B5C876" w14:textId="41400AA7" w:rsidR="00080946" w:rsidRPr="00B20C18" w:rsidRDefault="00BD4B55" w:rsidP="00B20C18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41" w:name="_Toc78230821"/>
      <w:bookmarkStart w:id="442" w:name="_Toc110248408"/>
      <w:r w:rsidRPr="005313E0">
        <w:rPr>
          <w:rFonts w:ascii="Times New Roman" w:hAnsi="Times New Roman" w:cs="Times New Roman"/>
          <w:b/>
          <w:bCs/>
          <w:color w:val="000000" w:themeColor="text1"/>
        </w:rPr>
        <w:t>6.2.</w:t>
      </w:r>
      <w:r w:rsidR="00272099" w:rsidRPr="005313E0">
        <w:rPr>
          <w:rFonts w:ascii="Times New Roman" w:hAnsi="Times New Roman" w:cs="Times New Roman"/>
          <w:b/>
          <w:bCs/>
          <w:color w:val="000000" w:themeColor="text1"/>
        </w:rPr>
        <w:t>6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Kelola </w:t>
      </w:r>
      <w:bookmarkEnd w:id="441"/>
      <w:r w:rsidR="00B20C18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Plotting </w:t>
      </w:r>
      <w:proofErr w:type="spellStart"/>
      <w:r w:rsidR="00B20C18">
        <w:rPr>
          <w:rFonts w:ascii="Times New Roman" w:hAnsi="Times New Roman" w:cs="Times New Roman"/>
          <w:b/>
          <w:bCs/>
          <w:color w:val="000000" w:themeColor="text1"/>
          <w:lang w:val="en-US"/>
        </w:rPr>
        <w:t>Pembimbing</w:t>
      </w:r>
      <w:bookmarkEnd w:id="442"/>
      <w:proofErr w:type="spellEnd"/>
    </w:p>
    <w:p w14:paraId="4AE48A5B" w14:textId="146BA942" w:rsidR="00B20C18" w:rsidRPr="00B20C18" w:rsidRDefault="00B20C18" w:rsidP="00B20C18">
      <w:pPr>
        <w:rPr>
          <w:sz w:val="20"/>
          <w:szCs w:val="20"/>
        </w:rPr>
      </w:pPr>
      <w:bookmarkStart w:id="443" w:name="_Toc110239071"/>
      <w:proofErr w:type="spellStart"/>
      <w:r w:rsidRPr="00B20C18">
        <w:rPr>
          <w:sz w:val="20"/>
          <w:szCs w:val="20"/>
        </w:rPr>
        <w:t>Tabel</w:t>
      </w:r>
      <w:proofErr w:type="spellEnd"/>
      <w:r w:rsidRPr="00B20C18">
        <w:rPr>
          <w:sz w:val="20"/>
          <w:szCs w:val="20"/>
        </w:rPr>
        <w:t xml:space="preserve"> 6. </w:t>
      </w:r>
      <w:r w:rsidRPr="00B20C18">
        <w:rPr>
          <w:sz w:val="20"/>
          <w:szCs w:val="20"/>
        </w:rPr>
        <w:fldChar w:fldCharType="begin"/>
      </w:r>
      <w:r w:rsidRPr="00B20C18">
        <w:rPr>
          <w:sz w:val="20"/>
          <w:szCs w:val="20"/>
        </w:rPr>
        <w:instrText xml:space="preserve"> SEQ Tabel_6. \* ARABIC </w:instrText>
      </w:r>
      <w:r w:rsidRPr="00B20C18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7</w:t>
      </w:r>
      <w:r w:rsidRPr="00B20C18">
        <w:rPr>
          <w:sz w:val="20"/>
          <w:szCs w:val="20"/>
        </w:rPr>
        <w:fldChar w:fldCharType="end"/>
      </w:r>
      <w:r w:rsidRPr="00B20C18">
        <w:rPr>
          <w:sz w:val="20"/>
          <w:szCs w:val="20"/>
        </w:rPr>
        <w:t xml:space="preserve"> </w:t>
      </w:r>
      <w:proofErr w:type="spellStart"/>
      <w:r w:rsidRPr="00B20C18">
        <w:rPr>
          <w:sz w:val="20"/>
          <w:szCs w:val="20"/>
        </w:rPr>
        <w:t>Pengujian</w:t>
      </w:r>
      <w:proofErr w:type="spellEnd"/>
      <w:r w:rsidRPr="00B20C18">
        <w:rPr>
          <w:sz w:val="20"/>
          <w:szCs w:val="20"/>
        </w:rPr>
        <w:t xml:space="preserve"> Use Case Kelola Plotting </w:t>
      </w:r>
      <w:proofErr w:type="spellStart"/>
      <w:r w:rsidRPr="00B20C18">
        <w:rPr>
          <w:sz w:val="20"/>
          <w:szCs w:val="20"/>
        </w:rPr>
        <w:t>Pembimbing</w:t>
      </w:r>
      <w:bookmarkEnd w:id="443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704"/>
        <w:gridCol w:w="1418"/>
        <w:gridCol w:w="1275"/>
        <w:gridCol w:w="1134"/>
        <w:gridCol w:w="1276"/>
        <w:gridCol w:w="1276"/>
        <w:gridCol w:w="844"/>
      </w:tblGrid>
      <w:tr w:rsidR="00661C4D" w:rsidRPr="005313E0" w14:paraId="090513C5" w14:textId="77777777" w:rsidTr="00B20C18">
        <w:tc>
          <w:tcPr>
            <w:tcW w:w="704" w:type="dxa"/>
          </w:tcPr>
          <w:p w14:paraId="4A6DE297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418" w:type="dxa"/>
          </w:tcPr>
          <w:p w14:paraId="749A9F55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6ADF6FF8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18D7731C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1C67AFF2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50D5A849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2FA5DC66" w14:textId="77777777" w:rsidR="00661C4D" w:rsidRPr="005313E0" w:rsidRDefault="00661C4D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661C4D" w:rsidRPr="005313E0" w14:paraId="0120CD9A" w14:textId="77777777" w:rsidTr="00B20C18">
        <w:tc>
          <w:tcPr>
            <w:tcW w:w="704" w:type="dxa"/>
          </w:tcPr>
          <w:p w14:paraId="22D41076" w14:textId="7486C497" w:rsidR="00661C4D" w:rsidRPr="005313E0" w:rsidRDefault="00661C4D" w:rsidP="00661C4D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6.a</w:t>
            </w:r>
            <w:proofErr w:type="gramEnd"/>
          </w:p>
        </w:tc>
        <w:tc>
          <w:tcPr>
            <w:tcW w:w="1418" w:type="dxa"/>
          </w:tcPr>
          <w:p w14:paraId="3C883291" w14:textId="5A8D9CAF" w:rsidR="00661C4D" w:rsidRPr="005313E0" w:rsidRDefault="00B20C18" w:rsidP="00661C4D">
            <w:pPr>
              <w:spacing w:line="360" w:lineRule="auto"/>
              <w:rPr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  <w:r w:rsidRPr="005313E0">
              <w:t xml:space="preserve"> </w:t>
            </w:r>
          </w:p>
        </w:tc>
        <w:tc>
          <w:tcPr>
            <w:tcW w:w="1275" w:type="dxa"/>
          </w:tcPr>
          <w:p w14:paraId="7C6A49A3" w14:textId="59E0B257" w:rsidR="00661C4D" w:rsidRPr="005313E0" w:rsidRDefault="00B20C18" w:rsidP="00B20C18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1497E7EE" w14:textId="334B37EF" w:rsidR="00661C4D" w:rsidRPr="005313E0" w:rsidRDefault="00B20A36" w:rsidP="00661C4D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-</w:t>
            </w:r>
          </w:p>
        </w:tc>
        <w:tc>
          <w:tcPr>
            <w:tcW w:w="1276" w:type="dxa"/>
          </w:tcPr>
          <w:p w14:paraId="61A13FB9" w14:textId="77777777" w:rsidR="00661C4D" w:rsidRDefault="00661C4D" w:rsidP="00661C4D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="00B20A36" w:rsidRPr="005313E0">
              <w:rPr>
                <w:lang w:val="id-ID"/>
              </w:rPr>
              <w:t xml:space="preserve">list </w:t>
            </w:r>
            <w:r w:rsidR="00B20C18">
              <w:rPr>
                <w:lang w:val="en-US"/>
              </w:rPr>
              <w:t>plotting</w:t>
            </w:r>
          </w:p>
          <w:p w14:paraId="22A956BA" w14:textId="51FE41B3" w:rsidR="00B20C18" w:rsidRPr="00B20C18" w:rsidRDefault="00B20C18" w:rsidP="00661C4D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  <w:tc>
          <w:tcPr>
            <w:tcW w:w="1276" w:type="dxa"/>
          </w:tcPr>
          <w:p w14:paraId="5570D910" w14:textId="5F6B22F4" w:rsidR="00661C4D" w:rsidRPr="00B20C18" w:rsidRDefault="00661C4D" w:rsidP="00661C4D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="00B20A36" w:rsidRPr="005313E0">
              <w:rPr>
                <w:lang w:val="id-ID"/>
              </w:rPr>
              <w:t xml:space="preserve">list </w:t>
            </w:r>
            <w:r w:rsidR="00B20C18">
              <w:rPr>
                <w:lang w:val="en-US"/>
              </w:rPr>
              <w:t xml:space="preserve">plotting </w:t>
            </w:r>
            <w:proofErr w:type="spellStart"/>
            <w:r w:rsidR="00B20C18">
              <w:rPr>
                <w:lang w:val="en-US"/>
              </w:rPr>
              <w:t>pembimbing</w:t>
            </w:r>
            <w:proofErr w:type="spellEnd"/>
          </w:p>
        </w:tc>
        <w:tc>
          <w:tcPr>
            <w:tcW w:w="844" w:type="dxa"/>
          </w:tcPr>
          <w:p w14:paraId="65441D31" w14:textId="77777777" w:rsidR="00661C4D" w:rsidRPr="005313E0" w:rsidRDefault="00661C4D" w:rsidP="00661C4D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0FCFFD5A" w14:textId="314D86BA" w:rsidR="00BD4B55" w:rsidRPr="005313E0" w:rsidRDefault="00BD4B55" w:rsidP="00F97497">
      <w:pPr>
        <w:spacing w:after="0" w:line="360" w:lineRule="auto"/>
      </w:pPr>
    </w:p>
    <w:p w14:paraId="1ABE483C" w14:textId="7D772E55" w:rsidR="00080946" w:rsidRPr="00D55715" w:rsidRDefault="00BD4B55" w:rsidP="00D55715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44" w:name="_Toc78230822"/>
      <w:bookmarkStart w:id="445" w:name="_Toc110248409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6.2.</w:t>
      </w:r>
      <w:r w:rsidR="00272099" w:rsidRPr="005313E0">
        <w:rPr>
          <w:rFonts w:ascii="Times New Roman" w:hAnsi="Times New Roman" w:cs="Times New Roman"/>
          <w:b/>
          <w:bCs/>
          <w:color w:val="000000" w:themeColor="text1"/>
        </w:rPr>
        <w:t>7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bookmarkEnd w:id="444"/>
      <w:proofErr w:type="spellStart"/>
      <w:r w:rsidR="00D55715">
        <w:rPr>
          <w:rFonts w:ascii="Times New Roman" w:hAnsi="Times New Roman" w:cs="Times New Roman"/>
          <w:b/>
          <w:bCs/>
          <w:color w:val="000000" w:themeColor="text1"/>
          <w:lang w:val="en-US"/>
        </w:rPr>
        <w:t>Pembekalan</w:t>
      </w:r>
      <w:bookmarkEnd w:id="445"/>
      <w:proofErr w:type="spellEnd"/>
    </w:p>
    <w:p w14:paraId="665A2A41" w14:textId="03769A62" w:rsidR="00D55715" w:rsidRPr="00D55715" w:rsidRDefault="00D55715" w:rsidP="00D55715">
      <w:pPr>
        <w:rPr>
          <w:sz w:val="20"/>
          <w:szCs w:val="20"/>
        </w:rPr>
      </w:pPr>
      <w:bookmarkStart w:id="446" w:name="_Toc110239072"/>
      <w:proofErr w:type="spellStart"/>
      <w:r w:rsidRPr="00D55715">
        <w:rPr>
          <w:sz w:val="20"/>
          <w:szCs w:val="20"/>
        </w:rPr>
        <w:t>Tabel</w:t>
      </w:r>
      <w:proofErr w:type="spellEnd"/>
      <w:r w:rsidRPr="00D55715">
        <w:rPr>
          <w:sz w:val="20"/>
          <w:szCs w:val="20"/>
        </w:rPr>
        <w:t xml:space="preserve"> 6. </w:t>
      </w:r>
      <w:r w:rsidRPr="00D55715">
        <w:rPr>
          <w:sz w:val="20"/>
          <w:szCs w:val="20"/>
        </w:rPr>
        <w:fldChar w:fldCharType="begin"/>
      </w:r>
      <w:r w:rsidRPr="00D55715">
        <w:rPr>
          <w:sz w:val="20"/>
          <w:szCs w:val="20"/>
        </w:rPr>
        <w:instrText xml:space="preserve"> SEQ Tabel_6. \* ARABIC </w:instrText>
      </w:r>
      <w:r w:rsidRPr="00D55715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8</w:t>
      </w:r>
      <w:r w:rsidRPr="00D55715">
        <w:rPr>
          <w:sz w:val="20"/>
          <w:szCs w:val="20"/>
        </w:rPr>
        <w:fldChar w:fldCharType="end"/>
      </w:r>
      <w:r w:rsidRPr="00D55715">
        <w:rPr>
          <w:sz w:val="20"/>
          <w:szCs w:val="20"/>
        </w:rPr>
        <w:t xml:space="preserve"> </w:t>
      </w:r>
      <w:proofErr w:type="spellStart"/>
      <w:r w:rsidRPr="00D55715">
        <w:rPr>
          <w:sz w:val="20"/>
          <w:szCs w:val="20"/>
        </w:rPr>
        <w:t>Pengujian</w:t>
      </w:r>
      <w:proofErr w:type="spellEnd"/>
      <w:r w:rsidRPr="00D55715">
        <w:rPr>
          <w:sz w:val="20"/>
          <w:szCs w:val="20"/>
        </w:rPr>
        <w:t xml:space="preserve"> Use Case </w:t>
      </w:r>
      <w:proofErr w:type="spellStart"/>
      <w:r w:rsidRPr="00D55715">
        <w:rPr>
          <w:sz w:val="20"/>
          <w:szCs w:val="20"/>
        </w:rPr>
        <w:t>Pembekalan</w:t>
      </w:r>
      <w:bookmarkEnd w:id="446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077FFE" w:rsidRPr="005313E0" w14:paraId="7EFF25ED" w14:textId="77777777" w:rsidTr="00D55715">
        <w:trPr>
          <w:trHeight w:val="1558"/>
        </w:trPr>
        <w:tc>
          <w:tcPr>
            <w:tcW w:w="988" w:type="dxa"/>
          </w:tcPr>
          <w:p w14:paraId="0D03EC34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6A893F76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2E547107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7880E73E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04341D3A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5E51FC88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0A51CBAB" w14:textId="77777777" w:rsidR="00077FFE" w:rsidRPr="005313E0" w:rsidRDefault="00077FFE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0F54F9" w:rsidRPr="005313E0" w14:paraId="0FF726A4" w14:textId="77777777" w:rsidTr="001E10A5">
        <w:tc>
          <w:tcPr>
            <w:tcW w:w="988" w:type="dxa"/>
          </w:tcPr>
          <w:p w14:paraId="1D5EE7E4" w14:textId="4794CFF8" w:rsidR="000F54F9" w:rsidRPr="005313E0" w:rsidRDefault="000F54F9" w:rsidP="000F54F9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7.a</w:t>
            </w:r>
            <w:proofErr w:type="gramEnd"/>
          </w:p>
        </w:tc>
        <w:tc>
          <w:tcPr>
            <w:tcW w:w="1134" w:type="dxa"/>
          </w:tcPr>
          <w:p w14:paraId="5CF2D3CB" w14:textId="43A58761" w:rsidR="000F54F9" w:rsidRPr="005313E0" w:rsidRDefault="00D55715" w:rsidP="000F54F9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</w:t>
            </w:r>
            <w:r>
              <w:t xml:space="preserve"> </w:t>
            </w:r>
            <w:proofErr w:type="spellStart"/>
            <w:r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6AB3F4E6" w14:textId="725F678D" w:rsidR="000F54F9" w:rsidRPr="005313E0" w:rsidRDefault="00D55715" w:rsidP="00D55715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14C719D0" w14:textId="630872D7" w:rsidR="000F54F9" w:rsidRPr="005313E0" w:rsidRDefault="000F54F9" w:rsidP="000F54F9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3535F683" w14:textId="3C739778" w:rsidR="000F54F9" w:rsidRPr="005313E0" w:rsidRDefault="00D55715" w:rsidP="000F54F9">
            <w:pPr>
              <w:spacing w:line="360" w:lineRule="auto"/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pesan</w:t>
            </w:r>
            <w:proofErr w:type="spellEnd"/>
            <w:r>
              <w:t xml:space="preserve"> error</w:t>
            </w:r>
          </w:p>
        </w:tc>
        <w:tc>
          <w:tcPr>
            <w:tcW w:w="1276" w:type="dxa"/>
          </w:tcPr>
          <w:p w14:paraId="723ED109" w14:textId="2FBBA2E2" w:rsidR="000F54F9" w:rsidRPr="005313E0" w:rsidRDefault="00D55715" w:rsidP="000F54F9">
            <w:pPr>
              <w:spacing w:line="360" w:lineRule="auto"/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pesan</w:t>
            </w:r>
            <w:proofErr w:type="spellEnd"/>
            <w:r>
              <w:t xml:space="preserve"> error</w:t>
            </w:r>
          </w:p>
        </w:tc>
        <w:tc>
          <w:tcPr>
            <w:tcW w:w="844" w:type="dxa"/>
          </w:tcPr>
          <w:p w14:paraId="6EE6311D" w14:textId="77777777" w:rsidR="000F54F9" w:rsidRPr="005313E0" w:rsidRDefault="000F54F9" w:rsidP="000F54F9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0F54F9" w:rsidRPr="005313E0" w14:paraId="00BD7578" w14:textId="77777777" w:rsidTr="001E10A5">
        <w:tc>
          <w:tcPr>
            <w:tcW w:w="988" w:type="dxa"/>
          </w:tcPr>
          <w:p w14:paraId="179213DC" w14:textId="6BD8D096" w:rsidR="000F54F9" w:rsidRPr="005313E0" w:rsidRDefault="000F54F9" w:rsidP="000F54F9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t>7.b</w:t>
            </w:r>
            <w:proofErr w:type="gramEnd"/>
          </w:p>
        </w:tc>
        <w:tc>
          <w:tcPr>
            <w:tcW w:w="1134" w:type="dxa"/>
          </w:tcPr>
          <w:p w14:paraId="5A108DD3" w14:textId="4C5A2FAF" w:rsidR="000F54F9" w:rsidRPr="005313E0" w:rsidRDefault="00D55715" w:rsidP="000F54F9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3A3F91A1" w14:textId="1800A73B" w:rsidR="000F54F9" w:rsidRPr="005313E0" w:rsidRDefault="00D55715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40" w:hanging="142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33C2AB3A" w14:textId="049DA68E" w:rsidR="000F54F9" w:rsidRPr="005313E0" w:rsidRDefault="00D55715" w:rsidP="000F54F9">
            <w:pPr>
              <w:spacing w:line="360" w:lineRule="auto"/>
              <w:rPr>
                <w:lang w:val="id-ID"/>
              </w:rPr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4E2F8C76" w14:textId="429043B2" w:rsidR="000F54F9" w:rsidRPr="005313E0" w:rsidRDefault="00D55715" w:rsidP="000F54F9">
            <w:pPr>
              <w:spacing w:line="360" w:lineRule="auto"/>
              <w:rPr>
                <w:lang w:val="id-ID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>
              <w:t xml:space="preserve">list </w:t>
            </w:r>
            <w:proofErr w:type="spellStart"/>
            <w:r>
              <w:t>pembekalan</w:t>
            </w:r>
            <w:proofErr w:type="spellEnd"/>
          </w:p>
        </w:tc>
        <w:tc>
          <w:tcPr>
            <w:tcW w:w="1276" w:type="dxa"/>
          </w:tcPr>
          <w:p w14:paraId="112C7425" w14:textId="199F7E14" w:rsidR="000F54F9" w:rsidRPr="005313E0" w:rsidRDefault="00D55715" w:rsidP="000F54F9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>
              <w:t xml:space="preserve">list </w:t>
            </w:r>
            <w:proofErr w:type="spellStart"/>
            <w:r>
              <w:t>pembekalan</w:t>
            </w:r>
            <w:proofErr w:type="spellEnd"/>
          </w:p>
        </w:tc>
        <w:tc>
          <w:tcPr>
            <w:tcW w:w="844" w:type="dxa"/>
          </w:tcPr>
          <w:p w14:paraId="71706AC8" w14:textId="77777777" w:rsidR="000F54F9" w:rsidRPr="005313E0" w:rsidRDefault="000F54F9" w:rsidP="000F54F9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06366278" w14:textId="788B07AE" w:rsidR="00BD4B55" w:rsidRPr="005313E0" w:rsidRDefault="00BD4B55" w:rsidP="00F97497">
      <w:pPr>
        <w:spacing w:after="0" w:line="360" w:lineRule="auto"/>
      </w:pPr>
    </w:p>
    <w:p w14:paraId="18F94ED1" w14:textId="3D37DB60" w:rsidR="00782DC7" w:rsidRPr="00D55715" w:rsidRDefault="00782DC7" w:rsidP="00D55715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47" w:name="_Toc78230823"/>
      <w:bookmarkStart w:id="448" w:name="_Toc110248410"/>
      <w:r w:rsidRPr="005313E0">
        <w:rPr>
          <w:rFonts w:ascii="Times New Roman" w:hAnsi="Times New Roman" w:cs="Times New Roman"/>
          <w:b/>
          <w:bCs/>
          <w:color w:val="000000" w:themeColor="text1"/>
        </w:rPr>
        <w:t>6.2.</w:t>
      </w:r>
      <w:r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>8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</w:t>
      </w:r>
      <w:bookmarkEnd w:id="447"/>
      <w:r w:rsidR="00D55715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="00D55715">
        <w:rPr>
          <w:rFonts w:ascii="Times New Roman" w:hAnsi="Times New Roman" w:cs="Times New Roman"/>
          <w:b/>
          <w:bCs/>
          <w:color w:val="000000" w:themeColor="text1"/>
        </w:rPr>
        <w:t>Bimbingan</w:t>
      </w:r>
      <w:bookmarkEnd w:id="448"/>
      <w:proofErr w:type="spellEnd"/>
    </w:p>
    <w:p w14:paraId="1D6F0C85" w14:textId="42350D40" w:rsidR="00D55715" w:rsidRPr="00D55715" w:rsidRDefault="00D55715" w:rsidP="00D55715">
      <w:pPr>
        <w:rPr>
          <w:sz w:val="20"/>
          <w:szCs w:val="20"/>
        </w:rPr>
      </w:pPr>
      <w:bookmarkStart w:id="449" w:name="_Toc110239073"/>
      <w:proofErr w:type="spellStart"/>
      <w:r w:rsidRPr="00D55715">
        <w:rPr>
          <w:sz w:val="20"/>
          <w:szCs w:val="20"/>
        </w:rPr>
        <w:t>Tabel</w:t>
      </w:r>
      <w:proofErr w:type="spellEnd"/>
      <w:r w:rsidRPr="00D55715">
        <w:rPr>
          <w:sz w:val="20"/>
          <w:szCs w:val="20"/>
        </w:rPr>
        <w:t xml:space="preserve"> 6. </w:t>
      </w:r>
      <w:r w:rsidRPr="00D55715">
        <w:rPr>
          <w:sz w:val="20"/>
          <w:szCs w:val="20"/>
        </w:rPr>
        <w:fldChar w:fldCharType="begin"/>
      </w:r>
      <w:r w:rsidRPr="00D55715">
        <w:rPr>
          <w:sz w:val="20"/>
          <w:szCs w:val="20"/>
        </w:rPr>
        <w:instrText xml:space="preserve"> SEQ Tabel_6. \* ARABIC </w:instrText>
      </w:r>
      <w:r w:rsidRPr="00D55715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9</w:t>
      </w:r>
      <w:r w:rsidRPr="00D55715">
        <w:rPr>
          <w:sz w:val="20"/>
          <w:szCs w:val="20"/>
        </w:rPr>
        <w:fldChar w:fldCharType="end"/>
      </w:r>
      <w:r w:rsidRPr="00D55715">
        <w:rPr>
          <w:sz w:val="20"/>
          <w:szCs w:val="20"/>
        </w:rPr>
        <w:t xml:space="preserve"> </w:t>
      </w:r>
      <w:proofErr w:type="spellStart"/>
      <w:r w:rsidRPr="00D55715">
        <w:rPr>
          <w:sz w:val="20"/>
          <w:szCs w:val="20"/>
        </w:rPr>
        <w:t>Pengujian</w:t>
      </w:r>
      <w:proofErr w:type="spellEnd"/>
      <w:r w:rsidRPr="00D55715">
        <w:rPr>
          <w:sz w:val="20"/>
          <w:szCs w:val="20"/>
        </w:rPr>
        <w:t xml:space="preserve"> Use Case </w:t>
      </w:r>
      <w:proofErr w:type="spellStart"/>
      <w:r w:rsidRPr="00D55715">
        <w:rPr>
          <w:sz w:val="20"/>
          <w:szCs w:val="20"/>
        </w:rPr>
        <w:t>Bimbingan</w:t>
      </w:r>
      <w:bookmarkEnd w:id="449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782DC7" w:rsidRPr="005313E0" w14:paraId="77D9A4A0" w14:textId="77777777" w:rsidTr="00F26374">
        <w:tc>
          <w:tcPr>
            <w:tcW w:w="988" w:type="dxa"/>
          </w:tcPr>
          <w:p w14:paraId="2F51684A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611AB9D8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595880F0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33575F7D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39F71241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56842B44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277CBFDF" w14:textId="77777777" w:rsidR="00782DC7" w:rsidRPr="005313E0" w:rsidRDefault="00782DC7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782DC7" w:rsidRPr="005313E0" w14:paraId="6037AE48" w14:textId="77777777" w:rsidTr="00F26374">
        <w:tc>
          <w:tcPr>
            <w:tcW w:w="988" w:type="dxa"/>
          </w:tcPr>
          <w:p w14:paraId="738D8D6D" w14:textId="3C17B141" w:rsidR="00782DC7" w:rsidRPr="005313E0" w:rsidRDefault="00782DC7" w:rsidP="00782DC7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8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18777FD1" w14:textId="7C700D65" w:rsidR="00782DC7" w:rsidRPr="005313E0" w:rsidRDefault="00D55715" w:rsidP="00782DC7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r w:rsidRPr="005313E0">
              <w:lastRenderedPageBreak/>
              <w:t>yang</w:t>
            </w:r>
            <w:r>
              <w:t xml:space="preserve"> </w:t>
            </w:r>
            <w:proofErr w:type="spellStart"/>
            <w:r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3B6F3A16" w14:textId="5D2AE254" w:rsidR="00782DC7" w:rsidRPr="005313E0" w:rsidRDefault="00782DC7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r w:rsidRPr="005313E0">
              <w:rPr>
                <w:lang w:val="id-ID"/>
              </w:rPr>
              <w:lastRenderedPageBreak/>
              <w:t xml:space="preserve">Tekan tombol </w:t>
            </w:r>
            <w:r w:rsidR="00D55715">
              <w:rPr>
                <w:lang w:val="en-US"/>
              </w:rPr>
              <w:t>create</w:t>
            </w:r>
          </w:p>
        </w:tc>
        <w:tc>
          <w:tcPr>
            <w:tcW w:w="1134" w:type="dxa"/>
          </w:tcPr>
          <w:p w14:paraId="35142A92" w14:textId="77777777" w:rsidR="00782DC7" w:rsidRPr="005313E0" w:rsidRDefault="00782DC7" w:rsidP="00782DC7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61B1EEF1" w14:textId="77777777" w:rsidR="00782DC7" w:rsidRPr="005313E0" w:rsidRDefault="00782DC7" w:rsidP="00782DC7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1276" w:type="dxa"/>
          </w:tcPr>
          <w:p w14:paraId="02286D78" w14:textId="77777777" w:rsidR="00782DC7" w:rsidRPr="005313E0" w:rsidRDefault="00782DC7" w:rsidP="00782DC7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s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kesalahan</w:t>
            </w:r>
            <w:proofErr w:type="spellEnd"/>
          </w:p>
        </w:tc>
        <w:tc>
          <w:tcPr>
            <w:tcW w:w="844" w:type="dxa"/>
          </w:tcPr>
          <w:p w14:paraId="63FC46DE" w14:textId="77777777" w:rsidR="00782DC7" w:rsidRPr="005313E0" w:rsidRDefault="00782DC7" w:rsidP="00782DC7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782DC7" w:rsidRPr="005313E0" w14:paraId="437AE3C2" w14:textId="77777777" w:rsidTr="00F26374">
        <w:tc>
          <w:tcPr>
            <w:tcW w:w="988" w:type="dxa"/>
          </w:tcPr>
          <w:p w14:paraId="5325E5C2" w14:textId="07071332" w:rsidR="00782DC7" w:rsidRPr="005313E0" w:rsidRDefault="00782DC7" w:rsidP="00782DC7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8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6FEC2900" w14:textId="34637C86" w:rsidR="00782DC7" w:rsidRPr="005313E0" w:rsidRDefault="00D55715" w:rsidP="00782DC7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2F33E591" w14:textId="5A24FE67" w:rsidR="00782DC7" w:rsidRPr="005313E0" w:rsidRDefault="00D55715" w:rsidP="00D55715">
            <w:pPr>
              <w:spacing w:line="360" w:lineRule="auto"/>
            </w:pPr>
            <w:proofErr w:type="spellStart"/>
            <w:r>
              <w:t>Menekan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74FAB58D" w14:textId="4EAF23BD" w:rsidR="00782DC7" w:rsidRPr="00D55715" w:rsidRDefault="00D55715" w:rsidP="00782DC7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Tida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</w:t>
            </w:r>
            <w:proofErr w:type="spellEnd"/>
          </w:p>
        </w:tc>
        <w:tc>
          <w:tcPr>
            <w:tcW w:w="1276" w:type="dxa"/>
          </w:tcPr>
          <w:p w14:paraId="5113E62C" w14:textId="36159F6D" w:rsidR="00782DC7" w:rsidRPr="005313E0" w:rsidRDefault="00D55715" w:rsidP="00782DC7">
            <w:pPr>
              <w:spacing w:line="360" w:lineRule="auto"/>
              <w:rPr>
                <w:lang w:val="id-ID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list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  <w:r w:rsidR="00782DC7" w:rsidRPr="005313E0">
              <w:rPr>
                <w:lang w:val="id-ID"/>
              </w:rPr>
              <w:t xml:space="preserve"> </w:t>
            </w:r>
          </w:p>
        </w:tc>
        <w:tc>
          <w:tcPr>
            <w:tcW w:w="1276" w:type="dxa"/>
          </w:tcPr>
          <w:p w14:paraId="0371FAE2" w14:textId="762F9353" w:rsidR="00782DC7" w:rsidRPr="005313E0" w:rsidRDefault="00D55715" w:rsidP="00782DC7">
            <w:pPr>
              <w:spacing w:line="360" w:lineRule="auto"/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list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  <w:tc>
          <w:tcPr>
            <w:tcW w:w="844" w:type="dxa"/>
          </w:tcPr>
          <w:p w14:paraId="46B25BDC" w14:textId="77777777" w:rsidR="00782DC7" w:rsidRPr="005313E0" w:rsidRDefault="00782DC7" w:rsidP="00782DC7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08B29C78" w14:textId="2E02EB4A" w:rsidR="00782DC7" w:rsidRPr="005313E0" w:rsidRDefault="00782DC7" w:rsidP="00F97497">
      <w:pPr>
        <w:spacing w:after="0" w:line="360" w:lineRule="auto"/>
      </w:pPr>
    </w:p>
    <w:p w14:paraId="0972CDED" w14:textId="4546ABC0" w:rsidR="00FE5888" w:rsidRPr="00D55715" w:rsidRDefault="00FE5888" w:rsidP="00D55715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450" w:name="_Toc78230824"/>
      <w:bookmarkStart w:id="451" w:name="_Toc110248411"/>
      <w:r w:rsidRPr="005313E0">
        <w:rPr>
          <w:rFonts w:ascii="Times New Roman" w:hAnsi="Times New Roman" w:cs="Times New Roman"/>
          <w:b/>
          <w:bCs/>
          <w:color w:val="000000" w:themeColor="text1"/>
        </w:rPr>
        <w:t>6.2.</w:t>
      </w:r>
      <w:r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>9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r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 xml:space="preserve">Kelola </w:t>
      </w:r>
      <w:bookmarkEnd w:id="450"/>
      <w:proofErr w:type="spellStart"/>
      <w:r w:rsidR="00D55715">
        <w:rPr>
          <w:rFonts w:ascii="Times New Roman" w:hAnsi="Times New Roman" w:cs="Times New Roman"/>
          <w:b/>
          <w:bCs/>
          <w:color w:val="000000" w:themeColor="text1"/>
          <w:lang w:val="en-US"/>
        </w:rPr>
        <w:t>Pengumpulan</w:t>
      </w:r>
      <w:bookmarkEnd w:id="451"/>
      <w:proofErr w:type="spellEnd"/>
    </w:p>
    <w:p w14:paraId="2254058D" w14:textId="1F56DADA" w:rsidR="00D55715" w:rsidRPr="00D55715" w:rsidRDefault="00D55715" w:rsidP="00D55715">
      <w:pPr>
        <w:rPr>
          <w:sz w:val="20"/>
          <w:szCs w:val="20"/>
        </w:rPr>
      </w:pPr>
      <w:bookmarkStart w:id="452" w:name="_Toc110239074"/>
      <w:proofErr w:type="spellStart"/>
      <w:r w:rsidRPr="00D55715">
        <w:rPr>
          <w:sz w:val="20"/>
          <w:szCs w:val="20"/>
        </w:rPr>
        <w:t>Tabel</w:t>
      </w:r>
      <w:proofErr w:type="spellEnd"/>
      <w:r w:rsidRPr="00D55715">
        <w:rPr>
          <w:sz w:val="20"/>
          <w:szCs w:val="20"/>
        </w:rPr>
        <w:t xml:space="preserve"> 6. </w:t>
      </w:r>
      <w:r w:rsidRPr="00D55715">
        <w:rPr>
          <w:sz w:val="20"/>
          <w:szCs w:val="20"/>
        </w:rPr>
        <w:fldChar w:fldCharType="begin"/>
      </w:r>
      <w:r w:rsidRPr="00D55715">
        <w:rPr>
          <w:sz w:val="20"/>
          <w:szCs w:val="20"/>
        </w:rPr>
        <w:instrText xml:space="preserve"> SEQ Tabel_6. \* ARABIC </w:instrText>
      </w:r>
      <w:r w:rsidRPr="00D55715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0</w:t>
      </w:r>
      <w:r w:rsidRPr="00D55715">
        <w:rPr>
          <w:sz w:val="20"/>
          <w:szCs w:val="20"/>
        </w:rPr>
        <w:fldChar w:fldCharType="end"/>
      </w:r>
      <w:r w:rsidRPr="00D55715">
        <w:rPr>
          <w:sz w:val="20"/>
          <w:szCs w:val="20"/>
        </w:rPr>
        <w:t xml:space="preserve"> </w:t>
      </w:r>
      <w:proofErr w:type="spellStart"/>
      <w:r w:rsidRPr="00D55715">
        <w:rPr>
          <w:sz w:val="20"/>
          <w:szCs w:val="20"/>
        </w:rPr>
        <w:t>Pengujian</w:t>
      </w:r>
      <w:proofErr w:type="spellEnd"/>
      <w:r w:rsidRPr="00D55715">
        <w:rPr>
          <w:sz w:val="20"/>
          <w:szCs w:val="20"/>
        </w:rPr>
        <w:t xml:space="preserve"> Use Case Kelola </w:t>
      </w:r>
      <w:proofErr w:type="spellStart"/>
      <w:r w:rsidRPr="00D55715">
        <w:rPr>
          <w:sz w:val="20"/>
          <w:szCs w:val="20"/>
        </w:rPr>
        <w:t>Pengumpulan</w:t>
      </w:r>
      <w:bookmarkEnd w:id="452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FE5888" w:rsidRPr="005313E0" w14:paraId="459EAC49" w14:textId="77777777" w:rsidTr="00F26374">
        <w:tc>
          <w:tcPr>
            <w:tcW w:w="988" w:type="dxa"/>
          </w:tcPr>
          <w:p w14:paraId="1452B778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44553D2D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1518C53C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7253591F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028F01A9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433F6C90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7334A4AE" w14:textId="77777777" w:rsidR="00FE5888" w:rsidRPr="005313E0" w:rsidRDefault="00FE5888" w:rsidP="00F26374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D55715" w:rsidRPr="005313E0" w14:paraId="64E8FD2A" w14:textId="77777777" w:rsidTr="00F26374">
        <w:tc>
          <w:tcPr>
            <w:tcW w:w="988" w:type="dxa"/>
          </w:tcPr>
          <w:p w14:paraId="734436C5" w14:textId="6072CB2B" w:rsidR="00D55715" w:rsidRPr="005313E0" w:rsidRDefault="00D55715" w:rsidP="00D55715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9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1AF623FF" w14:textId="72426C30" w:rsidR="00D55715" w:rsidRPr="005313E0" w:rsidRDefault="00D55715" w:rsidP="00D55715">
            <w:pPr>
              <w:spacing w:line="360" w:lineRule="auto"/>
              <w:rPr>
                <w:b/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</w:t>
            </w:r>
            <w:r>
              <w:t xml:space="preserve"> </w:t>
            </w:r>
            <w:proofErr w:type="spellStart"/>
            <w:r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6FCFADFF" w14:textId="3C746145" w:rsidR="00D55715" w:rsidRPr="005313E0" w:rsidRDefault="00D55715" w:rsidP="00D55715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0D5310F7" w14:textId="77777777" w:rsidR="00D55715" w:rsidRPr="005313E0" w:rsidRDefault="00D55715" w:rsidP="00D55715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46BE9AFD" w14:textId="3AA3433F" w:rsidR="00D55715" w:rsidRPr="00D55715" w:rsidRDefault="00D55715" w:rsidP="00D55715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1276" w:type="dxa"/>
          </w:tcPr>
          <w:p w14:paraId="194CABC9" w14:textId="198924E2" w:rsidR="00D55715" w:rsidRPr="005313E0" w:rsidRDefault="00D55715" w:rsidP="00D55715">
            <w:pPr>
              <w:spacing w:line="360" w:lineRule="auto"/>
              <w:rPr>
                <w:lang w:val="id-ID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844" w:type="dxa"/>
          </w:tcPr>
          <w:p w14:paraId="2D6709A0" w14:textId="77777777" w:rsidR="00D55715" w:rsidRPr="005313E0" w:rsidRDefault="00D55715" w:rsidP="00D55715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55715" w:rsidRPr="005313E0" w14:paraId="3162291C" w14:textId="77777777" w:rsidTr="00F26374">
        <w:tc>
          <w:tcPr>
            <w:tcW w:w="988" w:type="dxa"/>
          </w:tcPr>
          <w:p w14:paraId="59451D62" w14:textId="3F17AD76" w:rsidR="00D55715" w:rsidRPr="005313E0" w:rsidRDefault="00D55715" w:rsidP="00D55715">
            <w:pPr>
              <w:spacing w:line="360" w:lineRule="auto"/>
            </w:pPr>
            <w:r w:rsidRPr="005313E0">
              <w:t>PDHUPL-</w:t>
            </w:r>
            <w:proofErr w:type="gramStart"/>
            <w:r w:rsidRPr="005313E0">
              <w:rPr>
                <w:lang w:val="id-ID"/>
              </w:rPr>
              <w:t>9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4B850C5F" w14:textId="27BC73AB" w:rsidR="00D55715" w:rsidRPr="005313E0" w:rsidRDefault="00D55715" w:rsidP="00D55715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72F4F373" w14:textId="6C7AF2F5" w:rsidR="00D55715" w:rsidRPr="005313E0" w:rsidRDefault="00D55715" w:rsidP="00D55715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3A2C7F62" w14:textId="4AFFFFD7" w:rsidR="00D55715" w:rsidRPr="005313E0" w:rsidRDefault="00D55715" w:rsidP="00D55715">
            <w:pPr>
              <w:spacing w:line="360" w:lineRule="auto"/>
              <w:rPr>
                <w:lang w:val="id-ID"/>
              </w:rPr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581FAF23" w14:textId="62BEC7B2" w:rsidR="00D55715" w:rsidRPr="00D55715" w:rsidRDefault="00D55715" w:rsidP="00D55715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1276" w:type="dxa"/>
          </w:tcPr>
          <w:p w14:paraId="528EB811" w14:textId="54816291" w:rsidR="00D55715" w:rsidRPr="00D55715" w:rsidRDefault="00D55715" w:rsidP="00D55715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pengumpulan</w:t>
            </w:r>
            <w:proofErr w:type="spellEnd"/>
          </w:p>
        </w:tc>
        <w:tc>
          <w:tcPr>
            <w:tcW w:w="844" w:type="dxa"/>
          </w:tcPr>
          <w:p w14:paraId="483842A9" w14:textId="77777777" w:rsidR="00D55715" w:rsidRPr="005313E0" w:rsidRDefault="00D55715" w:rsidP="00D55715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41094BC0" w14:textId="77777777" w:rsidR="00FE5888" w:rsidRPr="005313E0" w:rsidRDefault="00FE5888" w:rsidP="00F97497">
      <w:pPr>
        <w:spacing w:after="0" w:line="360" w:lineRule="auto"/>
      </w:pPr>
    </w:p>
    <w:p w14:paraId="58293E65" w14:textId="201CD530" w:rsidR="00080946" w:rsidRPr="00D55715" w:rsidRDefault="00BD4B55" w:rsidP="00D55715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453" w:name="_Toc78230825"/>
      <w:bookmarkStart w:id="454" w:name="_Toc110248412"/>
      <w:r w:rsidRPr="005313E0">
        <w:rPr>
          <w:rFonts w:ascii="Times New Roman" w:hAnsi="Times New Roman" w:cs="Times New Roman"/>
          <w:b/>
          <w:bCs/>
          <w:color w:val="000000" w:themeColor="text1"/>
        </w:rPr>
        <w:lastRenderedPageBreak/>
        <w:t>6.2.</w:t>
      </w:r>
      <w:r w:rsidR="00590BCB" w:rsidRPr="005313E0">
        <w:rPr>
          <w:rFonts w:ascii="Times New Roman" w:hAnsi="Times New Roman" w:cs="Times New Roman"/>
          <w:b/>
          <w:bCs/>
          <w:color w:val="000000" w:themeColor="text1"/>
          <w:lang w:val="id-ID"/>
        </w:rPr>
        <w:t>10</w:t>
      </w:r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bookmarkEnd w:id="453"/>
      <w:proofErr w:type="spellStart"/>
      <w:r w:rsidR="00D55715">
        <w:rPr>
          <w:rFonts w:ascii="Times New Roman" w:hAnsi="Times New Roman" w:cs="Times New Roman"/>
          <w:b/>
          <w:bCs/>
          <w:color w:val="000000" w:themeColor="text1"/>
        </w:rPr>
        <w:t>Sidang</w:t>
      </w:r>
      <w:bookmarkEnd w:id="454"/>
      <w:proofErr w:type="spellEnd"/>
    </w:p>
    <w:p w14:paraId="489A35F5" w14:textId="0C204442" w:rsidR="00D55715" w:rsidRPr="00D55715" w:rsidRDefault="00D55715" w:rsidP="00D55715">
      <w:pPr>
        <w:rPr>
          <w:sz w:val="20"/>
          <w:szCs w:val="20"/>
        </w:rPr>
      </w:pPr>
      <w:bookmarkStart w:id="455" w:name="_Toc110239075"/>
      <w:proofErr w:type="spellStart"/>
      <w:r w:rsidRPr="00D55715">
        <w:rPr>
          <w:sz w:val="20"/>
          <w:szCs w:val="20"/>
        </w:rPr>
        <w:t>Tabel</w:t>
      </w:r>
      <w:proofErr w:type="spellEnd"/>
      <w:r w:rsidRPr="00D55715">
        <w:rPr>
          <w:sz w:val="20"/>
          <w:szCs w:val="20"/>
        </w:rPr>
        <w:t xml:space="preserve"> 6. </w:t>
      </w:r>
      <w:r w:rsidRPr="00D55715">
        <w:rPr>
          <w:sz w:val="20"/>
          <w:szCs w:val="20"/>
        </w:rPr>
        <w:fldChar w:fldCharType="begin"/>
      </w:r>
      <w:r w:rsidRPr="00D55715">
        <w:rPr>
          <w:sz w:val="20"/>
          <w:szCs w:val="20"/>
        </w:rPr>
        <w:instrText xml:space="preserve"> SEQ Tabel_6. \* ARABIC </w:instrText>
      </w:r>
      <w:r w:rsidRPr="00D55715">
        <w:rPr>
          <w:sz w:val="20"/>
          <w:szCs w:val="20"/>
        </w:rPr>
        <w:fldChar w:fldCharType="separate"/>
      </w:r>
      <w:r w:rsidR="00776DB9">
        <w:rPr>
          <w:noProof/>
          <w:sz w:val="20"/>
          <w:szCs w:val="20"/>
        </w:rPr>
        <w:t>11</w:t>
      </w:r>
      <w:r w:rsidRPr="00D55715">
        <w:rPr>
          <w:sz w:val="20"/>
          <w:szCs w:val="20"/>
        </w:rPr>
        <w:fldChar w:fldCharType="end"/>
      </w:r>
      <w:r w:rsidRPr="00D55715">
        <w:rPr>
          <w:sz w:val="20"/>
          <w:szCs w:val="20"/>
        </w:rPr>
        <w:t xml:space="preserve"> </w:t>
      </w:r>
      <w:proofErr w:type="spellStart"/>
      <w:r w:rsidRPr="00D55715">
        <w:rPr>
          <w:sz w:val="20"/>
          <w:szCs w:val="20"/>
        </w:rPr>
        <w:t>Pengujian</w:t>
      </w:r>
      <w:proofErr w:type="spellEnd"/>
      <w:r w:rsidRPr="00D55715">
        <w:rPr>
          <w:sz w:val="20"/>
          <w:szCs w:val="20"/>
        </w:rPr>
        <w:t xml:space="preserve"> Use Case </w:t>
      </w:r>
      <w:proofErr w:type="spellStart"/>
      <w:r w:rsidRPr="00D55715">
        <w:rPr>
          <w:sz w:val="20"/>
          <w:szCs w:val="20"/>
        </w:rPr>
        <w:t>Sidang</w:t>
      </w:r>
      <w:bookmarkEnd w:id="455"/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0253D3" w:rsidRPr="005313E0" w14:paraId="721738E5" w14:textId="77777777" w:rsidTr="001E10A5">
        <w:tc>
          <w:tcPr>
            <w:tcW w:w="988" w:type="dxa"/>
          </w:tcPr>
          <w:p w14:paraId="7DD93CC8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11FDBF2B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4E9B877F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3FA9F9CA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76E08E60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1FC2EA78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13A9BF29" w14:textId="77777777" w:rsidR="000253D3" w:rsidRPr="005313E0" w:rsidRDefault="000253D3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D55715" w:rsidRPr="005313E0" w14:paraId="1535E932" w14:textId="77777777" w:rsidTr="00D55715">
        <w:tc>
          <w:tcPr>
            <w:tcW w:w="988" w:type="dxa"/>
          </w:tcPr>
          <w:p w14:paraId="7BBCF758" w14:textId="1DB86E25" w:rsidR="00D55715" w:rsidRPr="005313E0" w:rsidRDefault="00D55715" w:rsidP="0014766C">
            <w:pPr>
              <w:spacing w:line="360" w:lineRule="auto"/>
            </w:pPr>
            <w:r w:rsidRPr="005313E0">
              <w:t>PDHUPL-</w:t>
            </w:r>
            <w:proofErr w:type="gramStart"/>
            <w:r>
              <w:rPr>
                <w:lang w:val="en-US"/>
              </w:rPr>
              <w:t>10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1B69DEE3" w14:textId="77777777" w:rsidR="00D55715" w:rsidRPr="005313E0" w:rsidRDefault="00D55715" w:rsidP="0014766C">
            <w:pPr>
              <w:spacing w:line="360" w:lineRule="auto"/>
              <w:rPr>
                <w:b/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</w:t>
            </w:r>
            <w:r>
              <w:t xml:space="preserve"> </w:t>
            </w:r>
            <w:proofErr w:type="spellStart"/>
            <w:r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47985DF1" w14:textId="77777777" w:rsidR="00D55715" w:rsidRPr="005313E0" w:rsidRDefault="00D55715" w:rsidP="0014766C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3B58B839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55A03C18" w14:textId="77777777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1276" w:type="dxa"/>
          </w:tcPr>
          <w:p w14:paraId="7F2E594E" w14:textId="77777777" w:rsidR="00D55715" w:rsidRPr="005313E0" w:rsidRDefault="00D55715" w:rsidP="0014766C">
            <w:pPr>
              <w:spacing w:line="360" w:lineRule="auto"/>
              <w:rPr>
                <w:lang w:val="id-ID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844" w:type="dxa"/>
          </w:tcPr>
          <w:p w14:paraId="3024F774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55715" w:rsidRPr="005313E0" w14:paraId="0CDCB57C" w14:textId="77777777" w:rsidTr="00D55715">
        <w:tc>
          <w:tcPr>
            <w:tcW w:w="988" w:type="dxa"/>
          </w:tcPr>
          <w:p w14:paraId="503FE4A7" w14:textId="42F568A8" w:rsidR="00D55715" w:rsidRPr="005313E0" w:rsidRDefault="00D55715" w:rsidP="0014766C">
            <w:pPr>
              <w:spacing w:line="360" w:lineRule="auto"/>
            </w:pPr>
            <w:r w:rsidRPr="005313E0">
              <w:t>PDHUPL-</w:t>
            </w:r>
            <w:proofErr w:type="gramStart"/>
            <w:r>
              <w:rPr>
                <w:lang w:val="en-US"/>
              </w:rPr>
              <w:t>10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3E33AB11" w14:textId="77777777" w:rsidR="00D55715" w:rsidRPr="005313E0" w:rsidRDefault="00D55715" w:rsidP="0014766C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5F368131" w14:textId="77777777" w:rsidR="00D55715" w:rsidRPr="005313E0" w:rsidRDefault="00D55715" w:rsidP="0014766C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490722B8" w14:textId="77777777" w:rsidR="00D55715" w:rsidRPr="005313E0" w:rsidRDefault="00D55715" w:rsidP="0014766C">
            <w:pPr>
              <w:spacing w:line="360" w:lineRule="auto"/>
              <w:rPr>
                <w:lang w:val="id-ID"/>
              </w:rPr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31CBD898" w14:textId="39CFB903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1276" w:type="dxa"/>
          </w:tcPr>
          <w:p w14:paraId="7440FA56" w14:textId="2C51B1BF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844" w:type="dxa"/>
          </w:tcPr>
          <w:p w14:paraId="7BD09B24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4A6C4D93" w14:textId="7338FADB" w:rsidR="00D55715" w:rsidRPr="005313E0" w:rsidRDefault="00D55715" w:rsidP="00F97497">
      <w:pPr>
        <w:spacing w:after="0" w:line="360" w:lineRule="auto"/>
      </w:pPr>
    </w:p>
    <w:p w14:paraId="40F20C90" w14:textId="65A78A10" w:rsidR="00BD4B55" w:rsidRDefault="00BD4B55">
      <w:pPr>
        <w:pStyle w:val="Heading3"/>
        <w:numPr>
          <w:ilvl w:val="2"/>
          <w:numId w:val="6"/>
        </w:numPr>
        <w:spacing w:before="0" w:line="360" w:lineRule="auto"/>
        <w:ind w:hanging="1080"/>
        <w:rPr>
          <w:rFonts w:ascii="Times New Roman" w:hAnsi="Times New Roman" w:cs="Times New Roman"/>
          <w:b/>
          <w:bCs/>
          <w:color w:val="000000" w:themeColor="text1"/>
        </w:rPr>
      </w:pPr>
      <w:bookmarkStart w:id="456" w:name="_Toc78230826"/>
      <w:bookmarkStart w:id="457" w:name="_Toc110248413"/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Pengujian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Use Case </w:t>
      </w:r>
      <w:bookmarkEnd w:id="456"/>
      <w:proofErr w:type="spellStart"/>
      <w:r w:rsidR="00D55715">
        <w:rPr>
          <w:rFonts w:ascii="Times New Roman" w:hAnsi="Times New Roman" w:cs="Times New Roman"/>
          <w:b/>
          <w:bCs/>
          <w:color w:val="000000" w:themeColor="text1"/>
        </w:rPr>
        <w:t>Dokumen</w:t>
      </w:r>
      <w:proofErr w:type="spellEnd"/>
      <w:r w:rsidR="00D55715">
        <w:rPr>
          <w:rFonts w:ascii="Times New Roman" w:hAnsi="Times New Roman" w:cs="Times New Roman"/>
          <w:b/>
          <w:bCs/>
          <w:color w:val="000000" w:themeColor="text1"/>
        </w:rPr>
        <w:t xml:space="preserve"> Akhir</w:t>
      </w:r>
      <w:bookmarkEnd w:id="457"/>
    </w:p>
    <w:p w14:paraId="579FC8AF" w14:textId="4E630EF7" w:rsidR="00D55715" w:rsidRPr="00D55715" w:rsidRDefault="00D55715" w:rsidP="00D55715">
      <w:pPr>
        <w:rPr>
          <w:sz w:val="22"/>
          <w:szCs w:val="22"/>
        </w:rPr>
      </w:pPr>
      <w:bookmarkStart w:id="458" w:name="_Toc110239076"/>
      <w:proofErr w:type="spellStart"/>
      <w:r w:rsidRPr="00D55715">
        <w:rPr>
          <w:sz w:val="22"/>
          <w:szCs w:val="22"/>
        </w:rPr>
        <w:t>Tabel</w:t>
      </w:r>
      <w:proofErr w:type="spellEnd"/>
      <w:r w:rsidRPr="00D55715">
        <w:rPr>
          <w:sz w:val="22"/>
          <w:szCs w:val="22"/>
        </w:rPr>
        <w:t xml:space="preserve"> 6. </w:t>
      </w:r>
      <w:r w:rsidRPr="00D55715">
        <w:rPr>
          <w:sz w:val="22"/>
          <w:szCs w:val="22"/>
        </w:rPr>
        <w:fldChar w:fldCharType="begin"/>
      </w:r>
      <w:r w:rsidRPr="00D55715">
        <w:rPr>
          <w:sz w:val="22"/>
          <w:szCs w:val="22"/>
        </w:rPr>
        <w:instrText xml:space="preserve"> SEQ Tabel_6. \* ARABIC </w:instrText>
      </w:r>
      <w:r w:rsidRPr="00D55715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2</w:t>
      </w:r>
      <w:r w:rsidRPr="00D55715">
        <w:rPr>
          <w:sz w:val="22"/>
          <w:szCs w:val="22"/>
        </w:rPr>
        <w:fldChar w:fldCharType="end"/>
      </w:r>
      <w:r w:rsidRPr="00D55715">
        <w:rPr>
          <w:sz w:val="22"/>
          <w:szCs w:val="22"/>
        </w:rPr>
        <w:t xml:space="preserve"> </w:t>
      </w:r>
      <w:proofErr w:type="spellStart"/>
      <w:r w:rsidRPr="00D55715">
        <w:rPr>
          <w:sz w:val="22"/>
          <w:szCs w:val="22"/>
        </w:rPr>
        <w:t>Pengujian</w:t>
      </w:r>
      <w:proofErr w:type="spellEnd"/>
      <w:r w:rsidRPr="00D55715">
        <w:rPr>
          <w:sz w:val="22"/>
          <w:szCs w:val="22"/>
        </w:rPr>
        <w:t xml:space="preserve"> Use Case </w:t>
      </w:r>
      <w:proofErr w:type="spellStart"/>
      <w:r w:rsidRPr="00D55715">
        <w:rPr>
          <w:sz w:val="22"/>
          <w:szCs w:val="22"/>
        </w:rPr>
        <w:t>Dokumen</w:t>
      </w:r>
      <w:proofErr w:type="spellEnd"/>
      <w:r w:rsidRPr="00D55715">
        <w:rPr>
          <w:sz w:val="22"/>
          <w:szCs w:val="22"/>
        </w:rPr>
        <w:t xml:space="preserve"> Akhir</w:t>
      </w:r>
      <w:bookmarkEnd w:id="458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D55715" w:rsidRPr="005313E0" w14:paraId="16187F65" w14:textId="77777777" w:rsidTr="0014766C">
        <w:tc>
          <w:tcPr>
            <w:tcW w:w="988" w:type="dxa"/>
          </w:tcPr>
          <w:p w14:paraId="2CDE39AA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64570898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79F1A740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46AA4201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0CB2EEAB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477AC27B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4B83B08A" w14:textId="77777777" w:rsidR="00D55715" w:rsidRPr="005313E0" w:rsidRDefault="00D55715" w:rsidP="0014766C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D55715" w:rsidRPr="005313E0" w14:paraId="41262E02" w14:textId="77777777" w:rsidTr="0014766C">
        <w:tc>
          <w:tcPr>
            <w:tcW w:w="988" w:type="dxa"/>
          </w:tcPr>
          <w:p w14:paraId="44DBF053" w14:textId="3AE48F73" w:rsidR="00D55715" w:rsidRPr="005313E0" w:rsidRDefault="00D55715" w:rsidP="0014766C">
            <w:pPr>
              <w:spacing w:line="360" w:lineRule="auto"/>
            </w:pPr>
            <w:r w:rsidRPr="005313E0">
              <w:t>PDHUPL-</w:t>
            </w:r>
            <w:proofErr w:type="gramStart"/>
            <w:r>
              <w:rPr>
                <w:lang w:val="en-US"/>
              </w:rPr>
              <w:t>11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449F878E" w14:textId="77777777" w:rsidR="00D55715" w:rsidRPr="005313E0" w:rsidRDefault="00D55715" w:rsidP="0014766C">
            <w:pPr>
              <w:spacing w:line="360" w:lineRule="auto"/>
              <w:rPr>
                <w:b/>
                <w:lang w:val="id-ID"/>
              </w:rPr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</w:t>
            </w:r>
            <w:r w:rsidRPr="005313E0">
              <w:lastRenderedPageBreak/>
              <w:t>yang</w:t>
            </w:r>
            <w:r>
              <w:t xml:space="preserve"> </w:t>
            </w:r>
            <w:proofErr w:type="spellStart"/>
            <w:r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37201F8A" w14:textId="77777777" w:rsidR="00D55715" w:rsidRPr="005313E0" w:rsidRDefault="00D55715" w:rsidP="0014766C">
            <w:pPr>
              <w:spacing w:line="360" w:lineRule="auto"/>
            </w:pPr>
            <w:proofErr w:type="spellStart"/>
            <w:r>
              <w:lastRenderedPageBreak/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6666B983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0DE7C244" w14:textId="77777777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1276" w:type="dxa"/>
          </w:tcPr>
          <w:p w14:paraId="0F145EDB" w14:textId="77777777" w:rsidR="00D55715" w:rsidRPr="005313E0" w:rsidRDefault="00D55715" w:rsidP="0014766C">
            <w:pPr>
              <w:spacing w:line="360" w:lineRule="auto"/>
              <w:rPr>
                <w:lang w:val="id-ID"/>
              </w:rPr>
            </w:pPr>
            <w:proofErr w:type="spellStart"/>
            <w:r>
              <w:rPr>
                <w:lang w:val="en-US"/>
              </w:rPr>
              <w:t>Menamp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san</w:t>
            </w:r>
            <w:proofErr w:type="spellEnd"/>
            <w:r>
              <w:rPr>
                <w:lang w:val="en-US"/>
              </w:rPr>
              <w:t xml:space="preserve"> error</w:t>
            </w:r>
          </w:p>
        </w:tc>
        <w:tc>
          <w:tcPr>
            <w:tcW w:w="844" w:type="dxa"/>
          </w:tcPr>
          <w:p w14:paraId="1B87BB39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  <w:tr w:rsidR="00D55715" w:rsidRPr="005313E0" w14:paraId="0F81B6C3" w14:textId="77777777" w:rsidTr="0014766C">
        <w:tc>
          <w:tcPr>
            <w:tcW w:w="988" w:type="dxa"/>
          </w:tcPr>
          <w:p w14:paraId="70BFD452" w14:textId="16267EDE" w:rsidR="00D55715" w:rsidRPr="005313E0" w:rsidRDefault="00D55715" w:rsidP="0014766C">
            <w:pPr>
              <w:spacing w:line="360" w:lineRule="auto"/>
            </w:pPr>
            <w:r w:rsidRPr="005313E0">
              <w:t>PDHUPL-</w:t>
            </w:r>
            <w:proofErr w:type="gramStart"/>
            <w:r>
              <w:rPr>
                <w:lang w:val="en-US"/>
              </w:rPr>
              <w:t>11</w:t>
            </w:r>
            <w:r w:rsidRPr="005313E0">
              <w:t>.b</w:t>
            </w:r>
            <w:proofErr w:type="gramEnd"/>
          </w:p>
        </w:tc>
        <w:tc>
          <w:tcPr>
            <w:tcW w:w="1134" w:type="dxa"/>
          </w:tcPr>
          <w:p w14:paraId="0A414694" w14:textId="77777777" w:rsidR="00D55715" w:rsidRPr="005313E0" w:rsidRDefault="00D55715" w:rsidP="0014766C">
            <w:pPr>
              <w:spacing w:line="360" w:lineRule="auto"/>
            </w:pPr>
            <w:r w:rsidRPr="005313E0">
              <w:t xml:space="preserve">Insert data </w:t>
            </w:r>
            <w:proofErr w:type="spellStart"/>
            <w:r w:rsidRPr="005313E0">
              <w:t>dengan</w:t>
            </w:r>
            <w:proofErr w:type="spellEnd"/>
            <w:r w:rsidRPr="005313E0">
              <w:t xml:space="preserve"> data yang </w:t>
            </w:r>
            <w:proofErr w:type="spellStart"/>
            <w:r w:rsidRPr="005313E0">
              <w:t>lengkap</w:t>
            </w:r>
            <w:proofErr w:type="spellEnd"/>
          </w:p>
        </w:tc>
        <w:tc>
          <w:tcPr>
            <w:tcW w:w="1275" w:type="dxa"/>
          </w:tcPr>
          <w:p w14:paraId="053D47C1" w14:textId="77777777" w:rsidR="00D55715" w:rsidRPr="005313E0" w:rsidRDefault="00D55715" w:rsidP="0014766C">
            <w:pPr>
              <w:spacing w:line="360" w:lineRule="auto"/>
            </w:pPr>
            <w:proofErr w:type="spellStart"/>
            <w:r>
              <w:t>Klik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create</w:t>
            </w:r>
          </w:p>
        </w:tc>
        <w:tc>
          <w:tcPr>
            <w:tcW w:w="1134" w:type="dxa"/>
          </w:tcPr>
          <w:p w14:paraId="1AF65C21" w14:textId="77777777" w:rsidR="00D55715" w:rsidRPr="005313E0" w:rsidRDefault="00D55715" w:rsidP="0014766C">
            <w:pPr>
              <w:spacing w:line="360" w:lineRule="auto"/>
              <w:rPr>
                <w:lang w:val="id-ID"/>
              </w:rPr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78392D7C" w14:textId="0A442505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hir</w:t>
            </w:r>
            <w:proofErr w:type="spellEnd"/>
          </w:p>
        </w:tc>
        <w:tc>
          <w:tcPr>
            <w:tcW w:w="1276" w:type="dxa"/>
          </w:tcPr>
          <w:p w14:paraId="4492E389" w14:textId="58C66B32" w:rsidR="00D55715" w:rsidRPr="00D55715" w:rsidRDefault="00D55715" w:rsidP="0014766C">
            <w:pPr>
              <w:spacing w:line="360" w:lineRule="auto"/>
              <w:rPr>
                <w:lang w:val="en-US"/>
              </w:rPr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</w:t>
            </w:r>
            <w:r w:rsidRPr="005313E0">
              <w:rPr>
                <w:lang w:val="id-ID"/>
              </w:rPr>
              <w:t xml:space="preserve">list </w:t>
            </w: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hir</w:t>
            </w:r>
            <w:proofErr w:type="spellEnd"/>
          </w:p>
        </w:tc>
        <w:tc>
          <w:tcPr>
            <w:tcW w:w="844" w:type="dxa"/>
          </w:tcPr>
          <w:p w14:paraId="522FD16A" w14:textId="77777777" w:rsidR="00D55715" w:rsidRPr="005313E0" w:rsidRDefault="00D55715" w:rsidP="0014766C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676871AF" w14:textId="77777777" w:rsidR="00D55715" w:rsidRPr="00D55715" w:rsidRDefault="00D55715" w:rsidP="00D55715"/>
    <w:p w14:paraId="077A5711" w14:textId="2169DBAE" w:rsidR="00080946" w:rsidRPr="00D55715" w:rsidRDefault="00D55715">
      <w:pPr>
        <w:pStyle w:val="ListParagraph"/>
        <w:numPr>
          <w:ilvl w:val="2"/>
          <w:numId w:val="6"/>
        </w:numPr>
        <w:ind w:hanging="1080"/>
        <w:rPr>
          <w:b/>
          <w:bCs/>
        </w:rPr>
      </w:pPr>
      <w:proofErr w:type="spellStart"/>
      <w:r w:rsidRPr="00D55715">
        <w:rPr>
          <w:b/>
          <w:bCs/>
        </w:rPr>
        <w:t>Pengujian</w:t>
      </w:r>
      <w:proofErr w:type="spellEnd"/>
      <w:r w:rsidRPr="00D55715">
        <w:rPr>
          <w:b/>
          <w:bCs/>
        </w:rPr>
        <w:t xml:space="preserve"> Use Case Logout</w:t>
      </w:r>
    </w:p>
    <w:p w14:paraId="3F5D9598" w14:textId="16DA4643" w:rsidR="00D55715" w:rsidRPr="00D55715" w:rsidRDefault="00D55715" w:rsidP="00D55715">
      <w:pPr>
        <w:rPr>
          <w:sz w:val="22"/>
          <w:szCs w:val="22"/>
        </w:rPr>
      </w:pPr>
      <w:bookmarkStart w:id="459" w:name="_Toc110239077"/>
      <w:proofErr w:type="spellStart"/>
      <w:r w:rsidRPr="00D55715">
        <w:rPr>
          <w:sz w:val="22"/>
          <w:szCs w:val="22"/>
        </w:rPr>
        <w:t>Tabel</w:t>
      </w:r>
      <w:proofErr w:type="spellEnd"/>
      <w:r w:rsidRPr="00D55715">
        <w:rPr>
          <w:sz w:val="22"/>
          <w:szCs w:val="22"/>
        </w:rPr>
        <w:t xml:space="preserve"> 6. </w:t>
      </w:r>
      <w:r w:rsidRPr="00D55715">
        <w:rPr>
          <w:sz w:val="22"/>
          <w:szCs w:val="22"/>
        </w:rPr>
        <w:fldChar w:fldCharType="begin"/>
      </w:r>
      <w:r w:rsidRPr="00D55715">
        <w:rPr>
          <w:sz w:val="22"/>
          <w:szCs w:val="22"/>
        </w:rPr>
        <w:instrText xml:space="preserve"> SEQ Tabel_6. \* ARABIC </w:instrText>
      </w:r>
      <w:r w:rsidRPr="00D55715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3</w:t>
      </w:r>
      <w:r w:rsidRPr="00D55715">
        <w:rPr>
          <w:sz w:val="22"/>
          <w:szCs w:val="22"/>
        </w:rPr>
        <w:fldChar w:fldCharType="end"/>
      </w:r>
      <w:r w:rsidRPr="00D55715">
        <w:rPr>
          <w:sz w:val="22"/>
          <w:szCs w:val="22"/>
        </w:rPr>
        <w:t xml:space="preserve"> </w:t>
      </w:r>
      <w:proofErr w:type="spellStart"/>
      <w:r w:rsidRPr="00D55715">
        <w:rPr>
          <w:sz w:val="22"/>
          <w:szCs w:val="22"/>
        </w:rPr>
        <w:t>Pengujian</w:t>
      </w:r>
      <w:proofErr w:type="spellEnd"/>
      <w:r w:rsidRPr="00D55715">
        <w:rPr>
          <w:sz w:val="22"/>
          <w:szCs w:val="22"/>
        </w:rPr>
        <w:t xml:space="preserve"> Use Case Logout</w:t>
      </w:r>
      <w:bookmarkEnd w:id="459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1275"/>
        <w:gridCol w:w="1134"/>
        <w:gridCol w:w="1276"/>
        <w:gridCol w:w="1276"/>
        <w:gridCol w:w="844"/>
      </w:tblGrid>
      <w:tr w:rsidR="00A16D45" w:rsidRPr="005313E0" w14:paraId="50EE4056" w14:textId="77777777" w:rsidTr="001E10A5">
        <w:tc>
          <w:tcPr>
            <w:tcW w:w="988" w:type="dxa"/>
          </w:tcPr>
          <w:p w14:paraId="47593570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Identifikasi</w:t>
            </w:r>
            <w:proofErr w:type="spellEnd"/>
          </w:p>
        </w:tc>
        <w:tc>
          <w:tcPr>
            <w:tcW w:w="1134" w:type="dxa"/>
          </w:tcPr>
          <w:p w14:paraId="4463EB3F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Deskripsi</w:t>
            </w:r>
            <w:proofErr w:type="spellEnd"/>
          </w:p>
        </w:tc>
        <w:tc>
          <w:tcPr>
            <w:tcW w:w="1275" w:type="dxa"/>
          </w:tcPr>
          <w:p w14:paraId="48449665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Prosedur</w:t>
            </w:r>
            <w:proofErr w:type="spellEnd"/>
            <w:r w:rsidRPr="005313E0">
              <w:rPr>
                <w:b/>
                <w:bCs/>
              </w:rPr>
              <w:t xml:space="preserve"> </w:t>
            </w:r>
            <w:proofErr w:type="spellStart"/>
            <w:r w:rsidRPr="005313E0">
              <w:rPr>
                <w:b/>
                <w:bCs/>
              </w:rPr>
              <w:t>Pengujian</w:t>
            </w:r>
            <w:proofErr w:type="spellEnd"/>
          </w:p>
        </w:tc>
        <w:tc>
          <w:tcPr>
            <w:tcW w:w="1134" w:type="dxa"/>
          </w:tcPr>
          <w:p w14:paraId="0A4A779D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Masukan</w:t>
            </w:r>
            <w:proofErr w:type="spellEnd"/>
          </w:p>
        </w:tc>
        <w:tc>
          <w:tcPr>
            <w:tcW w:w="1276" w:type="dxa"/>
          </w:tcPr>
          <w:p w14:paraId="65DB6A1F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luaran</w:t>
            </w:r>
            <w:proofErr w:type="spellEnd"/>
            <w:r w:rsidRPr="005313E0">
              <w:rPr>
                <w:b/>
                <w:bCs/>
              </w:rPr>
              <w:t xml:space="preserve"> Yang </w:t>
            </w:r>
            <w:proofErr w:type="spellStart"/>
            <w:r w:rsidRPr="005313E0">
              <w:rPr>
                <w:b/>
                <w:bCs/>
              </w:rPr>
              <w:t>Diharapkan</w:t>
            </w:r>
            <w:proofErr w:type="spellEnd"/>
          </w:p>
        </w:tc>
        <w:tc>
          <w:tcPr>
            <w:tcW w:w="1276" w:type="dxa"/>
          </w:tcPr>
          <w:p w14:paraId="2D8307EC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 xml:space="preserve">Hasil Yang </w:t>
            </w:r>
            <w:proofErr w:type="spellStart"/>
            <w:r w:rsidRPr="005313E0">
              <w:rPr>
                <w:b/>
                <w:bCs/>
              </w:rPr>
              <w:t>didapat</w:t>
            </w:r>
            <w:proofErr w:type="spellEnd"/>
          </w:p>
        </w:tc>
        <w:tc>
          <w:tcPr>
            <w:tcW w:w="844" w:type="dxa"/>
          </w:tcPr>
          <w:p w14:paraId="16D3A85A" w14:textId="77777777" w:rsidR="00A16D45" w:rsidRPr="005313E0" w:rsidRDefault="00A16D45" w:rsidP="001E10A5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Kesimpulan</w:t>
            </w:r>
          </w:p>
        </w:tc>
      </w:tr>
      <w:tr w:rsidR="00A16D45" w:rsidRPr="005313E0" w14:paraId="14BBE76E" w14:textId="77777777" w:rsidTr="001E10A5">
        <w:tc>
          <w:tcPr>
            <w:tcW w:w="988" w:type="dxa"/>
          </w:tcPr>
          <w:p w14:paraId="5F27138F" w14:textId="4487A763" w:rsidR="00A16D45" w:rsidRPr="005313E0" w:rsidRDefault="00A16D45" w:rsidP="00A16D45">
            <w:pPr>
              <w:spacing w:line="360" w:lineRule="auto"/>
            </w:pPr>
            <w:r w:rsidRPr="005313E0">
              <w:t>PDHUPL-</w:t>
            </w:r>
            <w:proofErr w:type="gramStart"/>
            <w:r w:rsidR="00C23680" w:rsidRPr="005313E0">
              <w:rPr>
                <w:lang w:val="id-ID"/>
              </w:rPr>
              <w:t>11</w:t>
            </w:r>
            <w:r w:rsidRPr="005313E0">
              <w:t>.a</w:t>
            </w:r>
            <w:proofErr w:type="gramEnd"/>
          </w:p>
        </w:tc>
        <w:tc>
          <w:tcPr>
            <w:tcW w:w="1134" w:type="dxa"/>
          </w:tcPr>
          <w:p w14:paraId="79263980" w14:textId="77E222E5" w:rsidR="00A16D45" w:rsidRPr="005313E0" w:rsidRDefault="00A16D45" w:rsidP="00A16D45">
            <w:pPr>
              <w:spacing w:line="360" w:lineRule="auto"/>
            </w:pPr>
            <w:proofErr w:type="spellStart"/>
            <w:r w:rsidRPr="005313E0">
              <w:t>Mencoba</w:t>
            </w:r>
            <w:proofErr w:type="spellEnd"/>
            <w:r w:rsidRPr="005313E0">
              <w:t xml:space="preserve"> logout </w:t>
            </w:r>
            <w:proofErr w:type="spellStart"/>
            <w:r w:rsidRPr="005313E0">
              <w:t>saat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pengguna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sedang</w:t>
            </w:r>
            <w:proofErr w:type="spellEnd"/>
            <w:r w:rsidRPr="005313E0">
              <w:t xml:space="preserve"> login</w:t>
            </w:r>
          </w:p>
        </w:tc>
        <w:tc>
          <w:tcPr>
            <w:tcW w:w="1275" w:type="dxa"/>
          </w:tcPr>
          <w:p w14:paraId="4A78DA90" w14:textId="42F849C9" w:rsidR="00A16D45" w:rsidRPr="005313E0" w:rsidRDefault="00A16D45">
            <w:pPr>
              <w:pStyle w:val="ListParagraph"/>
              <w:numPr>
                <w:ilvl w:val="0"/>
                <w:numId w:val="13"/>
              </w:numPr>
              <w:spacing w:line="360" w:lineRule="auto"/>
              <w:ind w:left="172" w:hanging="142"/>
            </w:pPr>
            <w:proofErr w:type="spellStart"/>
            <w:r w:rsidRPr="005313E0">
              <w:t>Tekan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tombol</w:t>
            </w:r>
            <w:proofErr w:type="spellEnd"/>
            <w:r w:rsidRPr="005313E0">
              <w:t xml:space="preserve"> logout</w:t>
            </w:r>
          </w:p>
        </w:tc>
        <w:tc>
          <w:tcPr>
            <w:tcW w:w="1134" w:type="dxa"/>
          </w:tcPr>
          <w:p w14:paraId="196591EB" w14:textId="7006B76A" w:rsidR="00A16D45" w:rsidRPr="005313E0" w:rsidRDefault="00A16D45" w:rsidP="00A16D45">
            <w:pPr>
              <w:spacing w:line="360" w:lineRule="auto"/>
            </w:pPr>
            <w:proofErr w:type="spellStart"/>
            <w:r w:rsidRPr="005313E0">
              <w:t>Tidak</w:t>
            </w:r>
            <w:proofErr w:type="spellEnd"/>
            <w:r w:rsidRPr="005313E0">
              <w:t xml:space="preserve"> </w:t>
            </w:r>
            <w:proofErr w:type="spellStart"/>
            <w:r w:rsidRPr="005313E0">
              <w:t>ada</w:t>
            </w:r>
            <w:proofErr w:type="spellEnd"/>
          </w:p>
        </w:tc>
        <w:tc>
          <w:tcPr>
            <w:tcW w:w="1276" w:type="dxa"/>
          </w:tcPr>
          <w:p w14:paraId="689BA269" w14:textId="632AC4E4" w:rsidR="00A16D45" w:rsidRPr="005313E0" w:rsidRDefault="00A16D45" w:rsidP="00A16D45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form login</w:t>
            </w:r>
          </w:p>
        </w:tc>
        <w:tc>
          <w:tcPr>
            <w:tcW w:w="1276" w:type="dxa"/>
          </w:tcPr>
          <w:p w14:paraId="35B27F45" w14:textId="5C0A01E3" w:rsidR="00A16D45" w:rsidRPr="005313E0" w:rsidRDefault="00A16D45" w:rsidP="00A16D45">
            <w:pPr>
              <w:spacing w:line="360" w:lineRule="auto"/>
            </w:pPr>
            <w:proofErr w:type="spellStart"/>
            <w:r w:rsidRPr="005313E0">
              <w:t>Muncul</w:t>
            </w:r>
            <w:proofErr w:type="spellEnd"/>
            <w:r w:rsidRPr="005313E0">
              <w:t xml:space="preserve"> form login</w:t>
            </w:r>
          </w:p>
        </w:tc>
        <w:tc>
          <w:tcPr>
            <w:tcW w:w="844" w:type="dxa"/>
          </w:tcPr>
          <w:p w14:paraId="1BC94DD7" w14:textId="77777777" w:rsidR="00A16D45" w:rsidRPr="005313E0" w:rsidRDefault="00A16D45" w:rsidP="00A16D45">
            <w:pPr>
              <w:spacing w:line="360" w:lineRule="auto"/>
            </w:pPr>
            <w:proofErr w:type="spellStart"/>
            <w:r w:rsidRPr="005313E0">
              <w:t>Diterima</w:t>
            </w:r>
            <w:proofErr w:type="spellEnd"/>
          </w:p>
        </w:tc>
      </w:tr>
    </w:tbl>
    <w:p w14:paraId="47271233" w14:textId="5962FC2E" w:rsidR="00BD4B55" w:rsidRDefault="00BD4B55" w:rsidP="00F97497">
      <w:pPr>
        <w:spacing w:after="0" w:line="360" w:lineRule="auto"/>
      </w:pPr>
    </w:p>
    <w:p w14:paraId="4571477A" w14:textId="25CFFA33" w:rsidR="00D55715" w:rsidRDefault="00D55715" w:rsidP="00F97497">
      <w:pPr>
        <w:spacing w:after="0" w:line="360" w:lineRule="auto"/>
      </w:pPr>
    </w:p>
    <w:p w14:paraId="36BE3911" w14:textId="3A72CE60" w:rsidR="00D55715" w:rsidRDefault="00D55715" w:rsidP="00F97497">
      <w:pPr>
        <w:spacing w:after="0" w:line="360" w:lineRule="auto"/>
      </w:pPr>
    </w:p>
    <w:p w14:paraId="616419AE" w14:textId="1F4EB409" w:rsidR="00D55715" w:rsidRDefault="00D55715" w:rsidP="00F97497">
      <w:pPr>
        <w:spacing w:after="0" w:line="360" w:lineRule="auto"/>
      </w:pPr>
    </w:p>
    <w:p w14:paraId="295D746B" w14:textId="281E0145" w:rsidR="00D55715" w:rsidRDefault="00D55715" w:rsidP="00F97497">
      <w:pPr>
        <w:spacing w:after="0" w:line="360" w:lineRule="auto"/>
      </w:pPr>
    </w:p>
    <w:p w14:paraId="2223782E" w14:textId="61816654" w:rsidR="00D55715" w:rsidRDefault="00D55715" w:rsidP="00F97497">
      <w:pPr>
        <w:spacing w:after="0" w:line="360" w:lineRule="auto"/>
      </w:pPr>
    </w:p>
    <w:p w14:paraId="3C3F8819" w14:textId="77777777" w:rsidR="00D55715" w:rsidRPr="005313E0" w:rsidRDefault="00D55715" w:rsidP="00F97497">
      <w:pPr>
        <w:spacing w:after="0" w:line="360" w:lineRule="auto"/>
      </w:pPr>
    </w:p>
    <w:p w14:paraId="3C9FEAE5" w14:textId="6EAAC2DC" w:rsidR="006A6B76" w:rsidRPr="005313E0" w:rsidRDefault="005F035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60" w:name="_Toc68545107"/>
      <w:bookmarkStart w:id="461" w:name="_Toc78230827"/>
      <w:bookmarkStart w:id="462" w:name="_Toc110248414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6.3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valu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ngujian</w:t>
      </w:r>
      <w:bookmarkEnd w:id="460"/>
      <w:bookmarkEnd w:id="461"/>
      <w:bookmarkEnd w:id="46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0D0DCE" w:rsidRPr="005313E0" w14:paraId="5652497E" w14:textId="77777777" w:rsidTr="000D0DCE">
        <w:tc>
          <w:tcPr>
            <w:tcW w:w="2642" w:type="dxa"/>
          </w:tcPr>
          <w:p w14:paraId="67892F53" w14:textId="44788F0C" w:rsidR="000D0DCE" w:rsidRPr="005313E0" w:rsidRDefault="000D0DCE" w:rsidP="000D0DCE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SRS</w:t>
            </w:r>
          </w:p>
        </w:tc>
        <w:tc>
          <w:tcPr>
            <w:tcW w:w="2642" w:type="dxa"/>
          </w:tcPr>
          <w:p w14:paraId="14E9604B" w14:textId="26F201A9" w:rsidR="000D0DCE" w:rsidRPr="005313E0" w:rsidRDefault="000D0DCE" w:rsidP="000D0DCE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Nomor</w:t>
            </w:r>
            <w:proofErr w:type="spellEnd"/>
            <w:r w:rsidRPr="005313E0">
              <w:rPr>
                <w:b/>
                <w:bCs/>
              </w:rPr>
              <w:t xml:space="preserve"> PDHUPL</w:t>
            </w:r>
          </w:p>
        </w:tc>
        <w:tc>
          <w:tcPr>
            <w:tcW w:w="2643" w:type="dxa"/>
          </w:tcPr>
          <w:p w14:paraId="581FC841" w14:textId="118F8358" w:rsidR="000D0DCE" w:rsidRPr="005313E0" w:rsidRDefault="000D0DCE" w:rsidP="000D0DCE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0D0DCE" w:rsidRPr="005313E0" w14:paraId="31B283D9" w14:textId="77777777" w:rsidTr="000D0DCE">
        <w:tc>
          <w:tcPr>
            <w:tcW w:w="2642" w:type="dxa"/>
          </w:tcPr>
          <w:p w14:paraId="2DDA457C" w14:textId="57A0F6C2" w:rsidR="000D0DCE" w:rsidRPr="005313E0" w:rsidRDefault="000D0DCE" w:rsidP="00F97497">
            <w:pPr>
              <w:spacing w:line="360" w:lineRule="auto"/>
            </w:pPr>
            <w:r w:rsidRPr="005313E0">
              <w:t>SRS-F-01</w:t>
            </w:r>
          </w:p>
        </w:tc>
        <w:tc>
          <w:tcPr>
            <w:tcW w:w="2642" w:type="dxa"/>
          </w:tcPr>
          <w:p w14:paraId="29A8704D" w14:textId="64CD137E" w:rsidR="000D0DCE" w:rsidRPr="005313E0" w:rsidRDefault="000D0DCE" w:rsidP="00F97497">
            <w:pPr>
              <w:spacing w:line="360" w:lineRule="auto"/>
            </w:pPr>
            <w:r w:rsidRPr="005313E0">
              <w:t>PDHUPL – 01 (a-</w:t>
            </w:r>
            <w:r w:rsidR="00D55715"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3DE91409" w14:textId="1E1ADB9B" w:rsidR="000D0DCE" w:rsidRPr="005313E0" w:rsidRDefault="000D0DCE" w:rsidP="00F97497">
            <w:pPr>
              <w:spacing w:line="360" w:lineRule="auto"/>
            </w:pPr>
            <w:r w:rsidRPr="005313E0">
              <w:t>Login</w:t>
            </w:r>
          </w:p>
        </w:tc>
      </w:tr>
      <w:tr w:rsidR="000D0DCE" w:rsidRPr="005313E0" w14:paraId="7942D549" w14:textId="77777777" w:rsidTr="000D0DCE">
        <w:tc>
          <w:tcPr>
            <w:tcW w:w="2642" w:type="dxa"/>
          </w:tcPr>
          <w:p w14:paraId="2878E8DC" w14:textId="54181705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2</w:t>
            </w:r>
          </w:p>
        </w:tc>
        <w:tc>
          <w:tcPr>
            <w:tcW w:w="2642" w:type="dxa"/>
          </w:tcPr>
          <w:p w14:paraId="418A0F45" w14:textId="6732B347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2</w:t>
            </w:r>
            <w:r w:rsidRPr="005313E0">
              <w:t xml:space="preserve"> (a-</w:t>
            </w:r>
            <w:r w:rsidR="00D55715">
              <w:rPr>
                <w:lang w:val="en-US"/>
              </w:rPr>
              <w:t>f</w:t>
            </w:r>
            <w:r w:rsidRPr="005313E0">
              <w:t>)</w:t>
            </w:r>
          </w:p>
        </w:tc>
        <w:tc>
          <w:tcPr>
            <w:tcW w:w="2643" w:type="dxa"/>
          </w:tcPr>
          <w:p w14:paraId="6878B19D" w14:textId="5A3B210A" w:rsidR="000D0DCE" w:rsidRPr="005313E0" w:rsidRDefault="00A759F8" w:rsidP="000D0DCE">
            <w:pPr>
              <w:spacing w:line="360" w:lineRule="auto"/>
              <w:rPr>
                <w:lang w:val="id-ID"/>
              </w:rPr>
            </w:pPr>
            <w:r w:rsidRPr="005313E0">
              <w:rPr>
                <w:lang w:val="id-ID"/>
              </w:rPr>
              <w:t>Kelola User</w:t>
            </w:r>
          </w:p>
        </w:tc>
      </w:tr>
      <w:tr w:rsidR="000D0DCE" w:rsidRPr="005313E0" w14:paraId="3E33E6D1" w14:textId="77777777" w:rsidTr="000D0DCE">
        <w:tc>
          <w:tcPr>
            <w:tcW w:w="2642" w:type="dxa"/>
          </w:tcPr>
          <w:p w14:paraId="13FD3806" w14:textId="6B7B30AB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3</w:t>
            </w:r>
          </w:p>
        </w:tc>
        <w:tc>
          <w:tcPr>
            <w:tcW w:w="2642" w:type="dxa"/>
          </w:tcPr>
          <w:p w14:paraId="745B043C" w14:textId="3EC51348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3</w:t>
            </w:r>
            <w:r w:rsidRPr="005313E0">
              <w:t xml:space="preserve"> (a-</w:t>
            </w:r>
            <w:r w:rsidR="005A45CC" w:rsidRPr="005313E0">
              <w:rPr>
                <w:lang w:val="id-ID"/>
              </w:rPr>
              <w:t>f</w:t>
            </w:r>
            <w:r w:rsidRPr="005313E0">
              <w:t>)</w:t>
            </w:r>
          </w:p>
        </w:tc>
        <w:tc>
          <w:tcPr>
            <w:tcW w:w="2643" w:type="dxa"/>
          </w:tcPr>
          <w:p w14:paraId="62BE6BA1" w14:textId="514CB87E" w:rsidR="000D0DCE" w:rsidRPr="00D55715" w:rsidRDefault="00A759F8" w:rsidP="000D0DCE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r w:rsidR="00D55715">
              <w:rPr>
                <w:lang w:val="en-US"/>
              </w:rPr>
              <w:t>Timeline</w:t>
            </w:r>
          </w:p>
        </w:tc>
      </w:tr>
      <w:tr w:rsidR="000D0DCE" w:rsidRPr="005313E0" w14:paraId="22B0F6B3" w14:textId="77777777" w:rsidTr="000D0DCE">
        <w:tc>
          <w:tcPr>
            <w:tcW w:w="2642" w:type="dxa"/>
          </w:tcPr>
          <w:p w14:paraId="682AA5E8" w14:textId="57AE6D0E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4</w:t>
            </w:r>
          </w:p>
        </w:tc>
        <w:tc>
          <w:tcPr>
            <w:tcW w:w="2642" w:type="dxa"/>
          </w:tcPr>
          <w:p w14:paraId="472BA825" w14:textId="2D3AC63C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4</w:t>
            </w:r>
            <w:r w:rsidRPr="005313E0">
              <w:t xml:space="preserve"> (a-</w:t>
            </w:r>
            <w:r w:rsidR="00B61DEB" w:rsidRPr="005313E0">
              <w:t>c</w:t>
            </w:r>
            <w:r w:rsidRPr="005313E0">
              <w:t>)</w:t>
            </w:r>
          </w:p>
        </w:tc>
        <w:tc>
          <w:tcPr>
            <w:tcW w:w="2643" w:type="dxa"/>
          </w:tcPr>
          <w:p w14:paraId="70DE7EBC" w14:textId="7F709A76" w:rsidR="000D0DCE" w:rsidRPr="00D55715" w:rsidRDefault="00A759F8" w:rsidP="000D0DCE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D55715">
              <w:rPr>
                <w:lang w:val="en-US"/>
              </w:rPr>
              <w:t>Dosen</w:t>
            </w:r>
            <w:proofErr w:type="spellEnd"/>
          </w:p>
        </w:tc>
      </w:tr>
      <w:tr w:rsidR="000D0DCE" w:rsidRPr="005313E0" w14:paraId="2ADCF5CF" w14:textId="77777777" w:rsidTr="000D0DCE">
        <w:tc>
          <w:tcPr>
            <w:tcW w:w="2642" w:type="dxa"/>
          </w:tcPr>
          <w:p w14:paraId="79F4E300" w14:textId="1D29E467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5</w:t>
            </w:r>
          </w:p>
        </w:tc>
        <w:tc>
          <w:tcPr>
            <w:tcW w:w="2642" w:type="dxa"/>
          </w:tcPr>
          <w:p w14:paraId="42B57D1F" w14:textId="764731F0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5</w:t>
            </w:r>
            <w:r w:rsidRPr="005313E0">
              <w:t xml:space="preserve"> (a-</w:t>
            </w:r>
            <w:r w:rsidR="00D55715">
              <w:rPr>
                <w:lang w:val="en-US"/>
              </w:rP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478DED7F" w14:textId="36ED22F5" w:rsidR="000D0DCE" w:rsidRPr="00D55715" w:rsidRDefault="00A759F8" w:rsidP="000D0DCE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 xml:space="preserve">Kelola </w:t>
            </w:r>
            <w:proofErr w:type="spellStart"/>
            <w:r w:rsidR="00D55715">
              <w:rPr>
                <w:lang w:val="en-US"/>
              </w:rPr>
              <w:t>Penguji</w:t>
            </w:r>
            <w:proofErr w:type="spellEnd"/>
          </w:p>
        </w:tc>
      </w:tr>
      <w:tr w:rsidR="000D0DCE" w:rsidRPr="005313E0" w14:paraId="0A9DBE58" w14:textId="77777777" w:rsidTr="000D0DCE">
        <w:tc>
          <w:tcPr>
            <w:tcW w:w="2642" w:type="dxa"/>
          </w:tcPr>
          <w:p w14:paraId="79CEC36A" w14:textId="7FCB0C7D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6</w:t>
            </w:r>
          </w:p>
        </w:tc>
        <w:tc>
          <w:tcPr>
            <w:tcW w:w="2642" w:type="dxa"/>
          </w:tcPr>
          <w:p w14:paraId="0C2BA2B6" w14:textId="38C24EC5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6</w:t>
            </w:r>
            <w:r w:rsidRPr="005313E0">
              <w:t xml:space="preserve"> (a</w:t>
            </w:r>
            <w:r w:rsidR="00D55715">
              <w:t>-b</w:t>
            </w:r>
            <w:r w:rsidRPr="005313E0">
              <w:t>)</w:t>
            </w:r>
          </w:p>
        </w:tc>
        <w:tc>
          <w:tcPr>
            <w:tcW w:w="2643" w:type="dxa"/>
          </w:tcPr>
          <w:p w14:paraId="010DD47F" w14:textId="78676D75" w:rsidR="000D0DCE" w:rsidRPr="00D55715" w:rsidRDefault="00A759F8" w:rsidP="000D0DCE">
            <w:pPr>
              <w:spacing w:line="360" w:lineRule="auto"/>
              <w:rPr>
                <w:lang w:val="en-US"/>
              </w:rPr>
            </w:pPr>
            <w:r w:rsidRPr="005313E0">
              <w:rPr>
                <w:lang w:val="id-ID"/>
              </w:rPr>
              <w:t>Kelola</w:t>
            </w:r>
            <w:r w:rsidR="00D55715">
              <w:rPr>
                <w:lang w:val="en-US"/>
              </w:rPr>
              <w:t xml:space="preserve"> </w:t>
            </w:r>
            <w:proofErr w:type="spellStart"/>
            <w:r w:rsidR="00D55715">
              <w:rPr>
                <w:lang w:val="en-US"/>
              </w:rPr>
              <w:t>Mahasiswa</w:t>
            </w:r>
            <w:proofErr w:type="spellEnd"/>
          </w:p>
        </w:tc>
      </w:tr>
      <w:tr w:rsidR="000D0DCE" w:rsidRPr="005313E0" w14:paraId="6BDEA9E1" w14:textId="77777777" w:rsidTr="000D0DCE">
        <w:tc>
          <w:tcPr>
            <w:tcW w:w="2642" w:type="dxa"/>
          </w:tcPr>
          <w:p w14:paraId="609BDDE8" w14:textId="5F819F17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7</w:t>
            </w:r>
          </w:p>
        </w:tc>
        <w:tc>
          <w:tcPr>
            <w:tcW w:w="2642" w:type="dxa"/>
          </w:tcPr>
          <w:p w14:paraId="569CEB81" w14:textId="28FAD236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7</w:t>
            </w:r>
            <w:r w:rsidRPr="005313E0">
              <w:t xml:space="preserve"> (a-</w:t>
            </w:r>
            <w:r w:rsidR="005A45CC" w:rsidRPr="005313E0">
              <w:rPr>
                <w:lang w:val="id-ID"/>
              </w:rP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5D038A54" w14:textId="693EE16E" w:rsidR="000D0DCE" w:rsidRPr="00D55715" w:rsidRDefault="00D55715" w:rsidP="000D0DCE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 xml:space="preserve">Plotting </w:t>
            </w:r>
            <w:proofErr w:type="spellStart"/>
            <w:r>
              <w:rPr>
                <w:lang w:val="en-US"/>
              </w:rPr>
              <w:t>Pembimbing</w:t>
            </w:r>
            <w:proofErr w:type="spellEnd"/>
          </w:p>
        </w:tc>
      </w:tr>
      <w:tr w:rsidR="000D0DCE" w:rsidRPr="005313E0" w14:paraId="3BF4F4C3" w14:textId="77777777" w:rsidTr="000D0DCE">
        <w:tc>
          <w:tcPr>
            <w:tcW w:w="2642" w:type="dxa"/>
          </w:tcPr>
          <w:p w14:paraId="75BAADA2" w14:textId="2B56E400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8</w:t>
            </w:r>
          </w:p>
        </w:tc>
        <w:tc>
          <w:tcPr>
            <w:tcW w:w="2642" w:type="dxa"/>
          </w:tcPr>
          <w:p w14:paraId="15A41305" w14:textId="12A749A4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8</w:t>
            </w:r>
            <w:r w:rsidRPr="005313E0">
              <w:t xml:space="preserve"> (a-</w:t>
            </w:r>
            <w:r w:rsidR="005A45CC" w:rsidRPr="005313E0">
              <w:rPr>
                <w:lang w:val="id-ID"/>
              </w:rP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527A6156" w14:textId="0D8716CB" w:rsidR="000D0DCE" w:rsidRPr="00D55715" w:rsidRDefault="00D55715" w:rsidP="000D0DCE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ekal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</w:tr>
      <w:tr w:rsidR="000D0DCE" w:rsidRPr="005313E0" w14:paraId="745C3696" w14:textId="77777777" w:rsidTr="000D0DCE">
        <w:tc>
          <w:tcPr>
            <w:tcW w:w="2642" w:type="dxa"/>
          </w:tcPr>
          <w:p w14:paraId="127731A6" w14:textId="2058C5C1" w:rsidR="000D0DCE" w:rsidRPr="005313E0" w:rsidRDefault="000D0DCE" w:rsidP="000D0DCE">
            <w:pPr>
              <w:spacing w:line="360" w:lineRule="auto"/>
            </w:pPr>
            <w:r w:rsidRPr="005313E0">
              <w:t>SRS-F-0</w:t>
            </w:r>
            <w:r w:rsidR="00B61DEB" w:rsidRPr="005313E0">
              <w:t>9</w:t>
            </w:r>
          </w:p>
        </w:tc>
        <w:tc>
          <w:tcPr>
            <w:tcW w:w="2642" w:type="dxa"/>
          </w:tcPr>
          <w:p w14:paraId="01B85818" w14:textId="765EEF61" w:rsidR="000D0DCE" w:rsidRPr="005313E0" w:rsidRDefault="000D0DCE" w:rsidP="000D0DCE">
            <w:pPr>
              <w:spacing w:line="360" w:lineRule="auto"/>
            </w:pPr>
            <w:r w:rsidRPr="005313E0">
              <w:t>PDHUPL – 0</w:t>
            </w:r>
            <w:r w:rsidR="00B61DEB" w:rsidRPr="005313E0">
              <w:t>9</w:t>
            </w:r>
            <w:r w:rsidRPr="005313E0">
              <w:t xml:space="preserve"> (a</w:t>
            </w:r>
            <w:r w:rsidR="005A45CC" w:rsidRPr="005313E0">
              <w:rPr>
                <w:lang w:val="id-ID"/>
              </w:rPr>
              <w:t>-</w:t>
            </w:r>
            <w:r w:rsidR="00D55715">
              <w:rPr>
                <w:lang w:val="en-US"/>
              </w:rP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18183955" w14:textId="07C5B045" w:rsidR="000D0DCE" w:rsidRPr="00D55715" w:rsidRDefault="00D55715" w:rsidP="000D0DCE">
            <w:pPr>
              <w:spacing w:line="36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imbing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</w:tr>
      <w:tr w:rsidR="006046D5" w:rsidRPr="005313E0" w14:paraId="4D996DE0" w14:textId="77777777" w:rsidTr="000D0DCE">
        <w:tc>
          <w:tcPr>
            <w:tcW w:w="2642" w:type="dxa"/>
          </w:tcPr>
          <w:p w14:paraId="3774711F" w14:textId="211C4D07" w:rsidR="006046D5" w:rsidRPr="005313E0" w:rsidRDefault="006046D5" w:rsidP="006046D5">
            <w:pPr>
              <w:spacing w:line="360" w:lineRule="auto"/>
              <w:rPr>
                <w:lang w:val="id-ID"/>
              </w:rPr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2642" w:type="dxa"/>
          </w:tcPr>
          <w:p w14:paraId="09247F5E" w14:textId="5E8BB999" w:rsidR="006046D5" w:rsidRPr="005313E0" w:rsidRDefault="006046D5" w:rsidP="006046D5">
            <w:pPr>
              <w:spacing w:line="360" w:lineRule="auto"/>
            </w:pPr>
            <w:r w:rsidRPr="005313E0">
              <w:t xml:space="preserve">PDHUPL – </w:t>
            </w:r>
            <w:r w:rsidRPr="005313E0">
              <w:rPr>
                <w:lang w:val="id-ID"/>
              </w:rPr>
              <w:t>10</w:t>
            </w:r>
            <w:r w:rsidRPr="005313E0">
              <w:t xml:space="preserve"> (a-</w:t>
            </w:r>
            <w:r w:rsidR="00D55715"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5836E91A" w14:textId="4E568242" w:rsidR="006046D5" w:rsidRPr="005313E0" w:rsidRDefault="00D55715" w:rsidP="006046D5">
            <w:pPr>
              <w:spacing w:line="360" w:lineRule="auto"/>
            </w:pPr>
            <w:proofErr w:type="spellStart"/>
            <w:r>
              <w:t>Pengumpulan</w:t>
            </w:r>
            <w:proofErr w:type="spellEnd"/>
            <w:r>
              <w:t xml:space="preserve"> </w:t>
            </w:r>
          </w:p>
        </w:tc>
      </w:tr>
      <w:tr w:rsidR="00D55715" w:rsidRPr="005313E0" w14:paraId="4528E5F7" w14:textId="77777777" w:rsidTr="000D0DCE">
        <w:tc>
          <w:tcPr>
            <w:tcW w:w="2642" w:type="dxa"/>
          </w:tcPr>
          <w:p w14:paraId="6D601361" w14:textId="78151906" w:rsidR="00D55715" w:rsidRPr="005313E0" w:rsidRDefault="00D55715" w:rsidP="006046D5">
            <w:pPr>
              <w:spacing w:line="360" w:lineRule="auto"/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2642" w:type="dxa"/>
          </w:tcPr>
          <w:p w14:paraId="19D46E0C" w14:textId="48393D5C" w:rsidR="00D55715" w:rsidRPr="005313E0" w:rsidRDefault="00D55715" w:rsidP="006046D5">
            <w:pPr>
              <w:spacing w:line="360" w:lineRule="auto"/>
            </w:pPr>
            <w:r w:rsidRPr="005313E0">
              <w:t xml:space="preserve">PDHUPL – </w:t>
            </w:r>
            <w:r w:rsidRPr="005313E0">
              <w:rPr>
                <w:lang w:val="id-ID"/>
              </w:rPr>
              <w:t>1</w:t>
            </w:r>
            <w:r>
              <w:rPr>
                <w:lang w:val="en-US"/>
              </w:rPr>
              <w:t>1</w:t>
            </w:r>
            <w:r w:rsidRPr="005313E0">
              <w:t xml:space="preserve"> (a-</w:t>
            </w:r>
            <w: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058E74F1" w14:textId="1A4DF6BF" w:rsidR="00D55715" w:rsidRDefault="00D55715" w:rsidP="006046D5">
            <w:pPr>
              <w:spacing w:line="360" w:lineRule="auto"/>
            </w:pPr>
            <w:proofErr w:type="spellStart"/>
            <w:r>
              <w:t>Sidang</w:t>
            </w:r>
            <w:proofErr w:type="spellEnd"/>
          </w:p>
        </w:tc>
      </w:tr>
      <w:tr w:rsidR="00D55715" w:rsidRPr="005313E0" w14:paraId="6F92A0FB" w14:textId="77777777" w:rsidTr="000D0DCE">
        <w:tc>
          <w:tcPr>
            <w:tcW w:w="2642" w:type="dxa"/>
          </w:tcPr>
          <w:p w14:paraId="6209B739" w14:textId="5C6DEDBE" w:rsidR="00D55715" w:rsidRPr="005313E0" w:rsidRDefault="00D55715" w:rsidP="006046D5">
            <w:pPr>
              <w:spacing w:line="360" w:lineRule="auto"/>
            </w:pPr>
            <w:r w:rsidRPr="005313E0">
              <w:t>SRS-F-</w:t>
            </w:r>
            <w:r w:rsidRPr="005313E0">
              <w:rPr>
                <w:lang w:val="id-ID"/>
              </w:rPr>
              <w:t>10</w:t>
            </w:r>
          </w:p>
        </w:tc>
        <w:tc>
          <w:tcPr>
            <w:tcW w:w="2642" w:type="dxa"/>
          </w:tcPr>
          <w:p w14:paraId="29C6E2D8" w14:textId="60A566E2" w:rsidR="00D55715" w:rsidRPr="005313E0" w:rsidRDefault="00D55715" w:rsidP="006046D5">
            <w:pPr>
              <w:spacing w:line="360" w:lineRule="auto"/>
            </w:pPr>
            <w:r w:rsidRPr="005313E0">
              <w:t xml:space="preserve">PDHUPL – </w:t>
            </w:r>
            <w:r w:rsidRPr="005313E0">
              <w:rPr>
                <w:lang w:val="id-ID"/>
              </w:rPr>
              <w:t>1</w:t>
            </w:r>
            <w:r>
              <w:rPr>
                <w:lang w:val="en-US"/>
              </w:rPr>
              <w:t>2</w:t>
            </w:r>
            <w:r w:rsidRPr="005313E0">
              <w:t xml:space="preserve"> (a-</w:t>
            </w:r>
            <w:r>
              <w:t>b</w:t>
            </w:r>
            <w:r w:rsidRPr="005313E0">
              <w:t>)</w:t>
            </w:r>
          </w:p>
        </w:tc>
        <w:tc>
          <w:tcPr>
            <w:tcW w:w="2643" w:type="dxa"/>
          </w:tcPr>
          <w:p w14:paraId="4DF949D7" w14:textId="75394590" w:rsidR="00D55715" w:rsidRDefault="00D55715" w:rsidP="006046D5">
            <w:pPr>
              <w:spacing w:line="360" w:lineRule="auto"/>
            </w:pPr>
            <w:proofErr w:type="spellStart"/>
            <w:r>
              <w:t>Dokumen</w:t>
            </w:r>
            <w:proofErr w:type="spellEnd"/>
            <w:r>
              <w:t xml:space="preserve"> Akhir</w:t>
            </w:r>
          </w:p>
        </w:tc>
      </w:tr>
      <w:tr w:rsidR="006046D5" w:rsidRPr="005313E0" w14:paraId="5914CE71" w14:textId="77777777" w:rsidTr="000D0DCE">
        <w:tc>
          <w:tcPr>
            <w:tcW w:w="2642" w:type="dxa"/>
          </w:tcPr>
          <w:p w14:paraId="07F43C88" w14:textId="5DE2C0EB" w:rsidR="006046D5" w:rsidRPr="005313E0" w:rsidRDefault="006046D5" w:rsidP="006046D5">
            <w:pPr>
              <w:spacing w:line="360" w:lineRule="auto"/>
              <w:rPr>
                <w:lang w:val="id-ID"/>
              </w:rPr>
            </w:pPr>
            <w:r w:rsidRPr="005313E0">
              <w:t>SRS-F-</w:t>
            </w:r>
            <w:r w:rsidRPr="005313E0">
              <w:rPr>
                <w:lang w:val="id-ID"/>
              </w:rPr>
              <w:t>11</w:t>
            </w:r>
          </w:p>
        </w:tc>
        <w:tc>
          <w:tcPr>
            <w:tcW w:w="2642" w:type="dxa"/>
          </w:tcPr>
          <w:p w14:paraId="3FC2DCB0" w14:textId="04758998" w:rsidR="006046D5" w:rsidRPr="005313E0" w:rsidRDefault="006046D5" w:rsidP="006046D5">
            <w:pPr>
              <w:spacing w:line="360" w:lineRule="auto"/>
            </w:pPr>
            <w:r w:rsidRPr="005313E0">
              <w:t xml:space="preserve">PDHUPL – </w:t>
            </w:r>
            <w:r w:rsidRPr="005313E0">
              <w:rPr>
                <w:lang w:val="id-ID"/>
              </w:rPr>
              <w:t>1</w:t>
            </w:r>
            <w:r w:rsidR="00D55715">
              <w:rPr>
                <w:lang w:val="en-US"/>
              </w:rPr>
              <w:t>3</w:t>
            </w:r>
            <w:r w:rsidRPr="005313E0">
              <w:t xml:space="preserve"> (a)</w:t>
            </w:r>
          </w:p>
        </w:tc>
        <w:tc>
          <w:tcPr>
            <w:tcW w:w="2643" w:type="dxa"/>
          </w:tcPr>
          <w:p w14:paraId="31991704" w14:textId="7F241E4A" w:rsidR="006046D5" w:rsidRPr="005313E0" w:rsidRDefault="006046D5" w:rsidP="006046D5">
            <w:pPr>
              <w:spacing w:line="360" w:lineRule="auto"/>
            </w:pPr>
            <w:r w:rsidRPr="005313E0">
              <w:t>Logout</w:t>
            </w:r>
          </w:p>
        </w:tc>
      </w:tr>
    </w:tbl>
    <w:p w14:paraId="28025893" w14:textId="77777777" w:rsidR="001803F5" w:rsidRPr="005313E0" w:rsidRDefault="001803F5" w:rsidP="00F97497">
      <w:pPr>
        <w:spacing w:after="0" w:line="360" w:lineRule="auto"/>
      </w:pPr>
    </w:p>
    <w:p w14:paraId="31168CAA" w14:textId="2561F8AD" w:rsidR="005F035B" w:rsidRPr="005313E0" w:rsidRDefault="005F035B" w:rsidP="00F97497">
      <w:pPr>
        <w:pStyle w:val="Heading1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63" w:name="_Toc68545108"/>
      <w:bookmarkStart w:id="464" w:name="_Toc78230828"/>
      <w:bookmarkStart w:id="465" w:name="_Toc110248415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7. SPESIFIKASI PRODUK PERANGKAT LUNAK</w:t>
      </w:r>
      <w:bookmarkEnd w:id="463"/>
      <w:bookmarkEnd w:id="464"/>
      <w:bookmarkEnd w:id="465"/>
    </w:p>
    <w:p w14:paraId="3A8DD82B" w14:textId="661BC397" w:rsidR="001803F5" w:rsidRPr="005313E0" w:rsidRDefault="00D57253" w:rsidP="00D57253">
      <w:pPr>
        <w:spacing w:after="0" w:line="360" w:lineRule="auto"/>
        <w:ind w:firstLine="720"/>
        <w:jc w:val="both"/>
      </w:pPr>
      <w:r w:rsidRPr="005313E0">
        <w:t xml:space="preserve">Bab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berisi</w:t>
      </w:r>
      <w:proofErr w:type="spellEnd"/>
      <w:r w:rsidRPr="005313E0">
        <w:t xml:space="preserve"> </w:t>
      </w:r>
      <w:proofErr w:type="spellStart"/>
      <w:r w:rsidRPr="005313E0">
        <w:t>tentang</w:t>
      </w:r>
      <w:proofErr w:type="spellEnd"/>
      <w:r w:rsidRPr="005313E0">
        <w:t xml:space="preserve"> </w:t>
      </w:r>
      <w:proofErr w:type="spellStart"/>
      <w:r w:rsidRPr="005313E0">
        <w:t>spesifikasi</w:t>
      </w:r>
      <w:proofErr w:type="spellEnd"/>
      <w:r w:rsidRPr="005313E0">
        <w:t xml:space="preserve"> </w:t>
      </w:r>
      <w:proofErr w:type="spellStart"/>
      <w:r w:rsidRPr="005313E0">
        <w:t>produk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D55715">
        <w:t>Matakuliah</w:t>
      </w:r>
      <w:proofErr w:type="spellEnd"/>
      <w:r w:rsidR="00D55715">
        <w:t xml:space="preserve"> </w:t>
      </w:r>
      <w:proofErr w:type="spellStart"/>
      <w:r w:rsidR="00D55715">
        <w:t>Proyek</w:t>
      </w:r>
      <w:proofErr w:type="spellEnd"/>
      <w:r w:rsidRPr="005313E0">
        <w:t xml:space="preserve"> (SIM</w:t>
      </w:r>
      <w:r w:rsidR="00D55715">
        <w:t>MP</w:t>
      </w:r>
      <w:r w:rsidRPr="005313E0">
        <w:t xml:space="preserve">)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siap</w:t>
      </w:r>
      <w:proofErr w:type="spellEnd"/>
      <w:r w:rsidRPr="005313E0">
        <w:t xml:space="preserve"> </w:t>
      </w:r>
      <w:proofErr w:type="spellStart"/>
      <w:r w:rsidRPr="005313E0">
        <w:t>eksekusi</w:t>
      </w:r>
      <w:proofErr w:type="spellEnd"/>
      <w:r w:rsidRPr="005313E0">
        <w:t xml:space="preserve">, </w:t>
      </w:r>
      <w:proofErr w:type="spellStart"/>
      <w:r w:rsidRPr="005313E0">
        <w:t>berkas</w:t>
      </w:r>
      <w:proofErr w:type="spellEnd"/>
      <w:r w:rsidRPr="005313E0">
        <w:t xml:space="preserve"> </w:t>
      </w:r>
      <w:proofErr w:type="spellStart"/>
      <w:r w:rsidRPr="005313E0">
        <w:t>sumber</w:t>
      </w:r>
      <w:proofErr w:type="spellEnd"/>
      <w:r w:rsidRPr="005313E0">
        <w:t xml:space="preserve">, </w:t>
      </w:r>
      <w:proofErr w:type="spellStart"/>
      <w:r w:rsidRPr="005313E0">
        <w:t>syarat</w:t>
      </w:r>
      <w:proofErr w:type="spellEnd"/>
      <w:r w:rsidRPr="005313E0">
        <w:t xml:space="preserve"> </w:t>
      </w:r>
      <w:proofErr w:type="spellStart"/>
      <w:r w:rsidRPr="005313E0">
        <w:t>pemaketan</w:t>
      </w:r>
      <w:proofErr w:type="spellEnd"/>
      <w:r w:rsidRPr="005313E0">
        <w:t xml:space="preserve"> dan </w:t>
      </w:r>
      <w:proofErr w:type="spellStart"/>
      <w:r w:rsidRPr="005313E0">
        <w:t>prosedur</w:t>
      </w:r>
      <w:proofErr w:type="spellEnd"/>
      <w:r w:rsidRPr="005313E0">
        <w:t xml:space="preserve"> </w:t>
      </w:r>
      <w:proofErr w:type="spellStart"/>
      <w:r w:rsidRPr="005313E0">
        <w:t>konstruksi</w:t>
      </w:r>
      <w:proofErr w:type="spellEnd"/>
      <w:r w:rsidRPr="005313E0">
        <w:t>.</w:t>
      </w:r>
    </w:p>
    <w:p w14:paraId="1ED8BA57" w14:textId="417C834D" w:rsidR="005F035B" w:rsidRPr="005313E0" w:rsidRDefault="005F035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66" w:name="_Toc68545109"/>
      <w:bookmarkStart w:id="467" w:name="_Toc78230829"/>
      <w:bookmarkStart w:id="468" w:name="_Toc110248416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7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rangkat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Lunak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iap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ksekusi</w:t>
      </w:r>
      <w:bookmarkEnd w:id="466"/>
      <w:bookmarkEnd w:id="467"/>
      <w:bookmarkEnd w:id="468"/>
      <w:proofErr w:type="spellEnd"/>
    </w:p>
    <w:p w14:paraId="60C5F557" w14:textId="79BF05AF" w:rsidR="001803F5" w:rsidRPr="005313E0" w:rsidRDefault="00BA1111" w:rsidP="00BA1111">
      <w:pPr>
        <w:spacing w:after="0" w:line="360" w:lineRule="auto"/>
        <w:ind w:firstLine="720"/>
        <w:jc w:val="both"/>
      </w:pP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D55715" w:rsidRPr="005313E0">
        <w:t>Manajemen</w:t>
      </w:r>
      <w:proofErr w:type="spellEnd"/>
      <w:r w:rsidR="00D55715" w:rsidRPr="005313E0">
        <w:t xml:space="preserve"> </w:t>
      </w:r>
      <w:proofErr w:type="spellStart"/>
      <w:r w:rsidR="00D55715">
        <w:t>Matakuliah</w:t>
      </w:r>
      <w:proofErr w:type="spellEnd"/>
      <w:r w:rsidR="00D55715">
        <w:t xml:space="preserve"> </w:t>
      </w:r>
      <w:proofErr w:type="spellStart"/>
      <w:r w:rsidR="00D55715">
        <w:t>Proyek</w:t>
      </w:r>
      <w:proofErr w:type="spellEnd"/>
      <w:r w:rsidR="00D55715" w:rsidRPr="005313E0">
        <w:t xml:space="preserve"> (SIM</w:t>
      </w:r>
      <w:r w:rsidR="00D55715">
        <w:t>MP</w:t>
      </w:r>
      <w:r w:rsidR="00D55715" w:rsidRPr="005313E0">
        <w:t xml:space="preserve">)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</w:t>
      </w:r>
      <w:proofErr w:type="spellStart"/>
      <w:r w:rsidRPr="005313E0">
        <w:t>berbasis</w:t>
      </w:r>
      <w:proofErr w:type="spellEnd"/>
      <w:r w:rsidRPr="005313E0">
        <w:t xml:space="preserve"> web, oleh </w:t>
      </w:r>
      <w:proofErr w:type="spellStart"/>
      <w:r w:rsidRPr="005313E0">
        <w:t>karena</w:t>
      </w:r>
      <w:proofErr w:type="spellEnd"/>
      <w:r w:rsidRPr="005313E0">
        <w:t xml:space="preserve"> </w:t>
      </w:r>
      <w:proofErr w:type="spellStart"/>
      <w:r w:rsidRPr="005313E0">
        <w:t>itu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D55715" w:rsidRPr="005313E0">
        <w:t>Manajemen</w:t>
      </w:r>
      <w:proofErr w:type="spellEnd"/>
      <w:r w:rsidR="00D55715">
        <w:t xml:space="preserve"> </w:t>
      </w:r>
      <w:proofErr w:type="spellStart"/>
      <w:r w:rsidR="00D55715">
        <w:t>Proyek</w:t>
      </w:r>
      <w:proofErr w:type="spellEnd"/>
      <w:r w:rsidR="00D55715" w:rsidRPr="005313E0">
        <w:t xml:space="preserve"> (SIM</w:t>
      </w:r>
      <w:r w:rsidR="00D55715">
        <w:t>MP</w:t>
      </w:r>
      <w:r w:rsidR="00D55715" w:rsidRPr="005313E0">
        <w:t xml:space="preserve">) </w:t>
      </w:r>
      <w:proofErr w:type="spellStart"/>
      <w:r w:rsidRPr="005313E0">
        <w:t>menghasilkan</w:t>
      </w:r>
      <w:proofErr w:type="spellEnd"/>
      <w:r w:rsidRPr="005313E0">
        <w:t xml:space="preserve"> </w:t>
      </w:r>
      <w:proofErr w:type="spellStart"/>
      <w:r w:rsidRPr="005313E0">
        <w:t>sebuah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yang </w:t>
      </w:r>
      <w:proofErr w:type="spellStart"/>
      <w:r w:rsidRPr="005313E0">
        <w:t>siap</w:t>
      </w:r>
      <w:proofErr w:type="spellEnd"/>
      <w:r w:rsidRPr="005313E0">
        <w:t xml:space="preserve"> </w:t>
      </w:r>
      <w:proofErr w:type="spellStart"/>
      <w:r w:rsidRPr="005313E0">
        <w:t>eksekusi</w:t>
      </w:r>
      <w:proofErr w:type="spellEnd"/>
      <w:r w:rsidRPr="005313E0">
        <w:t xml:space="preserve">. </w:t>
      </w:r>
      <w:proofErr w:type="spellStart"/>
      <w:r w:rsidRPr="005313E0">
        <w:t>Syarat</w:t>
      </w:r>
      <w:proofErr w:type="spellEnd"/>
      <w:r w:rsidRPr="005313E0">
        <w:t xml:space="preserve"> </w:t>
      </w:r>
      <w:proofErr w:type="spellStart"/>
      <w:r w:rsidRPr="005313E0">
        <w:t>dasar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jalank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D55715" w:rsidRPr="005313E0">
        <w:t>Manajemen</w:t>
      </w:r>
      <w:proofErr w:type="spellEnd"/>
      <w:r w:rsidR="00D55715" w:rsidRPr="005313E0">
        <w:t xml:space="preserve"> </w:t>
      </w:r>
      <w:proofErr w:type="spellStart"/>
      <w:r w:rsidR="00D55715">
        <w:t>Matakuliah</w:t>
      </w:r>
      <w:proofErr w:type="spellEnd"/>
      <w:r w:rsidR="00D55715">
        <w:t xml:space="preserve"> </w:t>
      </w:r>
      <w:proofErr w:type="spellStart"/>
      <w:r w:rsidR="00D55715">
        <w:t>Proyek</w:t>
      </w:r>
      <w:proofErr w:type="spellEnd"/>
      <w:r w:rsidR="00D55715" w:rsidRPr="005313E0">
        <w:t xml:space="preserve"> (SIM</w:t>
      </w:r>
      <w:r w:rsidR="00D55715">
        <w:t>MP</w:t>
      </w:r>
      <w:r w:rsidR="00D55715" w:rsidRPr="005313E0">
        <w:t xml:space="preserve">) </w:t>
      </w:r>
      <w:proofErr w:type="spellStart"/>
      <w:r w:rsidRPr="005313E0">
        <w:t>ialah</w:t>
      </w:r>
      <w:proofErr w:type="spellEnd"/>
      <w:r w:rsidRPr="005313E0">
        <w:t xml:space="preserve"> </w:t>
      </w:r>
      <w:proofErr w:type="spellStart"/>
      <w:r w:rsidRPr="005313E0">
        <w:t>pengguna</w:t>
      </w:r>
      <w:proofErr w:type="spellEnd"/>
      <w:r w:rsidRPr="005313E0">
        <w:t xml:space="preserve"> </w:t>
      </w:r>
      <w:proofErr w:type="spellStart"/>
      <w:r w:rsidRPr="005313E0">
        <w:t>harus</w:t>
      </w:r>
      <w:proofErr w:type="spellEnd"/>
      <w:r w:rsidRPr="005313E0">
        <w:t xml:space="preserve"> meng-install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mengeksekusi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proofErr w:type="gramStart"/>
      <w:r w:rsidRPr="005313E0">
        <w:t>ini</w:t>
      </w:r>
      <w:proofErr w:type="spellEnd"/>
      <w:r w:rsidRPr="005313E0">
        <w:t xml:space="preserve">  </w:t>
      </w:r>
      <w:proofErr w:type="spellStart"/>
      <w:r w:rsidRPr="005313E0">
        <w:t>terlebih</w:t>
      </w:r>
      <w:proofErr w:type="spellEnd"/>
      <w:proofErr w:type="gramEnd"/>
      <w:r w:rsidRPr="005313E0">
        <w:t xml:space="preserve"> </w:t>
      </w:r>
      <w:proofErr w:type="spellStart"/>
      <w:r w:rsidRPr="005313E0">
        <w:t>dahulu</w:t>
      </w:r>
      <w:proofErr w:type="spellEnd"/>
      <w:r w:rsidRPr="005313E0">
        <w:t xml:space="preserve">. Cara </w:t>
      </w:r>
      <w:proofErr w:type="spellStart"/>
      <w:r w:rsidRPr="005313E0">
        <w:t>instalasi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lihat</w:t>
      </w:r>
      <w:proofErr w:type="spellEnd"/>
      <w:r w:rsidRPr="005313E0">
        <w:t xml:space="preserve"> pada </w:t>
      </w:r>
      <w:proofErr w:type="spellStart"/>
      <w:r w:rsidRPr="005313E0">
        <w:t>bab</w:t>
      </w:r>
      <w:proofErr w:type="spellEnd"/>
      <w:r w:rsidRPr="005313E0">
        <w:t xml:space="preserve"> 8.</w:t>
      </w:r>
    </w:p>
    <w:p w14:paraId="3948E8E5" w14:textId="4B854564" w:rsidR="005F035B" w:rsidRPr="005313E0" w:rsidRDefault="005F035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69" w:name="_Toc68545110"/>
      <w:bookmarkStart w:id="470" w:name="_Toc78230830"/>
      <w:bookmarkStart w:id="471" w:name="_Toc110248417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7.2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erkas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mber</w:t>
      </w:r>
      <w:bookmarkEnd w:id="469"/>
      <w:bookmarkEnd w:id="470"/>
      <w:bookmarkEnd w:id="471"/>
      <w:proofErr w:type="spellEnd"/>
    </w:p>
    <w:p w14:paraId="713CD4CD" w14:textId="06E3E6BF" w:rsidR="00633D53" w:rsidRPr="00165D1E" w:rsidRDefault="00C96203" w:rsidP="00165D1E">
      <w:pPr>
        <w:spacing w:after="0" w:line="360" w:lineRule="auto"/>
        <w:ind w:firstLine="720"/>
        <w:jc w:val="both"/>
      </w:pPr>
      <w:proofErr w:type="spellStart"/>
      <w:r w:rsidRPr="005313E0">
        <w:t>Berkas</w:t>
      </w:r>
      <w:proofErr w:type="spellEnd"/>
      <w:r w:rsidRPr="005313E0">
        <w:t xml:space="preserve"> </w:t>
      </w:r>
      <w:proofErr w:type="spellStart"/>
      <w:r w:rsidRPr="005313E0">
        <w:t>sumber</w:t>
      </w:r>
      <w:proofErr w:type="spellEnd"/>
      <w:r w:rsidRPr="005313E0">
        <w:t xml:space="preserve"> yang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gunakan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mbangun</w:t>
      </w:r>
      <w:proofErr w:type="spellEnd"/>
      <w:r w:rsidRPr="005313E0">
        <w:t xml:space="preserve"> </w:t>
      </w:r>
      <w:proofErr w:type="spellStart"/>
      <w:r w:rsidRPr="005313E0">
        <w:t>ulang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Pr="005313E0">
        <w:t>surat</w:t>
      </w:r>
      <w:proofErr w:type="spellEnd"/>
      <w:r w:rsidRPr="005313E0">
        <w:t xml:space="preserve"> internal </w:t>
      </w:r>
      <w:proofErr w:type="spellStart"/>
      <w:r w:rsidRPr="005313E0">
        <w:t>adalah</w:t>
      </w:r>
      <w:proofErr w:type="spellEnd"/>
      <w:r w:rsidRPr="005313E0">
        <w:t xml:space="preserve"> </w:t>
      </w:r>
      <w:proofErr w:type="spellStart"/>
      <w:r w:rsidRPr="005313E0">
        <w:t>bagian</w:t>
      </w:r>
      <w:proofErr w:type="spellEnd"/>
      <w:r w:rsidRPr="005313E0">
        <w:t xml:space="preserve"> </w:t>
      </w:r>
      <w:proofErr w:type="spellStart"/>
      <w:r w:rsidRPr="005313E0">
        <w:t>perancangan</w:t>
      </w:r>
      <w:proofErr w:type="spellEnd"/>
      <w:r w:rsidRPr="005313E0">
        <w:t xml:space="preserve"> dan </w:t>
      </w:r>
      <w:proofErr w:type="spellStart"/>
      <w:r w:rsidRPr="005313E0">
        <w:t>analisis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dan </w:t>
      </w:r>
      <w:proofErr w:type="spellStart"/>
      <w:r w:rsidRPr="005313E0">
        <w:t>berkas-berkas</w:t>
      </w:r>
      <w:proofErr w:type="spellEnd"/>
      <w:r w:rsidRPr="005313E0">
        <w:t xml:space="preserve"> </w:t>
      </w:r>
      <w:proofErr w:type="spellStart"/>
      <w:r w:rsidRPr="005313E0">
        <w:t>instalasi</w:t>
      </w:r>
      <w:proofErr w:type="spellEnd"/>
      <w:r w:rsidRPr="005313E0">
        <w:t xml:space="preserve"> </w:t>
      </w:r>
      <w:proofErr w:type="spellStart"/>
      <w:r w:rsidRPr="005313E0">
        <w:t>serta</w:t>
      </w:r>
      <w:proofErr w:type="spellEnd"/>
      <w:r w:rsidRPr="005313E0">
        <w:t xml:space="preserve"> </w:t>
      </w:r>
      <w:proofErr w:type="spellStart"/>
      <w:r w:rsidRPr="005313E0">
        <w:t>skema</w:t>
      </w:r>
      <w:proofErr w:type="spellEnd"/>
      <w:r w:rsidRPr="005313E0">
        <w:t xml:space="preserve"> basis data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.</w:t>
      </w:r>
    </w:p>
    <w:p w14:paraId="1D7954DE" w14:textId="77777777" w:rsidR="00FF22AD" w:rsidRPr="00FF22AD" w:rsidRDefault="00FF22AD" w:rsidP="00FF22AD"/>
    <w:p w14:paraId="6403CACC" w14:textId="76E6E130" w:rsidR="00FF22AD" w:rsidRDefault="00FF22AD" w:rsidP="00FF22AD">
      <w:bookmarkStart w:id="472" w:name="_Toc110239081"/>
      <w:proofErr w:type="spellStart"/>
      <w:r>
        <w:t>Tabel</w:t>
      </w:r>
      <w:proofErr w:type="spellEnd"/>
      <w:r>
        <w:t xml:space="preserve"> 7. </w:t>
      </w:r>
      <w:fldSimple w:instr=" SEQ Tabel_7. \* ARABIC ">
        <w:r w:rsidR="00776DB9">
          <w:rPr>
            <w:noProof/>
          </w:rPr>
          <w:t>1</w:t>
        </w:r>
      </w:fldSimple>
      <w:r>
        <w:t xml:space="preserve"> </w:t>
      </w:r>
      <w:proofErr w:type="spellStart"/>
      <w:r w:rsidRPr="005B684F">
        <w:t>Berkas</w:t>
      </w:r>
      <w:proofErr w:type="spellEnd"/>
      <w:r w:rsidRPr="005B684F">
        <w:t xml:space="preserve"> </w:t>
      </w:r>
      <w:proofErr w:type="spellStart"/>
      <w:r w:rsidRPr="005B684F">
        <w:t>Sumber</w:t>
      </w:r>
      <w:bookmarkEnd w:id="472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1977"/>
        <w:gridCol w:w="2551"/>
        <w:gridCol w:w="2829"/>
      </w:tblGrid>
      <w:tr w:rsidR="00955417" w:rsidRPr="005313E0" w14:paraId="209095E1" w14:textId="77777777" w:rsidTr="00FF22AD">
        <w:tc>
          <w:tcPr>
            <w:tcW w:w="570" w:type="dxa"/>
            <w:shd w:val="clear" w:color="auto" w:fill="BFBFBF" w:themeFill="background1" w:themeFillShade="BF"/>
          </w:tcPr>
          <w:p w14:paraId="54B76DB3" w14:textId="3314C5F5" w:rsidR="00955417" w:rsidRPr="005313E0" w:rsidRDefault="00955417" w:rsidP="00FF22A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No.</w:t>
            </w:r>
          </w:p>
        </w:tc>
        <w:tc>
          <w:tcPr>
            <w:tcW w:w="1977" w:type="dxa"/>
            <w:shd w:val="clear" w:color="auto" w:fill="BFBFBF" w:themeFill="background1" w:themeFillShade="BF"/>
          </w:tcPr>
          <w:p w14:paraId="1BF83ED3" w14:textId="7E27453A" w:rsidR="00955417" w:rsidRPr="005313E0" w:rsidRDefault="00955417" w:rsidP="00FF22AD">
            <w:pPr>
              <w:spacing w:line="360" w:lineRule="auto"/>
              <w:jc w:val="center"/>
              <w:rPr>
                <w:b/>
                <w:bCs/>
              </w:rPr>
            </w:pPr>
            <w:r w:rsidRPr="005313E0">
              <w:rPr>
                <w:b/>
                <w:bCs/>
              </w:rPr>
              <w:t>Modul</w:t>
            </w:r>
          </w:p>
        </w:tc>
        <w:tc>
          <w:tcPr>
            <w:tcW w:w="2551" w:type="dxa"/>
            <w:shd w:val="clear" w:color="auto" w:fill="BFBFBF" w:themeFill="background1" w:themeFillShade="BF"/>
          </w:tcPr>
          <w:p w14:paraId="1D8EF37B" w14:textId="7B4B167D" w:rsidR="00955417" w:rsidRPr="005313E0" w:rsidRDefault="00955417" w:rsidP="00FF22AD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Berkas</w:t>
            </w:r>
            <w:proofErr w:type="spellEnd"/>
          </w:p>
        </w:tc>
        <w:tc>
          <w:tcPr>
            <w:tcW w:w="2829" w:type="dxa"/>
            <w:shd w:val="clear" w:color="auto" w:fill="BFBFBF" w:themeFill="background1" w:themeFillShade="BF"/>
          </w:tcPr>
          <w:p w14:paraId="101F6C76" w14:textId="77883E7A" w:rsidR="00955417" w:rsidRPr="005313E0" w:rsidRDefault="00955417" w:rsidP="00FF22AD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5313E0">
              <w:rPr>
                <w:b/>
                <w:bCs/>
              </w:rPr>
              <w:t>Keterangan</w:t>
            </w:r>
            <w:proofErr w:type="spellEnd"/>
          </w:p>
        </w:tc>
      </w:tr>
      <w:tr w:rsidR="00955417" w:rsidRPr="005313E0" w14:paraId="3A33A40C" w14:textId="77777777" w:rsidTr="006A1A6C">
        <w:tc>
          <w:tcPr>
            <w:tcW w:w="570" w:type="dxa"/>
          </w:tcPr>
          <w:p w14:paraId="65D29641" w14:textId="331684B8" w:rsidR="00955417" w:rsidRPr="005313E0" w:rsidRDefault="00C52ADF" w:rsidP="00955417">
            <w:pPr>
              <w:spacing w:line="360" w:lineRule="auto"/>
              <w:jc w:val="both"/>
            </w:pPr>
            <w:r w:rsidRPr="005313E0">
              <w:t>1.</w:t>
            </w:r>
          </w:p>
        </w:tc>
        <w:tc>
          <w:tcPr>
            <w:tcW w:w="1977" w:type="dxa"/>
          </w:tcPr>
          <w:p w14:paraId="5ADB1A52" w14:textId="76563551" w:rsidR="00955417" w:rsidRPr="005313E0" w:rsidRDefault="00C52ADF" w:rsidP="00955417">
            <w:pPr>
              <w:spacing w:line="360" w:lineRule="auto"/>
              <w:jc w:val="both"/>
            </w:pPr>
            <w:r w:rsidRPr="005313E0">
              <w:t>Auth</w:t>
            </w:r>
          </w:p>
        </w:tc>
        <w:tc>
          <w:tcPr>
            <w:tcW w:w="2551" w:type="dxa"/>
          </w:tcPr>
          <w:p w14:paraId="228DAC69" w14:textId="583E873A" w:rsidR="00AB56D0" w:rsidRPr="005313E0" w:rsidRDefault="00C52ADF" w:rsidP="00955417">
            <w:pPr>
              <w:spacing w:line="360" w:lineRule="auto"/>
              <w:jc w:val="both"/>
            </w:pPr>
            <w:proofErr w:type="gramStart"/>
            <w:r w:rsidRPr="005313E0">
              <w:t>Login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01BEBD9" w14:textId="2A1F3566" w:rsidR="00955417" w:rsidRPr="005313E0" w:rsidRDefault="007452B6" w:rsidP="00955417">
            <w:pPr>
              <w:spacing w:line="360" w:lineRule="auto"/>
              <w:jc w:val="both"/>
            </w:pPr>
            <w:r w:rsidRPr="005313E0">
              <w:t>Form login</w:t>
            </w:r>
          </w:p>
        </w:tc>
      </w:tr>
      <w:tr w:rsidR="00AB56D0" w:rsidRPr="005313E0" w14:paraId="5180E468" w14:textId="77777777" w:rsidTr="006A1A6C">
        <w:tc>
          <w:tcPr>
            <w:tcW w:w="570" w:type="dxa"/>
            <w:vMerge w:val="restart"/>
          </w:tcPr>
          <w:p w14:paraId="5EA2EECD" w14:textId="0E37BC0D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 xml:space="preserve">2. </w:t>
            </w:r>
          </w:p>
        </w:tc>
        <w:tc>
          <w:tcPr>
            <w:tcW w:w="1977" w:type="dxa"/>
            <w:vMerge w:val="restart"/>
          </w:tcPr>
          <w:p w14:paraId="2BB019C6" w14:textId="653B2312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User</w:t>
            </w:r>
          </w:p>
        </w:tc>
        <w:tc>
          <w:tcPr>
            <w:tcW w:w="2551" w:type="dxa"/>
          </w:tcPr>
          <w:p w14:paraId="1DD9789B" w14:textId="6BA73693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getDataUser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AF48436" w14:textId="08E58CCF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user</w:t>
            </w:r>
          </w:p>
        </w:tc>
      </w:tr>
      <w:tr w:rsidR="00AB56D0" w:rsidRPr="005313E0" w14:paraId="4811539B" w14:textId="77777777" w:rsidTr="006A1A6C">
        <w:tc>
          <w:tcPr>
            <w:tcW w:w="570" w:type="dxa"/>
            <w:vMerge/>
          </w:tcPr>
          <w:p w14:paraId="6B76625B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37A824C3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48970F4D" w14:textId="695787C9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6632DB3B" w14:textId="5E0118C3" w:rsidR="00AB56D0" w:rsidRPr="005313E0" w:rsidRDefault="00AB56D0" w:rsidP="00AB56D0">
            <w:pPr>
              <w:spacing w:line="360" w:lineRule="auto"/>
              <w:jc w:val="both"/>
            </w:pPr>
            <w:r w:rsidRPr="005313E0">
              <w:t xml:space="preserve">Form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user</w:t>
            </w:r>
          </w:p>
        </w:tc>
      </w:tr>
      <w:tr w:rsidR="00AB56D0" w:rsidRPr="005313E0" w14:paraId="4DC01941" w14:textId="77777777" w:rsidTr="006A1A6C">
        <w:tc>
          <w:tcPr>
            <w:tcW w:w="570" w:type="dxa"/>
            <w:vMerge/>
          </w:tcPr>
          <w:p w14:paraId="2D2B4BAC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7102D6EE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14FC5350" w14:textId="6B1FDC82" w:rsidR="00AB56D0" w:rsidRPr="005313E0" w:rsidRDefault="00AB56D0" w:rsidP="00AB56D0">
            <w:pPr>
              <w:spacing w:line="360" w:lineRule="auto"/>
              <w:jc w:val="both"/>
            </w:pPr>
            <w:proofErr w:type="gramStart"/>
            <w:r w:rsidRPr="005313E0">
              <w:t>update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2F14D870" w14:textId="405B681B" w:rsidR="00AB56D0" w:rsidRPr="005313E0" w:rsidRDefault="00AB56D0" w:rsidP="00AB56D0">
            <w:pPr>
              <w:spacing w:line="360" w:lineRule="auto"/>
              <w:jc w:val="both"/>
            </w:pPr>
            <w:r w:rsidRPr="005313E0">
              <w:t>Form edit user</w:t>
            </w:r>
          </w:p>
        </w:tc>
      </w:tr>
      <w:tr w:rsidR="00AB56D0" w:rsidRPr="005313E0" w14:paraId="795D6AAA" w14:textId="77777777" w:rsidTr="006A1A6C">
        <w:tc>
          <w:tcPr>
            <w:tcW w:w="570" w:type="dxa"/>
            <w:vMerge w:val="restart"/>
          </w:tcPr>
          <w:p w14:paraId="333F21CB" w14:textId="0C6F9D05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  <w:r w:rsidRPr="005313E0">
              <w:rPr>
                <w:lang w:val="id-ID"/>
              </w:rPr>
              <w:t>3.</w:t>
            </w:r>
          </w:p>
        </w:tc>
        <w:tc>
          <w:tcPr>
            <w:tcW w:w="1977" w:type="dxa"/>
            <w:vMerge w:val="restart"/>
          </w:tcPr>
          <w:p w14:paraId="180025D1" w14:textId="7E185BE9" w:rsidR="00AB56D0" w:rsidRPr="006A1A6C" w:rsidRDefault="006A1A6C" w:rsidP="00AB56D0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  <w:tc>
          <w:tcPr>
            <w:tcW w:w="2551" w:type="dxa"/>
          </w:tcPr>
          <w:p w14:paraId="58B777D3" w14:textId="1A89D5E7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getData</w:t>
            </w:r>
            <w:r w:rsidR="006A1A6C">
              <w:t>Dose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117CBCA3" w14:textId="5FC7EECB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</w:t>
            </w:r>
            <w:proofErr w:type="spellStart"/>
            <w:r w:rsidR="006A1A6C">
              <w:t>dosen</w:t>
            </w:r>
            <w:proofErr w:type="spellEnd"/>
          </w:p>
        </w:tc>
      </w:tr>
      <w:tr w:rsidR="00AB56D0" w:rsidRPr="005313E0" w14:paraId="05875AEF" w14:textId="77777777" w:rsidTr="006A1A6C">
        <w:tc>
          <w:tcPr>
            <w:tcW w:w="570" w:type="dxa"/>
            <w:vMerge/>
          </w:tcPr>
          <w:p w14:paraId="067CD29A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7DA808BA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3263BCE9" w14:textId="4DCB4ABB" w:rsidR="00AB56D0" w:rsidRPr="005313E0" w:rsidRDefault="00AB56D0" w:rsidP="00AB56D0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752FB81" w14:textId="69593EC8" w:rsidR="00AB56D0" w:rsidRPr="005313E0" w:rsidRDefault="00AB56D0" w:rsidP="00AB56D0">
            <w:pPr>
              <w:spacing w:line="360" w:lineRule="auto"/>
              <w:jc w:val="both"/>
            </w:pPr>
            <w:r w:rsidRPr="005313E0">
              <w:t xml:space="preserve">Form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</w:t>
            </w:r>
            <w:proofErr w:type="spellStart"/>
            <w:r w:rsidR="006A1A6C">
              <w:t>dosen</w:t>
            </w:r>
            <w:proofErr w:type="spellEnd"/>
          </w:p>
        </w:tc>
      </w:tr>
      <w:tr w:rsidR="00AB56D0" w:rsidRPr="005313E0" w14:paraId="73D167F9" w14:textId="77777777" w:rsidTr="006A1A6C">
        <w:tc>
          <w:tcPr>
            <w:tcW w:w="570" w:type="dxa"/>
            <w:vMerge/>
          </w:tcPr>
          <w:p w14:paraId="520E391B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06B1A91D" w14:textId="77777777" w:rsidR="00AB56D0" w:rsidRPr="005313E0" w:rsidRDefault="00AB56D0" w:rsidP="00AB56D0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68B16B04" w14:textId="6A0C1E38" w:rsidR="00AB56D0" w:rsidRPr="005313E0" w:rsidRDefault="00AB56D0" w:rsidP="00AB56D0">
            <w:pPr>
              <w:spacing w:line="360" w:lineRule="auto"/>
              <w:jc w:val="both"/>
            </w:pPr>
            <w:proofErr w:type="gramStart"/>
            <w:r w:rsidRPr="005313E0">
              <w:t>update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79635C1B" w14:textId="1D0680C4" w:rsidR="00AB56D0" w:rsidRPr="005313E0" w:rsidRDefault="00AB56D0" w:rsidP="00AB56D0">
            <w:pPr>
              <w:spacing w:line="360" w:lineRule="auto"/>
              <w:jc w:val="both"/>
            </w:pPr>
            <w:r w:rsidRPr="005313E0">
              <w:t xml:space="preserve">Form edit </w:t>
            </w:r>
            <w:proofErr w:type="spellStart"/>
            <w:r w:rsidR="006A1A6C">
              <w:t>dosen</w:t>
            </w:r>
            <w:proofErr w:type="spellEnd"/>
          </w:p>
        </w:tc>
      </w:tr>
      <w:tr w:rsidR="006A1A6C" w:rsidRPr="005313E0" w14:paraId="0F0F9F95" w14:textId="77777777" w:rsidTr="006A1A6C">
        <w:tc>
          <w:tcPr>
            <w:tcW w:w="570" w:type="dxa"/>
            <w:vMerge w:val="restart"/>
          </w:tcPr>
          <w:p w14:paraId="0F2F25EF" w14:textId="145991EC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r>
              <w:rPr>
                <w:lang w:val="en-US"/>
              </w:rPr>
              <w:t>4</w:t>
            </w:r>
            <w:r w:rsidRPr="005313E0">
              <w:rPr>
                <w:lang w:val="id-ID"/>
              </w:rPr>
              <w:t>.</w:t>
            </w:r>
          </w:p>
        </w:tc>
        <w:tc>
          <w:tcPr>
            <w:tcW w:w="1977" w:type="dxa"/>
            <w:vMerge w:val="restart"/>
          </w:tcPr>
          <w:p w14:paraId="1ECF0796" w14:textId="2FD646B9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r>
              <w:rPr>
                <w:lang w:val="id-ID"/>
              </w:rPr>
              <w:t>Penguji</w:t>
            </w:r>
          </w:p>
        </w:tc>
        <w:tc>
          <w:tcPr>
            <w:tcW w:w="2551" w:type="dxa"/>
          </w:tcPr>
          <w:p w14:paraId="0762BD18" w14:textId="558BA12C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getDat</w:t>
            </w:r>
            <w:r>
              <w:t>aPenguji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71FCECA6" w14:textId="5FD6347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</w:t>
            </w:r>
            <w:proofErr w:type="spellStart"/>
            <w:r>
              <w:t>penguji</w:t>
            </w:r>
            <w:proofErr w:type="spellEnd"/>
          </w:p>
        </w:tc>
      </w:tr>
      <w:tr w:rsidR="006A1A6C" w:rsidRPr="005313E0" w14:paraId="07CC9853" w14:textId="77777777" w:rsidTr="006A1A6C">
        <w:tc>
          <w:tcPr>
            <w:tcW w:w="570" w:type="dxa"/>
            <w:vMerge/>
          </w:tcPr>
          <w:p w14:paraId="6739AE8A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2AE9D534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67A4E309" w14:textId="7FF6952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BA6C47C" w14:textId="3BB35339" w:rsidR="006A1A6C" w:rsidRPr="005313E0" w:rsidRDefault="006A1A6C" w:rsidP="006A1A6C">
            <w:pPr>
              <w:spacing w:line="360" w:lineRule="auto"/>
              <w:jc w:val="both"/>
            </w:pPr>
            <w:r w:rsidRPr="005313E0">
              <w:t xml:space="preserve">Form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</w:t>
            </w:r>
            <w:proofErr w:type="spellStart"/>
            <w:r>
              <w:t>penguji</w:t>
            </w:r>
            <w:proofErr w:type="spellEnd"/>
          </w:p>
        </w:tc>
      </w:tr>
      <w:tr w:rsidR="006A1A6C" w:rsidRPr="005313E0" w14:paraId="5A67D133" w14:textId="77777777" w:rsidTr="006A1A6C">
        <w:tc>
          <w:tcPr>
            <w:tcW w:w="570" w:type="dxa"/>
            <w:vMerge/>
          </w:tcPr>
          <w:p w14:paraId="4D0E7090" w14:textId="35E976A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3E011D41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4BCC1CDB" w14:textId="7B8037D3" w:rsidR="006A1A6C" w:rsidRPr="005313E0" w:rsidRDefault="006A1A6C" w:rsidP="006A1A6C">
            <w:pPr>
              <w:spacing w:line="360" w:lineRule="auto"/>
              <w:jc w:val="both"/>
            </w:pPr>
            <w:proofErr w:type="gramStart"/>
            <w:r w:rsidRPr="005313E0">
              <w:t>update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707BDA04" w14:textId="3B8CB460" w:rsidR="006A1A6C" w:rsidRPr="005313E0" w:rsidRDefault="006A1A6C" w:rsidP="006A1A6C">
            <w:pPr>
              <w:spacing w:line="360" w:lineRule="auto"/>
              <w:jc w:val="both"/>
            </w:pPr>
            <w:r w:rsidRPr="005313E0">
              <w:t xml:space="preserve">Form edit </w:t>
            </w:r>
            <w:proofErr w:type="spellStart"/>
            <w:r>
              <w:t>penguji</w:t>
            </w:r>
            <w:proofErr w:type="spellEnd"/>
          </w:p>
        </w:tc>
      </w:tr>
      <w:tr w:rsidR="006A1A6C" w:rsidRPr="005313E0" w14:paraId="13B9D3F2" w14:textId="77777777" w:rsidTr="006A1A6C">
        <w:tc>
          <w:tcPr>
            <w:tcW w:w="570" w:type="dxa"/>
            <w:vMerge w:val="restart"/>
          </w:tcPr>
          <w:p w14:paraId="233E0376" w14:textId="0DD11D15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r>
              <w:rPr>
                <w:lang w:val="id-ID"/>
              </w:rPr>
              <w:t>5</w:t>
            </w:r>
            <w:r w:rsidRPr="005313E0">
              <w:rPr>
                <w:lang w:val="id-ID"/>
              </w:rPr>
              <w:t>.</w:t>
            </w:r>
          </w:p>
        </w:tc>
        <w:tc>
          <w:tcPr>
            <w:tcW w:w="1977" w:type="dxa"/>
            <w:vMerge w:val="restart"/>
          </w:tcPr>
          <w:p w14:paraId="1D179A77" w14:textId="7F4227AF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  <w:tc>
          <w:tcPr>
            <w:tcW w:w="2551" w:type="dxa"/>
          </w:tcPr>
          <w:p w14:paraId="2D8D7D7B" w14:textId="5733021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getData</w:t>
            </w:r>
            <w:r>
              <w:t>Mahasiswa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28139EA4" w14:textId="41902D2F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 w:rsidRPr="005313E0">
              <w:t>Tabel</w:t>
            </w:r>
            <w:proofErr w:type="spellEnd"/>
            <w:r w:rsidRPr="005313E0">
              <w:t xml:space="preserve"> </w:t>
            </w:r>
            <w:proofErr w:type="spellStart"/>
            <w:r>
              <w:t>mahasiswa</w:t>
            </w:r>
            <w:proofErr w:type="spellEnd"/>
          </w:p>
        </w:tc>
      </w:tr>
      <w:tr w:rsidR="006A1A6C" w:rsidRPr="005313E0" w14:paraId="52201BBB" w14:textId="77777777" w:rsidTr="006A1A6C">
        <w:tc>
          <w:tcPr>
            <w:tcW w:w="570" w:type="dxa"/>
            <w:vMerge/>
          </w:tcPr>
          <w:p w14:paraId="1B626655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28FC7E6E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798B1A99" w14:textId="34F29A39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68885B36" w14:textId="6C7FF25A" w:rsidR="006A1A6C" w:rsidRPr="005313E0" w:rsidRDefault="006A1A6C" w:rsidP="006A1A6C">
            <w:pPr>
              <w:spacing w:line="360" w:lineRule="auto"/>
              <w:jc w:val="both"/>
            </w:pPr>
            <w:r w:rsidRPr="005313E0">
              <w:t xml:space="preserve">Form </w:t>
            </w:r>
            <w:proofErr w:type="spellStart"/>
            <w:r w:rsidRPr="005313E0">
              <w:t>tambah</w:t>
            </w:r>
            <w:proofErr w:type="spellEnd"/>
            <w:r w:rsidRPr="005313E0">
              <w:t xml:space="preserve"> </w:t>
            </w:r>
            <w:proofErr w:type="spellStart"/>
            <w:r>
              <w:t>mahasiswa</w:t>
            </w:r>
            <w:proofErr w:type="spellEnd"/>
          </w:p>
        </w:tc>
      </w:tr>
      <w:tr w:rsidR="006A1A6C" w:rsidRPr="005313E0" w14:paraId="2E20EE96" w14:textId="77777777" w:rsidTr="006A1A6C">
        <w:tc>
          <w:tcPr>
            <w:tcW w:w="570" w:type="dxa"/>
            <w:vMerge/>
          </w:tcPr>
          <w:p w14:paraId="167671A3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58F23BED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2551" w:type="dxa"/>
          </w:tcPr>
          <w:p w14:paraId="5FF1D866" w14:textId="3395A2E7" w:rsidR="006A1A6C" w:rsidRPr="005313E0" w:rsidRDefault="006A1A6C" w:rsidP="006A1A6C">
            <w:pPr>
              <w:spacing w:line="360" w:lineRule="auto"/>
              <w:jc w:val="both"/>
            </w:pPr>
            <w:proofErr w:type="gramStart"/>
            <w:r w:rsidRPr="005313E0">
              <w:t>update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5C07B112" w14:textId="57EF7187" w:rsidR="006A1A6C" w:rsidRPr="005313E0" w:rsidRDefault="006A1A6C" w:rsidP="006A1A6C">
            <w:pPr>
              <w:spacing w:line="360" w:lineRule="auto"/>
              <w:jc w:val="both"/>
            </w:pPr>
            <w:r w:rsidRPr="005313E0">
              <w:t xml:space="preserve">Form edit </w:t>
            </w:r>
            <w:proofErr w:type="spellStart"/>
            <w:r>
              <w:t>mahasiswa</w:t>
            </w:r>
            <w:proofErr w:type="spellEnd"/>
          </w:p>
        </w:tc>
      </w:tr>
      <w:tr w:rsidR="006A1A6C" w:rsidRPr="005313E0" w14:paraId="72D806AF" w14:textId="77777777" w:rsidTr="006A1A6C">
        <w:tc>
          <w:tcPr>
            <w:tcW w:w="570" w:type="dxa"/>
            <w:vMerge w:val="restart"/>
          </w:tcPr>
          <w:p w14:paraId="7E9107D5" w14:textId="407EF06C" w:rsidR="006A1A6C" w:rsidRPr="005313E0" w:rsidRDefault="006A1A6C" w:rsidP="006A1A6C">
            <w:pPr>
              <w:spacing w:line="360" w:lineRule="auto"/>
              <w:jc w:val="both"/>
            </w:pPr>
            <w:r>
              <w:rPr>
                <w:lang w:val="en-US"/>
              </w:rPr>
              <w:t>6</w:t>
            </w:r>
            <w:r w:rsidRPr="005313E0">
              <w:t>.</w:t>
            </w:r>
          </w:p>
        </w:tc>
        <w:tc>
          <w:tcPr>
            <w:tcW w:w="1977" w:type="dxa"/>
            <w:vMerge w:val="restart"/>
          </w:tcPr>
          <w:p w14:paraId="1CE67BE7" w14:textId="3D8D4002" w:rsidR="006A1A6C" w:rsidRP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id-ID"/>
              </w:rPr>
              <w:t>Plotting P</w:t>
            </w:r>
            <w:proofErr w:type="spellStart"/>
            <w:r>
              <w:rPr>
                <w:lang w:val="en-US"/>
              </w:rPr>
              <w:t>embimbing</w:t>
            </w:r>
            <w:proofErr w:type="spellEnd"/>
          </w:p>
        </w:tc>
        <w:tc>
          <w:tcPr>
            <w:tcW w:w="2551" w:type="dxa"/>
          </w:tcPr>
          <w:p w14:paraId="512C1AC5" w14:textId="01CF9162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getDataMahasiswa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240BC6D8" w14:textId="4B6D9E40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>
              <w:t>Tabel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</w:p>
        </w:tc>
      </w:tr>
      <w:tr w:rsidR="006A1A6C" w:rsidRPr="005313E0" w14:paraId="2BBEE55E" w14:textId="77777777" w:rsidTr="006A1A6C">
        <w:tc>
          <w:tcPr>
            <w:tcW w:w="570" w:type="dxa"/>
            <w:vMerge/>
          </w:tcPr>
          <w:p w14:paraId="64856CF2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6DB1660A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49A47D93" w14:textId="4A44321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getDataDose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467258A1" w14:textId="6DB7D1F9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>
              <w:t>Tabel</w:t>
            </w:r>
            <w:proofErr w:type="spellEnd"/>
            <w:r>
              <w:t xml:space="preserve"> </w:t>
            </w:r>
            <w:proofErr w:type="spellStart"/>
            <w:r>
              <w:t>dosen</w:t>
            </w:r>
            <w:proofErr w:type="spellEnd"/>
          </w:p>
        </w:tc>
      </w:tr>
      <w:tr w:rsidR="006A1A6C" w:rsidRPr="005313E0" w14:paraId="79C1C601" w14:textId="77777777" w:rsidTr="006A1A6C">
        <w:tc>
          <w:tcPr>
            <w:tcW w:w="570" w:type="dxa"/>
            <w:vMerge/>
          </w:tcPr>
          <w:p w14:paraId="7EB548EB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0BBB4E1E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2BB09A5C" w14:textId="51924067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11E7D83" w14:textId="3EA86DD2" w:rsidR="006A1A6C" w:rsidRPr="005313E0" w:rsidRDefault="006A1A6C" w:rsidP="006A1A6C">
            <w:pPr>
              <w:spacing w:line="360" w:lineRule="auto"/>
              <w:jc w:val="both"/>
            </w:pPr>
            <w:r>
              <w:t xml:space="preserve">Form </w:t>
            </w:r>
            <w:proofErr w:type="spellStart"/>
            <w:r>
              <w:t>tambah</w:t>
            </w:r>
            <w:proofErr w:type="spellEnd"/>
            <w:r>
              <w:t xml:space="preserve"> </w:t>
            </w:r>
          </w:p>
        </w:tc>
      </w:tr>
      <w:tr w:rsidR="006A1A6C" w:rsidRPr="005313E0" w14:paraId="040FE573" w14:textId="77777777" w:rsidTr="006A1A6C">
        <w:tc>
          <w:tcPr>
            <w:tcW w:w="570" w:type="dxa"/>
            <w:vMerge/>
          </w:tcPr>
          <w:p w14:paraId="58331AD3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3B98F847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1CB745BE" w14:textId="77777777" w:rsidR="006A1A6C" w:rsidRDefault="006A1A6C" w:rsidP="006A1A6C">
            <w:pPr>
              <w:spacing w:line="360" w:lineRule="auto"/>
              <w:jc w:val="both"/>
            </w:pPr>
            <w:proofErr w:type="spellStart"/>
            <w:r w:rsidRPr="005313E0">
              <w:t>getData</w:t>
            </w:r>
            <w:r>
              <w:t>Plotting</w:t>
            </w:r>
            <w:proofErr w:type="spellEnd"/>
          </w:p>
          <w:p w14:paraId="76799DA5" w14:textId="3A0CEB9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Pembimbing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2A1CBB0" w14:textId="7C3DF924" w:rsidR="006A1A6C" w:rsidRPr="005313E0" w:rsidRDefault="006A1A6C" w:rsidP="006A1A6C">
            <w:pPr>
              <w:spacing w:line="360" w:lineRule="auto"/>
              <w:jc w:val="both"/>
            </w:pPr>
            <w:r>
              <w:t xml:space="preserve">Table plotting </w:t>
            </w:r>
            <w:proofErr w:type="spellStart"/>
            <w:r>
              <w:t>pembimbing</w:t>
            </w:r>
            <w:proofErr w:type="spellEnd"/>
          </w:p>
        </w:tc>
      </w:tr>
      <w:tr w:rsidR="006A1A6C" w:rsidRPr="005313E0" w14:paraId="72958E19" w14:textId="77777777" w:rsidTr="006A1A6C">
        <w:tc>
          <w:tcPr>
            <w:tcW w:w="570" w:type="dxa"/>
            <w:vMerge/>
          </w:tcPr>
          <w:p w14:paraId="1617D3AD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2B20497F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10B06914" w14:textId="795B6602" w:rsidR="006A1A6C" w:rsidRPr="005313E0" w:rsidRDefault="006A1A6C" w:rsidP="006A1A6C">
            <w:pPr>
              <w:spacing w:line="360" w:lineRule="auto"/>
              <w:jc w:val="both"/>
            </w:pPr>
            <w:proofErr w:type="gramStart"/>
            <w:r>
              <w:rPr>
                <w:lang w:val="en-US"/>
              </w:rPr>
              <w:t>update</w:t>
            </w:r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829" w:type="dxa"/>
          </w:tcPr>
          <w:p w14:paraId="5ABBD2DF" w14:textId="52E96AF5" w:rsidR="006A1A6C" w:rsidRP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Form update</w:t>
            </w:r>
          </w:p>
        </w:tc>
      </w:tr>
      <w:tr w:rsidR="006A1A6C" w:rsidRPr="005313E0" w14:paraId="1198E08A" w14:textId="77777777" w:rsidTr="006A1A6C">
        <w:tc>
          <w:tcPr>
            <w:tcW w:w="570" w:type="dxa"/>
            <w:vMerge w:val="restart"/>
          </w:tcPr>
          <w:p w14:paraId="4BC0D34C" w14:textId="2BF8002A" w:rsidR="006A1A6C" w:rsidRPr="005313E0" w:rsidRDefault="006A1A6C" w:rsidP="006A1A6C">
            <w:pPr>
              <w:spacing w:line="360" w:lineRule="auto"/>
              <w:jc w:val="both"/>
            </w:pPr>
            <w:r>
              <w:rPr>
                <w:lang w:val="en-US"/>
              </w:rPr>
              <w:t>7</w:t>
            </w:r>
            <w:r w:rsidRPr="005313E0">
              <w:t>.</w:t>
            </w:r>
          </w:p>
        </w:tc>
        <w:tc>
          <w:tcPr>
            <w:tcW w:w="1977" w:type="dxa"/>
            <w:vMerge w:val="restart"/>
          </w:tcPr>
          <w:p w14:paraId="3F76E6EC" w14:textId="009A2490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>
              <w:t>Pembekalan</w:t>
            </w:r>
            <w:proofErr w:type="spellEnd"/>
          </w:p>
        </w:tc>
        <w:tc>
          <w:tcPr>
            <w:tcW w:w="2551" w:type="dxa"/>
          </w:tcPr>
          <w:p w14:paraId="4F85BD2E" w14:textId="34795F63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 w:rsidRPr="005313E0">
              <w:t>getData</w:t>
            </w:r>
            <w:r>
              <w:t>Pembekala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58B7788F" w14:textId="2F4D1FD9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>
              <w:t xml:space="preserve">Table </w:t>
            </w:r>
            <w:proofErr w:type="spellStart"/>
            <w:r>
              <w:t>pembekalan</w:t>
            </w:r>
            <w:proofErr w:type="spellEnd"/>
          </w:p>
        </w:tc>
      </w:tr>
      <w:tr w:rsidR="006A1A6C" w:rsidRPr="005313E0" w14:paraId="079B76C7" w14:textId="77777777" w:rsidTr="006A1A6C">
        <w:tc>
          <w:tcPr>
            <w:tcW w:w="570" w:type="dxa"/>
            <w:vMerge/>
          </w:tcPr>
          <w:p w14:paraId="049F0192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630BE11B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59C7A2F2" w14:textId="3CCBA6BB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5AC30B75" w14:textId="6BC81C6D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 w:rsidRPr="005313E0">
              <w:t xml:space="preserve">Form </w:t>
            </w:r>
            <w:proofErr w:type="spellStart"/>
            <w:r>
              <w:t>tambah</w:t>
            </w:r>
            <w:proofErr w:type="spellEnd"/>
            <w:r>
              <w:t xml:space="preserve"> </w:t>
            </w:r>
            <w:proofErr w:type="spellStart"/>
            <w:r>
              <w:t>pembekalan</w:t>
            </w:r>
            <w:proofErr w:type="spellEnd"/>
          </w:p>
        </w:tc>
      </w:tr>
      <w:tr w:rsidR="006A1A6C" w:rsidRPr="005313E0" w14:paraId="09DC45C5" w14:textId="77777777" w:rsidTr="006A1A6C">
        <w:tc>
          <w:tcPr>
            <w:tcW w:w="570" w:type="dxa"/>
            <w:vMerge/>
          </w:tcPr>
          <w:p w14:paraId="2A0DAE48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1977" w:type="dxa"/>
            <w:vMerge/>
          </w:tcPr>
          <w:p w14:paraId="69E3D426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644EA765" w14:textId="76F76480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proofErr w:type="gramStart"/>
            <w:r>
              <w:rPr>
                <w:lang w:val="en-US"/>
              </w:rPr>
              <w:t>update</w:t>
            </w:r>
            <w:r w:rsidRPr="005313E0">
              <w:rPr>
                <w:lang w:val="id-ID"/>
              </w:rPr>
              <w:t>(</w:t>
            </w:r>
            <w:proofErr w:type="gramEnd"/>
            <w:r w:rsidRPr="005313E0">
              <w:rPr>
                <w:lang w:val="id-ID"/>
              </w:rPr>
              <w:t>)</w:t>
            </w:r>
          </w:p>
        </w:tc>
        <w:tc>
          <w:tcPr>
            <w:tcW w:w="2829" w:type="dxa"/>
          </w:tcPr>
          <w:p w14:paraId="3878B59E" w14:textId="0BD779B7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m </w:t>
            </w:r>
            <w:proofErr w:type="spellStart"/>
            <w:r>
              <w:rPr>
                <w:lang w:val="en-US"/>
              </w:rPr>
              <w:t>ub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mbekalan</w:t>
            </w:r>
            <w:proofErr w:type="spellEnd"/>
          </w:p>
        </w:tc>
      </w:tr>
      <w:tr w:rsidR="006A1A6C" w:rsidRPr="005313E0" w14:paraId="72FD5D39" w14:textId="77777777" w:rsidTr="006A1A6C">
        <w:tc>
          <w:tcPr>
            <w:tcW w:w="570" w:type="dxa"/>
            <w:vMerge w:val="restart"/>
          </w:tcPr>
          <w:p w14:paraId="4717E68F" w14:textId="66913DDF" w:rsidR="006A1A6C" w:rsidRPr="005313E0" w:rsidRDefault="006A1A6C" w:rsidP="006A1A6C">
            <w:pPr>
              <w:spacing w:line="360" w:lineRule="auto"/>
              <w:jc w:val="both"/>
            </w:pPr>
            <w:r>
              <w:lastRenderedPageBreak/>
              <w:t>8</w:t>
            </w:r>
            <w:r w:rsidRPr="005313E0">
              <w:t>.</w:t>
            </w:r>
          </w:p>
        </w:tc>
        <w:tc>
          <w:tcPr>
            <w:tcW w:w="1977" w:type="dxa"/>
            <w:vMerge w:val="restart"/>
          </w:tcPr>
          <w:p w14:paraId="7AF4C5D3" w14:textId="172579F4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>
              <w:t>Bimbingan</w:t>
            </w:r>
            <w:proofErr w:type="spellEnd"/>
            <w:r>
              <w:t xml:space="preserve"> </w:t>
            </w:r>
          </w:p>
        </w:tc>
        <w:tc>
          <w:tcPr>
            <w:tcW w:w="2551" w:type="dxa"/>
          </w:tcPr>
          <w:p w14:paraId="1B56339B" w14:textId="14357A1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 w:rsidRPr="005313E0">
              <w:t>getData</w:t>
            </w:r>
            <w:r>
              <w:t>Bimbingan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55066FD7" w14:textId="2C57F3A7" w:rsidR="006A1A6C" w:rsidRPr="005313E0" w:rsidRDefault="006A1A6C" w:rsidP="006A1A6C">
            <w:pPr>
              <w:spacing w:line="360" w:lineRule="auto"/>
              <w:jc w:val="both"/>
            </w:pPr>
            <w:r>
              <w:t xml:space="preserve">Table </w:t>
            </w:r>
            <w:proofErr w:type="spellStart"/>
            <w:r>
              <w:t>bimbingan</w:t>
            </w:r>
            <w:proofErr w:type="spellEnd"/>
          </w:p>
        </w:tc>
      </w:tr>
      <w:tr w:rsidR="006A1A6C" w:rsidRPr="005313E0" w14:paraId="7CFC3DAE" w14:textId="77777777" w:rsidTr="006A1A6C">
        <w:tc>
          <w:tcPr>
            <w:tcW w:w="570" w:type="dxa"/>
            <w:vMerge/>
          </w:tcPr>
          <w:p w14:paraId="668CF23A" w14:textId="73D7287B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483598F3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4B39821C" w14:textId="224223E6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78415239" w14:textId="014EA0C7" w:rsidR="006A1A6C" w:rsidRPr="005313E0" w:rsidRDefault="006A1A6C" w:rsidP="006A1A6C">
            <w:pPr>
              <w:spacing w:line="360" w:lineRule="auto"/>
              <w:jc w:val="both"/>
            </w:pPr>
            <w:r w:rsidRPr="005313E0">
              <w:t xml:space="preserve">Form </w:t>
            </w:r>
            <w:proofErr w:type="spellStart"/>
            <w:r>
              <w:t>tambah</w:t>
            </w:r>
            <w:proofErr w:type="spellEnd"/>
            <w:r>
              <w:t xml:space="preserve"> </w:t>
            </w:r>
            <w:proofErr w:type="spellStart"/>
            <w:r>
              <w:t>bimbingan</w:t>
            </w:r>
            <w:proofErr w:type="spellEnd"/>
          </w:p>
        </w:tc>
      </w:tr>
      <w:tr w:rsidR="006A1A6C" w:rsidRPr="005313E0" w14:paraId="575E3728" w14:textId="77777777" w:rsidTr="006A1A6C">
        <w:tc>
          <w:tcPr>
            <w:tcW w:w="570" w:type="dxa"/>
            <w:vMerge/>
          </w:tcPr>
          <w:p w14:paraId="23777FCA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3A6E2DB1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2FDBB9D1" w14:textId="40C4ACEF" w:rsidR="006A1A6C" w:rsidRPr="005313E0" w:rsidRDefault="006A1A6C" w:rsidP="006A1A6C">
            <w:pPr>
              <w:spacing w:line="360" w:lineRule="auto"/>
              <w:jc w:val="both"/>
            </w:pPr>
            <w:r>
              <w:rPr>
                <w:lang w:val="id-ID"/>
              </w:rPr>
              <w:t>do</w:t>
            </w:r>
            <w:proofErr w:type="spellStart"/>
            <w:r>
              <w:rPr>
                <w:lang w:val="en-US"/>
              </w:rPr>
              <w:t>wnload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829" w:type="dxa"/>
          </w:tcPr>
          <w:p w14:paraId="1B744A97" w14:textId="0AD410D5" w:rsidR="006A1A6C" w:rsidRPr="005313E0" w:rsidRDefault="006A1A6C" w:rsidP="006A1A6C">
            <w:pPr>
              <w:spacing w:line="360" w:lineRule="auto"/>
              <w:jc w:val="both"/>
            </w:pPr>
            <w:r>
              <w:rPr>
                <w:lang w:val="en-US"/>
              </w:rPr>
              <w:t xml:space="preserve">Table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6A1A6C" w:rsidRPr="005313E0" w14:paraId="1DF4068C" w14:textId="77777777" w:rsidTr="006A1A6C">
        <w:tc>
          <w:tcPr>
            <w:tcW w:w="570" w:type="dxa"/>
            <w:vMerge w:val="restart"/>
          </w:tcPr>
          <w:p w14:paraId="50A25CED" w14:textId="228CE32C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r>
              <w:rPr>
                <w:lang w:val="en-US"/>
              </w:rPr>
              <w:t>9</w:t>
            </w:r>
            <w:r w:rsidRPr="005313E0">
              <w:t>.</w:t>
            </w:r>
          </w:p>
        </w:tc>
        <w:tc>
          <w:tcPr>
            <w:tcW w:w="1977" w:type="dxa"/>
            <w:vMerge w:val="restart"/>
          </w:tcPr>
          <w:p w14:paraId="7FD3DF10" w14:textId="3D0B2408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r>
              <w:t>Pengumpulan</w:t>
            </w:r>
            <w:proofErr w:type="spellEnd"/>
          </w:p>
        </w:tc>
        <w:tc>
          <w:tcPr>
            <w:tcW w:w="2551" w:type="dxa"/>
          </w:tcPr>
          <w:p w14:paraId="7E216963" w14:textId="1227A28A" w:rsidR="006A1A6C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r w:rsidRPr="005313E0">
              <w:t>get</w:t>
            </w:r>
            <w:r>
              <w:t>DataPengumpulan</w:t>
            </w:r>
            <w:proofErr w:type="spellEnd"/>
            <w:r w:rsidRPr="005313E0">
              <w:t xml:space="preserve"> ()</w:t>
            </w:r>
          </w:p>
        </w:tc>
        <w:tc>
          <w:tcPr>
            <w:tcW w:w="2829" w:type="dxa"/>
          </w:tcPr>
          <w:p w14:paraId="62D4EF7A" w14:textId="0EDB7F2A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>
              <w:t xml:space="preserve">Table </w:t>
            </w:r>
            <w:proofErr w:type="spellStart"/>
            <w:r>
              <w:t>pengumpulan</w:t>
            </w:r>
            <w:proofErr w:type="spellEnd"/>
          </w:p>
        </w:tc>
      </w:tr>
      <w:tr w:rsidR="006A1A6C" w:rsidRPr="005313E0" w14:paraId="5D8B8143" w14:textId="77777777" w:rsidTr="006A1A6C">
        <w:tc>
          <w:tcPr>
            <w:tcW w:w="570" w:type="dxa"/>
            <w:vMerge/>
          </w:tcPr>
          <w:p w14:paraId="5B19E321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0B2B4B86" w14:textId="77777777" w:rsidR="006A1A6C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16FD01B0" w14:textId="2D23670A" w:rsidR="006A1A6C" w:rsidRPr="005313E0" w:rsidRDefault="006A1A6C" w:rsidP="006A1A6C">
            <w:pPr>
              <w:spacing w:line="360" w:lineRule="auto"/>
              <w:jc w:val="both"/>
            </w:pPr>
            <w:proofErr w:type="spellStart"/>
            <w:proofErr w:type="gramStart"/>
            <w:r>
              <w:t>getDataMahasiswa</w:t>
            </w:r>
            <w:proofErr w:type="spellEnd"/>
            <w:r>
              <w:t>(</w:t>
            </w:r>
            <w:proofErr w:type="gramEnd"/>
            <w:r>
              <w:t>)</w:t>
            </w:r>
          </w:p>
        </w:tc>
        <w:tc>
          <w:tcPr>
            <w:tcW w:w="2829" w:type="dxa"/>
          </w:tcPr>
          <w:p w14:paraId="033684A6" w14:textId="37AE3F3A" w:rsidR="006A1A6C" w:rsidRDefault="006A1A6C" w:rsidP="006A1A6C">
            <w:pPr>
              <w:spacing w:line="360" w:lineRule="auto"/>
              <w:jc w:val="both"/>
            </w:pPr>
            <w:r>
              <w:t xml:space="preserve">Table </w:t>
            </w:r>
            <w:proofErr w:type="spellStart"/>
            <w:r>
              <w:t>mahasiswa</w:t>
            </w:r>
            <w:proofErr w:type="spellEnd"/>
          </w:p>
        </w:tc>
      </w:tr>
      <w:tr w:rsidR="006A1A6C" w:rsidRPr="005313E0" w14:paraId="3622875C" w14:textId="77777777" w:rsidTr="006A1A6C">
        <w:tc>
          <w:tcPr>
            <w:tcW w:w="570" w:type="dxa"/>
            <w:vMerge/>
          </w:tcPr>
          <w:p w14:paraId="67CAAA54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64F54CF4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319610D2" w14:textId="4146A524" w:rsidR="006A1A6C" w:rsidRDefault="006A1A6C" w:rsidP="006A1A6C">
            <w:pPr>
              <w:spacing w:line="360" w:lineRule="auto"/>
              <w:jc w:val="both"/>
              <w:rPr>
                <w:lang w:val="id-ID"/>
              </w:rPr>
            </w:pPr>
            <w:proofErr w:type="spellStart"/>
            <w:proofErr w:type="gramStart"/>
            <w:r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65101C82" w14:textId="4E3A261A" w:rsidR="006A1A6C" w:rsidRDefault="006A1A6C" w:rsidP="006A1A6C">
            <w:pPr>
              <w:spacing w:line="360" w:lineRule="auto"/>
              <w:jc w:val="both"/>
              <w:rPr>
                <w:lang w:val="en-US"/>
              </w:rPr>
            </w:pPr>
            <w:r w:rsidRPr="005313E0">
              <w:t xml:space="preserve">Form </w:t>
            </w:r>
            <w:proofErr w:type="spellStart"/>
            <w:r>
              <w:t>tambah</w:t>
            </w:r>
            <w:proofErr w:type="spellEnd"/>
            <w:r>
              <w:t xml:space="preserve"> </w:t>
            </w:r>
            <w:proofErr w:type="spellStart"/>
            <w:r>
              <w:t>bimbingan</w:t>
            </w:r>
            <w:proofErr w:type="spellEnd"/>
          </w:p>
        </w:tc>
      </w:tr>
      <w:tr w:rsidR="006A1A6C" w:rsidRPr="005313E0" w14:paraId="6926F058" w14:textId="77777777" w:rsidTr="006A1A6C">
        <w:tc>
          <w:tcPr>
            <w:tcW w:w="570" w:type="dxa"/>
            <w:vMerge/>
          </w:tcPr>
          <w:p w14:paraId="34D0A8D2" w14:textId="77777777" w:rsidR="006A1A6C" w:rsidRPr="005313E0" w:rsidRDefault="006A1A6C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43E95209" w14:textId="77777777" w:rsidR="006A1A6C" w:rsidRPr="005313E0" w:rsidRDefault="006A1A6C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68FD03A0" w14:textId="15DF4ECA" w:rsidR="006A1A6C" w:rsidRDefault="006A1A6C" w:rsidP="006A1A6C">
            <w:pPr>
              <w:spacing w:line="360" w:lineRule="auto"/>
              <w:jc w:val="both"/>
            </w:pPr>
            <w:r>
              <w:rPr>
                <w:lang w:val="id-ID"/>
              </w:rPr>
              <w:t>do</w:t>
            </w:r>
            <w:proofErr w:type="spellStart"/>
            <w:r>
              <w:rPr>
                <w:lang w:val="en-US"/>
              </w:rPr>
              <w:t>wnload</w:t>
            </w:r>
            <w:proofErr w:type="spellEnd"/>
            <w:r w:rsidRPr="005313E0">
              <w:rPr>
                <w:lang w:val="id-ID"/>
              </w:rPr>
              <w:t>()</w:t>
            </w:r>
          </w:p>
        </w:tc>
        <w:tc>
          <w:tcPr>
            <w:tcW w:w="2829" w:type="dxa"/>
          </w:tcPr>
          <w:p w14:paraId="4D810198" w14:textId="32DE67A9" w:rsidR="006A1A6C" w:rsidRPr="005313E0" w:rsidRDefault="006A1A6C" w:rsidP="006A1A6C">
            <w:pPr>
              <w:spacing w:line="360" w:lineRule="auto"/>
              <w:jc w:val="both"/>
            </w:pPr>
            <w:r>
              <w:rPr>
                <w:lang w:val="en-US"/>
              </w:rPr>
              <w:t xml:space="preserve">Table </w:t>
            </w:r>
            <w:proofErr w:type="spellStart"/>
            <w:r>
              <w:rPr>
                <w:lang w:val="en-US"/>
              </w:rPr>
              <w:t>bimbingan</w:t>
            </w:r>
            <w:proofErr w:type="spellEnd"/>
          </w:p>
        </w:tc>
      </w:tr>
      <w:tr w:rsidR="00FF22AD" w:rsidRPr="005313E0" w14:paraId="1E4F6552" w14:textId="77777777" w:rsidTr="006A1A6C">
        <w:tc>
          <w:tcPr>
            <w:tcW w:w="570" w:type="dxa"/>
            <w:vMerge w:val="restart"/>
          </w:tcPr>
          <w:p w14:paraId="7682F737" w14:textId="7D265019" w:rsidR="00FF22AD" w:rsidRPr="006A1A6C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10.</w:t>
            </w:r>
          </w:p>
        </w:tc>
        <w:tc>
          <w:tcPr>
            <w:tcW w:w="1977" w:type="dxa"/>
            <w:vMerge w:val="restart"/>
          </w:tcPr>
          <w:p w14:paraId="1952FF1B" w14:textId="4D7A3D20" w:rsidR="00FF22AD" w:rsidRPr="005313E0" w:rsidRDefault="00FF22AD" w:rsidP="006A1A6C">
            <w:pPr>
              <w:spacing w:line="360" w:lineRule="auto"/>
              <w:jc w:val="both"/>
            </w:pPr>
            <w:proofErr w:type="spellStart"/>
            <w:r>
              <w:t>Sidang</w:t>
            </w:r>
            <w:proofErr w:type="spellEnd"/>
          </w:p>
        </w:tc>
        <w:tc>
          <w:tcPr>
            <w:tcW w:w="2551" w:type="dxa"/>
          </w:tcPr>
          <w:p w14:paraId="201167AE" w14:textId="702B0477" w:rsidR="00FF22AD" w:rsidRPr="006A1A6C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Sidang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829" w:type="dxa"/>
          </w:tcPr>
          <w:p w14:paraId="56C352E1" w14:textId="592A33BC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Table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</w:tr>
      <w:tr w:rsidR="00FF22AD" w:rsidRPr="005313E0" w14:paraId="01FAAE8C" w14:textId="77777777" w:rsidTr="006A1A6C">
        <w:tc>
          <w:tcPr>
            <w:tcW w:w="570" w:type="dxa"/>
            <w:vMerge/>
          </w:tcPr>
          <w:p w14:paraId="73E4E9F3" w14:textId="77777777" w:rsidR="00FF22AD" w:rsidRPr="006A1A6C" w:rsidRDefault="00FF22AD" w:rsidP="006A1A6C">
            <w:pPr>
              <w:spacing w:line="360" w:lineRule="auto"/>
              <w:jc w:val="both"/>
              <w:rPr>
                <w:lang w:val="en-US"/>
              </w:rPr>
            </w:pPr>
          </w:p>
        </w:tc>
        <w:tc>
          <w:tcPr>
            <w:tcW w:w="1977" w:type="dxa"/>
            <w:vMerge/>
          </w:tcPr>
          <w:p w14:paraId="2FF010D4" w14:textId="77777777" w:rsidR="00FF22AD" w:rsidRPr="005313E0" w:rsidRDefault="00FF22AD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27C2711B" w14:textId="3D6B006A" w:rsidR="00FF22AD" w:rsidRPr="006A1A6C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Mahasiswa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829" w:type="dxa"/>
          </w:tcPr>
          <w:p w14:paraId="6979D559" w14:textId="0C0C06CE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Table </w:t>
            </w:r>
            <w:proofErr w:type="spellStart"/>
            <w:r>
              <w:rPr>
                <w:lang w:val="en-US"/>
              </w:rPr>
              <w:t>mahasiswa</w:t>
            </w:r>
            <w:proofErr w:type="spellEnd"/>
          </w:p>
        </w:tc>
      </w:tr>
      <w:tr w:rsidR="00FF22AD" w:rsidRPr="005313E0" w14:paraId="17A354BD" w14:textId="77777777" w:rsidTr="006A1A6C">
        <w:tc>
          <w:tcPr>
            <w:tcW w:w="570" w:type="dxa"/>
            <w:vMerge/>
          </w:tcPr>
          <w:p w14:paraId="484ADBF5" w14:textId="77777777" w:rsidR="00FF22AD" w:rsidRPr="005313E0" w:rsidRDefault="00FF22AD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7AE52BE7" w14:textId="77777777" w:rsidR="00FF22AD" w:rsidRPr="005313E0" w:rsidRDefault="00FF22AD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44D249C8" w14:textId="7A6D1C39" w:rsidR="00FF22AD" w:rsidRPr="006A1A6C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Penguji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829" w:type="dxa"/>
          </w:tcPr>
          <w:p w14:paraId="52656A14" w14:textId="672ED5FB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Table </w:t>
            </w:r>
            <w:proofErr w:type="spellStart"/>
            <w:r>
              <w:rPr>
                <w:lang w:val="en-US"/>
              </w:rPr>
              <w:t>penguji</w:t>
            </w:r>
            <w:proofErr w:type="spellEnd"/>
          </w:p>
        </w:tc>
      </w:tr>
      <w:tr w:rsidR="00FF22AD" w:rsidRPr="005313E0" w14:paraId="44F77924" w14:textId="77777777" w:rsidTr="006A1A6C">
        <w:tc>
          <w:tcPr>
            <w:tcW w:w="570" w:type="dxa"/>
            <w:vMerge/>
          </w:tcPr>
          <w:p w14:paraId="4CA8F43E" w14:textId="77777777" w:rsidR="00FF22AD" w:rsidRPr="005313E0" w:rsidRDefault="00FF22AD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08AEC0E0" w14:textId="77777777" w:rsidR="00FF22AD" w:rsidRPr="005313E0" w:rsidRDefault="00FF22AD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3329F664" w14:textId="5C5F58ED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getDataDosen</w:t>
            </w:r>
            <w:proofErr w:type="spellEnd"/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2829" w:type="dxa"/>
          </w:tcPr>
          <w:p w14:paraId="6BDE29D3" w14:textId="66E4A32F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nl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osen</w:t>
            </w:r>
            <w:proofErr w:type="spellEnd"/>
          </w:p>
        </w:tc>
      </w:tr>
      <w:tr w:rsidR="00FF22AD" w:rsidRPr="005313E0" w14:paraId="154AE80A" w14:textId="77777777" w:rsidTr="006A1A6C">
        <w:tc>
          <w:tcPr>
            <w:tcW w:w="570" w:type="dxa"/>
            <w:vMerge/>
          </w:tcPr>
          <w:p w14:paraId="708921B1" w14:textId="77777777" w:rsidR="00FF22AD" w:rsidRPr="005313E0" w:rsidRDefault="00FF22AD" w:rsidP="006A1A6C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57DE7172" w14:textId="77777777" w:rsidR="00FF22AD" w:rsidRPr="005313E0" w:rsidRDefault="00FF22AD" w:rsidP="006A1A6C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0BB2FCDB" w14:textId="4E94AB5F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mb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  <w:tc>
          <w:tcPr>
            <w:tcW w:w="2829" w:type="dxa"/>
          </w:tcPr>
          <w:p w14:paraId="6C9B1A40" w14:textId="587A97E3" w:rsidR="00FF22AD" w:rsidRDefault="00FF22AD" w:rsidP="006A1A6C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m </w:t>
            </w:r>
            <w:proofErr w:type="spellStart"/>
            <w:r>
              <w:rPr>
                <w:lang w:val="en-US"/>
              </w:rPr>
              <w:t>sidang</w:t>
            </w:r>
            <w:proofErr w:type="spellEnd"/>
          </w:p>
        </w:tc>
      </w:tr>
      <w:tr w:rsidR="00FF22AD" w:rsidRPr="005313E0" w14:paraId="29CBFEBB" w14:textId="77777777" w:rsidTr="006A1A6C">
        <w:tc>
          <w:tcPr>
            <w:tcW w:w="570" w:type="dxa"/>
            <w:vMerge w:val="restart"/>
          </w:tcPr>
          <w:p w14:paraId="12DF124D" w14:textId="58BADF72" w:rsidR="00FF22AD" w:rsidRPr="005313E0" w:rsidRDefault="00FF22AD" w:rsidP="00FF22AD">
            <w:pPr>
              <w:spacing w:line="360" w:lineRule="auto"/>
              <w:jc w:val="both"/>
              <w:rPr>
                <w:lang w:val="id-ID"/>
              </w:rPr>
            </w:pPr>
            <w:r>
              <w:t>11</w:t>
            </w:r>
            <w:r w:rsidRPr="005313E0">
              <w:t>.</w:t>
            </w:r>
          </w:p>
        </w:tc>
        <w:tc>
          <w:tcPr>
            <w:tcW w:w="1977" w:type="dxa"/>
            <w:vMerge w:val="restart"/>
          </w:tcPr>
          <w:p w14:paraId="12CDDB4F" w14:textId="2E61FA62" w:rsidR="00FF22AD" w:rsidRPr="005313E0" w:rsidRDefault="00FF22AD" w:rsidP="00FF22AD">
            <w:pPr>
              <w:spacing w:line="360" w:lineRule="auto"/>
              <w:jc w:val="both"/>
            </w:pPr>
            <w:proofErr w:type="spellStart"/>
            <w:r>
              <w:t>Dokumen</w:t>
            </w:r>
            <w:proofErr w:type="spellEnd"/>
            <w:r>
              <w:t xml:space="preserve"> Akhir</w:t>
            </w:r>
          </w:p>
        </w:tc>
        <w:tc>
          <w:tcPr>
            <w:tcW w:w="2551" w:type="dxa"/>
          </w:tcPr>
          <w:p w14:paraId="7E63162D" w14:textId="42A916AE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 w:rsidRPr="005313E0">
              <w:t>getDat</w:t>
            </w:r>
            <w:r>
              <w:t>DokumenAkhir</w:t>
            </w:r>
            <w:proofErr w:type="spellEnd"/>
            <w:r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3A56AA31" w14:textId="229385C4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r>
              <w:t xml:space="preserve">Table </w:t>
            </w:r>
            <w:proofErr w:type="spellStart"/>
            <w:r>
              <w:t>Dokumen</w:t>
            </w:r>
            <w:proofErr w:type="spellEnd"/>
            <w:r>
              <w:t xml:space="preserve"> Akhir</w:t>
            </w:r>
          </w:p>
        </w:tc>
      </w:tr>
      <w:tr w:rsidR="00FF22AD" w:rsidRPr="005313E0" w14:paraId="7EAFA31E" w14:textId="77777777" w:rsidTr="006A1A6C">
        <w:tc>
          <w:tcPr>
            <w:tcW w:w="570" w:type="dxa"/>
            <w:vMerge/>
          </w:tcPr>
          <w:p w14:paraId="3E54EA86" w14:textId="77777777" w:rsidR="00FF22AD" w:rsidRPr="005313E0" w:rsidRDefault="00FF22AD" w:rsidP="00FF22AD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5AB5E38E" w14:textId="77777777" w:rsidR="00FF22AD" w:rsidRPr="005313E0" w:rsidRDefault="00FF22AD" w:rsidP="00FF22AD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0EE7A65D" w14:textId="08C77FC3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proofErr w:type="spellStart"/>
            <w:proofErr w:type="gramStart"/>
            <w:r>
              <w:t>tambah</w:t>
            </w:r>
            <w:proofErr w:type="spellEnd"/>
            <w:r w:rsidRPr="005313E0">
              <w:t>(</w:t>
            </w:r>
            <w:proofErr w:type="gramEnd"/>
            <w:r w:rsidRPr="005313E0">
              <w:t>)</w:t>
            </w:r>
          </w:p>
        </w:tc>
        <w:tc>
          <w:tcPr>
            <w:tcW w:w="2829" w:type="dxa"/>
          </w:tcPr>
          <w:p w14:paraId="67E60736" w14:textId="6A860841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r w:rsidRPr="005313E0">
              <w:t xml:space="preserve">Form </w:t>
            </w:r>
            <w:proofErr w:type="spellStart"/>
            <w:r>
              <w:t>tambah</w:t>
            </w:r>
            <w:proofErr w:type="spellEnd"/>
            <w:r>
              <w:t xml:space="preserve"> </w:t>
            </w:r>
            <w:proofErr w:type="spellStart"/>
            <w:r>
              <w:t>dokumen</w:t>
            </w:r>
            <w:proofErr w:type="spellEnd"/>
            <w:r>
              <w:t xml:space="preserve"> Akhir</w:t>
            </w:r>
          </w:p>
        </w:tc>
      </w:tr>
      <w:tr w:rsidR="00FF22AD" w:rsidRPr="005313E0" w14:paraId="0FC24C02" w14:textId="77777777" w:rsidTr="006A1A6C">
        <w:tc>
          <w:tcPr>
            <w:tcW w:w="570" w:type="dxa"/>
            <w:vMerge/>
          </w:tcPr>
          <w:p w14:paraId="6EAFA1FC" w14:textId="77777777" w:rsidR="00FF22AD" w:rsidRPr="005313E0" w:rsidRDefault="00FF22AD" w:rsidP="00FF22AD">
            <w:pPr>
              <w:spacing w:line="360" w:lineRule="auto"/>
              <w:jc w:val="both"/>
              <w:rPr>
                <w:lang w:val="id-ID"/>
              </w:rPr>
            </w:pPr>
          </w:p>
        </w:tc>
        <w:tc>
          <w:tcPr>
            <w:tcW w:w="1977" w:type="dxa"/>
            <w:vMerge/>
          </w:tcPr>
          <w:p w14:paraId="62E62A1E" w14:textId="77777777" w:rsidR="00FF22AD" w:rsidRPr="005313E0" w:rsidRDefault="00FF22AD" w:rsidP="00FF22AD">
            <w:pPr>
              <w:spacing w:line="360" w:lineRule="auto"/>
              <w:jc w:val="both"/>
            </w:pPr>
          </w:p>
        </w:tc>
        <w:tc>
          <w:tcPr>
            <w:tcW w:w="2551" w:type="dxa"/>
          </w:tcPr>
          <w:p w14:paraId="32EABE8E" w14:textId="2AE656FA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id-ID"/>
              </w:rPr>
              <w:t>download</w:t>
            </w:r>
            <w:r w:rsidRPr="005313E0">
              <w:rPr>
                <w:lang w:val="id-ID"/>
              </w:rPr>
              <w:t>()</w:t>
            </w:r>
          </w:p>
        </w:tc>
        <w:tc>
          <w:tcPr>
            <w:tcW w:w="2829" w:type="dxa"/>
          </w:tcPr>
          <w:p w14:paraId="729D1883" w14:textId="6DCA1FAA" w:rsidR="00FF22AD" w:rsidRDefault="00FF22AD" w:rsidP="00FF22AD">
            <w:pPr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m </w:t>
            </w:r>
            <w:proofErr w:type="spellStart"/>
            <w:r>
              <w:rPr>
                <w:lang w:val="en-US"/>
              </w:rPr>
              <w:t>ub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okum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hir</w:t>
            </w:r>
            <w:proofErr w:type="spellEnd"/>
          </w:p>
        </w:tc>
      </w:tr>
    </w:tbl>
    <w:p w14:paraId="56014F65" w14:textId="77777777" w:rsidR="00955417" w:rsidRPr="005313E0" w:rsidRDefault="00955417" w:rsidP="00955417">
      <w:pPr>
        <w:spacing w:after="0" w:line="360" w:lineRule="auto"/>
        <w:jc w:val="both"/>
      </w:pPr>
    </w:p>
    <w:p w14:paraId="28598128" w14:textId="415D853D" w:rsidR="005F035B" w:rsidRPr="005313E0" w:rsidRDefault="005F035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73" w:name="_Toc68545111"/>
      <w:bookmarkStart w:id="474" w:name="_Toc78230831"/>
      <w:bookmarkStart w:id="475" w:name="_Toc110248418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7.3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yarat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maketan</w:t>
      </w:r>
      <w:bookmarkEnd w:id="473"/>
      <w:bookmarkEnd w:id="474"/>
      <w:bookmarkEnd w:id="475"/>
      <w:proofErr w:type="spellEnd"/>
    </w:p>
    <w:p w14:paraId="3BCD3C0B" w14:textId="5EC2C5D8" w:rsidR="001803F5" w:rsidRPr="005313E0" w:rsidRDefault="00313139" w:rsidP="00313139">
      <w:pPr>
        <w:spacing w:after="0" w:line="360" w:lineRule="auto"/>
        <w:ind w:firstLine="720"/>
        <w:jc w:val="both"/>
      </w:pPr>
      <w:proofErr w:type="spellStart"/>
      <w:r w:rsidRPr="005313E0">
        <w:t>Tidak</w:t>
      </w:r>
      <w:proofErr w:type="spellEnd"/>
      <w:r w:rsidRPr="005313E0">
        <w:t xml:space="preserve"> </w:t>
      </w:r>
      <w:proofErr w:type="spellStart"/>
      <w:r w:rsidRPr="005313E0">
        <w:t>ada</w:t>
      </w:r>
      <w:proofErr w:type="spellEnd"/>
      <w:r w:rsidRPr="005313E0">
        <w:t xml:space="preserve"> </w:t>
      </w:r>
      <w:proofErr w:type="spellStart"/>
      <w:r w:rsidRPr="005313E0">
        <w:t>syarat</w:t>
      </w:r>
      <w:proofErr w:type="spellEnd"/>
      <w:r w:rsidRPr="005313E0">
        <w:t xml:space="preserve"> yang </w:t>
      </w:r>
      <w:proofErr w:type="spellStart"/>
      <w:r w:rsidRPr="005313E0">
        <w:t>diperlukan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maketkan</w:t>
      </w:r>
      <w:proofErr w:type="spellEnd"/>
      <w:r w:rsidRPr="005313E0">
        <w:t xml:space="preserve"> dan </w:t>
      </w:r>
      <w:proofErr w:type="spellStart"/>
      <w:r w:rsidRPr="005313E0">
        <w:t>menandai</w:t>
      </w:r>
      <w:proofErr w:type="spellEnd"/>
      <w:r w:rsidRPr="005313E0">
        <w:t xml:space="preserve"> </w:t>
      </w:r>
      <w:proofErr w:type="spellStart"/>
      <w:r w:rsidRPr="005313E0">
        <w:t>keabsahan</w:t>
      </w:r>
      <w:proofErr w:type="spellEnd"/>
      <w:r w:rsidRPr="005313E0">
        <w:t xml:space="preserve"> </w:t>
      </w:r>
      <w:proofErr w:type="spellStart"/>
      <w:r w:rsidRPr="005313E0">
        <w:t>duplikat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>.</w:t>
      </w:r>
    </w:p>
    <w:p w14:paraId="10798235" w14:textId="4708F8B2" w:rsidR="005F035B" w:rsidRPr="005313E0" w:rsidRDefault="005F035B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76" w:name="_Toc68545112"/>
      <w:bookmarkStart w:id="477" w:name="_Toc78230832"/>
      <w:bookmarkStart w:id="478" w:name="_Toc110248419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7.4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rosedur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onstruksi</w:t>
      </w:r>
      <w:bookmarkEnd w:id="476"/>
      <w:bookmarkEnd w:id="477"/>
      <w:bookmarkEnd w:id="478"/>
      <w:proofErr w:type="spellEnd"/>
    </w:p>
    <w:p w14:paraId="665E3126" w14:textId="5D55F3C4" w:rsidR="00736E1D" w:rsidRPr="005313E0" w:rsidRDefault="00736E1D" w:rsidP="00736E1D">
      <w:pPr>
        <w:spacing w:after="0" w:line="360" w:lineRule="auto"/>
        <w:ind w:firstLine="720"/>
        <w:jc w:val="both"/>
      </w:pP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rosedur</w:t>
      </w:r>
      <w:proofErr w:type="spellEnd"/>
      <w:r w:rsidRPr="005313E0">
        <w:t xml:space="preserve"> </w:t>
      </w:r>
      <w:proofErr w:type="spellStart"/>
      <w:r w:rsidRPr="005313E0">
        <w:t>konstruksinya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memerluk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keras</w:t>
      </w:r>
      <w:proofErr w:type="spellEnd"/>
      <w:r w:rsidRPr="005313E0">
        <w:t xml:space="preserve"> </w:t>
      </w:r>
      <w:proofErr w:type="spellStart"/>
      <w:r w:rsidRPr="005313E0">
        <w:t>yaitu</w:t>
      </w:r>
      <w:proofErr w:type="spellEnd"/>
      <w:r w:rsidRPr="005313E0">
        <w:t xml:space="preserve"> minimal </w:t>
      </w:r>
      <w:proofErr w:type="spellStart"/>
      <w:r w:rsidRPr="005313E0">
        <w:t>satu</w:t>
      </w:r>
      <w:proofErr w:type="spellEnd"/>
      <w:r w:rsidRPr="005313E0">
        <w:t xml:space="preserve"> </w:t>
      </w:r>
      <w:proofErr w:type="spellStart"/>
      <w:r w:rsidRPr="005313E0">
        <w:t>paket</w:t>
      </w:r>
      <w:proofErr w:type="spellEnd"/>
      <w:r w:rsidRPr="005313E0">
        <w:t xml:space="preserve"> </w:t>
      </w:r>
      <w:proofErr w:type="spellStart"/>
      <w:r w:rsidRPr="005313E0">
        <w:t>komputer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spesifikasi</w:t>
      </w:r>
      <w:proofErr w:type="spellEnd"/>
      <w:r w:rsidRPr="005313E0">
        <w:t xml:space="preserve"> </w:t>
      </w:r>
      <w:proofErr w:type="spellStart"/>
      <w:r w:rsidRPr="005313E0">
        <w:t>sebagi</w:t>
      </w:r>
      <w:proofErr w:type="spellEnd"/>
      <w:r w:rsidRPr="005313E0">
        <w:t xml:space="preserve"> </w:t>
      </w:r>
      <w:proofErr w:type="spellStart"/>
      <w:r w:rsidRPr="005313E0">
        <w:t>berikut</w:t>
      </w:r>
      <w:proofErr w:type="spellEnd"/>
      <w:r w:rsidRPr="005313E0">
        <w:t>:</w:t>
      </w:r>
    </w:p>
    <w:p w14:paraId="6BA7D80A" w14:textId="6292EAA5" w:rsidR="00736E1D" w:rsidRPr="005313E0" w:rsidRDefault="00736E1D" w:rsidP="00736E1D">
      <w:pPr>
        <w:pStyle w:val="ListParagraph"/>
        <w:numPr>
          <w:ilvl w:val="6"/>
          <w:numId w:val="1"/>
        </w:numPr>
        <w:spacing w:after="0" w:line="360" w:lineRule="auto"/>
        <w:ind w:left="993"/>
        <w:jc w:val="both"/>
      </w:pPr>
      <w:r w:rsidRPr="005313E0">
        <w:t>Processor</w:t>
      </w:r>
      <w:r w:rsidRPr="005313E0">
        <w:tab/>
        <w:t xml:space="preserve">: </w:t>
      </w:r>
      <w:r w:rsidR="00AB575E" w:rsidRPr="007B3E63">
        <w:t xml:space="preserve">Intel(R) </w:t>
      </w:r>
      <w:proofErr w:type="gramStart"/>
      <w:r w:rsidR="00AB575E" w:rsidRPr="007B3E63">
        <w:t>Core(</w:t>
      </w:r>
      <w:proofErr w:type="gramEnd"/>
      <w:r w:rsidR="00AB575E" w:rsidRPr="007B3E63">
        <w:t>TM) i3-6006U CPU @ 2.00GHz   1.99 GHz</w:t>
      </w:r>
    </w:p>
    <w:p w14:paraId="41502FD9" w14:textId="533562C7" w:rsidR="00736E1D" w:rsidRPr="005313E0" w:rsidRDefault="00736E1D" w:rsidP="00736E1D">
      <w:pPr>
        <w:pStyle w:val="ListParagraph"/>
        <w:numPr>
          <w:ilvl w:val="6"/>
          <w:numId w:val="1"/>
        </w:numPr>
        <w:spacing w:after="0" w:line="360" w:lineRule="auto"/>
        <w:ind w:left="993"/>
        <w:jc w:val="both"/>
      </w:pPr>
      <w:r w:rsidRPr="005313E0">
        <w:t>RAM</w:t>
      </w:r>
      <w:r w:rsidRPr="005313E0">
        <w:tab/>
        <w:t>: 4.00 GB</w:t>
      </w:r>
    </w:p>
    <w:p w14:paraId="3097DB44" w14:textId="33CD494D" w:rsidR="00736E1D" w:rsidRPr="005313E0" w:rsidRDefault="00736E1D" w:rsidP="00736E1D">
      <w:pPr>
        <w:pStyle w:val="ListParagraph"/>
        <w:numPr>
          <w:ilvl w:val="6"/>
          <w:numId w:val="1"/>
        </w:numPr>
        <w:spacing w:after="0" w:line="360" w:lineRule="auto"/>
        <w:ind w:left="993"/>
        <w:jc w:val="both"/>
      </w:pPr>
      <w:r w:rsidRPr="005313E0">
        <w:t>HDD</w:t>
      </w:r>
      <w:r w:rsidRPr="005313E0">
        <w:tab/>
        <w:t xml:space="preserve">: </w:t>
      </w:r>
      <w:r w:rsidR="00AB575E">
        <w:t>1 TB</w:t>
      </w:r>
    </w:p>
    <w:p w14:paraId="40D75FD8" w14:textId="5B26CE26" w:rsidR="00736E1D" w:rsidRPr="005313E0" w:rsidRDefault="00736E1D" w:rsidP="00736E1D">
      <w:pPr>
        <w:pStyle w:val="ListParagraph"/>
        <w:numPr>
          <w:ilvl w:val="6"/>
          <w:numId w:val="1"/>
        </w:numPr>
        <w:spacing w:after="0" w:line="360" w:lineRule="auto"/>
        <w:ind w:left="993"/>
        <w:jc w:val="both"/>
        <w:rPr>
          <w:i/>
          <w:iCs/>
        </w:rPr>
      </w:pPr>
      <w:r w:rsidRPr="005313E0">
        <w:rPr>
          <w:i/>
          <w:iCs/>
        </w:rPr>
        <w:t>Monitor, Mouse, keyboard</w:t>
      </w:r>
    </w:p>
    <w:p w14:paraId="63B1F4D5" w14:textId="1880A9A2" w:rsidR="005F035B" w:rsidRPr="005313E0" w:rsidRDefault="009263A7" w:rsidP="00F97497">
      <w:pPr>
        <w:pStyle w:val="Heading1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79" w:name="_Toc68545113"/>
      <w:bookmarkStart w:id="480" w:name="_Toc78230833"/>
      <w:bookmarkStart w:id="481" w:name="_Toc110248420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8. PANDUAN INSTALASI</w:t>
      </w:r>
      <w:bookmarkEnd w:id="479"/>
      <w:bookmarkEnd w:id="480"/>
      <w:bookmarkEnd w:id="481"/>
    </w:p>
    <w:p w14:paraId="1AF86A0B" w14:textId="09D012F0" w:rsidR="001803F5" w:rsidRPr="005313E0" w:rsidRDefault="005D56C3" w:rsidP="005D56C3">
      <w:pPr>
        <w:spacing w:after="0" w:line="360" w:lineRule="auto"/>
        <w:ind w:firstLine="720"/>
        <w:jc w:val="both"/>
      </w:pPr>
      <w:r w:rsidRPr="005313E0">
        <w:t xml:space="preserve">Pada </w:t>
      </w:r>
      <w:proofErr w:type="spellStart"/>
      <w:r w:rsidRPr="005313E0">
        <w:t>bab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akan </w:t>
      </w:r>
      <w:proofErr w:type="spellStart"/>
      <w:r w:rsidRPr="005313E0">
        <w:t>dibahas</w:t>
      </w:r>
      <w:proofErr w:type="spellEnd"/>
      <w:r w:rsidRPr="005313E0">
        <w:t xml:space="preserve"> </w:t>
      </w:r>
      <w:proofErr w:type="spellStart"/>
      <w:r w:rsidRPr="005313E0">
        <w:t>mengenai</w:t>
      </w:r>
      <w:proofErr w:type="spellEnd"/>
      <w:r w:rsidRPr="005313E0">
        <w:t xml:space="preserve"> </w:t>
      </w:r>
      <w:proofErr w:type="spellStart"/>
      <w:r w:rsidRPr="005313E0">
        <w:t>cara</w:t>
      </w:r>
      <w:proofErr w:type="spellEnd"/>
      <w:r w:rsidRPr="005313E0">
        <w:t xml:space="preserve"> </w:t>
      </w:r>
      <w:proofErr w:type="spellStart"/>
      <w:r w:rsidRPr="005313E0">
        <w:t>instalasi</w:t>
      </w:r>
      <w:proofErr w:type="spellEnd"/>
      <w:r w:rsidRPr="005313E0">
        <w:t xml:space="preserve"> program yang </w:t>
      </w:r>
      <w:proofErr w:type="spellStart"/>
      <w:r w:rsidRPr="005313E0">
        <w:t>siap</w:t>
      </w:r>
      <w:proofErr w:type="spellEnd"/>
      <w:r w:rsidRPr="005313E0">
        <w:t xml:space="preserve"> </w:t>
      </w:r>
      <w:proofErr w:type="spellStart"/>
      <w:r w:rsidRPr="005313E0">
        <w:t>eksekusi</w:t>
      </w:r>
      <w:proofErr w:type="spellEnd"/>
      <w:r w:rsidRPr="005313E0">
        <w:t>.</w:t>
      </w:r>
    </w:p>
    <w:p w14:paraId="2144FB38" w14:textId="04582EDC" w:rsidR="009263A7" w:rsidRPr="005313E0" w:rsidRDefault="009263A7" w:rsidP="00F97497">
      <w:pPr>
        <w:pStyle w:val="Heading2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82" w:name="_Toc68545114"/>
      <w:bookmarkStart w:id="483" w:name="_Toc78230834"/>
      <w:bookmarkStart w:id="484" w:name="_Toc110248421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8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nstal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Program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iap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ksekusi</w:t>
      </w:r>
      <w:bookmarkEnd w:id="482"/>
      <w:bookmarkEnd w:id="483"/>
      <w:bookmarkEnd w:id="484"/>
      <w:proofErr w:type="spellEnd"/>
    </w:p>
    <w:p w14:paraId="460A6991" w14:textId="1FD709C0" w:rsidR="001803F5" w:rsidRPr="005313E0" w:rsidRDefault="000A1576" w:rsidP="000A1576">
      <w:pPr>
        <w:spacing w:after="0" w:line="360" w:lineRule="auto"/>
        <w:ind w:firstLine="720"/>
        <w:jc w:val="both"/>
      </w:pPr>
      <w:r w:rsidRPr="005313E0">
        <w:t xml:space="preserve">Panduan </w:t>
      </w:r>
      <w:proofErr w:type="spellStart"/>
      <w:r w:rsidRPr="005313E0">
        <w:t>Instalasi</w:t>
      </w:r>
      <w:proofErr w:type="spellEnd"/>
      <w:r w:rsidRPr="005313E0">
        <w:t xml:space="preserve"> program </w:t>
      </w:r>
      <w:proofErr w:type="spellStart"/>
      <w:r w:rsidRPr="005313E0">
        <w:t>siap</w:t>
      </w:r>
      <w:proofErr w:type="spellEnd"/>
      <w:r w:rsidRPr="005313E0">
        <w:t xml:space="preserve"> </w:t>
      </w:r>
      <w:proofErr w:type="spellStart"/>
      <w:r w:rsidRPr="005313E0">
        <w:t>eksekusi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hal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asumsi</w:t>
      </w:r>
      <w:proofErr w:type="spellEnd"/>
      <w:r w:rsidRPr="005313E0">
        <w:t xml:space="preserve"> </w:t>
      </w:r>
      <w:proofErr w:type="spellStart"/>
      <w:r w:rsidRPr="005313E0">
        <w:t>menginstal</w:t>
      </w:r>
      <w:proofErr w:type="spellEnd"/>
      <w:r w:rsidRPr="005313E0">
        <w:t xml:space="preserve"> program pada </w:t>
      </w:r>
      <w:proofErr w:type="spellStart"/>
      <w:r w:rsidRPr="005313E0">
        <w:t>komputer</w:t>
      </w:r>
      <w:proofErr w:type="spellEnd"/>
      <w:r w:rsidRPr="005313E0">
        <w:t xml:space="preserve"> yang </w:t>
      </w:r>
      <w:proofErr w:type="spellStart"/>
      <w:r w:rsidRPr="005313E0">
        <w:t>memenuhi</w:t>
      </w:r>
      <w:proofErr w:type="spellEnd"/>
      <w:r w:rsidRPr="005313E0">
        <w:t xml:space="preserve"> </w:t>
      </w:r>
      <w:proofErr w:type="spellStart"/>
      <w:r w:rsidRPr="005313E0">
        <w:t>prosedur</w:t>
      </w:r>
      <w:proofErr w:type="spellEnd"/>
      <w:r w:rsidRPr="005313E0">
        <w:t xml:space="preserve"> </w:t>
      </w:r>
      <w:proofErr w:type="spellStart"/>
      <w:r w:rsidRPr="005313E0">
        <w:t>konstruksi</w:t>
      </w:r>
      <w:proofErr w:type="spellEnd"/>
      <w:r w:rsidRPr="005313E0">
        <w:t xml:space="preserve"> dan </w:t>
      </w:r>
      <w:proofErr w:type="spellStart"/>
      <w:r w:rsidRPr="005313E0">
        <w:t>komputer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belum</w:t>
      </w:r>
      <w:proofErr w:type="spellEnd"/>
      <w:r w:rsidRPr="005313E0">
        <w:t xml:space="preserve"> </w:t>
      </w:r>
      <w:proofErr w:type="spellStart"/>
      <w:r w:rsidRPr="005313E0">
        <w:t>pernah</w:t>
      </w:r>
      <w:proofErr w:type="spellEnd"/>
      <w:r w:rsidRPr="005313E0">
        <w:t xml:space="preserve"> </w:t>
      </w:r>
      <w:proofErr w:type="spellStart"/>
      <w:r w:rsidRPr="005313E0">
        <w:t>menginstal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terkait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. </w:t>
      </w:r>
      <w:proofErr w:type="spellStart"/>
      <w:r w:rsidRPr="005313E0">
        <w:t>Berikut</w:t>
      </w:r>
      <w:proofErr w:type="spellEnd"/>
      <w:r w:rsidRPr="005313E0">
        <w:t xml:space="preserve"> </w:t>
      </w:r>
      <w:proofErr w:type="spellStart"/>
      <w:r w:rsidRPr="005313E0">
        <w:t>merupakan</w:t>
      </w:r>
      <w:proofErr w:type="spellEnd"/>
      <w:r w:rsidRPr="005313E0">
        <w:t xml:space="preserve"> </w:t>
      </w:r>
      <w:proofErr w:type="spellStart"/>
      <w:r w:rsidRPr="005313E0">
        <w:t>panduan</w:t>
      </w:r>
      <w:proofErr w:type="spellEnd"/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instalasi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125511">
        <w:t>Matakuliah</w:t>
      </w:r>
      <w:proofErr w:type="spellEnd"/>
      <w:r w:rsidR="00125511">
        <w:t xml:space="preserve"> </w:t>
      </w:r>
      <w:proofErr w:type="spellStart"/>
      <w:r w:rsidR="00125511">
        <w:t>Proyek</w:t>
      </w:r>
      <w:proofErr w:type="spellEnd"/>
      <w:r w:rsidRPr="005313E0">
        <w:t xml:space="preserve"> (</w:t>
      </w:r>
      <w:proofErr w:type="spellStart"/>
      <w:r w:rsidRPr="005313E0">
        <w:t>Studi</w:t>
      </w:r>
      <w:proofErr w:type="spellEnd"/>
      <w:r w:rsidRPr="005313E0">
        <w:t xml:space="preserve"> </w:t>
      </w:r>
      <w:proofErr w:type="spellStart"/>
      <w:proofErr w:type="gramStart"/>
      <w:r w:rsidRPr="005313E0">
        <w:t>kasus</w:t>
      </w:r>
      <w:proofErr w:type="spellEnd"/>
      <w:r w:rsidRPr="005313E0">
        <w:t xml:space="preserve"> :</w:t>
      </w:r>
      <w:proofErr w:type="gramEnd"/>
      <w:r w:rsidRPr="005313E0">
        <w:t xml:space="preserve"> </w:t>
      </w:r>
      <w:proofErr w:type="spellStart"/>
      <w:r w:rsidRPr="005313E0">
        <w:t>Politeknik</w:t>
      </w:r>
      <w:proofErr w:type="spellEnd"/>
      <w:r w:rsidRPr="005313E0">
        <w:t xml:space="preserve"> </w:t>
      </w:r>
      <w:proofErr w:type="spellStart"/>
      <w:r w:rsidRPr="005313E0">
        <w:t>Pos</w:t>
      </w:r>
      <w:proofErr w:type="spellEnd"/>
      <w:r w:rsidRPr="005313E0">
        <w:t xml:space="preserve"> Indonesia).</w:t>
      </w:r>
    </w:p>
    <w:p w14:paraId="33BCAAD5" w14:textId="0CB2D592" w:rsidR="009263A7" w:rsidRPr="005313E0" w:rsidRDefault="009263A7" w:rsidP="00F97497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485" w:name="_Toc68545115"/>
      <w:bookmarkStart w:id="486" w:name="_Toc78230835"/>
      <w:bookmarkStart w:id="487" w:name="_Toc110248422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8.1.1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Instal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XAMPP</w:t>
      </w:r>
      <w:bookmarkEnd w:id="485"/>
      <w:bookmarkEnd w:id="486"/>
      <w:bookmarkEnd w:id="487"/>
    </w:p>
    <w:p w14:paraId="43B7FC55" w14:textId="3485B6DD" w:rsidR="001803F5" w:rsidRPr="005313E0" w:rsidRDefault="00A22A8D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t>Persiapkan</w:t>
      </w:r>
      <w:proofErr w:type="spellEnd"/>
      <w:r w:rsidRPr="005313E0">
        <w:t xml:space="preserve"> </w:t>
      </w:r>
      <w:r w:rsidRPr="005313E0">
        <w:rPr>
          <w:i/>
          <w:iCs/>
        </w:rPr>
        <w:t>Software</w:t>
      </w:r>
      <w:r w:rsidRPr="005313E0">
        <w:t xml:space="preserve"> XAMPP</w:t>
      </w:r>
    </w:p>
    <w:p w14:paraId="71C64B11" w14:textId="5B3404A0" w:rsidR="00A22A8D" w:rsidRPr="005313E0" w:rsidRDefault="00A22A8D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t>Klik</w:t>
      </w:r>
      <w:proofErr w:type="spellEnd"/>
      <w:r w:rsidRPr="005313E0">
        <w:t xml:space="preserve"> 2 kali file XAMPP dan </w:t>
      </w:r>
      <w:proofErr w:type="spellStart"/>
      <w:r w:rsidRPr="005313E0">
        <w:t>pilih</w:t>
      </w:r>
      <w:proofErr w:type="spellEnd"/>
      <w:r w:rsidRPr="005313E0">
        <w:t xml:space="preserve"> </w:t>
      </w:r>
      <w:r w:rsidRPr="005313E0">
        <w:rPr>
          <w:i/>
          <w:iCs/>
        </w:rPr>
        <w:t>installer language</w:t>
      </w:r>
      <w:r w:rsidRPr="005313E0">
        <w:t xml:space="preserve">. </w:t>
      </w:r>
      <w:proofErr w:type="spellStart"/>
      <w:r w:rsidRPr="005313E0">
        <w:t>Pilih</w:t>
      </w:r>
      <w:proofErr w:type="spellEnd"/>
      <w:r w:rsidRPr="005313E0">
        <w:t xml:space="preserve"> </w:t>
      </w:r>
      <w:proofErr w:type="spellStart"/>
      <w:r w:rsidRPr="005313E0">
        <w:t>bahasa</w:t>
      </w:r>
      <w:proofErr w:type="spellEnd"/>
      <w:r w:rsidRPr="005313E0">
        <w:t xml:space="preserve"> </w:t>
      </w:r>
      <w:proofErr w:type="spellStart"/>
      <w:r w:rsidRPr="005313E0">
        <w:t>Inggris</w:t>
      </w:r>
      <w:proofErr w:type="spellEnd"/>
      <w:r w:rsidRPr="005313E0">
        <w:t xml:space="preserve"> dan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klik</w:t>
      </w:r>
      <w:proofErr w:type="spellEnd"/>
      <w:r w:rsidRPr="005313E0">
        <w:t xml:space="preserve"> ok.</w:t>
      </w:r>
    </w:p>
    <w:p w14:paraId="7D1F3B26" w14:textId="44C838C6" w:rsidR="00A22A8D" w:rsidRPr="005313E0" w:rsidRDefault="00A22A8D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tentukan</w:t>
      </w:r>
      <w:proofErr w:type="spellEnd"/>
      <w:r w:rsidRPr="005313E0">
        <w:t xml:space="preserve"> </w:t>
      </w:r>
      <w:proofErr w:type="spellStart"/>
      <w:r w:rsidRPr="005313E0">
        <w:t>lokasi</w:t>
      </w:r>
      <w:proofErr w:type="spellEnd"/>
      <w:r w:rsidRPr="005313E0">
        <w:t xml:space="preserve"> folder </w:t>
      </w:r>
      <w:proofErr w:type="spellStart"/>
      <w:r w:rsidRPr="005313E0">
        <w:t>penyimpanan</w:t>
      </w:r>
      <w:proofErr w:type="spellEnd"/>
      <w:r w:rsidRPr="005313E0">
        <w:t xml:space="preserve"> file-file dan folder XAMPP. </w:t>
      </w:r>
      <w:proofErr w:type="spellStart"/>
      <w:r w:rsidRPr="005313E0">
        <w:t>Secara</w:t>
      </w:r>
      <w:proofErr w:type="spellEnd"/>
      <w:r w:rsidRPr="005313E0">
        <w:t xml:space="preserve"> default akan </w:t>
      </w:r>
      <w:proofErr w:type="spellStart"/>
      <w:r w:rsidRPr="005313E0">
        <w:t>diarahkan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lokasi</w:t>
      </w:r>
      <w:proofErr w:type="spellEnd"/>
      <w:r w:rsidRPr="005313E0">
        <w:t xml:space="preserve"> c:\xampp. </w:t>
      </w:r>
      <w:proofErr w:type="spellStart"/>
      <w:r w:rsidRPr="005313E0">
        <w:t>Namun</w:t>
      </w:r>
      <w:proofErr w:type="spellEnd"/>
      <w:r w:rsidRPr="005313E0">
        <w:t xml:space="preserve"> </w:t>
      </w:r>
      <w:proofErr w:type="spellStart"/>
      <w:r w:rsidRPr="005313E0">
        <w:t>jika</w:t>
      </w:r>
      <w:proofErr w:type="spellEnd"/>
      <w:r w:rsidRPr="005313E0">
        <w:t xml:space="preserve"> </w:t>
      </w:r>
      <w:proofErr w:type="spellStart"/>
      <w:r w:rsidRPr="005313E0">
        <w:t>ingin</w:t>
      </w:r>
      <w:proofErr w:type="spellEnd"/>
      <w:r w:rsidRPr="005313E0">
        <w:t xml:space="preserve"> </w:t>
      </w:r>
      <w:proofErr w:type="spellStart"/>
      <w:r w:rsidRPr="005313E0">
        <w:t>menyimpannya</w:t>
      </w:r>
      <w:proofErr w:type="spellEnd"/>
      <w:r w:rsidRPr="005313E0">
        <w:t xml:space="preserve"> di folder lain </w:t>
      </w:r>
      <w:proofErr w:type="spellStart"/>
      <w:r w:rsidRPr="005313E0">
        <w:t>bisa</w:t>
      </w:r>
      <w:proofErr w:type="spellEnd"/>
      <w:r w:rsidRPr="005313E0">
        <w:t xml:space="preserve"> </w:t>
      </w:r>
      <w:proofErr w:type="spellStart"/>
      <w:r w:rsidRPr="005313E0">
        <w:t>klik</w:t>
      </w:r>
      <w:proofErr w:type="spellEnd"/>
      <w:r w:rsidRPr="005313E0">
        <w:t xml:space="preserve"> </w:t>
      </w:r>
      <w:r w:rsidRPr="005313E0">
        <w:rPr>
          <w:i/>
          <w:iCs/>
        </w:rPr>
        <w:t>browse</w:t>
      </w:r>
      <w:r w:rsidRPr="005313E0">
        <w:t xml:space="preserve"> dan </w:t>
      </w:r>
      <w:proofErr w:type="spellStart"/>
      <w:r w:rsidRPr="005313E0">
        <w:t>tentukan</w:t>
      </w:r>
      <w:proofErr w:type="spellEnd"/>
      <w:r w:rsidRPr="005313E0">
        <w:t xml:space="preserve"> </w:t>
      </w:r>
      <w:proofErr w:type="spellStart"/>
      <w:r w:rsidRPr="005313E0">
        <w:t>secara</w:t>
      </w:r>
      <w:proofErr w:type="spellEnd"/>
      <w:r w:rsidRPr="005313E0">
        <w:t xml:space="preserve"> manual folder yang </w:t>
      </w:r>
      <w:proofErr w:type="spellStart"/>
      <w:r w:rsidRPr="005313E0">
        <w:t>ingin</w:t>
      </w:r>
      <w:proofErr w:type="spellEnd"/>
      <w:r w:rsidRPr="005313E0">
        <w:t xml:space="preserve"> </w:t>
      </w:r>
      <w:proofErr w:type="spellStart"/>
      <w:r w:rsidRPr="005313E0">
        <w:t>digunakan</w:t>
      </w:r>
      <w:proofErr w:type="spellEnd"/>
      <w:r w:rsidRPr="005313E0">
        <w:t xml:space="preserve">. Jika </w:t>
      </w:r>
      <w:proofErr w:type="spellStart"/>
      <w:r w:rsidRPr="005313E0">
        <w:t>sudah</w:t>
      </w:r>
      <w:proofErr w:type="spellEnd"/>
      <w:r w:rsidRPr="005313E0">
        <w:t xml:space="preserve"> </w:t>
      </w:r>
      <w:proofErr w:type="spellStart"/>
      <w:r w:rsidRPr="005313E0">
        <w:t>selesai</w:t>
      </w:r>
      <w:proofErr w:type="spellEnd"/>
      <w:r w:rsidRPr="005313E0">
        <w:t xml:space="preserve">, </w:t>
      </w:r>
      <w:proofErr w:type="spellStart"/>
      <w:r w:rsidRPr="005313E0">
        <w:t>lanjutkan</w:t>
      </w:r>
      <w:proofErr w:type="spellEnd"/>
      <w:r w:rsidRPr="005313E0">
        <w:t xml:space="preserve"> dan </w:t>
      </w:r>
      <w:proofErr w:type="spellStart"/>
      <w:r w:rsidRPr="005313E0">
        <w:t>klik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</w:t>
      </w:r>
      <w:r w:rsidRPr="005313E0">
        <w:rPr>
          <w:b/>
          <w:bCs/>
        </w:rPr>
        <w:t>install</w:t>
      </w:r>
      <w:r w:rsidRPr="005313E0">
        <w:t>.</w:t>
      </w:r>
    </w:p>
    <w:p w14:paraId="5036D5E7" w14:textId="29F7E0D2" w:rsidR="00472AFC" w:rsidRPr="005313E0" w:rsidRDefault="00472AFC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t>Tunggu</w:t>
      </w:r>
      <w:proofErr w:type="spellEnd"/>
      <w:r w:rsidRPr="005313E0">
        <w:t xml:space="preserve"> </w:t>
      </w:r>
      <w:proofErr w:type="spellStart"/>
      <w:r w:rsidRPr="005313E0">
        <w:t>beberapa</w:t>
      </w:r>
      <w:proofErr w:type="spellEnd"/>
      <w:r w:rsidRPr="005313E0">
        <w:t xml:space="preserve"> </w:t>
      </w:r>
      <w:proofErr w:type="spellStart"/>
      <w:r w:rsidRPr="005313E0">
        <w:t>menit</w:t>
      </w:r>
      <w:proofErr w:type="spellEnd"/>
      <w:r w:rsidRPr="005313E0">
        <w:t xml:space="preserve"> </w:t>
      </w:r>
      <w:proofErr w:type="spellStart"/>
      <w:r w:rsidRPr="005313E0">
        <w:t>hingga</w:t>
      </w:r>
      <w:proofErr w:type="spellEnd"/>
      <w:r w:rsidRPr="005313E0">
        <w:t xml:space="preserve"> proses </w:t>
      </w:r>
      <w:proofErr w:type="spellStart"/>
      <w:r w:rsidRPr="005313E0">
        <w:t>intalasi</w:t>
      </w:r>
      <w:proofErr w:type="spellEnd"/>
      <w:r w:rsidRPr="005313E0">
        <w:t xml:space="preserve"> </w:t>
      </w:r>
      <w:proofErr w:type="spellStart"/>
      <w:r w:rsidRPr="005313E0">
        <w:t>selesai</w:t>
      </w:r>
      <w:proofErr w:type="spellEnd"/>
      <w:r w:rsidRPr="005313E0">
        <w:t xml:space="preserve">. </w:t>
      </w:r>
      <w:proofErr w:type="spellStart"/>
      <w:r w:rsidRPr="005313E0">
        <w:t>jika</w:t>
      </w:r>
      <w:proofErr w:type="spellEnd"/>
      <w:r w:rsidRPr="005313E0">
        <w:t xml:space="preserve"> </w:t>
      </w:r>
      <w:proofErr w:type="spellStart"/>
      <w:r w:rsidRPr="005313E0">
        <w:t>sudah</w:t>
      </w:r>
      <w:proofErr w:type="spellEnd"/>
      <w:r w:rsidRPr="005313E0">
        <w:t xml:space="preserve"> </w:t>
      </w:r>
      <w:proofErr w:type="spellStart"/>
      <w:r w:rsidRPr="005313E0">
        <w:t>muncul</w:t>
      </w:r>
      <w:proofErr w:type="spellEnd"/>
      <w:r w:rsidRPr="005313E0">
        <w:t xml:space="preserve"> </w:t>
      </w:r>
      <w:proofErr w:type="spellStart"/>
      <w:r w:rsidRPr="005313E0">
        <w:t>jendela</w:t>
      </w:r>
      <w:proofErr w:type="spellEnd"/>
      <w:r w:rsidRPr="005313E0">
        <w:t xml:space="preserve"> </w:t>
      </w:r>
      <w:proofErr w:type="spellStart"/>
      <w:r w:rsidRPr="005313E0">
        <w:t>seperti</w:t>
      </w:r>
      <w:proofErr w:type="spellEnd"/>
      <w:r w:rsidRPr="005313E0">
        <w:t xml:space="preserve"> di </w:t>
      </w:r>
      <w:proofErr w:type="spellStart"/>
      <w:r w:rsidRPr="005313E0">
        <w:t>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, </w:t>
      </w:r>
      <w:proofErr w:type="spellStart"/>
      <w:r w:rsidRPr="005313E0">
        <w:t>klik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</w:t>
      </w:r>
      <w:r w:rsidRPr="005313E0">
        <w:rPr>
          <w:b/>
          <w:bCs/>
        </w:rPr>
        <w:t>finish</w:t>
      </w:r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yelesaikannya</w:t>
      </w:r>
      <w:proofErr w:type="spellEnd"/>
      <w:r w:rsidRPr="005313E0">
        <w:t>.</w:t>
      </w:r>
    </w:p>
    <w:p w14:paraId="61220C30" w14:textId="77777777" w:rsidR="0016718B" w:rsidRDefault="00472AFC" w:rsidP="0016718B">
      <w:pPr>
        <w:pStyle w:val="ListParagraph"/>
        <w:keepNext/>
        <w:spacing w:after="0" w:line="360" w:lineRule="auto"/>
        <w:ind w:left="567"/>
        <w:jc w:val="center"/>
      </w:pPr>
      <w:r w:rsidRPr="005313E0">
        <w:rPr>
          <w:noProof/>
        </w:rPr>
        <w:drawing>
          <wp:inline distT="0" distB="0" distL="0" distR="0" wp14:anchorId="5D831B30" wp14:editId="09B6EC7D">
            <wp:extent cx="3848637" cy="2486372"/>
            <wp:effectExtent l="0" t="0" r="0" b="952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8"/>
                    <a:stretch>
                      <a:fillRect/>
                    </a:stretch>
                  </pic:blipFill>
                  <pic:spPr>
                    <a:xfrm>
                      <a:off x="0" y="0"/>
                      <a:ext cx="3848637" cy="2486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6172A6" w14:textId="00E6CE81" w:rsidR="00472AFC" w:rsidRPr="0016718B" w:rsidRDefault="0016718B" w:rsidP="0016718B">
      <w:pPr>
        <w:jc w:val="center"/>
        <w:rPr>
          <w:sz w:val="22"/>
          <w:szCs w:val="22"/>
        </w:rPr>
      </w:pPr>
      <w:bookmarkStart w:id="488" w:name="_Toc110238945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1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</w:t>
      </w:r>
      <w:proofErr w:type="spellStart"/>
      <w:r w:rsidRPr="0016718B">
        <w:rPr>
          <w:sz w:val="22"/>
          <w:szCs w:val="22"/>
        </w:rPr>
        <w:t>Instalasi</w:t>
      </w:r>
      <w:proofErr w:type="spellEnd"/>
      <w:r w:rsidRPr="0016718B">
        <w:rPr>
          <w:sz w:val="22"/>
          <w:szCs w:val="22"/>
        </w:rPr>
        <w:t xml:space="preserve"> XAMPP</w:t>
      </w:r>
      <w:bookmarkEnd w:id="488"/>
    </w:p>
    <w:p w14:paraId="106B000D" w14:textId="3A79CDDA" w:rsidR="00472AFC" w:rsidRPr="005313E0" w:rsidRDefault="00472AFC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lastRenderedPageBreak/>
        <w:t>Berikutnya</w:t>
      </w:r>
      <w:proofErr w:type="spellEnd"/>
      <w:r w:rsidRPr="005313E0">
        <w:t xml:space="preserve">, akan </w:t>
      </w:r>
      <w:proofErr w:type="spellStart"/>
      <w:r w:rsidRPr="005313E0">
        <w:t>muncul</w:t>
      </w:r>
      <w:proofErr w:type="spellEnd"/>
      <w:r w:rsidRPr="005313E0">
        <w:t xml:space="preserve"> </w:t>
      </w:r>
      <w:proofErr w:type="spellStart"/>
      <w:r w:rsidRPr="005313E0">
        <w:t>jendela</w:t>
      </w:r>
      <w:proofErr w:type="spellEnd"/>
      <w:r w:rsidRPr="005313E0">
        <w:t xml:space="preserve"> dialog </w:t>
      </w:r>
      <w:proofErr w:type="spellStart"/>
      <w:r w:rsidRPr="005313E0">
        <w:t>seperti</w:t>
      </w:r>
      <w:proofErr w:type="spellEnd"/>
      <w:r w:rsidRPr="005313E0">
        <w:t xml:space="preserve"> </w:t>
      </w:r>
      <w:proofErr w:type="spellStart"/>
      <w:r w:rsidRPr="005313E0">
        <w:t>gambar</w:t>
      </w:r>
      <w:proofErr w:type="spellEnd"/>
      <w:r w:rsidRPr="005313E0">
        <w:t xml:space="preserve"> di </w:t>
      </w:r>
      <w:proofErr w:type="spellStart"/>
      <w:r w:rsidRPr="005313E0">
        <w:t>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yang </w:t>
      </w:r>
      <w:proofErr w:type="spellStart"/>
      <w:r w:rsidRPr="005313E0">
        <w:t>menanyakan</w:t>
      </w:r>
      <w:proofErr w:type="spellEnd"/>
      <w:r w:rsidRPr="005313E0">
        <w:t xml:space="preserve"> </w:t>
      </w:r>
      <w:proofErr w:type="spellStart"/>
      <w:r w:rsidRPr="005313E0">
        <w:t>apakah</w:t>
      </w:r>
      <w:proofErr w:type="spellEnd"/>
      <w:r w:rsidRPr="005313E0">
        <w:t xml:space="preserve"> </w:t>
      </w:r>
      <w:proofErr w:type="spellStart"/>
      <w:r w:rsidRPr="005313E0">
        <w:t>mau</w:t>
      </w:r>
      <w:proofErr w:type="spellEnd"/>
      <w:r w:rsidRPr="005313E0">
        <w:t xml:space="preserve"> </w:t>
      </w:r>
      <w:proofErr w:type="spellStart"/>
      <w:r w:rsidRPr="005313E0">
        <w:t>langsung</w:t>
      </w:r>
      <w:proofErr w:type="spellEnd"/>
      <w:r w:rsidRPr="005313E0">
        <w:t xml:space="preserve"> </w:t>
      </w:r>
      <w:proofErr w:type="spellStart"/>
      <w:r w:rsidRPr="005313E0">
        <w:t>menjalankan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XAMPP </w:t>
      </w:r>
      <w:proofErr w:type="spellStart"/>
      <w:r w:rsidRPr="005313E0">
        <w:t>atau</w:t>
      </w:r>
      <w:proofErr w:type="spellEnd"/>
      <w:r w:rsidRPr="005313E0">
        <w:t xml:space="preserve"> </w:t>
      </w:r>
      <w:proofErr w:type="spellStart"/>
      <w:r w:rsidRPr="005313E0">
        <w:t>tidak</w:t>
      </w:r>
      <w:proofErr w:type="spellEnd"/>
      <w:r w:rsidRPr="005313E0">
        <w:t xml:space="preserve">. Jika </w:t>
      </w:r>
      <w:proofErr w:type="spellStart"/>
      <w:r w:rsidRPr="005313E0">
        <w:t>ya</w:t>
      </w:r>
      <w:proofErr w:type="spellEnd"/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</w:t>
      </w:r>
      <w:proofErr w:type="spellStart"/>
      <w:r w:rsidRPr="005313E0">
        <w:t>klik</w:t>
      </w:r>
      <w:proofErr w:type="spellEnd"/>
      <w:r w:rsidRPr="005313E0">
        <w:t xml:space="preserve"> </w:t>
      </w:r>
      <w:r w:rsidRPr="005313E0">
        <w:rPr>
          <w:b/>
          <w:bCs/>
        </w:rPr>
        <w:t>YES</w:t>
      </w:r>
      <w:r w:rsidRPr="005313E0">
        <w:t>.</w:t>
      </w:r>
    </w:p>
    <w:p w14:paraId="7104DC4F" w14:textId="77777777" w:rsidR="0016718B" w:rsidRDefault="00472AFC" w:rsidP="0016718B">
      <w:pPr>
        <w:pStyle w:val="ListParagraph"/>
        <w:keepNext/>
        <w:spacing w:after="0" w:line="360" w:lineRule="auto"/>
        <w:ind w:left="567"/>
        <w:jc w:val="center"/>
      </w:pPr>
      <w:r w:rsidRPr="005313E0">
        <w:rPr>
          <w:noProof/>
        </w:rPr>
        <w:drawing>
          <wp:inline distT="0" distB="0" distL="0" distR="0" wp14:anchorId="61A6CD37" wp14:editId="571B9FBB">
            <wp:extent cx="4029637" cy="1371791"/>
            <wp:effectExtent l="0" t="0" r="9525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9"/>
                    <a:stretch>
                      <a:fillRect/>
                    </a:stretch>
                  </pic:blipFill>
                  <pic:spPr>
                    <a:xfrm>
                      <a:off x="0" y="0"/>
                      <a:ext cx="4029637" cy="1371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84F78" w14:textId="1933D4C0" w:rsidR="00472AFC" w:rsidRPr="0016718B" w:rsidRDefault="0016718B" w:rsidP="0016718B">
      <w:pPr>
        <w:jc w:val="center"/>
        <w:rPr>
          <w:sz w:val="22"/>
          <w:szCs w:val="22"/>
        </w:rPr>
      </w:pPr>
      <w:bookmarkStart w:id="489" w:name="_Toc110238946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2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Message Box XAMPP</w:t>
      </w:r>
      <w:bookmarkEnd w:id="489"/>
    </w:p>
    <w:p w14:paraId="45395199" w14:textId="0BACF363" w:rsidR="00472AFC" w:rsidRPr="005313E0" w:rsidRDefault="00472AFC" w:rsidP="00436B09">
      <w:pPr>
        <w:pStyle w:val="ListParagraph"/>
        <w:numPr>
          <w:ilvl w:val="1"/>
          <w:numId w:val="4"/>
        </w:numPr>
        <w:spacing w:after="0" w:line="360" w:lineRule="auto"/>
        <w:ind w:left="567"/>
        <w:jc w:val="both"/>
      </w:pPr>
      <w:proofErr w:type="spellStart"/>
      <w:r w:rsidRPr="005313E0">
        <w:t>Setelah</w:t>
      </w:r>
      <w:proofErr w:type="spellEnd"/>
      <w:r w:rsidRPr="005313E0">
        <w:t xml:space="preserve"> </w:t>
      </w:r>
      <w:proofErr w:type="spellStart"/>
      <w:r w:rsidRPr="005313E0">
        <w:t>terbuka</w:t>
      </w:r>
      <w:proofErr w:type="spellEnd"/>
      <w:r w:rsidRPr="005313E0">
        <w:t xml:space="preserve">, </w:t>
      </w:r>
      <w:proofErr w:type="spellStart"/>
      <w:r w:rsidRPr="005313E0">
        <w:t>silahkan</w:t>
      </w:r>
      <w:proofErr w:type="spellEnd"/>
      <w:r w:rsidRPr="005313E0">
        <w:t xml:space="preserve"> </w:t>
      </w:r>
      <w:proofErr w:type="spellStart"/>
      <w:r w:rsidRPr="005313E0">
        <w:t>klik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</w:t>
      </w:r>
      <w:r w:rsidRPr="005313E0">
        <w:rPr>
          <w:i/>
          <w:iCs/>
        </w:rPr>
        <w:t>start</w:t>
      </w:r>
      <w:r w:rsidRPr="005313E0">
        <w:t xml:space="preserve"> pada </w:t>
      </w:r>
      <w:proofErr w:type="spellStart"/>
      <w:r w:rsidRPr="005313E0">
        <w:t>kolom</w:t>
      </w:r>
      <w:proofErr w:type="spellEnd"/>
      <w:r w:rsidRPr="005313E0">
        <w:t xml:space="preserve"> action </w:t>
      </w:r>
      <w:proofErr w:type="spellStart"/>
      <w:r w:rsidRPr="005313E0">
        <w:t>sehingga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 </w:t>
      </w:r>
      <w:proofErr w:type="spellStart"/>
      <w:r w:rsidRPr="005313E0">
        <w:t>berubah</w:t>
      </w:r>
      <w:proofErr w:type="spellEnd"/>
      <w:r w:rsidRPr="005313E0">
        <w:t xml:space="preserve"> </w:t>
      </w:r>
      <w:proofErr w:type="spellStart"/>
      <w:r w:rsidRPr="005313E0">
        <w:t>menjadi</w:t>
      </w:r>
      <w:proofErr w:type="spellEnd"/>
      <w:r w:rsidRPr="005313E0">
        <w:t xml:space="preserve"> </w:t>
      </w:r>
      <w:r w:rsidRPr="005313E0">
        <w:rPr>
          <w:i/>
          <w:iCs/>
        </w:rPr>
        <w:t>stop</w:t>
      </w:r>
      <w:r w:rsidRPr="005313E0">
        <w:t xml:space="preserve">.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mengklik</w:t>
      </w:r>
      <w:proofErr w:type="spellEnd"/>
      <w:r w:rsidRPr="005313E0">
        <w:t xml:space="preserve"> </w:t>
      </w:r>
      <w:proofErr w:type="spellStart"/>
      <w:r w:rsidRPr="005313E0">
        <w:t>tombol</w:t>
      </w:r>
      <w:proofErr w:type="spellEnd"/>
      <w:r w:rsidRPr="005313E0">
        <w:t xml:space="preserve"> </w:t>
      </w:r>
      <w:proofErr w:type="spellStart"/>
      <w:r w:rsidRPr="005313E0">
        <w:t>tersebut</w:t>
      </w:r>
      <w:proofErr w:type="spellEnd"/>
      <w:r w:rsidRPr="005313E0">
        <w:t xml:space="preserve">, </w:t>
      </w:r>
      <w:proofErr w:type="spellStart"/>
      <w:r w:rsidRPr="005313E0">
        <w:t>artinya</w:t>
      </w:r>
      <w:proofErr w:type="spellEnd"/>
      <w:r w:rsidRPr="005313E0">
        <w:t xml:space="preserve"> </w:t>
      </w:r>
      <w:proofErr w:type="spellStart"/>
      <w:r w:rsidRPr="005313E0">
        <w:t>itulah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yang </w:t>
      </w:r>
      <w:proofErr w:type="spellStart"/>
      <w:r w:rsidRPr="005313E0">
        <w:t>dijalankan</w:t>
      </w:r>
      <w:proofErr w:type="spellEnd"/>
      <w:r w:rsidRPr="005313E0">
        <w:t xml:space="preserve">.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njalankan</w:t>
      </w:r>
      <w:proofErr w:type="spellEnd"/>
      <w:r w:rsidRPr="005313E0">
        <w:t xml:space="preserve"> </w:t>
      </w:r>
      <w:r w:rsidR="00204254" w:rsidRPr="005313E0">
        <w:t>SIM</w:t>
      </w:r>
      <w:r w:rsidR="00165D1E">
        <w:t>MP</w:t>
      </w:r>
      <w:r w:rsidRPr="005313E0">
        <w:t xml:space="preserve"> </w:t>
      </w:r>
      <w:proofErr w:type="spellStart"/>
      <w:r w:rsidRPr="005313E0">
        <w:t>perlu</w:t>
      </w:r>
      <w:proofErr w:type="spellEnd"/>
      <w:r w:rsidRPr="005313E0">
        <w:t xml:space="preserve"> </w:t>
      </w:r>
      <w:proofErr w:type="spellStart"/>
      <w:r w:rsidRPr="005313E0">
        <w:t>mengaktifkan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Apache dan MySQL.</w:t>
      </w:r>
    </w:p>
    <w:p w14:paraId="5A622A47" w14:textId="77777777" w:rsidR="00165D1E" w:rsidRDefault="00165D1E" w:rsidP="00472AFC">
      <w:pPr>
        <w:pStyle w:val="ListParagraph"/>
        <w:keepNext/>
        <w:spacing w:after="0" w:line="360" w:lineRule="auto"/>
        <w:ind w:left="567"/>
        <w:jc w:val="center"/>
        <w:rPr>
          <w:noProof/>
        </w:rPr>
      </w:pPr>
    </w:p>
    <w:p w14:paraId="7F98AD87" w14:textId="77777777" w:rsidR="0016718B" w:rsidRDefault="00165D1E" w:rsidP="0016718B">
      <w:pPr>
        <w:pStyle w:val="ListParagraph"/>
        <w:keepNext/>
        <w:spacing w:after="0" w:line="360" w:lineRule="auto"/>
        <w:ind w:left="567"/>
        <w:jc w:val="center"/>
      </w:pPr>
      <w:r>
        <w:rPr>
          <w:noProof/>
        </w:rPr>
        <w:drawing>
          <wp:inline distT="0" distB="0" distL="0" distR="0" wp14:anchorId="138045BE" wp14:editId="3C1C87CA">
            <wp:extent cx="2457450" cy="1562100"/>
            <wp:effectExtent l="0" t="0" r="0" b="0"/>
            <wp:docPr id="155" name="Picture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0"/>
                    <a:srcRect l="32632" t="6723" r="18609" b="38144"/>
                    <a:stretch/>
                  </pic:blipFill>
                  <pic:spPr bwMode="auto">
                    <a:xfrm>
                      <a:off x="0" y="0"/>
                      <a:ext cx="2457450" cy="1562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417D22" w14:textId="1E1C56E4" w:rsidR="00472AFC" w:rsidRPr="0016718B" w:rsidRDefault="0016718B" w:rsidP="0016718B">
      <w:pPr>
        <w:jc w:val="center"/>
        <w:rPr>
          <w:sz w:val="22"/>
          <w:szCs w:val="22"/>
        </w:rPr>
      </w:pPr>
      <w:bookmarkStart w:id="490" w:name="_Toc110238947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3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</w:t>
      </w:r>
      <w:proofErr w:type="spellStart"/>
      <w:r w:rsidRPr="0016718B">
        <w:rPr>
          <w:sz w:val="22"/>
          <w:szCs w:val="22"/>
        </w:rPr>
        <w:t>Mengaktifkan</w:t>
      </w:r>
      <w:proofErr w:type="spellEnd"/>
      <w:r w:rsidRPr="0016718B">
        <w:rPr>
          <w:sz w:val="22"/>
          <w:szCs w:val="22"/>
        </w:rPr>
        <w:t xml:space="preserve"> XAMPP</w:t>
      </w:r>
      <w:bookmarkEnd w:id="490"/>
    </w:p>
    <w:p w14:paraId="565F4306" w14:textId="29110E87" w:rsidR="009263A7" w:rsidRPr="005313E0" w:rsidRDefault="009263A7" w:rsidP="00F97497">
      <w:pPr>
        <w:pStyle w:val="Heading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bookmarkStart w:id="491" w:name="_Toc68545116"/>
      <w:bookmarkStart w:id="492" w:name="_Toc78230836"/>
      <w:bookmarkStart w:id="493" w:name="_Toc110248423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8.1.2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Instalasi</w:t>
      </w:r>
      <w:proofErr w:type="spellEnd"/>
      <w:r w:rsidRPr="005313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5313E0">
        <w:rPr>
          <w:rFonts w:ascii="Times New Roman" w:hAnsi="Times New Roman" w:cs="Times New Roman"/>
          <w:b/>
          <w:bCs/>
          <w:color w:val="000000" w:themeColor="text1"/>
        </w:rPr>
        <w:t>Aplikasi</w:t>
      </w:r>
      <w:bookmarkEnd w:id="491"/>
      <w:bookmarkEnd w:id="492"/>
      <w:bookmarkEnd w:id="493"/>
      <w:proofErr w:type="spellEnd"/>
    </w:p>
    <w:p w14:paraId="1367B5B6" w14:textId="62AC2824" w:rsidR="001803F5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proofErr w:type="spellStart"/>
      <w:r w:rsidRPr="005313E0">
        <w:t>Salin</w:t>
      </w:r>
      <w:proofErr w:type="spellEnd"/>
      <w:r w:rsidRPr="005313E0">
        <w:t xml:space="preserve"> folder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folder </w:t>
      </w:r>
      <w:proofErr w:type="spellStart"/>
      <w:r w:rsidRPr="005313E0">
        <w:t>htdocs</w:t>
      </w:r>
      <w:proofErr w:type="spellEnd"/>
      <w:r w:rsidRPr="005313E0">
        <w:t xml:space="preserve"> (C:\XAMPP\</w:t>
      </w:r>
      <w:proofErr w:type="spellStart"/>
      <w:r w:rsidRPr="005313E0">
        <w:t>htdocs</w:t>
      </w:r>
      <w:proofErr w:type="spellEnd"/>
      <w:r w:rsidRPr="005313E0">
        <w:t>\)</w:t>
      </w:r>
    </w:p>
    <w:p w14:paraId="018CD2D6" w14:textId="45786D43" w:rsidR="000E2042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r w:rsidRPr="005313E0">
        <w:t xml:space="preserve">Buka browser di </w:t>
      </w:r>
      <w:proofErr w:type="spellStart"/>
      <w:r w:rsidRPr="005313E0">
        <w:t>komputer</w:t>
      </w:r>
      <w:proofErr w:type="spellEnd"/>
      <w:r w:rsidRPr="005313E0">
        <w:t xml:space="preserve"> </w:t>
      </w:r>
      <w:proofErr w:type="spellStart"/>
      <w:r w:rsidRPr="005313E0">
        <w:t>anda</w:t>
      </w:r>
      <w:proofErr w:type="spellEnd"/>
      <w:r w:rsidRPr="005313E0">
        <w:t xml:space="preserve"> dan </w:t>
      </w:r>
      <w:proofErr w:type="spellStart"/>
      <w:r w:rsidRPr="005313E0">
        <w:t>ketik</w:t>
      </w:r>
      <w:proofErr w:type="spellEnd"/>
      <w:r w:rsidRPr="005313E0">
        <w:t xml:space="preserve">: </w:t>
      </w:r>
      <w:r w:rsidRPr="005313E0">
        <w:rPr>
          <w:b/>
          <w:bCs/>
        </w:rPr>
        <w:t>localhost/phpMyAdmin</w:t>
      </w:r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</w:t>
      </w:r>
      <w:proofErr w:type="spellStart"/>
      <w:r w:rsidRPr="005313E0">
        <w:t>terbuka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phpMyadmin</w:t>
      </w:r>
      <w:proofErr w:type="spellEnd"/>
      <w:r w:rsidRPr="005313E0">
        <w:t xml:space="preserve"> </w:t>
      </w:r>
      <w:proofErr w:type="spellStart"/>
      <w:r w:rsidRPr="005313E0">
        <w:t>seperti</w:t>
      </w:r>
      <w:proofErr w:type="spellEnd"/>
      <w:r w:rsidRPr="005313E0">
        <w:t xml:space="preserve">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. </w:t>
      </w:r>
      <w:proofErr w:type="spellStart"/>
      <w:r w:rsidRPr="005313E0">
        <w:t>Tujuan</w:t>
      </w:r>
      <w:proofErr w:type="spellEnd"/>
      <w:r w:rsidRPr="005313E0">
        <w:t xml:space="preserve"> </w:t>
      </w:r>
      <w:proofErr w:type="spellStart"/>
      <w:r w:rsidRPr="005313E0">
        <w:t>dibukanya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 </w:t>
      </w:r>
      <w:proofErr w:type="spellStart"/>
      <w:r w:rsidRPr="005313E0">
        <w:t>ialah</w:t>
      </w:r>
      <w:proofErr w:type="spellEnd"/>
      <w:r w:rsidRPr="005313E0">
        <w:t xml:space="preserve"> </w:t>
      </w:r>
      <w:proofErr w:type="spellStart"/>
      <w:r w:rsidRPr="005313E0">
        <w:t>untuk</w:t>
      </w:r>
      <w:proofErr w:type="spellEnd"/>
      <w:r w:rsidRPr="005313E0">
        <w:t xml:space="preserve"> </w:t>
      </w:r>
      <w:proofErr w:type="spellStart"/>
      <w:r w:rsidRPr="005313E0">
        <w:t>membuat</w:t>
      </w:r>
      <w:proofErr w:type="spellEnd"/>
      <w:r w:rsidRPr="005313E0">
        <w:t xml:space="preserve"> </w:t>
      </w:r>
      <w:r w:rsidRPr="005313E0">
        <w:rPr>
          <w:i/>
          <w:iCs/>
        </w:rPr>
        <w:t>database</w:t>
      </w:r>
      <w:r w:rsidRPr="005313E0">
        <w:t xml:space="preserve"> </w:t>
      </w:r>
      <w:proofErr w:type="spellStart"/>
      <w:r w:rsidRPr="005313E0">
        <w:t>dari</w:t>
      </w:r>
      <w:proofErr w:type="spellEnd"/>
      <w:r w:rsidRPr="005313E0">
        <w:t xml:space="preserve"> </w:t>
      </w:r>
      <w:proofErr w:type="spellStart"/>
      <w:r w:rsidRPr="005313E0">
        <w:t>Aplikasi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165D1E">
        <w:t>Matakuliah</w:t>
      </w:r>
      <w:proofErr w:type="spellEnd"/>
      <w:r w:rsidR="00165D1E">
        <w:t xml:space="preserve"> </w:t>
      </w:r>
      <w:proofErr w:type="spellStart"/>
      <w:r w:rsidR="00165D1E">
        <w:t>Proyek</w:t>
      </w:r>
      <w:proofErr w:type="spellEnd"/>
      <w:r w:rsidRPr="005313E0">
        <w:t xml:space="preserve"> (SIM</w:t>
      </w:r>
      <w:r w:rsidR="00165D1E">
        <w:t>MP</w:t>
      </w:r>
      <w:r w:rsidRPr="005313E0">
        <w:t>).</w:t>
      </w:r>
    </w:p>
    <w:p w14:paraId="04042B88" w14:textId="77777777" w:rsidR="0016718B" w:rsidRDefault="00165D1E" w:rsidP="0016718B">
      <w:pPr>
        <w:pStyle w:val="ListParagraph"/>
        <w:keepNext/>
        <w:spacing w:after="0" w:line="360" w:lineRule="auto"/>
        <w:ind w:hanging="720"/>
        <w:jc w:val="both"/>
      </w:pPr>
      <w:r>
        <w:rPr>
          <w:noProof/>
        </w:rPr>
        <w:lastRenderedPageBreak/>
        <w:drawing>
          <wp:inline distT="0" distB="0" distL="0" distR="0" wp14:anchorId="4DE0E463" wp14:editId="5E5FD035">
            <wp:extent cx="5039995" cy="2833370"/>
            <wp:effectExtent l="0" t="0" r="8255" b="5080"/>
            <wp:docPr id="156" name="Picture 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2A68C1" w14:textId="542A5C71" w:rsidR="00756310" w:rsidRPr="0016718B" w:rsidRDefault="0016718B" w:rsidP="0016718B">
      <w:pPr>
        <w:jc w:val="center"/>
        <w:rPr>
          <w:sz w:val="22"/>
          <w:szCs w:val="22"/>
        </w:rPr>
      </w:pPr>
      <w:bookmarkStart w:id="494" w:name="_Toc110238948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4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Halaman Utama phpMyAdmin</w:t>
      </w:r>
      <w:bookmarkEnd w:id="494"/>
    </w:p>
    <w:p w14:paraId="02DAF8E4" w14:textId="66AED193" w:rsidR="000E2042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proofErr w:type="spellStart"/>
      <w:r w:rsidRPr="005313E0">
        <w:t>Pilih</w:t>
      </w:r>
      <w:proofErr w:type="spellEnd"/>
      <w:r w:rsidRPr="005313E0">
        <w:t xml:space="preserve"> menu new pada </w:t>
      </w:r>
      <w:r w:rsidRPr="005313E0">
        <w:rPr>
          <w:i/>
          <w:iCs/>
        </w:rPr>
        <w:t>sidebar</w:t>
      </w:r>
      <w:r w:rsidRPr="005313E0">
        <w:t xml:space="preserve"> phpMyAdmin,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buatlah</w:t>
      </w:r>
      <w:proofErr w:type="spellEnd"/>
      <w:r w:rsidRPr="005313E0">
        <w:t xml:space="preserve"> </w:t>
      </w:r>
      <w:r w:rsidRPr="005313E0">
        <w:rPr>
          <w:i/>
          <w:iCs/>
        </w:rPr>
        <w:t>database</w:t>
      </w:r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nama</w:t>
      </w:r>
      <w:proofErr w:type="spellEnd"/>
      <w:r w:rsidRPr="005313E0">
        <w:t xml:space="preserve"> </w:t>
      </w:r>
      <w:proofErr w:type="spellStart"/>
      <w:r w:rsidR="00165D1E">
        <w:rPr>
          <w:b/>
          <w:bCs/>
        </w:rPr>
        <w:t>Proyek</w:t>
      </w:r>
      <w:proofErr w:type="spellEnd"/>
      <w:r w:rsidRPr="005313E0">
        <w:t>.</w:t>
      </w:r>
    </w:p>
    <w:p w14:paraId="7D0A1467" w14:textId="77777777" w:rsidR="0016718B" w:rsidRDefault="00165D1E" w:rsidP="0016718B">
      <w:pPr>
        <w:pStyle w:val="ListParagraph"/>
        <w:keepNext/>
        <w:spacing w:after="0" w:line="360" w:lineRule="auto"/>
        <w:ind w:hanging="720"/>
        <w:jc w:val="both"/>
      </w:pPr>
      <w:r>
        <w:rPr>
          <w:noProof/>
        </w:rPr>
        <w:drawing>
          <wp:inline distT="0" distB="0" distL="0" distR="0" wp14:anchorId="50037BBA" wp14:editId="74FBAF6E">
            <wp:extent cx="5039995" cy="2833370"/>
            <wp:effectExtent l="0" t="0" r="8255" b="5080"/>
            <wp:docPr id="157" name="Picture 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91840C" w14:textId="6D8FB65B" w:rsidR="00756310" w:rsidRPr="0016718B" w:rsidRDefault="0016718B" w:rsidP="0016718B">
      <w:pPr>
        <w:jc w:val="center"/>
        <w:rPr>
          <w:sz w:val="22"/>
          <w:szCs w:val="22"/>
        </w:rPr>
      </w:pPr>
      <w:bookmarkStart w:id="495" w:name="_Toc110238949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5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Halaman Create Database phpMyAdmin</w:t>
      </w:r>
      <w:bookmarkEnd w:id="495"/>
    </w:p>
    <w:p w14:paraId="58AB83BE" w14:textId="468E2BED" w:rsidR="00756310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r w:rsidRPr="005313E0">
        <w:t xml:space="preserve">Buka database </w:t>
      </w:r>
      <w:proofErr w:type="spellStart"/>
      <w:r w:rsidR="00165D1E">
        <w:rPr>
          <w:b/>
          <w:bCs/>
        </w:rPr>
        <w:t>proyek</w:t>
      </w:r>
      <w:proofErr w:type="spellEnd"/>
      <w:r w:rsidRPr="005313E0">
        <w:t xml:space="preserve">, </w:t>
      </w:r>
      <w:proofErr w:type="spellStart"/>
      <w:r w:rsidRPr="005313E0">
        <w:t>kemudian</w:t>
      </w:r>
      <w:proofErr w:type="spellEnd"/>
      <w:r w:rsidRPr="005313E0">
        <w:t xml:space="preserve"> </w:t>
      </w:r>
      <w:proofErr w:type="spellStart"/>
      <w:r w:rsidRPr="005313E0">
        <w:t>pilih</w:t>
      </w:r>
      <w:proofErr w:type="spellEnd"/>
      <w:r w:rsidRPr="005313E0">
        <w:t xml:space="preserve"> </w:t>
      </w:r>
      <w:r w:rsidRPr="005313E0">
        <w:rPr>
          <w:i/>
          <w:iCs/>
        </w:rPr>
        <w:t>import</w:t>
      </w:r>
      <w:r w:rsidRPr="005313E0">
        <w:t xml:space="preserve"> dan </w:t>
      </w:r>
      <w:r w:rsidRPr="005313E0">
        <w:rPr>
          <w:i/>
          <w:iCs/>
        </w:rPr>
        <w:t>browse</w:t>
      </w:r>
      <w:r w:rsidRPr="005313E0">
        <w:t xml:space="preserve"> file </w:t>
      </w:r>
      <w:proofErr w:type="spellStart"/>
      <w:r w:rsidR="00165D1E">
        <w:rPr>
          <w:b/>
          <w:bCs/>
        </w:rPr>
        <w:t>proyek</w:t>
      </w:r>
      <w:r w:rsidRPr="005313E0">
        <w:rPr>
          <w:b/>
          <w:bCs/>
        </w:rPr>
        <w:t>.sql</w:t>
      </w:r>
      <w:proofErr w:type="spellEnd"/>
      <w:r w:rsidRPr="005313E0">
        <w:t xml:space="preserve"> yang </w:t>
      </w:r>
      <w:proofErr w:type="spellStart"/>
      <w:r w:rsidRPr="005313E0">
        <w:t>telah</w:t>
      </w:r>
      <w:proofErr w:type="spellEnd"/>
      <w:r w:rsidRPr="005313E0">
        <w:t xml:space="preserve"> </w:t>
      </w:r>
      <w:proofErr w:type="spellStart"/>
      <w:r w:rsidRPr="005313E0">
        <w:t>disalin</w:t>
      </w:r>
      <w:proofErr w:type="spellEnd"/>
      <w:r w:rsidRPr="005313E0">
        <w:t xml:space="preserve"> pada folder </w:t>
      </w:r>
      <w:proofErr w:type="spellStart"/>
      <w:r w:rsidRPr="005313E0">
        <w:t>htdocs</w:t>
      </w:r>
      <w:proofErr w:type="spellEnd"/>
      <w:r w:rsidRPr="005313E0">
        <w:t xml:space="preserve"> </w:t>
      </w:r>
      <w:proofErr w:type="spellStart"/>
      <w:r w:rsidRPr="005313E0">
        <w:t>sebelumnya</w:t>
      </w:r>
      <w:proofErr w:type="spellEnd"/>
      <w:r w:rsidRPr="005313E0">
        <w:t>.</w:t>
      </w:r>
      <w:r w:rsidR="00756310" w:rsidRPr="005313E0">
        <w:t xml:space="preserve"> </w:t>
      </w:r>
    </w:p>
    <w:p w14:paraId="5CCD1A9F" w14:textId="77777777" w:rsidR="0016718B" w:rsidRDefault="00165D1E" w:rsidP="0016718B">
      <w:pPr>
        <w:pStyle w:val="ListParagraph"/>
        <w:keepNext/>
        <w:spacing w:after="0" w:line="360" w:lineRule="auto"/>
        <w:ind w:hanging="720"/>
        <w:jc w:val="both"/>
      </w:pPr>
      <w:r>
        <w:rPr>
          <w:noProof/>
        </w:rPr>
        <w:lastRenderedPageBreak/>
        <w:drawing>
          <wp:inline distT="0" distB="0" distL="0" distR="0" wp14:anchorId="2EDE02FE" wp14:editId="6940F7E6">
            <wp:extent cx="5039995" cy="2833370"/>
            <wp:effectExtent l="0" t="0" r="8255" b="5080"/>
            <wp:docPr id="158" name="Picture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67B086" w14:textId="7AADAD85" w:rsidR="00756310" w:rsidRPr="0016718B" w:rsidRDefault="0016718B" w:rsidP="0016718B">
      <w:pPr>
        <w:rPr>
          <w:sz w:val="22"/>
          <w:szCs w:val="22"/>
        </w:rPr>
      </w:pPr>
      <w:bookmarkStart w:id="496" w:name="_Toc110238950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6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Halaman Database SIMMP di phpMyAdmin</w:t>
      </w:r>
      <w:bookmarkEnd w:id="496"/>
    </w:p>
    <w:p w14:paraId="6700B46E" w14:textId="02D505FC" w:rsidR="000E2042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ind w:hanging="720"/>
        <w:jc w:val="both"/>
      </w:pPr>
      <w:r w:rsidRPr="005313E0">
        <w:t xml:space="preserve">Buka </w:t>
      </w:r>
      <w:r w:rsidRPr="005313E0">
        <w:rPr>
          <w:i/>
          <w:iCs/>
        </w:rPr>
        <w:t>browser</w:t>
      </w:r>
      <w:r w:rsidRPr="005313E0">
        <w:t xml:space="preserve"> di </w:t>
      </w:r>
      <w:proofErr w:type="spellStart"/>
      <w:r w:rsidRPr="005313E0">
        <w:t>komputer</w:t>
      </w:r>
      <w:proofErr w:type="spellEnd"/>
      <w:r w:rsidRPr="005313E0">
        <w:t xml:space="preserve"> </w:t>
      </w:r>
      <w:proofErr w:type="spellStart"/>
      <w:r w:rsidRPr="005313E0">
        <w:t>anda</w:t>
      </w:r>
      <w:proofErr w:type="spellEnd"/>
      <w:r w:rsidRPr="005313E0">
        <w:t xml:space="preserve"> dan </w:t>
      </w:r>
      <w:proofErr w:type="spellStart"/>
      <w:r w:rsidRPr="005313E0">
        <w:t>jika</w:t>
      </w:r>
      <w:proofErr w:type="spellEnd"/>
      <w:r w:rsidRPr="005313E0">
        <w:t xml:space="preserve"> </w:t>
      </w:r>
      <w:proofErr w:type="spellStart"/>
      <w:r w:rsidRPr="005313E0">
        <w:t>ingin</w:t>
      </w:r>
      <w:proofErr w:type="spellEnd"/>
      <w:r w:rsidRPr="005313E0">
        <w:t xml:space="preserve"> </w:t>
      </w:r>
      <w:proofErr w:type="spellStart"/>
      <w:r w:rsidRPr="005313E0">
        <w:t>mengakses</w:t>
      </w:r>
      <w:proofErr w:type="spellEnd"/>
      <w:r w:rsidRPr="005313E0">
        <w:t xml:space="preserve"> </w:t>
      </w:r>
      <w:r w:rsidR="006E30B7" w:rsidRPr="005313E0">
        <w:t xml:space="preserve">dashboard </w:t>
      </w:r>
      <w:proofErr w:type="spellStart"/>
      <w:r w:rsidRPr="005313E0">
        <w:t>maka</w:t>
      </w:r>
      <w:proofErr w:type="spellEnd"/>
      <w:r w:rsidR="006E30B7" w:rsidRPr="005313E0">
        <w:t xml:space="preserve"> </w:t>
      </w:r>
      <w:proofErr w:type="spellStart"/>
      <w:r w:rsidR="006E30B7" w:rsidRPr="005313E0">
        <w:t>anda</w:t>
      </w:r>
      <w:proofErr w:type="spellEnd"/>
      <w:r w:rsidR="006E30B7" w:rsidRPr="005313E0">
        <w:t xml:space="preserve"> </w:t>
      </w:r>
      <w:proofErr w:type="spellStart"/>
      <w:r w:rsidR="006E30B7" w:rsidRPr="005313E0">
        <w:t>perlu</w:t>
      </w:r>
      <w:proofErr w:type="spellEnd"/>
      <w:r w:rsidR="006E30B7" w:rsidRPr="005313E0">
        <w:t xml:space="preserve"> </w:t>
      </w:r>
      <w:r w:rsidR="006E30B7" w:rsidRPr="005313E0">
        <w:rPr>
          <w:i/>
          <w:iCs/>
        </w:rPr>
        <w:t>login</w:t>
      </w:r>
      <w:r w:rsidRPr="005313E0">
        <w:t xml:space="preserve"> </w:t>
      </w:r>
      <w:proofErr w:type="spellStart"/>
      <w:r w:rsidR="006E30B7" w:rsidRPr="005313E0">
        <w:t>dengan</w:t>
      </w:r>
      <w:proofErr w:type="spellEnd"/>
      <w:r w:rsidR="006E30B7" w:rsidRPr="005313E0">
        <w:t xml:space="preserve"> </w:t>
      </w:r>
      <w:proofErr w:type="spellStart"/>
      <w:r w:rsidR="006E30B7" w:rsidRPr="005313E0">
        <w:t>meng</w:t>
      </w:r>
      <w:r w:rsidRPr="005313E0">
        <w:t>etikkan</w:t>
      </w:r>
      <w:proofErr w:type="spellEnd"/>
      <w:r w:rsidRPr="005313E0">
        <w:t xml:space="preserve"> </w:t>
      </w:r>
      <w:hyperlink r:id="rId143" w:history="1">
        <w:r w:rsidR="00165D1E" w:rsidRPr="003926F5">
          <w:rPr>
            <w:rStyle w:val="Hyperlink"/>
          </w:rPr>
          <w:t>http://localhost/proyek/</w:t>
        </w:r>
      </w:hyperlink>
      <w:r w:rsidR="00756310" w:rsidRPr="005313E0">
        <w:t xml:space="preserve"> </w:t>
      </w:r>
      <w:r w:rsidRPr="005313E0">
        <w:t xml:space="preserve">pada browser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tampil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</w:t>
      </w:r>
      <w:proofErr w:type="spellStart"/>
      <w:r w:rsidRPr="005313E0">
        <w:t>seperti</w:t>
      </w:r>
      <w:proofErr w:type="spellEnd"/>
      <w:r w:rsidRPr="005313E0">
        <w:t xml:space="preserve">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>.</w:t>
      </w:r>
    </w:p>
    <w:p w14:paraId="0E4B86F8" w14:textId="77777777" w:rsidR="0016718B" w:rsidRDefault="00165D1E" w:rsidP="0016718B">
      <w:pPr>
        <w:pStyle w:val="ListParagraph"/>
        <w:keepNext/>
        <w:spacing w:after="0" w:line="360" w:lineRule="auto"/>
        <w:ind w:hanging="720"/>
        <w:jc w:val="both"/>
      </w:pPr>
      <w:r>
        <w:rPr>
          <w:noProof/>
        </w:rPr>
        <w:drawing>
          <wp:inline distT="0" distB="0" distL="0" distR="0" wp14:anchorId="049EB133" wp14:editId="0DDD07D5">
            <wp:extent cx="5039995" cy="2833370"/>
            <wp:effectExtent l="0" t="0" r="8255" b="5080"/>
            <wp:docPr id="159" name="Picture 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C1CF1A" w14:textId="1B3C1F84" w:rsidR="00756310" w:rsidRPr="0016718B" w:rsidRDefault="0016718B" w:rsidP="0016718B">
      <w:pPr>
        <w:jc w:val="center"/>
        <w:rPr>
          <w:sz w:val="22"/>
          <w:szCs w:val="22"/>
        </w:rPr>
      </w:pPr>
      <w:bookmarkStart w:id="497" w:name="_Toc110238951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7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Halaman Login SIMMP</w:t>
      </w:r>
      <w:bookmarkEnd w:id="497"/>
    </w:p>
    <w:p w14:paraId="77B529E8" w14:textId="7ABD854E" w:rsidR="000E2042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proofErr w:type="spellStart"/>
      <w:r w:rsidRPr="005313E0">
        <w:t>Setelah</w:t>
      </w:r>
      <w:proofErr w:type="spellEnd"/>
      <w:r w:rsidRPr="005313E0">
        <w:t xml:space="preserve"> </w:t>
      </w:r>
      <w:proofErr w:type="spellStart"/>
      <w:r w:rsidRPr="005313E0">
        <w:t>tampil</w:t>
      </w:r>
      <w:proofErr w:type="spellEnd"/>
      <w:r w:rsidRPr="005313E0">
        <w:t xml:space="preserve"> </w:t>
      </w:r>
      <w:r w:rsidRPr="005313E0">
        <w:rPr>
          <w:i/>
          <w:iCs/>
        </w:rPr>
        <w:t>form</w:t>
      </w:r>
      <w:r w:rsidRPr="005313E0">
        <w:t xml:space="preserve"> </w:t>
      </w:r>
      <w:r w:rsidRPr="005313E0">
        <w:rPr>
          <w:i/>
          <w:iCs/>
        </w:rPr>
        <w:t>login</w:t>
      </w:r>
      <w:r w:rsidRPr="005313E0">
        <w:t xml:space="preserve"> </w:t>
      </w:r>
      <w:proofErr w:type="spellStart"/>
      <w:r w:rsidRPr="005313E0">
        <w:t>maka</w:t>
      </w:r>
      <w:proofErr w:type="spellEnd"/>
      <w:r w:rsidRPr="005313E0">
        <w:t xml:space="preserve"> </w:t>
      </w:r>
      <w:proofErr w:type="spellStart"/>
      <w:r w:rsidRPr="005313E0">
        <w:t>inputkan</w:t>
      </w:r>
      <w:proofErr w:type="spellEnd"/>
      <w:r w:rsidRPr="005313E0">
        <w:t xml:space="preserve"> </w:t>
      </w:r>
      <w:r w:rsidRPr="005313E0">
        <w:rPr>
          <w:i/>
          <w:iCs/>
        </w:rPr>
        <w:t>username</w:t>
      </w:r>
      <w:r w:rsidRPr="005313E0">
        <w:t xml:space="preserve"> </w:t>
      </w:r>
      <w:r w:rsidR="00407FB1" w:rsidRPr="005313E0">
        <w:t>(</w:t>
      </w:r>
      <w:r w:rsidR="00165D1E">
        <w:rPr>
          <w:i/>
          <w:iCs/>
        </w:rPr>
        <w:t>username</w:t>
      </w:r>
      <w:r w:rsidR="00407FB1" w:rsidRPr="005313E0">
        <w:t xml:space="preserve">) </w:t>
      </w:r>
      <w:r w:rsidRPr="005313E0">
        <w:t xml:space="preserve">dan </w:t>
      </w:r>
      <w:r w:rsidRPr="005313E0">
        <w:rPr>
          <w:i/>
          <w:iCs/>
        </w:rPr>
        <w:t>password</w:t>
      </w:r>
      <w:r w:rsidRPr="005313E0">
        <w:t xml:space="preserve"> yang </w:t>
      </w:r>
      <w:proofErr w:type="spellStart"/>
      <w:r w:rsidRPr="005313E0">
        <w:t>telah</w:t>
      </w:r>
      <w:proofErr w:type="spellEnd"/>
      <w:r w:rsidRPr="005313E0">
        <w:t xml:space="preserve"> </w:t>
      </w:r>
      <w:proofErr w:type="spellStart"/>
      <w:r w:rsidRPr="005313E0">
        <w:t>disimpan</w:t>
      </w:r>
      <w:proofErr w:type="spellEnd"/>
      <w:r w:rsidRPr="005313E0">
        <w:t xml:space="preserve"> pada </w:t>
      </w:r>
      <w:r w:rsidRPr="005313E0">
        <w:rPr>
          <w:i/>
          <w:iCs/>
        </w:rPr>
        <w:t>database</w:t>
      </w:r>
      <w:r w:rsidRPr="005313E0">
        <w:t>.</w:t>
      </w:r>
    </w:p>
    <w:p w14:paraId="7268EA0E" w14:textId="4995FD9D" w:rsidR="000E2042" w:rsidRPr="005313E0" w:rsidRDefault="000E2042">
      <w:pPr>
        <w:pStyle w:val="ListParagraph"/>
        <w:numPr>
          <w:ilvl w:val="0"/>
          <w:numId w:val="14"/>
        </w:numPr>
        <w:spacing w:after="0" w:line="360" w:lineRule="auto"/>
        <w:jc w:val="both"/>
      </w:pPr>
      <w:r w:rsidRPr="005313E0">
        <w:lastRenderedPageBreak/>
        <w:t xml:space="preserve">Jika </w:t>
      </w:r>
      <w:proofErr w:type="spellStart"/>
      <w:r w:rsidRPr="005313E0">
        <w:t>berhasil</w:t>
      </w:r>
      <w:proofErr w:type="spellEnd"/>
      <w:r w:rsidRPr="005313E0">
        <w:t xml:space="preserve"> </w:t>
      </w:r>
      <w:proofErr w:type="spellStart"/>
      <w:r w:rsidRPr="005313E0">
        <w:t>masuk</w:t>
      </w:r>
      <w:proofErr w:type="spellEnd"/>
      <w:r w:rsidRPr="005313E0">
        <w:t xml:space="preserve"> </w:t>
      </w:r>
      <w:proofErr w:type="spellStart"/>
      <w:r w:rsidRPr="005313E0">
        <w:t>ke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akan </w:t>
      </w:r>
      <w:proofErr w:type="spellStart"/>
      <w:r w:rsidRPr="005313E0">
        <w:t>tampil</w:t>
      </w:r>
      <w:proofErr w:type="spellEnd"/>
      <w:r w:rsidRPr="005313E0">
        <w:t xml:space="preserve"> </w:t>
      </w:r>
      <w:proofErr w:type="spellStart"/>
      <w:r w:rsidRPr="005313E0">
        <w:t>halaman</w:t>
      </w:r>
      <w:proofErr w:type="spellEnd"/>
      <w:r w:rsidRPr="005313E0">
        <w:t xml:space="preserve"> dashboard </w:t>
      </w:r>
      <w:proofErr w:type="spellStart"/>
      <w:r w:rsidRPr="005313E0">
        <w:t>seperti</w:t>
      </w:r>
      <w:proofErr w:type="spellEnd"/>
      <w:r w:rsidRPr="005313E0">
        <w:t xml:space="preserve"> </w:t>
      </w:r>
      <w:proofErr w:type="spellStart"/>
      <w:r w:rsidRPr="005313E0">
        <w:t>dibawah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>.</w:t>
      </w:r>
    </w:p>
    <w:p w14:paraId="3435ACB6" w14:textId="77777777" w:rsidR="0016718B" w:rsidRDefault="00165D1E" w:rsidP="0016718B">
      <w:pPr>
        <w:keepNext/>
        <w:spacing w:after="0" w:line="360" w:lineRule="auto"/>
        <w:jc w:val="both"/>
      </w:pPr>
      <w:r>
        <w:rPr>
          <w:noProof/>
        </w:rPr>
        <w:drawing>
          <wp:inline distT="0" distB="0" distL="0" distR="0" wp14:anchorId="784E3B22" wp14:editId="3958E199">
            <wp:extent cx="5039995" cy="2833370"/>
            <wp:effectExtent l="0" t="0" r="8255" b="5080"/>
            <wp:docPr id="16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C9892A" w14:textId="2D216CE2" w:rsidR="00756310" w:rsidRPr="0016718B" w:rsidRDefault="0016718B" w:rsidP="0016718B">
      <w:pPr>
        <w:jc w:val="center"/>
        <w:rPr>
          <w:sz w:val="22"/>
          <w:szCs w:val="22"/>
        </w:rPr>
      </w:pPr>
      <w:bookmarkStart w:id="498" w:name="_Toc110238952"/>
      <w:r w:rsidRPr="0016718B">
        <w:rPr>
          <w:sz w:val="22"/>
          <w:szCs w:val="22"/>
        </w:rPr>
        <w:t xml:space="preserve">Gambar 8. </w:t>
      </w:r>
      <w:r w:rsidRPr="0016718B">
        <w:rPr>
          <w:sz w:val="22"/>
          <w:szCs w:val="22"/>
        </w:rPr>
        <w:fldChar w:fldCharType="begin"/>
      </w:r>
      <w:r w:rsidRPr="0016718B">
        <w:rPr>
          <w:sz w:val="22"/>
          <w:szCs w:val="22"/>
        </w:rPr>
        <w:instrText xml:space="preserve"> SEQ Gambar_8. \* ARABIC </w:instrText>
      </w:r>
      <w:r w:rsidRPr="0016718B">
        <w:rPr>
          <w:sz w:val="22"/>
          <w:szCs w:val="22"/>
        </w:rPr>
        <w:fldChar w:fldCharType="separate"/>
      </w:r>
      <w:r w:rsidR="00776DB9">
        <w:rPr>
          <w:noProof/>
          <w:sz w:val="22"/>
          <w:szCs w:val="22"/>
        </w:rPr>
        <w:t>8</w:t>
      </w:r>
      <w:r w:rsidRPr="0016718B">
        <w:rPr>
          <w:sz w:val="22"/>
          <w:szCs w:val="22"/>
        </w:rPr>
        <w:fldChar w:fldCharType="end"/>
      </w:r>
      <w:r w:rsidRPr="0016718B">
        <w:rPr>
          <w:sz w:val="22"/>
          <w:szCs w:val="22"/>
        </w:rPr>
        <w:t xml:space="preserve"> Halaman Dashboard SIMMP</w:t>
      </w:r>
      <w:bookmarkEnd w:id="498"/>
    </w:p>
    <w:p w14:paraId="462438B5" w14:textId="6B6EC275" w:rsidR="009263A7" w:rsidRPr="005313E0" w:rsidRDefault="009263A7" w:rsidP="00F97497">
      <w:pPr>
        <w:pStyle w:val="Heading1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99" w:name="_Toc68545117"/>
      <w:bookmarkStart w:id="500" w:name="_Toc78230837"/>
      <w:bookmarkStart w:id="501" w:name="_Toc110248424"/>
      <w:r w:rsidRPr="005313E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. PENUTUP</w:t>
      </w:r>
      <w:bookmarkEnd w:id="499"/>
      <w:bookmarkEnd w:id="500"/>
      <w:bookmarkEnd w:id="501"/>
    </w:p>
    <w:p w14:paraId="1EB5BEC7" w14:textId="1AEDDC12" w:rsidR="00BA24C4" w:rsidRPr="005313E0" w:rsidRDefault="00A05318" w:rsidP="00A05318">
      <w:pPr>
        <w:spacing w:after="0" w:line="360" w:lineRule="auto"/>
        <w:ind w:firstLine="720"/>
        <w:jc w:val="both"/>
      </w:pPr>
      <w:proofErr w:type="spellStart"/>
      <w:r w:rsidRPr="005313E0">
        <w:t>Diharapkan</w:t>
      </w:r>
      <w:proofErr w:type="spellEnd"/>
      <w:r w:rsidRPr="005313E0">
        <w:t xml:space="preserve"> </w:t>
      </w:r>
      <w:proofErr w:type="spellStart"/>
      <w:r w:rsidRPr="005313E0">
        <w:t>dengan</w:t>
      </w:r>
      <w:proofErr w:type="spellEnd"/>
      <w:r w:rsidRPr="005313E0">
        <w:t xml:space="preserve"> </w:t>
      </w:r>
      <w:proofErr w:type="spellStart"/>
      <w:r w:rsidRPr="005313E0">
        <w:t>adanya</w:t>
      </w:r>
      <w:proofErr w:type="spellEnd"/>
      <w:r w:rsidRPr="005313E0">
        <w:t xml:space="preserve"> </w:t>
      </w:r>
      <w:proofErr w:type="spellStart"/>
      <w:r w:rsidRPr="005313E0">
        <w:t>dokumen</w:t>
      </w:r>
      <w:proofErr w:type="spellEnd"/>
      <w:r w:rsidRPr="005313E0">
        <w:t xml:space="preserve"> </w:t>
      </w:r>
      <w:proofErr w:type="spellStart"/>
      <w:r w:rsidRPr="005313E0">
        <w:t>ini</w:t>
      </w:r>
      <w:proofErr w:type="spellEnd"/>
      <w:r w:rsidRPr="005313E0">
        <w:t xml:space="preserve">, </w:t>
      </w:r>
      <w:proofErr w:type="spellStart"/>
      <w:r w:rsidRPr="005313E0">
        <w:t>maka</w:t>
      </w:r>
      <w:proofErr w:type="spellEnd"/>
      <w:r w:rsidRPr="005313E0">
        <w:t xml:space="preserve"> </w:t>
      </w:r>
      <w:proofErr w:type="spellStart"/>
      <w:r w:rsidRPr="005313E0">
        <w:t>dapat</w:t>
      </w:r>
      <w:proofErr w:type="spellEnd"/>
      <w:r w:rsidRPr="005313E0">
        <w:t xml:space="preserve"> </w:t>
      </w:r>
      <w:proofErr w:type="spellStart"/>
      <w:r w:rsidRPr="005313E0">
        <w:t>dijadikan</w:t>
      </w:r>
      <w:proofErr w:type="spellEnd"/>
      <w:r w:rsidRPr="005313E0">
        <w:t xml:space="preserve"> </w:t>
      </w:r>
      <w:proofErr w:type="spellStart"/>
      <w:r w:rsidRPr="005313E0">
        <w:t>sebagai</w:t>
      </w:r>
      <w:proofErr w:type="spellEnd"/>
      <w:r w:rsidRPr="005313E0">
        <w:t xml:space="preserve"> </w:t>
      </w:r>
      <w:proofErr w:type="spellStart"/>
      <w:r w:rsidRPr="005313E0">
        <w:t>acuan</w:t>
      </w:r>
      <w:proofErr w:type="spellEnd"/>
      <w:r w:rsidRPr="005313E0">
        <w:t xml:space="preserve"> </w:t>
      </w:r>
      <w:proofErr w:type="spellStart"/>
      <w:r w:rsidRPr="005313E0">
        <w:t>dalam</w:t>
      </w:r>
      <w:proofErr w:type="spellEnd"/>
      <w:r w:rsidRPr="005313E0">
        <w:t xml:space="preserve"> </w:t>
      </w:r>
      <w:proofErr w:type="spellStart"/>
      <w:r w:rsidRPr="005313E0">
        <w:t>penggunaan</w:t>
      </w:r>
      <w:proofErr w:type="spellEnd"/>
      <w:r w:rsidRPr="005313E0">
        <w:t xml:space="preserve"> dan </w:t>
      </w:r>
      <w:proofErr w:type="spellStart"/>
      <w:r w:rsidRPr="005313E0">
        <w:t>pengembangan</w:t>
      </w:r>
      <w:proofErr w:type="spellEnd"/>
      <w:r w:rsidRPr="005313E0">
        <w:t xml:space="preserve"> </w:t>
      </w:r>
      <w:proofErr w:type="spellStart"/>
      <w:r w:rsidRPr="005313E0">
        <w:t>perangkat</w:t>
      </w:r>
      <w:proofErr w:type="spellEnd"/>
      <w:r w:rsidRPr="005313E0">
        <w:t xml:space="preserve"> </w:t>
      </w:r>
      <w:proofErr w:type="spellStart"/>
      <w:r w:rsidRPr="005313E0">
        <w:t>lunak</w:t>
      </w:r>
      <w:proofErr w:type="spellEnd"/>
      <w:r w:rsidRPr="005313E0">
        <w:t xml:space="preserve"> </w:t>
      </w:r>
      <w:proofErr w:type="spellStart"/>
      <w:r w:rsidRPr="005313E0">
        <w:t>Sistem</w:t>
      </w:r>
      <w:proofErr w:type="spellEnd"/>
      <w:r w:rsidRPr="005313E0">
        <w:t xml:space="preserve"> </w:t>
      </w:r>
      <w:proofErr w:type="spellStart"/>
      <w:r w:rsidRPr="005313E0">
        <w:t>Informasi</w:t>
      </w:r>
      <w:proofErr w:type="spellEnd"/>
      <w:r w:rsidRPr="005313E0">
        <w:t xml:space="preserve"> </w:t>
      </w:r>
      <w:proofErr w:type="spellStart"/>
      <w:r w:rsidRPr="005313E0">
        <w:t>Manajemen</w:t>
      </w:r>
      <w:proofErr w:type="spellEnd"/>
      <w:r w:rsidRPr="005313E0">
        <w:t xml:space="preserve"> </w:t>
      </w:r>
      <w:proofErr w:type="spellStart"/>
      <w:r w:rsidR="00165D1E">
        <w:t>Matakuliah</w:t>
      </w:r>
      <w:proofErr w:type="spellEnd"/>
      <w:r w:rsidR="00165D1E">
        <w:t xml:space="preserve"> </w:t>
      </w:r>
      <w:proofErr w:type="spellStart"/>
      <w:r w:rsidR="00165D1E">
        <w:t>Proyek</w:t>
      </w:r>
      <w:proofErr w:type="spellEnd"/>
      <w:r w:rsidRPr="005313E0">
        <w:t xml:space="preserve"> (SIM</w:t>
      </w:r>
      <w:r w:rsidR="00165D1E">
        <w:t>MP</w:t>
      </w:r>
      <w:r w:rsidRPr="005313E0">
        <w:t>).</w:t>
      </w:r>
    </w:p>
    <w:p w14:paraId="699A8EF1" w14:textId="77777777" w:rsidR="00FB5D06" w:rsidRPr="005313E0" w:rsidRDefault="00FB5D06" w:rsidP="00F97497">
      <w:pPr>
        <w:spacing w:after="0" w:line="360" w:lineRule="auto"/>
        <w:rPr>
          <w:b/>
          <w:bCs/>
        </w:rPr>
      </w:pPr>
    </w:p>
    <w:sectPr w:rsidR="00FB5D06" w:rsidRPr="005313E0" w:rsidSect="00064CF2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F3EACF" w14:textId="77777777" w:rsidR="00B31EBF" w:rsidRDefault="00B31EBF" w:rsidP="00744EE5">
      <w:pPr>
        <w:spacing w:after="0" w:line="240" w:lineRule="auto"/>
      </w:pPr>
      <w:r>
        <w:separator/>
      </w:r>
    </w:p>
  </w:endnote>
  <w:endnote w:type="continuationSeparator" w:id="0">
    <w:p w14:paraId="2BDF1687" w14:textId="77777777" w:rsidR="00B31EBF" w:rsidRDefault="00B31EBF" w:rsidP="00744E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pPr w:leftFromText="180" w:rightFromText="180" w:vertAnchor="text" w:tblpXSpec="center" w:tblpY="1"/>
      <w:tblOverlap w:val="never"/>
      <w:tblW w:w="9153" w:type="dxa"/>
      <w:jc w:val="center"/>
      <w:tblBorders>
        <w:top w:val="single" w:sz="4" w:space="0" w:color="auto"/>
      </w:tblBorders>
      <w:tblLayout w:type="fixed"/>
      <w:tblLook w:val="0000" w:firstRow="0" w:lastRow="0" w:firstColumn="0" w:lastColumn="0" w:noHBand="0" w:noVBand="0"/>
    </w:tblPr>
    <w:tblGrid>
      <w:gridCol w:w="2889"/>
      <w:gridCol w:w="3631"/>
      <w:gridCol w:w="2633"/>
    </w:tblGrid>
    <w:tr w:rsidR="00C67282" w:rsidRPr="00744EE5" w14:paraId="013B8B4A" w14:textId="77777777" w:rsidTr="008D2AEA">
      <w:trPr>
        <w:trHeight w:val="420"/>
        <w:jc w:val="center"/>
      </w:trPr>
      <w:tc>
        <w:tcPr>
          <w:tcW w:w="2889" w:type="dxa"/>
          <w:vAlign w:val="center"/>
        </w:tcPr>
        <w:p w14:paraId="6B4C8AF1" w14:textId="3E21FA07" w:rsidR="00C67282" w:rsidRPr="00201838" w:rsidRDefault="00C67282" w:rsidP="00744EE5">
          <w:pPr>
            <w:pStyle w:val="Footer"/>
            <w:rPr>
              <w:rFonts w:ascii="Arial" w:hAnsi="Arial" w:cs="Arial"/>
              <w:i/>
              <w:iCs/>
              <w:sz w:val="16"/>
              <w:szCs w:val="16"/>
            </w:rPr>
          </w:pPr>
          <w:r>
            <w:rPr>
              <w:rFonts w:ascii="Arial" w:hAnsi="Arial" w:cs="Arial"/>
              <w:i/>
              <w:iCs/>
              <w:sz w:val="16"/>
              <w:szCs w:val="16"/>
              <w:lang w:val="sv-SE"/>
            </w:rPr>
            <w:t xml:space="preserve">Jurusan </w:t>
          </w:r>
          <w:r w:rsidRPr="00677AA2">
            <w:rPr>
              <w:rFonts w:ascii="Arial" w:hAnsi="Arial" w:cs="Arial"/>
              <w:i/>
              <w:iCs/>
              <w:sz w:val="16"/>
              <w:szCs w:val="16"/>
              <w:lang w:val="sv-SE"/>
            </w:rPr>
            <w:t xml:space="preserve"> </w:t>
          </w:r>
          <w:proofErr w:type="spellStart"/>
          <w:r>
            <w:rPr>
              <w:rFonts w:ascii="Arial" w:hAnsi="Arial" w:cs="Arial"/>
              <w:i/>
              <w:iCs/>
              <w:sz w:val="16"/>
              <w:szCs w:val="16"/>
            </w:rPr>
            <w:t>Manajemen</w:t>
          </w:r>
          <w:proofErr w:type="spellEnd"/>
          <w:r>
            <w:rPr>
              <w:rFonts w:ascii="Arial" w:hAnsi="Arial" w:cs="Arial"/>
              <w:i/>
              <w:iCs/>
              <w:sz w:val="16"/>
              <w:szCs w:val="16"/>
            </w:rPr>
            <w:t xml:space="preserve"> </w:t>
          </w:r>
          <w:proofErr w:type="spellStart"/>
          <w:r>
            <w:rPr>
              <w:rFonts w:ascii="Arial" w:hAnsi="Arial" w:cs="Arial"/>
              <w:i/>
              <w:iCs/>
              <w:sz w:val="16"/>
              <w:szCs w:val="16"/>
            </w:rPr>
            <w:t>Informatika</w:t>
          </w:r>
          <w:proofErr w:type="spellEnd"/>
          <w:r>
            <w:rPr>
              <w:rFonts w:ascii="Arial" w:hAnsi="Arial" w:cs="Arial"/>
              <w:i/>
              <w:iCs/>
              <w:sz w:val="16"/>
              <w:szCs w:val="16"/>
            </w:rPr>
            <w:t xml:space="preserve"> </w:t>
          </w:r>
          <w:r w:rsidRPr="00677AA2">
            <w:rPr>
              <w:rFonts w:ascii="Arial" w:hAnsi="Arial" w:cs="Arial"/>
              <w:i/>
              <w:iCs/>
              <w:sz w:val="16"/>
              <w:szCs w:val="16"/>
              <w:lang w:val="sv-SE"/>
            </w:rPr>
            <w:t>Politeknik Pos Indonesia</w:t>
          </w:r>
        </w:p>
      </w:tc>
      <w:tc>
        <w:tcPr>
          <w:tcW w:w="3631" w:type="dxa"/>
          <w:vAlign w:val="center"/>
        </w:tcPr>
        <w:p w14:paraId="7B4FB79E" w14:textId="2227F8E6" w:rsidR="00C67282" w:rsidRDefault="00C67282" w:rsidP="00744EE5">
          <w:pPr>
            <w:spacing w:after="0"/>
            <w:jc w:val="center"/>
            <w:rPr>
              <w:rFonts w:ascii="Arial" w:hAnsi="Arial" w:cs="Arial"/>
              <w:i/>
              <w:iCs/>
              <w:sz w:val="16"/>
              <w:szCs w:val="16"/>
              <w:lang w:val="sv-SE"/>
            </w:rPr>
          </w:pPr>
          <w:r>
            <w:rPr>
              <w:rFonts w:ascii="Arial" w:hAnsi="Arial" w:cs="Arial"/>
              <w:i/>
              <w:iCs/>
              <w:sz w:val="16"/>
              <w:szCs w:val="16"/>
              <w:lang w:val="sv-SE"/>
            </w:rPr>
            <w:t>Dokumentasi Perangkat Lunak</w:t>
          </w:r>
        </w:p>
        <w:p w14:paraId="728448A6" w14:textId="23A86AB3" w:rsidR="00C67282" w:rsidRPr="007F7BEF" w:rsidRDefault="003741C9" w:rsidP="00744EE5">
          <w:pPr>
            <w:spacing w:after="0"/>
            <w:jc w:val="center"/>
            <w:rPr>
              <w:rFonts w:ascii="Arial" w:hAnsi="Arial" w:cs="Arial"/>
              <w:i/>
              <w:iCs/>
              <w:sz w:val="16"/>
              <w:szCs w:val="16"/>
              <w:lang w:val="sv-SE"/>
            </w:rPr>
          </w:pPr>
          <w:r>
            <w:rPr>
              <w:rFonts w:ascii="Arial" w:hAnsi="Arial" w:cs="Arial"/>
              <w:i/>
              <w:iCs/>
              <w:sz w:val="16"/>
              <w:szCs w:val="16"/>
              <w:lang w:val="sv-SE"/>
            </w:rPr>
            <w:t>SIMMP: SISTEM INFORMASI MANAJEMEN MATAKULIAH PROYEK BERBASIS WEBSITE</w:t>
          </w:r>
        </w:p>
        <w:p w14:paraId="3C442B99" w14:textId="77777777" w:rsidR="00C67282" w:rsidRPr="00545A87" w:rsidRDefault="00C67282" w:rsidP="00744EE5">
          <w:pPr>
            <w:pStyle w:val="Footer"/>
            <w:jc w:val="center"/>
            <w:rPr>
              <w:rFonts w:ascii="Arial" w:hAnsi="Arial" w:cs="Arial"/>
              <w:i/>
              <w:iCs/>
              <w:sz w:val="16"/>
              <w:szCs w:val="16"/>
            </w:rPr>
          </w:pPr>
        </w:p>
      </w:tc>
      <w:tc>
        <w:tcPr>
          <w:tcW w:w="2633" w:type="dxa"/>
          <w:vAlign w:val="center"/>
        </w:tcPr>
        <w:p w14:paraId="1E496885" w14:textId="2F222D6E" w:rsidR="00C67282" w:rsidRPr="00744EE5" w:rsidRDefault="00C67282" w:rsidP="00744EE5">
          <w:pPr>
            <w:pStyle w:val="Footer"/>
            <w:tabs>
              <w:tab w:val="left" w:pos="2640"/>
            </w:tabs>
            <w:jc w:val="right"/>
            <w:rPr>
              <w:sz w:val="18"/>
              <w:szCs w:val="18"/>
              <w:lang w:val="en-US"/>
            </w:rPr>
          </w:pPr>
          <w:r w:rsidRPr="00744EE5">
            <w:rPr>
              <w:rStyle w:val="PageNumber"/>
              <w:sz w:val="18"/>
              <w:szCs w:val="18"/>
            </w:rPr>
            <w:t>Halaman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 xml:space="preserve"> 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begin"/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instrText xml:space="preserve"> PAGE  \* Arabic  \* MERGEFORMAT </w:instrTex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separate"/>
          </w:r>
          <w:r w:rsidRPr="00744EE5">
            <w:rPr>
              <w:rStyle w:val="PageNumber"/>
              <w:noProof/>
              <w:snapToGrid w:val="0"/>
              <w:sz w:val="18"/>
              <w:szCs w:val="18"/>
              <w:lang w:val="en-US"/>
            </w:rPr>
            <w:t>1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end"/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 xml:space="preserve"> </w:t>
          </w:r>
          <w:proofErr w:type="spellStart"/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>dari</w:t>
          </w:r>
          <w:proofErr w:type="spellEnd"/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 xml:space="preserve"> 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begin"/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instrText xml:space="preserve"> NUMPAGES  \* Arabic  \* MERGEFORMAT </w:instrTex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separate"/>
          </w:r>
          <w:r w:rsidRPr="00744EE5">
            <w:rPr>
              <w:rStyle w:val="PageNumber"/>
              <w:noProof/>
              <w:snapToGrid w:val="0"/>
              <w:sz w:val="18"/>
              <w:szCs w:val="18"/>
              <w:lang w:val="en-US"/>
            </w:rPr>
            <w:t>2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fldChar w:fldCharType="end"/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 xml:space="preserve"> </w:t>
          </w:r>
          <w:proofErr w:type="spellStart"/>
          <w:r>
            <w:rPr>
              <w:rStyle w:val="PageNumber"/>
              <w:snapToGrid w:val="0"/>
              <w:sz w:val="18"/>
              <w:szCs w:val="18"/>
              <w:lang w:val="en-US"/>
            </w:rPr>
            <w:t>h</w:t>
          </w:r>
          <w:r w:rsidRPr="00744EE5">
            <w:rPr>
              <w:rStyle w:val="PageNumber"/>
              <w:snapToGrid w:val="0"/>
              <w:sz w:val="18"/>
              <w:szCs w:val="18"/>
              <w:lang w:val="en-US"/>
            </w:rPr>
            <w:t>alaman</w:t>
          </w:r>
          <w:proofErr w:type="spellEnd"/>
        </w:p>
      </w:tc>
    </w:tr>
  </w:tbl>
  <w:p w14:paraId="33824D1C" w14:textId="77777777" w:rsidR="00C67282" w:rsidRDefault="00C67282" w:rsidP="00744E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05EC61" w14:textId="77777777" w:rsidR="00B31EBF" w:rsidRDefault="00B31EBF" w:rsidP="00744EE5">
      <w:pPr>
        <w:spacing w:after="0" w:line="240" w:lineRule="auto"/>
      </w:pPr>
      <w:r>
        <w:separator/>
      </w:r>
    </w:p>
  </w:footnote>
  <w:footnote w:type="continuationSeparator" w:id="0">
    <w:p w14:paraId="3C0785EA" w14:textId="77777777" w:rsidR="00B31EBF" w:rsidRDefault="00B31EBF" w:rsidP="00744EE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414D30"/>
    <w:multiLevelType w:val="hybridMultilevel"/>
    <w:tmpl w:val="B78ABD4E"/>
    <w:lvl w:ilvl="0" w:tplc="53FE8D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C5A13"/>
    <w:multiLevelType w:val="multilevel"/>
    <w:tmpl w:val="624455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A435E2D"/>
    <w:multiLevelType w:val="hybridMultilevel"/>
    <w:tmpl w:val="2444B480"/>
    <w:lvl w:ilvl="0" w:tplc="33B4F2C8">
      <w:start w:val="1"/>
      <w:numFmt w:val="decimal"/>
      <w:lvlText w:val="4.2.%1"/>
      <w:lvlJc w:val="righ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207F35"/>
    <w:multiLevelType w:val="hybridMultilevel"/>
    <w:tmpl w:val="9DC2994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23485A"/>
    <w:multiLevelType w:val="hybridMultilevel"/>
    <w:tmpl w:val="F6888AEE"/>
    <w:lvl w:ilvl="0" w:tplc="339C73F2">
      <w:start w:val="1"/>
      <w:numFmt w:val="decimal"/>
      <w:lvlText w:val="4.2.1.%1"/>
      <w:lvlJc w:val="left"/>
      <w:pPr>
        <w:ind w:left="720" w:hanging="360"/>
      </w:pPr>
      <w:rPr>
        <w:rFonts w:hint="default"/>
        <w:b/>
        <w:bCs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2B05D3"/>
    <w:multiLevelType w:val="hybridMultilevel"/>
    <w:tmpl w:val="0DBEAA86"/>
    <w:lvl w:ilvl="0" w:tplc="4F4CA392">
      <w:start w:val="1"/>
      <w:numFmt w:val="decimal"/>
      <w:lvlText w:val="3.4.2.%1"/>
      <w:lvlJc w:val="left"/>
      <w:pPr>
        <w:ind w:left="1080" w:hanging="360"/>
      </w:pPr>
      <w:rPr>
        <w:rFonts w:hint="default"/>
        <w:b/>
        <w:bCs/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C5B43D6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DF94B4D"/>
    <w:multiLevelType w:val="hybridMultilevel"/>
    <w:tmpl w:val="CA800B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0E18EF"/>
    <w:multiLevelType w:val="multilevel"/>
    <w:tmpl w:val="77B492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20" w:hanging="660"/>
      </w:pPr>
      <w:rPr>
        <w:rFonts w:hint="default"/>
      </w:rPr>
    </w:lvl>
    <w:lvl w:ilvl="2">
      <w:start w:val="1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114007F4"/>
    <w:multiLevelType w:val="multilevel"/>
    <w:tmpl w:val="89C27D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200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0" w15:restartNumberingAfterBreak="0">
    <w:nsid w:val="123D668B"/>
    <w:multiLevelType w:val="hybridMultilevel"/>
    <w:tmpl w:val="EDCA146E"/>
    <w:lvl w:ilvl="0" w:tplc="FC68A51C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2836E90"/>
    <w:multiLevelType w:val="multilevel"/>
    <w:tmpl w:val="C102DECA"/>
    <w:lvl w:ilvl="0">
      <w:start w:val="1"/>
      <w:numFmt w:val="decimal"/>
      <w:lvlText w:val="%1."/>
      <w:lvlJc w:val="left"/>
      <w:pPr>
        <w:ind w:left="783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231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79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1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4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3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1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847" w:hanging="1800"/>
      </w:pPr>
      <w:rPr>
        <w:rFonts w:hint="default"/>
      </w:rPr>
    </w:lvl>
  </w:abstractNum>
  <w:abstractNum w:abstractNumId="12" w15:restartNumberingAfterBreak="0">
    <w:nsid w:val="1CEE0A28"/>
    <w:multiLevelType w:val="hybridMultilevel"/>
    <w:tmpl w:val="C98C912C"/>
    <w:lvl w:ilvl="0" w:tplc="F63ACBAA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1F0056"/>
    <w:multiLevelType w:val="hybridMultilevel"/>
    <w:tmpl w:val="9DC2994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5461C5A"/>
    <w:multiLevelType w:val="hybridMultilevel"/>
    <w:tmpl w:val="A9BAF50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560103E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B87C42"/>
    <w:multiLevelType w:val="hybridMultilevel"/>
    <w:tmpl w:val="6AE8A6BA"/>
    <w:lvl w:ilvl="0" w:tplc="F07667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82C48CD"/>
    <w:multiLevelType w:val="hybridMultilevel"/>
    <w:tmpl w:val="6A8885EC"/>
    <w:lvl w:ilvl="0" w:tplc="CCAC67C4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320B41"/>
    <w:multiLevelType w:val="hybridMultilevel"/>
    <w:tmpl w:val="C4BAC67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5DF7422"/>
    <w:multiLevelType w:val="hybridMultilevel"/>
    <w:tmpl w:val="08D63A80"/>
    <w:lvl w:ilvl="0" w:tplc="868663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9372C4B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B770BAE"/>
    <w:multiLevelType w:val="hybridMultilevel"/>
    <w:tmpl w:val="94E48810"/>
    <w:lvl w:ilvl="0" w:tplc="3CE0EDC2">
      <w:start w:val="1"/>
      <w:numFmt w:val="decimal"/>
      <w:lvlText w:val="4.2.2.%1"/>
      <w:lvlJc w:val="left"/>
      <w:pPr>
        <w:ind w:left="644" w:hanging="360"/>
      </w:pPr>
      <w:rPr>
        <w:rFonts w:hint="default"/>
        <w:i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3E31C2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E661CC4"/>
    <w:multiLevelType w:val="hybridMultilevel"/>
    <w:tmpl w:val="991062CC"/>
    <w:lvl w:ilvl="0" w:tplc="4B78C770">
      <w:start w:val="1"/>
      <w:numFmt w:val="decimal"/>
      <w:lvlText w:val="6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71B2149"/>
    <w:multiLevelType w:val="hybridMultilevel"/>
    <w:tmpl w:val="A05E9EA8"/>
    <w:lvl w:ilvl="0" w:tplc="C8224FA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79868B6"/>
    <w:multiLevelType w:val="hybridMultilevel"/>
    <w:tmpl w:val="AC363FCC"/>
    <w:lvl w:ilvl="0" w:tplc="49FE27B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5BEF938">
      <w:start w:val="1"/>
      <w:numFmt w:val="decimal"/>
      <w:lvlText w:val="2.%2"/>
      <w:lvlJc w:val="left"/>
      <w:pPr>
        <w:ind w:left="1800" w:hanging="360"/>
      </w:pPr>
      <w:rPr>
        <w:rFonts w:hint="default"/>
        <w:b/>
        <w:bCs/>
      </w:rPr>
    </w:lvl>
    <w:lvl w:ilvl="2" w:tplc="F6A82880">
      <w:start w:val="1"/>
      <w:numFmt w:val="decimal"/>
      <w:lvlText w:val="%3."/>
      <w:lvlJc w:val="left"/>
      <w:pPr>
        <w:ind w:left="2700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98658D7"/>
    <w:multiLevelType w:val="hybridMultilevel"/>
    <w:tmpl w:val="0FDA931A"/>
    <w:lvl w:ilvl="0" w:tplc="01CE9D64">
      <w:start w:val="1"/>
      <w:numFmt w:val="decimal"/>
      <w:lvlText w:val="3.4.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D24CE8"/>
    <w:multiLevelType w:val="hybridMultilevel"/>
    <w:tmpl w:val="CA800B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E277E2A"/>
    <w:multiLevelType w:val="hybridMultilevel"/>
    <w:tmpl w:val="0C42BC4E"/>
    <w:lvl w:ilvl="0" w:tplc="3454D638">
      <w:start w:val="1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13B7C63"/>
    <w:multiLevelType w:val="hybridMultilevel"/>
    <w:tmpl w:val="69A8DA4E"/>
    <w:lvl w:ilvl="0" w:tplc="7B1690FA">
      <w:start w:val="1"/>
      <w:numFmt w:val="decimal"/>
      <w:lvlText w:val="3.1.1.%1"/>
      <w:lvlJc w:val="left"/>
      <w:pPr>
        <w:ind w:left="720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196382C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2DD2962"/>
    <w:multiLevelType w:val="hybridMultilevel"/>
    <w:tmpl w:val="4982896E"/>
    <w:lvl w:ilvl="0" w:tplc="BC7800A6">
      <w:start w:val="1"/>
      <w:numFmt w:val="decimal"/>
      <w:lvlText w:val="2.2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911BA4"/>
    <w:multiLevelType w:val="hybridMultilevel"/>
    <w:tmpl w:val="EE049114"/>
    <w:lvl w:ilvl="0" w:tplc="F2DC8EB2">
      <w:start w:val="1"/>
      <w:numFmt w:val="decimal"/>
      <w:lvlText w:val="2.3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46F72D5"/>
    <w:multiLevelType w:val="hybridMultilevel"/>
    <w:tmpl w:val="C8EA6EBC"/>
    <w:lvl w:ilvl="0" w:tplc="0DCCC300">
      <w:start w:val="1"/>
      <w:numFmt w:val="decimal"/>
      <w:lvlText w:val="3.4.3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6F07031"/>
    <w:multiLevelType w:val="hybridMultilevel"/>
    <w:tmpl w:val="6A8C0AF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B3243CB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D444364"/>
    <w:multiLevelType w:val="hybridMultilevel"/>
    <w:tmpl w:val="CA800B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F3E126E"/>
    <w:multiLevelType w:val="multilevel"/>
    <w:tmpl w:val="015223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8" w15:restartNumberingAfterBreak="0">
    <w:nsid w:val="605A1EF9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1954B39"/>
    <w:multiLevelType w:val="hybridMultilevel"/>
    <w:tmpl w:val="EAF4395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3F85A8E"/>
    <w:multiLevelType w:val="multilevel"/>
    <w:tmpl w:val="E032710E"/>
    <w:styleLink w:val="BAB3"/>
    <w:lvl w:ilvl="0">
      <w:start w:val="1"/>
      <w:numFmt w:val="decimal"/>
      <w:lvlText w:val="III.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1">
      <w:start w:val="1"/>
      <w:numFmt w:val="decimal"/>
      <w:lvlText w:val="III.%1.%2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suff w:val="space"/>
      <w:lvlText w:val="III.%1.%2.%3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suff w:val="space"/>
      <w:lvlText w:val="III.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III.%1.%2.%3.%4.%5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1" w15:restartNumberingAfterBreak="0">
    <w:nsid w:val="64822D83"/>
    <w:multiLevelType w:val="hybridMultilevel"/>
    <w:tmpl w:val="9DC2994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9397D6A"/>
    <w:multiLevelType w:val="hybridMultilevel"/>
    <w:tmpl w:val="3F2875EC"/>
    <w:lvl w:ilvl="0" w:tplc="2946BE3A">
      <w:start w:val="1"/>
      <w:numFmt w:val="decimal"/>
      <w:lvlText w:val="3.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C2C28D7"/>
    <w:multiLevelType w:val="hybridMultilevel"/>
    <w:tmpl w:val="97507DB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C817284"/>
    <w:multiLevelType w:val="multilevel"/>
    <w:tmpl w:val="F5CC20F2"/>
    <w:styleLink w:val="Style1"/>
    <w:lvl w:ilvl="0">
      <w:start w:val="1"/>
      <w:numFmt w:val="decimal"/>
      <w:lvlText w:val="III.%1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4"/>
      </w:rPr>
    </w:lvl>
    <w:lvl w:ilvl="1">
      <w:start w:val="1"/>
      <w:numFmt w:val="decimal"/>
      <w:lvlText w:val="III.%1.%2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4"/>
      </w:rPr>
    </w:lvl>
    <w:lvl w:ilvl="2">
      <w:start w:val="1"/>
      <w:numFmt w:val="decimal"/>
      <w:suff w:val="space"/>
      <w:lvlText w:val="III.%1.%2.%3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4"/>
      </w:rPr>
    </w:lvl>
    <w:lvl w:ilvl="3">
      <w:start w:val="1"/>
      <w:numFmt w:val="decimal"/>
      <w:suff w:val="space"/>
      <w:lvlText w:val="III.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4"/>
      </w:rPr>
    </w:lvl>
    <w:lvl w:ilvl="4">
      <w:start w:val="1"/>
      <w:numFmt w:val="decimal"/>
      <w:lvlText w:val="III.%1.%2.%3.%4.%5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5" w15:restartNumberingAfterBreak="0">
    <w:nsid w:val="6F2E77FA"/>
    <w:multiLevelType w:val="hybridMultilevel"/>
    <w:tmpl w:val="A9EEA86C"/>
    <w:lvl w:ilvl="0" w:tplc="ABFA3BD8">
      <w:start w:val="1"/>
      <w:numFmt w:val="decimal"/>
      <w:lvlText w:val="4.1.1.%1"/>
      <w:lvlJc w:val="left"/>
      <w:pPr>
        <w:ind w:left="720" w:hanging="360"/>
      </w:pPr>
      <w:rPr>
        <w:rFonts w:hint="default"/>
        <w:b/>
        <w:bCs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F573868"/>
    <w:multiLevelType w:val="hybridMultilevel"/>
    <w:tmpl w:val="D69E2CB8"/>
    <w:lvl w:ilvl="0" w:tplc="90FEF504">
      <w:start w:val="1"/>
      <w:numFmt w:val="decimal"/>
      <w:lvlText w:val="5.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00D6A0F"/>
    <w:multiLevelType w:val="hybridMultilevel"/>
    <w:tmpl w:val="FBDCC31C"/>
    <w:lvl w:ilvl="0" w:tplc="BB4AB80C">
      <w:start w:val="1"/>
      <w:numFmt w:val="decimal"/>
      <w:lvlText w:val="3.4.%1"/>
      <w:lvlJc w:val="left"/>
      <w:pPr>
        <w:ind w:left="720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4B47EF5"/>
    <w:multiLevelType w:val="hybridMultilevel"/>
    <w:tmpl w:val="C49ABEDA"/>
    <w:lvl w:ilvl="0" w:tplc="CC90699A">
      <w:start w:val="1"/>
      <w:numFmt w:val="decimal"/>
      <w:lvlText w:val="3.4.5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D9923B0"/>
    <w:multiLevelType w:val="hybridMultilevel"/>
    <w:tmpl w:val="3574ED08"/>
    <w:lvl w:ilvl="0" w:tplc="3A3C71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10576850">
    <w:abstractNumId w:val="40"/>
  </w:num>
  <w:num w:numId="2" w16cid:durableId="855965945">
    <w:abstractNumId w:val="44"/>
  </w:num>
  <w:num w:numId="3" w16cid:durableId="232392384">
    <w:abstractNumId w:val="34"/>
  </w:num>
  <w:num w:numId="4" w16cid:durableId="1150827631">
    <w:abstractNumId w:val="25"/>
  </w:num>
  <w:num w:numId="5" w16cid:durableId="236719426">
    <w:abstractNumId w:val="14"/>
  </w:num>
  <w:num w:numId="6" w16cid:durableId="1659377683">
    <w:abstractNumId w:val="8"/>
  </w:num>
  <w:num w:numId="7" w16cid:durableId="2116779332">
    <w:abstractNumId w:val="13"/>
  </w:num>
  <w:num w:numId="8" w16cid:durableId="1006060778">
    <w:abstractNumId w:val="9"/>
  </w:num>
  <w:num w:numId="9" w16cid:durableId="695539816">
    <w:abstractNumId w:val="43"/>
  </w:num>
  <w:num w:numId="10" w16cid:durableId="1855413639">
    <w:abstractNumId w:val="36"/>
  </w:num>
  <w:num w:numId="11" w16cid:durableId="677780670">
    <w:abstractNumId w:val="27"/>
  </w:num>
  <w:num w:numId="12" w16cid:durableId="1997805540">
    <w:abstractNumId w:val="7"/>
  </w:num>
  <w:num w:numId="13" w16cid:durableId="1982955347">
    <w:abstractNumId w:val="39"/>
  </w:num>
  <w:num w:numId="14" w16cid:durableId="731344358">
    <w:abstractNumId w:val="18"/>
  </w:num>
  <w:num w:numId="15" w16cid:durableId="942611388">
    <w:abstractNumId w:val="3"/>
  </w:num>
  <w:num w:numId="16" w16cid:durableId="2323564">
    <w:abstractNumId w:val="38"/>
  </w:num>
  <w:num w:numId="17" w16cid:durableId="1564178303">
    <w:abstractNumId w:val="15"/>
  </w:num>
  <w:num w:numId="18" w16cid:durableId="872228615">
    <w:abstractNumId w:val="30"/>
  </w:num>
  <w:num w:numId="19" w16cid:durableId="836655880">
    <w:abstractNumId w:val="6"/>
  </w:num>
  <w:num w:numId="20" w16cid:durableId="614410367">
    <w:abstractNumId w:val="41"/>
  </w:num>
  <w:num w:numId="21" w16cid:durableId="2021278041">
    <w:abstractNumId w:val="20"/>
  </w:num>
  <w:num w:numId="22" w16cid:durableId="1286614607">
    <w:abstractNumId w:val="37"/>
  </w:num>
  <w:num w:numId="23" w16cid:durableId="443038549">
    <w:abstractNumId w:val="22"/>
  </w:num>
  <w:num w:numId="24" w16cid:durableId="2039309456">
    <w:abstractNumId w:val="35"/>
  </w:num>
  <w:num w:numId="25" w16cid:durableId="1561868403">
    <w:abstractNumId w:val="33"/>
  </w:num>
  <w:num w:numId="26" w16cid:durableId="1136527740">
    <w:abstractNumId w:val="11"/>
  </w:num>
  <w:num w:numId="27" w16cid:durableId="1840658708">
    <w:abstractNumId w:val="24"/>
  </w:num>
  <w:num w:numId="28" w16cid:durableId="1162236087">
    <w:abstractNumId w:val="31"/>
  </w:num>
  <w:num w:numId="29" w16cid:durableId="1788044636">
    <w:abstractNumId w:val="32"/>
  </w:num>
  <w:num w:numId="30" w16cid:durableId="1801609672">
    <w:abstractNumId w:val="12"/>
  </w:num>
  <w:num w:numId="31" w16cid:durableId="1067607989">
    <w:abstractNumId w:val="17"/>
  </w:num>
  <w:num w:numId="32" w16cid:durableId="1314798479">
    <w:abstractNumId w:val="42"/>
  </w:num>
  <w:num w:numId="33" w16cid:durableId="622612673">
    <w:abstractNumId w:val="29"/>
  </w:num>
  <w:num w:numId="34" w16cid:durableId="78135415">
    <w:abstractNumId w:val="1"/>
  </w:num>
  <w:num w:numId="35" w16cid:durableId="2052071766">
    <w:abstractNumId w:val="49"/>
  </w:num>
  <w:num w:numId="36" w16cid:durableId="1290355522">
    <w:abstractNumId w:val="16"/>
  </w:num>
  <w:num w:numId="37" w16cid:durableId="1810630510">
    <w:abstractNumId w:val="0"/>
  </w:num>
  <w:num w:numId="38" w16cid:durableId="1106776222">
    <w:abstractNumId w:val="19"/>
  </w:num>
  <w:num w:numId="39" w16cid:durableId="1375152099">
    <w:abstractNumId w:val="47"/>
  </w:num>
  <w:num w:numId="40" w16cid:durableId="95442352">
    <w:abstractNumId w:val="5"/>
  </w:num>
  <w:num w:numId="41" w16cid:durableId="1106080935">
    <w:abstractNumId w:val="26"/>
  </w:num>
  <w:num w:numId="42" w16cid:durableId="1053315684">
    <w:abstractNumId w:val="48"/>
  </w:num>
  <w:num w:numId="43" w16cid:durableId="1263343573">
    <w:abstractNumId w:val="10"/>
  </w:num>
  <w:num w:numId="44" w16cid:durableId="1546984502">
    <w:abstractNumId w:val="28"/>
  </w:num>
  <w:num w:numId="45" w16cid:durableId="268582213">
    <w:abstractNumId w:val="45"/>
  </w:num>
  <w:num w:numId="46" w16cid:durableId="1401059549">
    <w:abstractNumId w:val="2"/>
  </w:num>
  <w:num w:numId="47" w16cid:durableId="671027737">
    <w:abstractNumId w:val="4"/>
  </w:num>
  <w:num w:numId="48" w16cid:durableId="335040741">
    <w:abstractNumId w:val="21"/>
  </w:num>
  <w:num w:numId="49" w16cid:durableId="1730957834">
    <w:abstractNumId w:val="46"/>
  </w:num>
  <w:num w:numId="50" w16cid:durableId="658316158">
    <w:abstractNumId w:val="23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600B"/>
    <w:rsid w:val="00001ACC"/>
    <w:rsid w:val="00001C33"/>
    <w:rsid w:val="0000433A"/>
    <w:rsid w:val="00005BA7"/>
    <w:rsid w:val="00005C23"/>
    <w:rsid w:val="00017884"/>
    <w:rsid w:val="0002002D"/>
    <w:rsid w:val="000227D9"/>
    <w:rsid w:val="00022B27"/>
    <w:rsid w:val="000234C7"/>
    <w:rsid w:val="00023C85"/>
    <w:rsid w:val="000240DC"/>
    <w:rsid w:val="000253D3"/>
    <w:rsid w:val="00026B81"/>
    <w:rsid w:val="00031D2D"/>
    <w:rsid w:val="000367C4"/>
    <w:rsid w:val="00064CF2"/>
    <w:rsid w:val="000661F2"/>
    <w:rsid w:val="0007086F"/>
    <w:rsid w:val="00077FFE"/>
    <w:rsid w:val="00080946"/>
    <w:rsid w:val="000842A5"/>
    <w:rsid w:val="000871A4"/>
    <w:rsid w:val="00096000"/>
    <w:rsid w:val="00096188"/>
    <w:rsid w:val="00096451"/>
    <w:rsid w:val="000A0085"/>
    <w:rsid w:val="000A06B4"/>
    <w:rsid w:val="000A1576"/>
    <w:rsid w:val="000A2A9D"/>
    <w:rsid w:val="000A2DD8"/>
    <w:rsid w:val="000A5A19"/>
    <w:rsid w:val="000C48BA"/>
    <w:rsid w:val="000C7365"/>
    <w:rsid w:val="000D0DCE"/>
    <w:rsid w:val="000E1F4F"/>
    <w:rsid w:val="000E2042"/>
    <w:rsid w:val="000E4F5A"/>
    <w:rsid w:val="000F317B"/>
    <w:rsid w:val="000F42A3"/>
    <w:rsid w:val="000F54F9"/>
    <w:rsid w:val="000F5A99"/>
    <w:rsid w:val="000F78A7"/>
    <w:rsid w:val="000F7E66"/>
    <w:rsid w:val="00100865"/>
    <w:rsid w:val="00103178"/>
    <w:rsid w:val="00104B34"/>
    <w:rsid w:val="0011037B"/>
    <w:rsid w:val="00115B6B"/>
    <w:rsid w:val="001172D4"/>
    <w:rsid w:val="00117822"/>
    <w:rsid w:val="00121A1A"/>
    <w:rsid w:val="00125511"/>
    <w:rsid w:val="00127085"/>
    <w:rsid w:val="00132EBB"/>
    <w:rsid w:val="00137E53"/>
    <w:rsid w:val="00141163"/>
    <w:rsid w:val="00142FE9"/>
    <w:rsid w:val="001456F6"/>
    <w:rsid w:val="00147221"/>
    <w:rsid w:val="00151409"/>
    <w:rsid w:val="00156E97"/>
    <w:rsid w:val="00165D1E"/>
    <w:rsid w:val="0016718B"/>
    <w:rsid w:val="001735AB"/>
    <w:rsid w:val="00175803"/>
    <w:rsid w:val="0017581B"/>
    <w:rsid w:val="00175D5C"/>
    <w:rsid w:val="00176578"/>
    <w:rsid w:val="0017698D"/>
    <w:rsid w:val="001803F5"/>
    <w:rsid w:val="001870BE"/>
    <w:rsid w:val="00187596"/>
    <w:rsid w:val="00192F90"/>
    <w:rsid w:val="0019363D"/>
    <w:rsid w:val="00196D95"/>
    <w:rsid w:val="001A1206"/>
    <w:rsid w:val="001A5D42"/>
    <w:rsid w:val="001A61F5"/>
    <w:rsid w:val="001B0F67"/>
    <w:rsid w:val="001B57CC"/>
    <w:rsid w:val="001C0235"/>
    <w:rsid w:val="001C0B6D"/>
    <w:rsid w:val="001C2C7F"/>
    <w:rsid w:val="001D0BAB"/>
    <w:rsid w:val="001D182E"/>
    <w:rsid w:val="001D24CB"/>
    <w:rsid w:val="001D3445"/>
    <w:rsid w:val="001D47A2"/>
    <w:rsid w:val="001D4A2A"/>
    <w:rsid w:val="001D7002"/>
    <w:rsid w:val="001E0542"/>
    <w:rsid w:val="001E542B"/>
    <w:rsid w:val="001E5C4E"/>
    <w:rsid w:val="001E5E01"/>
    <w:rsid w:val="001F7658"/>
    <w:rsid w:val="001F7789"/>
    <w:rsid w:val="00201337"/>
    <w:rsid w:val="00204254"/>
    <w:rsid w:val="002043B5"/>
    <w:rsid w:val="00211898"/>
    <w:rsid w:val="00211CD5"/>
    <w:rsid w:val="002149FC"/>
    <w:rsid w:val="00215469"/>
    <w:rsid w:val="00215998"/>
    <w:rsid w:val="002207D2"/>
    <w:rsid w:val="00226DCF"/>
    <w:rsid w:val="002271CB"/>
    <w:rsid w:val="00227B14"/>
    <w:rsid w:val="002301B9"/>
    <w:rsid w:val="002347C4"/>
    <w:rsid w:val="0023493B"/>
    <w:rsid w:val="00234AFC"/>
    <w:rsid w:val="00240270"/>
    <w:rsid w:val="00242E60"/>
    <w:rsid w:val="00251E01"/>
    <w:rsid w:val="002543D7"/>
    <w:rsid w:val="002645B0"/>
    <w:rsid w:val="002646B5"/>
    <w:rsid w:val="00272099"/>
    <w:rsid w:val="00281E3C"/>
    <w:rsid w:val="00285EA7"/>
    <w:rsid w:val="00292841"/>
    <w:rsid w:val="002942CF"/>
    <w:rsid w:val="002968D2"/>
    <w:rsid w:val="002A4EAB"/>
    <w:rsid w:val="002A68CE"/>
    <w:rsid w:val="002C3CE5"/>
    <w:rsid w:val="002D14B8"/>
    <w:rsid w:val="002D1EB9"/>
    <w:rsid w:val="002D45B1"/>
    <w:rsid w:val="002E164D"/>
    <w:rsid w:val="002E1F5F"/>
    <w:rsid w:val="002E3BC2"/>
    <w:rsid w:val="002E5560"/>
    <w:rsid w:val="002E7BC7"/>
    <w:rsid w:val="002F2D36"/>
    <w:rsid w:val="002F6E7C"/>
    <w:rsid w:val="00303F0E"/>
    <w:rsid w:val="00304627"/>
    <w:rsid w:val="00305061"/>
    <w:rsid w:val="00313139"/>
    <w:rsid w:val="0032172B"/>
    <w:rsid w:val="00324015"/>
    <w:rsid w:val="00325E44"/>
    <w:rsid w:val="00326ADD"/>
    <w:rsid w:val="00327012"/>
    <w:rsid w:val="00327BFC"/>
    <w:rsid w:val="003301A1"/>
    <w:rsid w:val="0033020A"/>
    <w:rsid w:val="00334171"/>
    <w:rsid w:val="00336332"/>
    <w:rsid w:val="0033664E"/>
    <w:rsid w:val="0034571F"/>
    <w:rsid w:val="00356B99"/>
    <w:rsid w:val="0036029D"/>
    <w:rsid w:val="0036076B"/>
    <w:rsid w:val="00360912"/>
    <w:rsid w:val="00365010"/>
    <w:rsid w:val="003707F0"/>
    <w:rsid w:val="00372F9A"/>
    <w:rsid w:val="003741C9"/>
    <w:rsid w:val="00377317"/>
    <w:rsid w:val="00380377"/>
    <w:rsid w:val="003817F1"/>
    <w:rsid w:val="00391181"/>
    <w:rsid w:val="0039332A"/>
    <w:rsid w:val="00396A2E"/>
    <w:rsid w:val="00397E45"/>
    <w:rsid w:val="003A41E0"/>
    <w:rsid w:val="003A615B"/>
    <w:rsid w:val="003B408C"/>
    <w:rsid w:val="003B44D8"/>
    <w:rsid w:val="003C0D02"/>
    <w:rsid w:val="003C7C99"/>
    <w:rsid w:val="003D1B42"/>
    <w:rsid w:val="003E1D5D"/>
    <w:rsid w:val="003E5853"/>
    <w:rsid w:val="003F3A27"/>
    <w:rsid w:val="003F40AD"/>
    <w:rsid w:val="003F51C6"/>
    <w:rsid w:val="003F5A22"/>
    <w:rsid w:val="004015E1"/>
    <w:rsid w:val="0040482E"/>
    <w:rsid w:val="00407FB1"/>
    <w:rsid w:val="004115CC"/>
    <w:rsid w:val="004165C5"/>
    <w:rsid w:val="0041667B"/>
    <w:rsid w:val="0041686D"/>
    <w:rsid w:val="00424963"/>
    <w:rsid w:val="00426BBF"/>
    <w:rsid w:val="00433D6A"/>
    <w:rsid w:val="00436B09"/>
    <w:rsid w:val="00436F3C"/>
    <w:rsid w:val="00440DCD"/>
    <w:rsid w:val="00450D91"/>
    <w:rsid w:val="004545FE"/>
    <w:rsid w:val="004645ED"/>
    <w:rsid w:val="00465589"/>
    <w:rsid w:val="00466EC2"/>
    <w:rsid w:val="00472AFC"/>
    <w:rsid w:val="00486D57"/>
    <w:rsid w:val="004874E1"/>
    <w:rsid w:val="004901DC"/>
    <w:rsid w:val="00490B28"/>
    <w:rsid w:val="00494CE5"/>
    <w:rsid w:val="0049512F"/>
    <w:rsid w:val="00496366"/>
    <w:rsid w:val="004A009A"/>
    <w:rsid w:val="004A195B"/>
    <w:rsid w:val="004A1D20"/>
    <w:rsid w:val="004A2306"/>
    <w:rsid w:val="004A4FE6"/>
    <w:rsid w:val="004A7E69"/>
    <w:rsid w:val="004C5F71"/>
    <w:rsid w:val="004C60CF"/>
    <w:rsid w:val="004D1415"/>
    <w:rsid w:val="004D3CF0"/>
    <w:rsid w:val="004D5D5A"/>
    <w:rsid w:val="004E0AB4"/>
    <w:rsid w:val="00501560"/>
    <w:rsid w:val="005017C7"/>
    <w:rsid w:val="00503F7C"/>
    <w:rsid w:val="00513997"/>
    <w:rsid w:val="00514424"/>
    <w:rsid w:val="00517C4D"/>
    <w:rsid w:val="00521351"/>
    <w:rsid w:val="005313E0"/>
    <w:rsid w:val="00531CC4"/>
    <w:rsid w:val="00542152"/>
    <w:rsid w:val="005540F5"/>
    <w:rsid w:val="005560A3"/>
    <w:rsid w:val="005657A5"/>
    <w:rsid w:val="00565F25"/>
    <w:rsid w:val="005756EB"/>
    <w:rsid w:val="00582386"/>
    <w:rsid w:val="0058389C"/>
    <w:rsid w:val="00583BE4"/>
    <w:rsid w:val="005846D6"/>
    <w:rsid w:val="00586829"/>
    <w:rsid w:val="00590BCB"/>
    <w:rsid w:val="005A45CC"/>
    <w:rsid w:val="005A614F"/>
    <w:rsid w:val="005A73EB"/>
    <w:rsid w:val="005B0135"/>
    <w:rsid w:val="005B4865"/>
    <w:rsid w:val="005C3C6A"/>
    <w:rsid w:val="005C73E9"/>
    <w:rsid w:val="005D45B7"/>
    <w:rsid w:val="005D56C3"/>
    <w:rsid w:val="005D7D74"/>
    <w:rsid w:val="005E11E0"/>
    <w:rsid w:val="005E1354"/>
    <w:rsid w:val="005E15F2"/>
    <w:rsid w:val="005F035B"/>
    <w:rsid w:val="005F1CB8"/>
    <w:rsid w:val="005F32A2"/>
    <w:rsid w:val="006046D5"/>
    <w:rsid w:val="00612709"/>
    <w:rsid w:val="00613B0B"/>
    <w:rsid w:val="00613BF0"/>
    <w:rsid w:val="00613D44"/>
    <w:rsid w:val="0062074D"/>
    <w:rsid w:val="00620AAA"/>
    <w:rsid w:val="00622E44"/>
    <w:rsid w:val="00625BCF"/>
    <w:rsid w:val="00633D53"/>
    <w:rsid w:val="00634A7F"/>
    <w:rsid w:val="00634E82"/>
    <w:rsid w:val="0063710B"/>
    <w:rsid w:val="00637F36"/>
    <w:rsid w:val="0064321F"/>
    <w:rsid w:val="00643BA3"/>
    <w:rsid w:val="00646722"/>
    <w:rsid w:val="00651F0E"/>
    <w:rsid w:val="0065204C"/>
    <w:rsid w:val="006572A5"/>
    <w:rsid w:val="0066119F"/>
    <w:rsid w:val="00661C4D"/>
    <w:rsid w:val="006623E5"/>
    <w:rsid w:val="006642D3"/>
    <w:rsid w:val="00670849"/>
    <w:rsid w:val="00670957"/>
    <w:rsid w:val="006763EA"/>
    <w:rsid w:val="00677337"/>
    <w:rsid w:val="00680323"/>
    <w:rsid w:val="006843CE"/>
    <w:rsid w:val="00695CE5"/>
    <w:rsid w:val="006A1A6C"/>
    <w:rsid w:val="006A6B76"/>
    <w:rsid w:val="006C15CA"/>
    <w:rsid w:val="006C2C5F"/>
    <w:rsid w:val="006D2F90"/>
    <w:rsid w:val="006D471A"/>
    <w:rsid w:val="006D6EEB"/>
    <w:rsid w:val="006E09D6"/>
    <w:rsid w:val="006E23D7"/>
    <w:rsid w:val="006E30B7"/>
    <w:rsid w:val="006F3FAC"/>
    <w:rsid w:val="006F4FE6"/>
    <w:rsid w:val="006F5E0D"/>
    <w:rsid w:val="00704D14"/>
    <w:rsid w:val="00707F45"/>
    <w:rsid w:val="00710C2C"/>
    <w:rsid w:val="00714A94"/>
    <w:rsid w:val="00730052"/>
    <w:rsid w:val="0073223E"/>
    <w:rsid w:val="0073225C"/>
    <w:rsid w:val="0073401F"/>
    <w:rsid w:val="00736E1D"/>
    <w:rsid w:val="00737DA4"/>
    <w:rsid w:val="00744EE5"/>
    <w:rsid w:val="007452B6"/>
    <w:rsid w:val="007470D3"/>
    <w:rsid w:val="00754DF8"/>
    <w:rsid w:val="00756310"/>
    <w:rsid w:val="00757DCE"/>
    <w:rsid w:val="00762D6D"/>
    <w:rsid w:val="007644B6"/>
    <w:rsid w:val="00765A89"/>
    <w:rsid w:val="00767A63"/>
    <w:rsid w:val="00767CF2"/>
    <w:rsid w:val="00770171"/>
    <w:rsid w:val="00773894"/>
    <w:rsid w:val="00776231"/>
    <w:rsid w:val="00776DB9"/>
    <w:rsid w:val="00782DC7"/>
    <w:rsid w:val="0078670D"/>
    <w:rsid w:val="007905D9"/>
    <w:rsid w:val="00792A5D"/>
    <w:rsid w:val="00796EFB"/>
    <w:rsid w:val="00797A75"/>
    <w:rsid w:val="007A07CE"/>
    <w:rsid w:val="007A0F2B"/>
    <w:rsid w:val="007A429B"/>
    <w:rsid w:val="007A4943"/>
    <w:rsid w:val="007A723C"/>
    <w:rsid w:val="007B1CD0"/>
    <w:rsid w:val="007B2F03"/>
    <w:rsid w:val="007B62DE"/>
    <w:rsid w:val="007C1BBC"/>
    <w:rsid w:val="007C4E2A"/>
    <w:rsid w:val="007C55E0"/>
    <w:rsid w:val="007D57F9"/>
    <w:rsid w:val="007D68DE"/>
    <w:rsid w:val="007E62CF"/>
    <w:rsid w:val="007E7F8B"/>
    <w:rsid w:val="007F2F64"/>
    <w:rsid w:val="007F6B92"/>
    <w:rsid w:val="00801F00"/>
    <w:rsid w:val="008067AB"/>
    <w:rsid w:val="00813ED5"/>
    <w:rsid w:val="00815C08"/>
    <w:rsid w:val="00817575"/>
    <w:rsid w:val="00822CF6"/>
    <w:rsid w:val="00824C31"/>
    <w:rsid w:val="00826000"/>
    <w:rsid w:val="00832CD8"/>
    <w:rsid w:val="0084230E"/>
    <w:rsid w:val="00842F19"/>
    <w:rsid w:val="0084329F"/>
    <w:rsid w:val="00845FD1"/>
    <w:rsid w:val="00852C10"/>
    <w:rsid w:val="008556B3"/>
    <w:rsid w:val="00862C41"/>
    <w:rsid w:val="00863085"/>
    <w:rsid w:val="00866167"/>
    <w:rsid w:val="008730C8"/>
    <w:rsid w:val="0088232D"/>
    <w:rsid w:val="008832E0"/>
    <w:rsid w:val="008833AE"/>
    <w:rsid w:val="00895E69"/>
    <w:rsid w:val="008A06B3"/>
    <w:rsid w:val="008A0A93"/>
    <w:rsid w:val="008A16D1"/>
    <w:rsid w:val="008B2439"/>
    <w:rsid w:val="008B2536"/>
    <w:rsid w:val="008B5440"/>
    <w:rsid w:val="008C4363"/>
    <w:rsid w:val="008C6AC6"/>
    <w:rsid w:val="008C7F45"/>
    <w:rsid w:val="008D016F"/>
    <w:rsid w:val="008D2AEA"/>
    <w:rsid w:val="008E5249"/>
    <w:rsid w:val="008E601C"/>
    <w:rsid w:val="008F4E67"/>
    <w:rsid w:val="008F513E"/>
    <w:rsid w:val="00903815"/>
    <w:rsid w:val="009139AE"/>
    <w:rsid w:val="00922D2E"/>
    <w:rsid w:val="00923DA9"/>
    <w:rsid w:val="0092490C"/>
    <w:rsid w:val="009255E7"/>
    <w:rsid w:val="009263A7"/>
    <w:rsid w:val="00931442"/>
    <w:rsid w:val="00942FA3"/>
    <w:rsid w:val="009517C1"/>
    <w:rsid w:val="00951C5C"/>
    <w:rsid w:val="00955417"/>
    <w:rsid w:val="00955C16"/>
    <w:rsid w:val="00977399"/>
    <w:rsid w:val="00981E7F"/>
    <w:rsid w:val="00983BA5"/>
    <w:rsid w:val="009848A8"/>
    <w:rsid w:val="00993CDE"/>
    <w:rsid w:val="009A282C"/>
    <w:rsid w:val="009A3C10"/>
    <w:rsid w:val="009A552A"/>
    <w:rsid w:val="009B0240"/>
    <w:rsid w:val="009C5628"/>
    <w:rsid w:val="009C6D81"/>
    <w:rsid w:val="009D62F3"/>
    <w:rsid w:val="009D75A6"/>
    <w:rsid w:val="009E2399"/>
    <w:rsid w:val="009E7614"/>
    <w:rsid w:val="009E7C27"/>
    <w:rsid w:val="009F0DEF"/>
    <w:rsid w:val="009F1D9C"/>
    <w:rsid w:val="009F6DD0"/>
    <w:rsid w:val="009F7ACD"/>
    <w:rsid w:val="00A01750"/>
    <w:rsid w:val="00A030F0"/>
    <w:rsid w:val="00A05318"/>
    <w:rsid w:val="00A05576"/>
    <w:rsid w:val="00A0600B"/>
    <w:rsid w:val="00A141B3"/>
    <w:rsid w:val="00A16D45"/>
    <w:rsid w:val="00A20C48"/>
    <w:rsid w:val="00A22A8D"/>
    <w:rsid w:val="00A25F1F"/>
    <w:rsid w:val="00A26494"/>
    <w:rsid w:val="00A32702"/>
    <w:rsid w:val="00A357DC"/>
    <w:rsid w:val="00A4294A"/>
    <w:rsid w:val="00A44ACA"/>
    <w:rsid w:val="00A45732"/>
    <w:rsid w:val="00A543B2"/>
    <w:rsid w:val="00A55985"/>
    <w:rsid w:val="00A57D41"/>
    <w:rsid w:val="00A61246"/>
    <w:rsid w:val="00A63DA7"/>
    <w:rsid w:val="00A66249"/>
    <w:rsid w:val="00A724EC"/>
    <w:rsid w:val="00A72B9D"/>
    <w:rsid w:val="00A738C7"/>
    <w:rsid w:val="00A754F8"/>
    <w:rsid w:val="00A759F8"/>
    <w:rsid w:val="00A77C27"/>
    <w:rsid w:val="00A84AE3"/>
    <w:rsid w:val="00A85546"/>
    <w:rsid w:val="00A9220B"/>
    <w:rsid w:val="00A97DB9"/>
    <w:rsid w:val="00AA4A2B"/>
    <w:rsid w:val="00AA66CC"/>
    <w:rsid w:val="00AB0135"/>
    <w:rsid w:val="00AB2694"/>
    <w:rsid w:val="00AB56D0"/>
    <w:rsid w:val="00AB575E"/>
    <w:rsid w:val="00AC0A4C"/>
    <w:rsid w:val="00AC326A"/>
    <w:rsid w:val="00AD58C4"/>
    <w:rsid w:val="00AD5EEF"/>
    <w:rsid w:val="00AE3CAB"/>
    <w:rsid w:val="00AE4C66"/>
    <w:rsid w:val="00AF1E13"/>
    <w:rsid w:val="00AF4D5E"/>
    <w:rsid w:val="00B04410"/>
    <w:rsid w:val="00B04730"/>
    <w:rsid w:val="00B05B98"/>
    <w:rsid w:val="00B1114A"/>
    <w:rsid w:val="00B16E09"/>
    <w:rsid w:val="00B17401"/>
    <w:rsid w:val="00B20A36"/>
    <w:rsid w:val="00B20C18"/>
    <w:rsid w:val="00B2664E"/>
    <w:rsid w:val="00B3044D"/>
    <w:rsid w:val="00B308BC"/>
    <w:rsid w:val="00B30953"/>
    <w:rsid w:val="00B31EBF"/>
    <w:rsid w:val="00B32A32"/>
    <w:rsid w:val="00B32CAC"/>
    <w:rsid w:val="00B34F12"/>
    <w:rsid w:val="00B3601C"/>
    <w:rsid w:val="00B40340"/>
    <w:rsid w:val="00B40A8A"/>
    <w:rsid w:val="00B4369D"/>
    <w:rsid w:val="00B44D7B"/>
    <w:rsid w:val="00B47E3F"/>
    <w:rsid w:val="00B54051"/>
    <w:rsid w:val="00B56395"/>
    <w:rsid w:val="00B56B12"/>
    <w:rsid w:val="00B61DEB"/>
    <w:rsid w:val="00B63568"/>
    <w:rsid w:val="00B73A15"/>
    <w:rsid w:val="00B73E46"/>
    <w:rsid w:val="00B779AB"/>
    <w:rsid w:val="00B804C4"/>
    <w:rsid w:val="00B90991"/>
    <w:rsid w:val="00B92CB8"/>
    <w:rsid w:val="00B95A2A"/>
    <w:rsid w:val="00BA1111"/>
    <w:rsid w:val="00BA17DD"/>
    <w:rsid w:val="00BA24C4"/>
    <w:rsid w:val="00BB4211"/>
    <w:rsid w:val="00BB458F"/>
    <w:rsid w:val="00BB74AC"/>
    <w:rsid w:val="00BD36EA"/>
    <w:rsid w:val="00BD3875"/>
    <w:rsid w:val="00BD44CE"/>
    <w:rsid w:val="00BD4B55"/>
    <w:rsid w:val="00BE3D3C"/>
    <w:rsid w:val="00BE4142"/>
    <w:rsid w:val="00BE4FE3"/>
    <w:rsid w:val="00BE5225"/>
    <w:rsid w:val="00BF535E"/>
    <w:rsid w:val="00C00258"/>
    <w:rsid w:val="00C003B3"/>
    <w:rsid w:val="00C0055C"/>
    <w:rsid w:val="00C018AE"/>
    <w:rsid w:val="00C05236"/>
    <w:rsid w:val="00C073A5"/>
    <w:rsid w:val="00C11000"/>
    <w:rsid w:val="00C14F27"/>
    <w:rsid w:val="00C1744C"/>
    <w:rsid w:val="00C20025"/>
    <w:rsid w:val="00C2112E"/>
    <w:rsid w:val="00C23680"/>
    <w:rsid w:val="00C23EF7"/>
    <w:rsid w:val="00C245B5"/>
    <w:rsid w:val="00C25243"/>
    <w:rsid w:val="00C305F0"/>
    <w:rsid w:val="00C312C3"/>
    <w:rsid w:val="00C37695"/>
    <w:rsid w:val="00C41E7F"/>
    <w:rsid w:val="00C435A6"/>
    <w:rsid w:val="00C44C28"/>
    <w:rsid w:val="00C52ADF"/>
    <w:rsid w:val="00C5675C"/>
    <w:rsid w:val="00C57116"/>
    <w:rsid w:val="00C608D0"/>
    <w:rsid w:val="00C61DAB"/>
    <w:rsid w:val="00C63060"/>
    <w:rsid w:val="00C667CD"/>
    <w:rsid w:val="00C67282"/>
    <w:rsid w:val="00C74E9C"/>
    <w:rsid w:val="00C76A83"/>
    <w:rsid w:val="00C81AAE"/>
    <w:rsid w:val="00C82A3A"/>
    <w:rsid w:val="00C872B5"/>
    <w:rsid w:val="00C96203"/>
    <w:rsid w:val="00C96262"/>
    <w:rsid w:val="00CA0D31"/>
    <w:rsid w:val="00CA17C9"/>
    <w:rsid w:val="00CA38C5"/>
    <w:rsid w:val="00CA4ED2"/>
    <w:rsid w:val="00CA5282"/>
    <w:rsid w:val="00CB0576"/>
    <w:rsid w:val="00CC3C24"/>
    <w:rsid w:val="00CD4C5C"/>
    <w:rsid w:val="00CD676E"/>
    <w:rsid w:val="00CD7F81"/>
    <w:rsid w:val="00CE540A"/>
    <w:rsid w:val="00CE7DD7"/>
    <w:rsid w:val="00CF1E4C"/>
    <w:rsid w:val="00CF37DF"/>
    <w:rsid w:val="00CF5443"/>
    <w:rsid w:val="00CF7089"/>
    <w:rsid w:val="00D003F1"/>
    <w:rsid w:val="00D02257"/>
    <w:rsid w:val="00D14F36"/>
    <w:rsid w:val="00D17D30"/>
    <w:rsid w:val="00D22602"/>
    <w:rsid w:val="00D22648"/>
    <w:rsid w:val="00D278FC"/>
    <w:rsid w:val="00D303B4"/>
    <w:rsid w:val="00D34329"/>
    <w:rsid w:val="00D36908"/>
    <w:rsid w:val="00D41392"/>
    <w:rsid w:val="00D41A9B"/>
    <w:rsid w:val="00D41C01"/>
    <w:rsid w:val="00D42D9F"/>
    <w:rsid w:val="00D460B7"/>
    <w:rsid w:val="00D5404A"/>
    <w:rsid w:val="00D55715"/>
    <w:rsid w:val="00D57253"/>
    <w:rsid w:val="00D57F71"/>
    <w:rsid w:val="00D62038"/>
    <w:rsid w:val="00D65E27"/>
    <w:rsid w:val="00D67DC5"/>
    <w:rsid w:val="00D73DC4"/>
    <w:rsid w:val="00D85CD9"/>
    <w:rsid w:val="00D93065"/>
    <w:rsid w:val="00D954DB"/>
    <w:rsid w:val="00DA32A4"/>
    <w:rsid w:val="00DA3E2B"/>
    <w:rsid w:val="00DA6504"/>
    <w:rsid w:val="00DA76DA"/>
    <w:rsid w:val="00DB0558"/>
    <w:rsid w:val="00DB195A"/>
    <w:rsid w:val="00DC5EE9"/>
    <w:rsid w:val="00DD02C4"/>
    <w:rsid w:val="00DD1E8A"/>
    <w:rsid w:val="00DD1FE6"/>
    <w:rsid w:val="00DD3604"/>
    <w:rsid w:val="00DD6A40"/>
    <w:rsid w:val="00DD7DE0"/>
    <w:rsid w:val="00DF0EF6"/>
    <w:rsid w:val="00DF1B81"/>
    <w:rsid w:val="00DF342D"/>
    <w:rsid w:val="00DF76AC"/>
    <w:rsid w:val="00E034DA"/>
    <w:rsid w:val="00E141B5"/>
    <w:rsid w:val="00E15F45"/>
    <w:rsid w:val="00E2097D"/>
    <w:rsid w:val="00E239CC"/>
    <w:rsid w:val="00E24952"/>
    <w:rsid w:val="00E256EB"/>
    <w:rsid w:val="00E2660B"/>
    <w:rsid w:val="00E351DE"/>
    <w:rsid w:val="00E428CA"/>
    <w:rsid w:val="00E446E2"/>
    <w:rsid w:val="00E451FC"/>
    <w:rsid w:val="00E45880"/>
    <w:rsid w:val="00E46DBA"/>
    <w:rsid w:val="00E52F13"/>
    <w:rsid w:val="00E52F80"/>
    <w:rsid w:val="00E5374F"/>
    <w:rsid w:val="00E56EE7"/>
    <w:rsid w:val="00E576B2"/>
    <w:rsid w:val="00E57BFC"/>
    <w:rsid w:val="00E6081F"/>
    <w:rsid w:val="00E60CF6"/>
    <w:rsid w:val="00E66C11"/>
    <w:rsid w:val="00E77E72"/>
    <w:rsid w:val="00E80ACC"/>
    <w:rsid w:val="00E86841"/>
    <w:rsid w:val="00E91A18"/>
    <w:rsid w:val="00E9223A"/>
    <w:rsid w:val="00EA01A2"/>
    <w:rsid w:val="00EA694A"/>
    <w:rsid w:val="00EB09EC"/>
    <w:rsid w:val="00EB1429"/>
    <w:rsid w:val="00EB6901"/>
    <w:rsid w:val="00ED1F97"/>
    <w:rsid w:val="00ED23ED"/>
    <w:rsid w:val="00ED2437"/>
    <w:rsid w:val="00ED54FE"/>
    <w:rsid w:val="00EE16FA"/>
    <w:rsid w:val="00EE4A2E"/>
    <w:rsid w:val="00EE64EC"/>
    <w:rsid w:val="00EF165C"/>
    <w:rsid w:val="00EF1B89"/>
    <w:rsid w:val="00EF7529"/>
    <w:rsid w:val="00EF7BBE"/>
    <w:rsid w:val="00F009CE"/>
    <w:rsid w:val="00F030B8"/>
    <w:rsid w:val="00F03DA9"/>
    <w:rsid w:val="00F11AAA"/>
    <w:rsid w:val="00F246EB"/>
    <w:rsid w:val="00F24B5E"/>
    <w:rsid w:val="00F31B72"/>
    <w:rsid w:val="00F32BCD"/>
    <w:rsid w:val="00F4253E"/>
    <w:rsid w:val="00F643B1"/>
    <w:rsid w:val="00F66388"/>
    <w:rsid w:val="00F70C61"/>
    <w:rsid w:val="00F84792"/>
    <w:rsid w:val="00F97497"/>
    <w:rsid w:val="00FA0935"/>
    <w:rsid w:val="00FA3188"/>
    <w:rsid w:val="00FA618E"/>
    <w:rsid w:val="00FA6810"/>
    <w:rsid w:val="00FA70D0"/>
    <w:rsid w:val="00FA7269"/>
    <w:rsid w:val="00FB02B5"/>
    <w:rsid w:val="00FB5C57"/>
    <w:rsid w:val="00FB5D06"/>
    <w:rsid w:val="00FB795F"/>
    <w:rsid w:val="00FC1385"/>
    <w:rsid w:val="00FC4BE4"/>
    <w:rsid w:val="00FC7C91"/>
    <w:rsid w:val="00FD0776"/>
    <w:rsid w:val="00FD27AC"/>
    <w:rsid w:val="00FD3867"/>
    <w:rsid w:val="00FD7281"/>
    <w:rsid w:val="00FE1F67"/>
    <w:rsid w:val="00FE2090"/>
    <w:rsid w:val="00FE5888"/>
    <w:rsid w:val="00FE5B0A"/>
    <w:rsid w:val="00FF183A"/>
    <w:rsid w:val="00FF22AD"/>
    <w:rsid w:val="00FF4D02"/>
    <w:rsid w:val="00FF7A23"/>
    <w:rsid w:val="00FF7F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79D6EBB"/>
  <w15:chartTrackingRefBased/>
  <w15:docId w15:val="{7F26432A-18F8-4F30-86F5-8B0C1E6452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1898"/>
  </w:style>
  <w:style w:type="paragraph" w:styleId="Heading1">
    <w:name w:val="heading 1"/>
    <w:basedOn w:val="Normal"/>
    <w:next w:val="Normal"/>
    <w:link w:val="Heading1Char"/>
    <w:uiPriority w:val="9"/>
    <w:qFormat/>
    <w:rsid w:val="0090381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710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3710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3710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BAB3">
    <w:name w:val="BAB 3"/>
    <w:uiPriority w:val="99"/>
    <w:rsid w:val="009255E7"/>
    <w:pPr>
      <w:numPr>
        <w:numId w:val="1"/>
      </w:numPr>
    </w:pPr>
  </w:style>
  <w:style w:type="paragraph" w:styleId="TOC1">
    <w:name w:val="toc 1"/>
    <w:basedOn w:val="Normal"/>
    <w:next w:val="Normal"/>
    <w:autoRedefine/>
    <w:uiPriority w:val="39"/>
    <w:unhideWhenUsed/>
    <w:rsid w:val="003C7C99"/>
    <w:pPr>
      <w:spacing w:after="100"/>
    </w:pPr>
    <w:rPr>
      <w:rFonts w:cstheme="minorBidi"/>
      <w:b/>
      <w:noProof/>
      <w:color w:val="000000" w:themeColor="text1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3C7C99"/>
    <w:pPr>
      <w:spacing w:after="0" w:line="360" w:lineRule="auto"/>
      <w:ind w:left="221"/>
    </w:pPr>
    <w:rPr>
      <w:rFonts w:cstheme="minorBidi"/>
      <w:b/>
      <w:noProof/>
      <w:color w:val="000000" w:themeColor="text1"/>
      <w:szCs w:val="22"/>
    </w:rPr>
  </w:style>
  <w:style w:type="numbering" w:customStyle="1" w:styleId="Style1">
    <w:name w:val="Style1"/>
    <w:uiPriority w:val="99"/>
    <w:rsid w:val="00B47E3F"/>
    <w:pPr>
      <w:numPr>
        <w:numId w:val="2"/>
      </w:numPr>
    </w:pPr>
  </w:style>
  <w:style w:type="paragraph" w:styleId="Title">
    <w:name w:val="Title"/>
    <w:basedOn w:val="Normal"/>
    <w:link w:val="TitleChar"/>
    <w:qFormat/>
    <w:rsid w:val="00744EE5"/>
    <w:pPr>
      <w:spacing w:before="240" w:after="60" w:line="240" w:lineRule="auto"/>
      <w:jc w:val="center"/>
    </w:pPr>
    <w:rPr>
      <w:rFonts w:ascii="Arial" w:eastAsia="Times New Roman" w:hAnsi="Arial"/>
      <w:b/>
      <w:kern w:val="28"/>
      <w:sz w:val="32"/>
      <w:szCs w:val="20"/>
      <w:lang w:val="en-GB"/>
    </w:rPr>
  </w:style>
  <w:style w:type="character" w:customStyle="1" w:styleId="TitleChar">
    <w:name w:val="Title Char"/>
    <w:basedOn w:val="DefaultParagraphFont"/>
    <w:link w:val="Title"/>
    <w:rsid w:val="00744EE5"/>
    <w:rPr>
      <w:rFonts w:ascii="Arial" w:eastAsia="Times New Roman" w:hAnsi="Arial"/>
      <w:b/>
      <w:kern w:val="28"/>
      <w:sz w:val="32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744E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4EE5"/>
  </w:style>
  <w:style w:type="paragraph" w:styleId="Footer">
    <w:name w:val="footer"/>
    <w:basedOn w:val="Normal"/>
    <w:link w:val="FooterChar"/>
    <w:unhideWhenUsed/>
    <w:rsid w:val="00744E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744EE5"/>
  </w:style>
  <w:style w:type="character" w:styleId="PageNumber">
    <w:name w:val="page number"/>
    <w:basedOn w:val="DefaultParagraphFont"/>
    <w:rsid w:val="00744EE5"/>
  </w:style>
  <w:style w:type="table" w:styleId="TableGrid">
    <w:name w:val="Table Grid"/>
    <w:basedOn w:val="TableNormal"/>
    <w:uiPriority w:val="39"/>
    <w:rsid w:val="00FA61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C7F4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0381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3710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3710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63710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D41392"/>
    <w:pPr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D41392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D41392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FB02B5"/>
    <w:rPr>
      <w:rFonts w:asciiTheme="minorHAnsi" w:hAnsiTheme="minorHAnsi" w:cstheme="minorBidi"/>
      <w:noProof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C6728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756310"/>
    <w:rPr>
      <w:color w:val="605E5C"/>
      <w:shd w:val="clear" w:color="auto" w:fill="E1DFDD"/>
    </w:rPr>
  </w:style>
  <w:style w:type="paragraph" w:styleId="TOC5">
    <w:name w:val="toc 5"/>
    <w:basedOn w:val="Normal"/>
    <w:next w:val="Normal"/>
    <w:autoRedefine/>
    <w:uiPriority w:val="39"/>
    <w:unhideWhenUsed/>
    <w:rsid w:val="00251E01"/>
    <w:pPr>
      <w:spacing w:after="100"/>
      <w:ind w:left="880"/>
    </w:pPr>
    <w:rPr>
      <w:rFonts w:asciiTheme="minorHAnsi" w:eastAsiaTheme="minorEastAsia" w:hAnsiTheme="minorHAnsi" w:cstheme="minorBidi"/>
      <w:sz w:val="22"/>
      <w:szCs w:val="22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251E01"/>
    <w:pPr>
      <w:spacing w:after="100"/>
      <w:ind w:left="1100"/>
    </w:pPr>
    <w:rPr>
      <w:rFonts w:asciiTheme="minorHAnsi" w:eastAsiaTheme="minorEastAsia" w:hAnsiTheme="minorHAnsi" w:cstheme="minorBidi"/>
      <w:sz w:val="22"/>
      <w:szCs w:val="22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251E01"/>
    <w:pPr>
      <w:spacing w:after="100"/>
      <w:ind w:left="1320"/>
    </w:pPr>
    <w:rPr>
      <w:rFonts w:asciiTheme="minorHAnsi" w:eastAsiaTheme="minorEastAsia" w:hAnsiTheme="minorHAnsi" w:cstheme="minorBidi"/>
      <w:sz w:val="22"/>
      <w:szCs w:val="22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251E01"/>
    <w:pPr>
      <w:spacing w:after="100"/>
      <w:ind w:left="1540"/>
    </w:pPr>
    <w:rPr>
      <w:rFonts w:asciiTheme="minorHAnsi" w:eastAsiaTheme="minorEastAsia" w:hAnsiTheme="minorHAnsi" w:cstheme="minorBidi"/>
      <w:sz w:val="22"/>
      <w:szCs w:val="22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251E01"/>
    <w:pPr>
      <w:spacing w:after="100"/>
      <w:ind w:left="1760"/>
    </w:pPr>
    <w:rPr>
      <w:rFonts w:asciiTheme="minorHAnsi" w:eastAsiaTheme="minorEastAsia" w:hAnsiTheme="minorHAnsi" w:cstheme="minorBidi"/>
      <w:sz w:val="22"/>
      <w:szCs w:val="22"/>
      <w:lang w:eastAsia="en-ID"/>
    </w:rPr>
  </w:style>
  <w:style w:type="paragraph" w:styleId="TableofFigures">
    <w:name w:val="table of figures"/>
    <w:basedOn w:val="Normal"/>
    <w:next w:val="Normal"/>
    <w:uiPriority w:val="99"/>
    <w:unhideWhenUsed/>
    <w:rsid w:val="00531CC4"/>
    <w:pPr>
      <w:spacing w:after="0"/>
    </w:pPr>
  </w:style>
  <w:style w:type="paragraph" w:styleId="TOCHeading">
    <w:name w:val="TOC Heading"/>
    <w:basedOn w:val="Heading1"/>
    <w:next w:val="Normal"/>
    <w:uiPriority w:val="39"/>
    <w:unhideWhenUsed/>
    <w:qFormat/>
    <w:rsid w:val="00704D14"/>
    <w:pPr>
      <w:outlineLvl w:val="9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12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64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9.emf"/><Relationship Id="rId21" Type="http://schemas.openxmlformats.org/officeDocument/2006/relationships/image" Target="media/image13.emf"/><Relationship Id="rId42" Type="http://schemas.openxmlformats.org/officeDocument/2006/relationships/image" Target="media/image34.emf"/><Relationship Id="rId63" Type="http://schemas.openxmlformats.org/officeDocument/2006/relationships/image" Target="media/image55.svg"/><Relationship Id="rId84" Type="http://schemas.openxmlformats.org/officeDocument/2006/relationships/image" Target="media/image76.png"/><Relationship Id="rId138" Type="http://schemas.openxmlformats.org/officeDocument/2006/relationships/image" Target="media/image130.png"/><Relationship Id="rId107" Type="http://schemas.openxmlformats.org/officeDocument/2006/relationships/image" Target="media/image99.svg"/><Relationship Id="rId11" Type="http://schemas.openxmlformats.org/officeDocument/2006/relationships/image" Target="media/image3.png"/><Relationship Id="rId32" Type="http://schemas.openxmlformats.org/officeDocument/2006/relationships/image" Target="media/image24.emf"/><Relationship Id="rId53" Type="http://schemas.openxmlformats.org/officeDocument/2006/relationships/image" Target="media/image45.svg"/><Relationship Id="rId74" Type="http://schemas.openxmlformats.org/officeDocument/2006/relationships/image" Target="media/image66.png"/><Relationship Id="rId128" Type="http://schemas.openxmlformats.org/officeDocument/2006/relationships/image" Target="media/image120.png"/><Relationship Id="rId5" Type="http://schemas.openxmlformats.org/officeDocument/2006/relationships/webSettings" Target="webSettings.xml"/><Relationship Id="rId90" Type="http://schemas.openxmlformats.org/officeDocument/2006/relationships/image" Target="media/image82.png"/><Relationship Id="rId95" Type="http://schemas.openxmlformats.org/officeDocument/2006/relationships/image" Target="media/image87.svg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43" Type="http://schemas.openxmlformats.org/officeDocument/2006/relationships/image" Target="media/image35.emf"/><Relationship Id="rId48" Type="http://schemas.openxmlformats.org/officeDocument/2006/relationships/image" Target="media/image40.png"/><Relationship Id="rId64" Type="http://schemas.openxmlformats.org/officeDocument/2006/relationships/image" Target="media/image56.png"/><Relationship Id="rId69" Type="http://schemas.openxmlformats.org/officeDocument/2006/relationships/image" Target="media/image61.svg"/><Relationship Id="rId113" Type="http://schemas.openxmlformats.org/officeDocument/2006/relationships/image" Target="media/image105.emf"/><Relationship Id="rId118" Type="http://schemas.openxmlformats.org/officeDocument/2006/relationships/image" Target="media/image110.emf"/><Relationship Id="rId134" Type="http://schemas.openxmlformats.org/officeDocument/2006/relationships/image" Target="media/image126.png"/><Relationship Id="rId139" Type="http://schemas.openxmlformats.org/officeDocument/2006/relationships/image" Target="media/image131.png"/><Relationship Id="rId80" Type="http://schemas.openxmlformats.org/officeDocument/2006/relationships/image" Target="media/image72.png"/><Relationship Id="rId85" Type="http://schemas.openxmlformats.org/officeDocument/2006/relationships/image" Target="media/image77.svg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33" Type="http://schemas.openxmlformats.org/officeDocument/2006/relationships/image" Target="media/image25.emf"/><Relationship Id="rId38" Type="http://schemas.openxmlformats.org/officeDocument/2006/relationships/image" Target="media/image30.emf"/><Relationship Id="rId59" Type="http://schemas.openxmlformats.org/officeDocument/2006/relationships/image" Target="media/image51.svg"/><Relationship Id="rId103" Type="http://schemas.openxmlformats.org/officeDocument/2006/relationships/image" Target="media/image95.svg"/><Relationship Id="rId108" Type="http://schemas.openxmlformats.org/officeDocument/2006/relationships/image" Target="media/image100.emf"/><Relationship Id="rId124" Type="http://schemas.openxmlformats.org/officeDocument/2006/relationships/image" Target="media/image116.png"/><Relationship Id="rId129" Type="http://schemas.openxmlformats.org/officeDocument/2006/relationships/image" Target="media/image121.png"/><Relationship Id="rId54" Type="http://schemas.openxmlformats.org/officeDocument/2006/relationships/image" Target="media/image46.png"/><Relationship Id="rId70" Type="http://schemas.openxmlformats.org/officeDocument/2006/relationships/image" Target="media/image62.png"/><Relationship Id="rId75" Type="http://schemas.openxmlformats.org/officeDocument/2006/relationships/image" Target="media/image67.svg"/><Relationship Id="rId91" Type="http://schemas.openxmlformats.org/officeDocument/2006/relationships/image" Target="media/image83.svg"/><Relationship Id="rId96" Type="http://schemas.openxmlformats.org/officeDocument/2006/relationships/image" Target="media/image88.png"/><Relationship Id="rId140" Type="http://schemas.openxmlformats.org/officeDocument/2006/relationships/image" Target="media/image132.png"/><Relationship Id="rId145" Type="http://schemas.openxmlformats.org/officeDocument/2006/relationships/image" Target="media/image13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49" Type="http://schemas.openxmlformats.org/officeDocument/2006/relationships/image" Target="media/image41.svg"/><Relationship Id="rId114" Type="http://schemas.openxmlformats.org/officeDocument/2006/relationships/image" Target="media/image106.emf"/><Relationship Id="rId119" Type="http://schemas.openxmlformats.org/officeDocument/2006/relationships/image" Target="media/image111.emf"/><Relationship Id="rId44" Type="http://schemas.openxmlformats.org/officeDocument/2006/relationships/image" Target="media/image36.emf"/><Relationship Id="rId60" Type="http://schemas.openxmlformats.org/officeDocument/2006/relationships/image" Target="media/image52.png"/><Relationship Id="rId65" Type="http://schemas.openxmlformats.org/officeDocument/2006/relationships/image" Target="media/image57.svg"/><Relationship Id="rId81" Type="http://schemas.openxmlformats.org/officeDocument/2006/relationships/image" Target="media/image73.svg"/><Relationship Id="rId86" Type="http://schemas.openxmlformats.org/officeDocument/2006/relationships/image" Target="media/image78.png"/><Relationship Id="rId130" Type="http://schemas.openxmlformats.org/officeDocument/2006/relationships/image" Target="media/image122.png"/><Relationship Id="rId135" Type="http://schemas.openxmlformats.org/officeDocument/2006/relationships/image" Target="media/image127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9" Type="http://schemas.openxmlformats.org/officeDocument/2006/relationships/image" Target="media/image31.emf"/><Relationship Id="rId109" Type="http://schemas.openxmlformats.org/officeDocument/2006/relationships/image" Target="media/image101.emf"/><Relationship Id="rId34" Type="http://schemas.openxmlformats.org/officeDocument/2006/relationships/image" Target="media/image26.emf"/><Relationship Id="rId50" Type="http://schemas.openxmlformats.org/officeDocument/2006/relationships/image" Target="media/image42.png"/><Relationship Id="rId55" Type="http://schemas.openxmlformats.org/officeDocument/2006/relationships/image" Target="media/image47.svg"/><Relationship Id="rId76" Type="http://schemas.openxmlformats.org/officeDocument/2006/relationships/image" Target="media/image68.png"/><Relationship Id="rId97" Type="http://schemas.openxmlformats.org/officeDocument/2006/relationships/image" Target="media/image89.svg"/><Relationship Id="rId104" Type="http://schemas.openxmlformats.org/officeDocument/2006/relationships/image" Target="media/image96.png"/><Relationship Id="rId120" Type="http://schemas.openxmlformats.org/officeDocument/2006/relationships/image" Target="media/image112.emf"/><Relationship Id="rId125" Type="http://schemas.openxmlformats.org/officeDocument/2006/relationships/image" Target="media/image117.png"/><Relationship Id="rId141" Type="http://schemas.openxmlformats.org/officeDocument/2006/relationships/image" Target="media/image133.png"/><Relationship Id="rId146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63.svg"/><Relationship Id="rId92" Type="http://schemas.openxmlformats.org/officeDocument/2006/relationships/image" Target="media/image84.png"/><Relationship Id="rId2" Type="http://schemas.openxmlformats.org/officeDocument/2006/relationships/numbering" Target="numbering.xml"/><Relationship Id="rId29" Type="http://schemas.openxmlformats.org/officeDocument/2006/relationships/image" Target="media/image21.emf"/><Relationship Id="rId24" Type="http://schemas.openxmlformats.org/officeDocument/2006/relationships/image" Target="media/image16.emf"/><Relationship Id="rId40" Type="http://schemas.openxmlformats.org/officeDocument/2006/relationships/image" Target="media/image32.emf"/><Relationship Id="rId45" Type="http://schemas.openxmlformats.org/officeDocument/2006/relationships/image" Target="media/image37.emf"/><Relationship Id="rId66" Type="http://schemas.openxmlformats.org/officeDocument/2006/relationships/image" Target="media/image58.png"/><Relationship Id="rId87" Type="http://schemas.openxmlformats.org/officeDocument/2006/relationships/image" Target="media/image79.svg"/><Relationship Id="rId110" Type="http://schemas.openxmlformats.org/officeDocument/2006/relationships/image" Target="media/image102.emf"/><Relationship Id="rId115" Type="http://schemas.openxmlformats.org/officeDocument/2006/relationships/image" Target="media/image107.emf"/><Relationship Id="rId131" Type="http://schemas.openxmlformats.org/officeDocument/2006/relationships/image" Target="media/image123.png"/><Relationship Id="rId136" Type="http://schemas.openxmlformats.org/officeDocument/2006/relationships/image" Target="media/image128.png"/><Relationship Id="rId61" Type="http://schemas.openxmlformats.org/officeDocument/2006/relationships/image" Target="media/image53.svg"/><Relationship Id="rId82" Type="http://schemas.openxmlformats.org/officeDocument/2006/relationships/image" Target="media/image74.png"/><Relationship Id="rId19" Type="http://schemas.openxmlformats.org/officeDocument/2006/relationships/image" Target="media/image11.png"/><Relationship Id="rId14" Type="http://schemas.openxmlformats.org/officeDocument/2006/relationships/image" Target="media/image6.png"/><Relationship Id="rId30" Type="http://schemas.openxmlformats.org/officeDocument/2006/relationships/image" Target="media/image22.emf"/><Relationship Id="rId35" Type="http://schemas.openxmlformats.org/officeDocument/2006/relationships/image" Target="media/image27.emf"/><Relationship Id="rId56" Type="http://schemas.openxmlformats.org/officeDocument/2006/relationships/image" Target="media/image48.png"/><Relationship Id="rId77" Type="http://schemas.openxmlformats.org/officeDocument/2006/relationships/image" Target="media/image69.svg"/><Relationship Id="rId100" Type="http://schemas.openxmlformats.org/officeDocument/2006/relationships/image" Target="media/image92.png"/><Relationship Id="rId105" Type="http://schemas.openxmlformats.org/officeDocument/2006/relationships/image" Target="media/image97.svg"/><Relationship Id="rId126" Type="http://schemas.openxmlformats.org/officeDocument/2006/relationships/image" Target="media/image118.png"/><Relationship Id="rId147" Type="http://schemas.openxmlformats.org/officeDocument/2006/relationships/theme" Target="theme/theme1.xml"/><Relationship Id="rId8" Type="http://schemas.openxmlformats.org/officeDocument/2006/relationships/image" Target="media/image1.jpeg"/><Relationship Id="rId51" Type="http://schemas.openxmlformats.org/officeDocument/2006/relationships/image" Target="media/image43.svg"/><Relationship Id="rId72" Type="http://schemas.openxmlformats.org/officeDocument/2006/relationships/image" Target="media/image64.png"/><Relationship Id="rId93" Type="http://schemas.openxmlformats.org/officeDocument/2006/relationships/image" Target="media/image85.svg"/><Relationship Id="rId98" Type="http://schemas.openxmlformats.org/officeDocument/2006/relationships/image" Target="media/image90.png"/><Relationship Id="rId121" Type="http://schemas.openxmlformats.org/officeDocument/2006/relationships/image" Target="media/image113.png"/><Relationship Id="rId142" Type="http://schemas.openxmlformats.org/officeDocument/2006/relationships/image" Target="media/image134.png"/><Relationship Id="rId3" Type="http://schemas.openxmlformats.org/officeDocument/2006/relationships/styles" Target="styles.xml"/><Relationship Id="rId25" Type="http://schemas.openxmlformats.org/officeDocument/2006/relationships/image" Target="media/image17.emf"/><Relationship Id="rId46" Type="http://schemas.openxmlformats.org/officeDocument/2006/relationships/image" Target="media/image38.emf"/><Relationship Id="rId67" Type="http://schemas.openxmlformats.org/officeDocument/2006/relationships/image" Target="media/image59.svg"/><Relationship Id="rId116" Type="http://schemas.openxmlformats.org/officeDocument/2006/relationships/image" Target="media/image108.emf"/><Relationship Id="rId137" Type="http://schemas.openxmlformats.org/officeDocument/2006/relationships/image" Target="media/image129.png"/><Relationship Id="rId20" Type="http://schemas.openxmlformats.org/officeDocument/2006/relationships/image" Target="media/image12.emf"/><Relationship Id="rId41" Type="http://schemas.openxmlformats.org/officeDocument/2006/relationships/image" Target="media/image33.emf"/><Relationship Id="rId62" Type="http://schemas.openxmlformats.org/officeDocument/2006/relationships/image" Target="media/image54.png"/><Relationship Id="rId83" Type="http://schemas.openxmlformats.org/officeDocument/2006/relationships/image" Target="media/image75.svg"/><Relationship Id="rId88" Type="http://schemas.openxmlformats.org/officeDocument/2006/relationships/image" Target="media/image80.png"/><Relationship Id="rId111" Type="http://schemas.openxmlformats.org/officeDocument/2006/relationships/image" Target="media/image103.emf"/><Relationship Id="rId132" Type="http://schemas.openxmlformats.org/officeDocument/2006/relationships/image" Target="media/image124.png"/><Relationship Id="rId15" Type="http://schemas.openxmlformats.org/officeDocument/2006/relationships/image" Target="media/image7.png"/><Relationship Id="rId36" Type="http://schemas.openxmlformats.org/officeDocument/2006/relationships/image" Target="media/image28.emf"/><Relationship Id="rId57" Type="http://schemas.openxmlformats.org/officeDocument/2006/relationships/image" Target="media/image49.svg"/><Relationship Id="rId106" Type="http://schemas.openxmlformats.org/officeDocument/2006/relationships/image" Target="media/image98.png"/><Relationship Id="rId127" Type="http://schemas.openxmlformats.org/officeDocument/2006/relationships/image" Target="media/image119.png"/><Relationship Id="rId10" Type="http://schemas.openxmlformats.org/officeDocument/2006/relationships/image" Target="media/image2.png"/><Relationship Id="rId31" Type="http://schemas.openxmlformats.org/officeDocument/2006/relationships/image" Target="media/image23.emf"/><Relationship Id="rId52" Type="http://schemas.openxmlformats.org/officeDocument/2006/relationships/image" Target="media/image44.png"/><Relationship Id="rId73" Type="http://schemas.openxmlformats.org/officeDocument/2006/relationships/image" Target="media/image65.svg"/><Relationship Id="rId78" Type="http://schemas.openxmlformats.org/officeDocument/2006/relationships/image" Target="media/image70.png"/><Relationship Id="rId94" Type="http://schemas.openxmlformats.org/officeDocument/2006/relationships/image" Target="media/image86.png"/><Relationship Id="rId99" Type="http://schemas.openxmlformats.org/officeDocument/2006/relationships/image" Target="media/image91.svg"/><Relationship Id="rId101" Type="http://schemas.openxmlformats.org/officeDocument/2006/relationships/image" Target="media/image93.svg"/><Relationship Id="rId122" Type="http://schemas.openxmlformats.org/officeDocument/2006/relationships/image" Target="media/image114.png"/><Relationship Id="rId143" Type="http://schemas.openxmlformats.org/officeDocument/2006/relationships/hyperlink" Target="http://localhost/proyek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26" Type="http://schemas.openxmlformats.org/officeDocument/2006/relationships/image" Target="media/image18.emf"/><Relationship Id="rId47" Type="http://schemas.openxmlformats.org/officeDocument/2006/relationships/image" Target="media/image39.emf"/><Relationship Id="rId68" Type="http://schemas.openxmlformats.org/officeDocument/2006/relationships/image" Target="media/image60.png"/><Relationship Id="rId89" Type="http://schemas.openxmlformats.org/officeDocument/2006/relationships/image" Target="media/image81.svg"/><Relationship Id="rId112" Type="http://schemas.openxmlformats.org/officeDocument/2006/relationships/image" Target="media/image104.emf"/><Relationship Id="rId133" Type="http://schemas.openxmlformats.org/officeDocument/2006/relationships/image" Target="media/image125.png"/><Relationship Id="rId16" Type="http://schemas.openxmlformats.org/officeDocument/2006/relationships/image" Target="media/image8.png"/><Relationship Id="rId37" Type="http://schemas.openxmlformats.org/officeDocument/2006/relationships/image" Target="media/image29.emf"/><Relationship Id="rId58" Type="http://schemas.openxmlformats.org/officeDocument/2006/relationships/image" Target="media/image50.png"/><Relationship Id="rId79" Type="http://schemas.openxmlformats.org/officeDocument/2006/relationships/image" Target="media/image71.svg"/><Relationship Id="rId102" Type="http://schemas.openxmlformats.org/officeDocument/2006/relationships/image" Target="media/image94.png"/><Relationship Id="rId123" Type="http://schemas.openxmlformats.org/officeDocument/2006/relationships/image" Target="media/image115.png"/><Relationship Id="rId144" Type="http://schemas.openxmlformats.org/officeDocument/2006/relationships/image" Target="media/image13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Ten19</b:Tag>
    <b:SourceType>InternetSite</b:SourceType>
    <b:Guid>{CD1CEF4C-0BBC-41EE-90DB-C296973F6DF6}</b:Guid>
    <b:Title>Tentang Politeknik Pos Indonesia</b:Title>
    <b:Year>2019</b:Year>
    <b:InternetSiteTitle>Politeknik Pos Indonesia</b:InternetSiteTitle>
    <b:URL>https://www.poltekpos.ac.id/index.php/tentang</b:URL>
    <b:RefOrder>1</b:RefOrder>
  </b:Source>
  <b:Source>
    <b:Tag>Ala13</b:Tag>
    <b:SourceType>Book</b:SourceType>
    <b:Guid>{ACD52AC8-2677-4E75-B7E2-432AAF2CCA79}</b:Guid>
    <b:Author>
      <b:Author>
        <b:NameList>
          <b:Person>
            <b:Last>Dennis</b:Last>
            <b:First>Alan</b:First>
          </b:Person>
          <b:Person>
            <b:Last>Wixom</b:Last>
            <b:First>Barbara</b:First>
            <b:Middle>Haley</b:Middle>
          </b:Person>
          <b:Person>
            <b:Last>Tegarden</b:Last>
            <b:First>David</b:First>
          </b:Person>
        </b:NameList>
      </b:Author>
    </b:Author>
    <b:Title>Systems Analysis and Design with UML, 4th Edition</b:Title>
    <b:Year>2012</b:Year>
    <b:Publisher>John Wiley and sons, Inc.</b:Publisher>
    <b:RefOrder>2</b:RefOrder>
  </b:Source>
  <b:Source>
    <b:Tag>HMJ</b:Tag>
    <b:SourceType>JournalArticle</b:SourceType>
    <b:Guid>{725D1CD5-4823-4FB8-83F9-9D04AAAB436E}</b:Guid>
    <b:Author>
      <b:Author>
        <b:NameList>
          <b:Person>
            <b:Last>Jogiyanto</b:Last>
          </b:Person>
        </b:NameList>
      </b:Author>
    </b:Author>
    <b:Title>SISTEM INFORMASI PENGARSIPAN DATA SURAT MASUK DAN SURAT KELUR PADA POLRESTABES SEMARANG</b:Title>
    <b:Year>2005</b:Year>
    <b:Pages>05-05</b:Pages>
    <b:RefOrder>3</b:RefOrder>
  </b:Source>
  <b:Source>
    <b:Tag>Rah18</b:Tag>
    <b:SourceType>InternetSite</b:SourceType>
    <b:Guid>{03ABEC1B-653A-426B-ABA4-2420E225961D}</b:Guid>
    <b:Title>rahmatagus</b:Title>
    <b:Year>2018</b:Year>
    <b:Author>
      <b:Author>
        <b:NameList>
          <b:Person>
            <b:Last>Rahmat</b:Last>
          </b:Person>
        </b:NameList>
      </b:Author>
    </b:Author>
    <b:InternetSiteTitle>Pengertian Entity Relationship Diagram</b:InternetSiteTitle>
    <b:Month>November</b:Month>
    <b:Day>11</b:Day>
    <b:URL>https://rahmatagusblog.wordpress.com/2018/11/11/pengertian-entity-relationship-diagram/</b:URL>
    <b:RefOrder>4</b:RefOrder>
  </b:Source>
  <b:Source>
    <b:Tag>PRO16</b:Tag>
    <b:SourceType>JournalArticle</b:SourceType>
    <b:Guid>{F9E99467-53C0-4937-BD12-22DC8C6A72BD}</b:Guid>
    <b:Title>PROTOTYPE PELAYANAN AKADEMIK TERHADAP KOMPLAIN MAHASISWA BERBASIS MOBILE</b:Title>
    <b:JournalName>JURNAL LENTERA ICT </b:JournalName>
    <b:Year>2016</b:Year>
    <b:Pages>55-55</b:Pages>
    <b:RefOrder>5</b:RefOrder>
  </b:Source>
  <b:Source>
    <b:Tag>Arm14</b:Tag>
    <b:SourceType>Book</b:SourceType>
    <b:Guid>{91FA0882-B9DA-424D-B513-0F43FC7E9918}</b:Guid>
    <b:Author>
      <b:Author>
        <b:NameList>
          <b:Person>
            <b:Last>Armiati</b:Last>
            <b:First>Sari</b:First>
          </b:Person>
        </b:NameList>
      </b:Author>
    </b:Author>
    <b:Title>Perancangan Sistem Informasi Pemesanan Motor Online</b:Title>
    <b:Year>2014</b:Year>
    <b:Publisher>Manajemen Informatika-Politeknik Pos Indonesia</b:Publisher>
    <b:RefOrder>6</b:RefOrder>
  </b:Source>
  <b:Source>
    <b:Tag>Bil21</b:Tag>
    <b:SourceType>InternetSite</b:SourceType>
    <b:Guid>{E4C30EA7-E281-46DA-9737-EAB075E8A830}</b:Guid>
    <b:Author>
      <b:Author>
        <b:NameList>
          <b:Person>
            <b:Last>Syahid</b:Last>
            <b:First>Bilal</b:First>
          </b:Person>
        </b:NameList>
      </b:Author>
    </b:Author>
    <b:Title>Pengertian Website – Sejarah, Jenis, Manfaat, Unsur, Tahapan, Fungsi, Para Ahli</b:Title>
    <b:InternetSiteTitle>gurupendidikan</b:InternetSiteTitle>
    <b:Year>2021</b:Year>
    <b:Month>januari</b:Month>
    <b:Day>9</b:Day>
    <b:URL>https://www.gurupendidikan.co.id/pengertian-website/</b:URL>
    <b:RefOrder>7</b:RefOrder>
  </b:Source>
  <b:Source>
    <b:Tag>adm17</b:Tag>
    <b:SourceType>InternetSite</b:SourceType>
    <b:Guid>{03A89F89-1E8B-4348-8336-4BBB2BC5AD39}</b:Guid>
    <b:Author>
      <b:Author>
        <b:NameList>
          <b:Person>
            <b:Last>admin</b:Last>
          </b:Person>
        </b:NameList>
      </b:Author>
    </b:Author>
    <b:Title>Pengertian Surat dan Jenisnya, Fungsi, dan Macam-Macam Surat</b:Title>
    <b:InternetSiteTitle>maxmanroe</b:InternetSiteTitle>
    <b:Year>2017</b:Year>
    <b:URL>https://www.maxmanroe.com/vid/surat/pengertian-surat.html</b:URL>
    <b:RefOrder>8</b:RefOrder>
  </b:Source>
  <b:Source>
    <b:Tag>SiM19</b:Tag>
    <b:SourceType>InternetSite</b:SourceType>
    <b:Guid>{66AFFD7B-2B72-4866-BE54-F33EC261DFAE}</b:Guid>
    <b:Title>Pengertian Surat : Fungsi, Ciri, Tujuan, Struktur Bagian, Macam Macam Jenis dan Contohnya</b:Title>
    <b:InternetSiteTitle>pelajaran</b:InternetSiteTitle>
    <b:Year>2019</b:Year>
    <b:Month>Agustus</b:Month>
    <b:Day>29</b:Day>
    <b:URL>https://www.pelajaran.co.id/2019/29/pengertian-surat.html</b:URL>
    <b:Author>
      <b:Author>
        <b:NameList>
          <b:Person>
            <b:Last>Manis</b:Last>
            <b:First>Si</b:First>
          </b:Person>
        </b:NameList>
      </b:Author>
    </b:Author>
    <b:RefOrder>9</b:RefOrder>
  </b:Source>
  <b:Source>
    <b:Tag>bit20</b:Tag>
    <b:SourceType>InternetSite</b:SourceType>
    <b:Guid>{A8D63839-2F15-4AD8-B030-CA9F4BDEFABE}</b:Guid>
    <b:Author>
      <b:Author>
        <b:NameList>
          <b:Person>
            <b:Last>bitar</b:Last>
          </b:Person>
        </b:NameList>
      </b:Author>
    </b:Author>
    <b:Title>Pengertian Sistem – Karakteristik, Elemen, Jenis, Klasifikasi, Para Ahli</b:Title>
    <b:InternetSiteTitle>gurupendidikan</b:InternetSiteTitle>
    <b:Year>2020</b:Year>
    <b:Month>oktober</b:Month>
    <b:Day>31</b:Day>
    <b:URL>https://www.gurupendidikan.co.id/pengertian-sistem/</b:URL>
    <b:RefOrder>10</b:RefOrder>
  </b:Source>
  <b:Source>
    <b:Tag>Wah20</b:Tag>
    <b:SourceType>InternetSite</b:SourceType>
    <b:Guid>{9FB49EC3-AEF1-49E0-BC42-61C57CF3E080}</b:Guid>
    <b:Author>
      <b:Author>
        <b:NameList>
          <b:Person>
            <b:Last>Bintara</b:Last>
            <b:First>Wahyu</b:First>
          </b:Person>
        </b:NameList>
      </b:Author>
    </b:Author>
    <b:Title>Pengertian Microsoft Visio</b:Title>
    <b:InternetSiteTitle>dianisa</b:InternetSiteTitle>
    <b:Year>2020</b:Year>
    <b:Month>10</b:Month>
    <b:Day>17</b:Day>
    <b:URL>https://dianisa.com/pengertian-microsoft-visio/</b:URL>
    <b:RefOrder>11</b:RefOrder>
  </b:Source>
  <b:Source>
    <b:Tag>Sdr15</b:Tag>
    <b:SourceType>InternetSite</b:SourceType>
    <b:Guid>{ADF231D5-613C-4D5D-BA2F-A590FDFEF3AA}</b:Guid>
    <b:Author>
      <b:Author>
        <b:NameList>
          <b:Person>
            <b:Last>Rahmatdi</b:Last>
            <b:First>Sdr</b:First>
          </b:Person>
        </b:NameList>
      </b:Author>
    </b:Author>
    <b:Title>Pengertian dan Contoh Dari Context Diagram, Data Flow Diagram, dan Flow Map</b:Title>
    <b:InternetSiteTitle>academia.edu</b:InternetSiteTitle>
    <b:Year>2015</b:Year>
    <b:Month>agustus</b:Month>
    <b:Day>19</b:Day>
    <b:URL>https://www.academia.edu/6078318/Pengertian_dan_Contoh_Dari_Context_Diagram_Data_Flow_Diagram_dan_Flow_Map_upload_by_rahmatdi_com</b:URL>
    <b:RefOrder>12</b:RefOrder>
  </b:Source>
  <b:Source>
    <b:Tag>Tat12</b:Tag>
    <b:SourceType>Book</b:SourceType>
    <b:Guid>{EC15529D-5E45-404A-9452-9F7D3E0E9E0B}</b:Guid>
    <b:Author>
      <b:Author>
        <b:NameList>
          <b:Person>
            <b:Last>Sutabri</b:Last>
            <b:First>Tata</b:First>
          </b:Person>
        </b:NameList>
      </b:Author>
    </b:Author>
    <b:Title>KONSEP SISTEM INFORMASI</b:Title>
    <b:Year>2012</b:Year>
    <b:City>Yogyakarta</b:City>
    <b:Publisher>PENERBIT ANDI</b:Publisher>
    <b:RefOrder>13</b:RefOrder>
  </b:Source>
  <b:Source>
    <b:Tag>Dan17</b:Tag>
    <b:SourceType>Book</b:SourceType>
    <b:Guid>{034FC3A8-58FE-4451-BB63-0AE8CA4161F6}</b:Guid>
    <b:Title>Jump Start Adobe XD</b:Title>
    <b:Year>2017</b:Year>
    <b:Author>
      <b:Author>
        <b:NameList>
          <b:Person>
            <b:Last>Schwarz</b:Last>
            <b:First>Daniel</b:First>
          </b:Person>
        </b:NameList>
      </b:Author>
    </b:Author>
    <b:Publisher>SitePoint</b:Publisher>
    <b:RefOrder>14</b:RefOrder>
  </b:Source>
  <b:Source>
    <b:Tag>Kez20</b:Tag>
    <b:SourceType>InternetSite</b:SourceType>
    <b:Guid>{0F398B05-FE2C-4E6C-BBA7-7A6EDC2844B4}</b:Guid>
    <b:Author>
      <b:Author>
        <b:NameList>
          <b:Person>
            <b:Last>Christvidya</b:Last>
            <b:First>Kezia</b:First>
            <b:Middle>Prasetya</b:Middle>
          </b:Person>
        </b:NameList>
      </b:Author>
    </b:Author>
    <b:Title>Jenis-Jenis Surat Beserta Fungsinya yang Harus Diketahui</b:Title>
    <b:InternetSiteTitle>today.line</b:InternetSiteTitle>
    <b:Year>2020</b:Year>
    <b:Month>agustus</b:Month>
    <b:Day>8</b:Day>
    <b:URL>https://today.line.me/id/v2/article/g8w31Z</b:URL>
    <b:RefOrder>15</b:RefOrder>
  </b:Source>
  <b:Source>
    <b:Tag>Irw11</b:Tag>
    <b:SourceType>InternetSite</b:SourceType>
    <b:Guid>{E755A8F0-087C-412C-95C2-00D5380DB78F}</b:Guid>
    <b:Author>
      <b:Author>
        <b:NameList>
          <b:Person>
            <b:Last>susanto</b:Last>
            <b:First>Irwan</b:First>
          </b:Person>
        </b:NameList>
      </b:Author>
    </b:Author>
    <b:Title>indoblogspot</b:Title>
    <b:Year>2011</b:Year>
    <b:InternetSiteTitle>Analisis Rantai Nilai</b:InternetSiteTitle>
    <b:Month>November</b:Month>
    <b:Day>29</b:Day>
    <b:URL>http://cio-indo.blogspot.com/2011/11/analisis-rantai-nilai-value-chain.html</b:URL>
    <b:RefOrder>16</b:RefOrder>
  </b:Source>
  <b:Source>
    <b:Tag>sug19</b:Tag>
    <b:SourceType>InternetSite</b:SourceType>
    <b:Guid>{C3DBC2A0-EAF5-4A7F-AB8C-9094C01F18A4}</b:Guid>
    <b:Author>
      <b:Author>
        <b:NameList>
          <b:Person>
            <b:Last>priharto</b:Last>
            <b:First>sugi</b:First>
          </b:Person>
        </b:NameList>
      </b:Author>
    </b:Author>
    <b:Title>Definisi Sistem Informasi Manajemen, Fungsi, Kategori, dan Manfaatnya</b:Title>
    <b:InternetSiteTitle>cpssoft.</b:InternetSiteTitle>
    <b:Year>2019</b:Year>
    <b:Month>Mei</b:Month>
    <b:Day>13</b:Day>
    <b:URL>https://cpssoft.com/blog/manajemen/definisi-sistem-informasi-manajemen-fungsi-kategori-dan-manfaatnya/</b:URL>
    <b:RefOrder>17</b:RefOrder>
  </b:Source>
  <b:Source>
    <b:Tag>Azm10</b:Tag>
    <b:SourceType>InternetSite</b:SourceType>
    <b:Guid>{8B48E3B2-3F15-45A2-A54A-2E11142D973F}</b:Guid>
    <b:Author>
      <b:Author>
        <b:NameList>
          <b:Person>
            <b:Last>Azmie</b:Last>
          </b:Person>
        </b:NameList>
      </b:Author>
    </b:Author>
    <b:Title>Business Process Modeling Notasi (BPMN)</b:Title>
    <b:InternetSiteTitle>mystroberi</b:InternetSiteTitle>
    <b:Year>2010</b:Year>
    <b:Month>oktober</b:Month>
    <b:Day>20</b:Day>
    <b:URL>http://mystroberi.blogspot.com/2010/10/business-process-modeling-notasi-bpmn.html</b:URL>
    <b:RefOrder>18</b:RefOrder>
  </b:Source>
  <b:Source>
    <b:Tag>Pol19</b:Tag>
    <b:SourceType>Book</b:SourceType>
    <b:Guid>{2A6F9A77-F5AD-4FEC-8555-1885E2441A6B}</b:Guid>
    <b:Title>BUKU PANDUAN AKADEMIK TA 219-2020</b:Title>
    <b:Year>2019</b:Year>
    <b:Author>
      <b:Author>
        <b:NameList>
          <b:Person>
            <b:Last>Indonesia</b:Last>
            <b:First>Politeknik</b:First>
            <b:Middle>Pos</b:Middle>
          </b:Person>
        </b:NameList>
      </b:Author>
    </b:Author>
    <b:City>Bandung</b:City>
    <b:Publisher>Politeknik Pos Indonesia</b:Publisher>
    <b:RefOrder>19</b:RefOrder>
  </b:Source>
  <b:Source>
    <b:Tag>Res13</b:Tag>
    <b:SourceType>ArticleInAPeriodical</b:SourceType>
    <b:Guid>{61D3E4A7-3DAE-45E0-A9E2-D72BCB8A1F71}</b:Guid>
    <b:Author>
      <b:Author>
        <b:NameList>
          <b:Person>
            <b:Last>sn</b:Last>
            <b:First>Resthy</b:First>
          </b:Person>
        </b:NameList>
      </b:Author>
    </b:Author>
    <b:Title>BIZAGI &amp; BLUEBERRY</b:Title>
    <b:PeriodicalTitle>BIZAGI</b:PeriodicalTitle>
    <b:Year>2013</b:Year>
    <b:Month>November</b:Month>
    <b:Day>20</b:Day>
    <b:Pages>Rabu</b:Pages>
    <b:RefOrder>20</b:RefOrder>
  </b:Source>
  <b:Source>
    <b:Tag>Ghe10</b:Tag>
    <b:SourceType>JournalArticle</b:SourceType>
    <b:Guid>{440BDD4C-B2DF-4459-A317-1E2E51D9F288}</b:Guid>
    <b:Title>APPLICATION OF FISHBONE DIAGRAM TO DETERMINE THE RISK OF AN EVENT WITH MULTIPLE CAUSES</b:Title>
    <b:Year>2010</b:Year>
    <b:Author>
      <b:Author>
        <b:NameList>
          <b:Person>
            <b:Last>ILIE</b:Last>
            <b:First>Gheorghe</b:First>
          </b:Person>
          <b:Person>
            <b:Last>CIOCOIU</b:Last>
            <b:First>Carmen</b:First>
            <b:Middle>Nadia</b:Middle>
          </b:Person>
        </b:NameList>
      </b:Author>
    </b:Author>
    <b:JournalName>MANAGEMENT RESEARCH AND PRACTICE vol. 2 Issue 1</b:JournalName>
    <b:Pages>1-2</b:Pages>
    <b:RefOrder>21</b:RefOrder>
  </b:Source>
  <b:Source>
    <b:Tag>d3t20</b:Tag>
    <b:SourceType>InternetSite</b:SourceType>
    <b:Guid>{4A78D667-49A5-4944-88B8-94F57616867E}</b:Guid>
    <b:Author>
      <b:Author>
        <b:NameList>
          <b:Person>
            <b:Last>d3ti2019_12</b:Last>
          </b:Person>
        </b:NameList>
      </b:Author>
    </b:Author>
    <b:Title>Apakah itu DFD?</b:Title>
    <b:InternetSiteTitle>Medium</b:InternetSiteTitle>
    <b:Year>2020</b:Year>
    <b:Month>February</b:Month>
    <b:Day>3</b:Day>
    <b:URL>https://medium.com/d3ti2019-12/apakah-itu-dfd-1babf472180e</b:URL>
    <b:RefOrder>22</b:RefOrder>
  </b:Source>
  <b:Source>
    <b:Tag>EAR11</b:Tag>
    <b:SourceType>InternetSite</b:SourceType>
    <b:Guid>{BAC82927-858F-4EC4-A63F-D30A9EAF6A94}</b:Guid>
    <b:Title>Analisis Rantai Nilai (Value Chain Analysis)</b:Title>
    <b:Year>2011</b:Year>
    <b:Author>
      <b:Author>
        <b:NameList>
          <b:Person>
            <b:Last>EARONES</b:Last>
          </b:Person>
        </b:NameList>
      </b:Author>
    </b:Author>
    <b:InternetSiteTitle>CIO Indonesia</b:InternetSiteTitle>
    <b:Month>November</b:Month>
    <b:Day>28</b:Day>
    <b:URL>http://cio-indo.blogspot.com/2011/11/analisis-rantai-nilai-value-chain.html</b:URL>
    <b:RefOrder>23</b:RefOrder>
  </b:Source>
  <b:Source>
    <b:Tag>Clo17</b:Tag>
    <b:SourceType>JournalArticle</b:SourceType>
    <b:Guid>{1D59B697-CD7A-44A9-850D-44F3D038178A}</b:Guid>
    <b:Year>2017</b:Year>
    <b:Author>
      <b:Author>
        <b:Corporate>CloudHost</b:Corporate>
      </b:Author>
    </b:Author>
    <b:JournalName>Belajar Cepat Framework Codeigniter</b:JournalName>
    <b:Pages>3-4</b:Pages>
    <b:RefOrder>24</b:RefOrder>
  </b:Source>
  <b:Source>
    <b:Tag>Ric</b:Tag>
    <b:SourceType>Book</b:SourceType>
    <b:Guid>{4AAB4664-C9E7-4B44-9357-C43811EA055B}</b:Guid>
    <b:Author>
      <b:Author>
        <b:NameList>
          <b:Person>
            <b:Last>Griffin</b:Last>
            <b:First>Ricky</b:First>
            <b:Middle>W.</b:Middle>
          </b:Person>
        </b:NameList>
      </b:Author>
    </b:Author>
    <b:Year>2006</b:Year>
    <b:RefOrder>25</b:RefOrder>
  </b:Source>
  <b:Source>
    <b:Tag>Lip13</b:Tag>
    <b:SourceType>JournalArticle</b:SourceType>
    <b:Guid>{704E5608-55DE-4C53-8F15-39D7FEAD8B56}</b:Guid>
    <b:Author>
      <b:Author>
        <b:NameList>
          <b:Person>
            <b:Last>Lipursari</b:Last>
            <b:First>Anastasia</b:First>
          </b:Person>
        </b:NameList>
      </b:Author>
    </b:Author>
    <b:Title>PERAN SISTEM INFORMASI MANAJEMEN (SIM) DALAM PENGAMBILAN KEPUTUSAN</b:Title>
    <b:Year>2013</b:Year>
    <b:City>SEMARANG</b:City>
    <b:JournalName>JURNAL STIE SEMARANG, VOL 5, NO 1, EDISI FEBRUARI 2013</b:JournalName>
    <b:Pages>27-32</b:Pages>
    <b:RefOrder>26</b:RefOrder>
  </b:Source>
  <b:Source>
    <b:Tag>Sis11</b:Tag>
    <b:SourceType>JournalArticle</b:SourceType>
    <b:Guid>{ABECAF24-E110-45C0-B0AF-12729EFF0B31}</b:Guid>
    <b:Author>
      <b:Author>
        <b:NameList>
          <b:Person>
            <b:Last>Kartikasari</b:Last>
            <b:First>Siska</b:First>
            <b:Middle>Wahyu</b:Middle>
          </b:Person>
        </b:NameList>
      </b:Author>
    </b:Author>
    <b:Title>Sistem Informasi Pengelolaan Surat Masuk Dan Surat Keluar Pada Unit Perlaksanaan Teknis Taman Kanak – Kanak Dan Sekolah Dasar Kecamatan Pringkuku</b:Title>
    <b:JournalName>Journal Speed – Sentra Penelitian Engineering dan Edukasi – Volume 3 No 1 - 2011</b:JournalName>
    <b:Year>2011</b:Year>
    <b:Pages>23</b:Pages>
    <b:RefOrder>27</b:RefOrder>
  </b:Source>
  <b:Source>
    <b:Tag>Dee16</b:Tag>
    <b:SourceType>Book</b:SourceType>
    <b:Guid>{2C80C11E-C99D-4B6D-B020-72263A98817F}</b:Guid>
    <b:Title> Arsip dan Sistem Informasi</b:Title>
    <b:Year>2016</b:Year>
    <b:Author>
      <b:Author>
        <b:NameList>
          <b:Person>
            <b:Last>Deewez</b:Last>
          </b:Person>
        </b:NameList>
      </b:Author>
    </b:Author>
    <b:City>Jakarta</b:City>
    <b:Publisher>Techno inc</b:Publisher>
    <b:RefOrder>28</b:RefOrder>
  </b:Source>
  <b:Source>
    <b:Tag>Wha21</b:Tag>
    <b:SourceType>InternetSite</b:SourceType>
    <b:Guid>{936D734A-1785-4552-B3B3-A713F38E73E9}</b:Guid>
    <b:Title>About WhatsApp</b:Title>
    <b:Year>2021</b:Year>
    <b:Author>
      <b:Author>
        <b:Corporate>WhatsApp</b:Corporate>
      </b:Author>
    </b:Author>
    <b:InternetSiteTitle>Whatsapp</b:InternetSiteTitle>
    <b:Month>March</b:Month>
    <b:Day>10</b:Day>
    <b:URL>https://www.whatsapp.com/about</b:URL>
    <b:RefOrder>29</b:RefOrder>
  </b:Source>
  <b:Source>
    <b:Tag>Pur17</b:Tag>
    <b:SourceType>JournalArticle</b:SourceType>
    <b:Guid>{554B2CD1-A03A-46B5-B29F-A0AE51400B2F}</b:Guid>
    <b:Author>
      <b:Author>
        <b:NameList>
          <b:Person>
            <b:Last>Purnomo</b:Last>
            <b:First>Dwi</b:First>
          </b:Person>
        </b:NameList>
      </b:Author>
    </b:Author>
    <b:Title>Model Prototyping pada pengembangan sistem informasi</b:Title>
    <b:Year>2017</b:Year>
    <b:City>Pasuruan</b:City>
    <b:JournalName>Jurnal Informatika Merdeka Pasuruan</b:JournalName>
    <b:Pages>55</b:Pages>
    <b:RefOrder>30</b:RefOrder>
  </b:Source>
  <b:Source>
    <b:Tag>Edy14</b:Tag>
    <b:SourceType>Book</b:SourceType>
    <b:Guid>{F3DBB623-DDDF-4E16-84E1-EE4F63371B68}</b:Guid>
    <b:Title>Pemograman Web Berbasis HMTL5, PHP &amp; Javascript</b:Title>
    <b:Year>2014</b:Year>
    <b:Author>
      <b:Author>
        <b:NameList>
          <b:Person>
            <b:Last>Winarto</b:Last>
            <b:First>Edy</b:First>
          </b:Person>
          <b:Person>
            <b:Last>Smitdev</b:Last>
          </b:Person>
        </b:NameList>
      </b:Author>
    </b:Author>
    <b:City>Jakarta</b:City>
    <b:Publisher>PT Elex Media Komputindo</b:Publisher>
    <b:RefOrder>31</b:RefOrder>
  </b:Source>
  <b:Source>
    <b:Tag>Hen18</b:Tag>
    <b:SourceType>JournalArticle</b:SourceType>
    <b:Guid>{7EFD8C80-CE64-4B69-BF0E-52B5AC2316E9}</b:Guid>
    <b:Title>SISTEM INFORMASI PENGAGENDAAN SURAT BERBASIS WEB PADA PENGADILAN TINGGI MEDAN</b:Title>
    <b:Year>2018</b:Year>
    <b:Author>
      <b:Author>
        <b:NameList>
          <b:Person>
            <b:Last>Sitohan</b:Last>
            <b:First>Hengki</b:First>
            <b:Middle>Tamando</b:Middle>
          </b:Person>
        </b:NameList>
      </b:Author>
    </b:Author>
    <b:JournalName>Journal Of Informatic Pelita Nusantara</b:JournalName>
    <b:Pages>07</b:Pages>
    <b:RefOrder>32</b:RefOrder>
  </b:Source>
  <b:Source>
    <b:Tag>The21</b:Tag>
    <b:SourceType>InternetSite</b:SourceType>
    <b:Guid>{3F62B265-F73D-470A-848A-34E358D11467}</b:Guid>
    <b:Author>
      <b:Author>
        <b:NameList>
          <b:Person>
            <b:Last>Revision</b:Last>
            <b:First>The</b:First>
            <b:Middle>phpMyAdmin devel team</b:Middle>
          </b:Person>
        </b:NameList>
      </b:Author>
    </b:Author>
    <b:Title>Introduction</b:Title>
    <b:Year>2021</b:Year>
    <b:InternetSiteTitle>phpMyAdmin</b:InternetSiteTitle>
    <b:Month>March</b:Month>
    <b:Day>28</b:Day>
    <b:URL>https://docs.phpmyadmin.net/en/latest/intro.html</b:URL>
    <b:RefOrder>33</b:RefOrder>
  </b:Source>
  <b:Source>
    <b:Tag>And15</b:Tag>
    <b:SourceType>JournalArticle</b:SourceType>
    <b:Guid>{5AECF6B1-FB47-4829-B74B-F3CF4F88A8BD}</b:Guid>
    <b:Title>ANALISIS PENGARUH VALUE CHAIN TERHADAP KEUNGGULAN BERSAING DALAM MENCAPAI KEPUASAN KONTRAKTOR PADA PERUSAHAAN READY MIX BETON DI BANTEN</b:Title>
    <b:Year>2015</b:Year>
    <b:Author>
      <b:Author>
        <b:NameList>
          <b:Person>
            <b:Last>Maddeppungeng</b:Last>
            <b:First>Andi</b:First>
          </b:Person>
          <b:Person>
            <b:Last>Suryani</b:Last>
            <b:First>Irma</b:First>
          </b:Person>
          <b:Person>
            <b:Last>Herlambang</b:Last>
            <b:First>Firman</b:First>
          </b:Person>
        </b:NameList>
      </b:Author>
    </b:Author>
    <b:JournalName>JURNAL FONDASI, Volume 4 No 1</b:JournalName>
    <b:Pages>39</b:Pages>
    <b:RefOrder>34</b:RefOrder>
  </b:Source>
  <b:Source>
    <b:Tag>Mur14</b:Tag>
    <b:SourceType>JournalArticle</b:SourceType>
    <b:Guid>{9F358F29-065A-4D09-B843-BC65FEE819A0}</b:Guid>
    <b:Author>
      <b:Author>
        <b:NameList>
          <b:Person>
            <b:Last>Murnawan</b:Last>
            <b:First>H.,</b:First>
            <b:Middle>&amp; Mustofa</b:Middle>
          </b:Person>
        </b:NameList>
      </b:Author>
    </b:Author>
    <b:Title>PERENCANAAN PRODUKTIVITAS KERJA DARI HASIL EVALUASI PRODUKTIVITAS DENGAN METODE FISHBONE DI PERUSAHAAN PERCETAKAN KEMASAN PT.X</b:Title>
    <b:JournalName>Teknik Industru HEURUSTIC</b:JournalName>
    <b:Year>2014</b:Year>
    <b:Pages>31-32</b:Pages>
    <b:RefOrder>35</b:RefOrder>
  </b:Source>
  <b:Source>
    <b:Tag>Ram15</b:Tag>
    <b:SourceType>JournalArticle</b:SourceType>
    <b:Guid>{9F264163-E1C9-4E8B-B0B0-A1964A742CFA}</b:Guid>
    <b:Author>
      <b:Author>
        <b:NameList>
          <b:Person>
            <b:Last>Ramdhani</b:Last>
            <b:First>M.</b:First>
            <b:Middle>A.</b:Middle>
          </b:Person>
        </b:NameList>
      </b:Author>
    </b:Author>
    <b:Title>PEMODELAN PROSES BISNIS SISTEM AKADEMIK MENGGUNAKAN PENDEKATAN BUSINESS PROCESS MODELLING NOTATION (BPMN)</b:Title>
    <b:Year>2015</b:Year>
    <b:Pages>85</b:Pages>
    <b:RefOrder>36</b:RefOrder>
  </b:Source>
  <b:Source>
    <b:Tag>ASR11</b:Tag>
    <b:SourceType>Book</b:SourceType>
    <b:Guid>{DC0844AD-3758-458B-861A-DE2FA42B8B9F}</b:Guid>
    <b:Title>Modul Pembelajaran Rekayasa Perangkat Lunak</b:Title>
    <b:Year>2011</b:Year>
    <b:Author>
      <b:Author>
        <b:NameList>
          <b:Person>
            <b:Last>AS</b:Last>
            <b:First>Rosa</b:First>
          </b:Person>
        </b:NameList>
      </b:Author>
    </b:Author>
    <b:City>Bandung</b:City>
    <b:Publisher>Modula</b:Publisher>
    <b:RefOrder>37</b:RefOrder>
  </b:Source>
  <b:Source>
    <b:Tag>Mil16</b:Tag>
    <b:SourceType>JournalArticle</b:SourceType>
    <b:Guid>{3EFCA286-5FF5-4819-8994-6C5F5248C958}</b:Guid>
    <b:Title>Pengertian Use Case</b:Title>
    <b:Year>2016</b:Year>
    <b:Author>
      <b:Author>
        <b:NameList>
          <b:Person>
            <b:Last>Milawati</b:Last>
            <b:First>H</b:First>
          </b:Person>
        </b:NameList>
      </b:Author>
    </b:Author>
    <b:Pages>1-5</b:Pages>
    <b:RefOrder>38</b:RefOrder>
  </b:Source>
  <b:Source>
    <b:Tag>w3o21</b:Tag>
    <b:SourceType>InternetSite</b:SourceType>
    <b:Guid>{87E12879-9BBD-4CF5-90DB-1AD01FFE6E5F}</b:Guid>
    <b:Title>Cascading Style Sheets home page</b:Title>
    <b:Year>2021</b:Year>
    <b:Author>
      <b:Author>
        <b:NameList>
          <b:Person>
            <b:Last>w3.org</b:Last>
          </b:Person>
        </b:NameList>
      </b:Author>
    </b:Author>
    <b:InternetSiteTitle>w3c</b:InternetSiteTitle>
    <b:Month>March</b:Month>
    <b:Day>28</b:Day>
    <b:URL>https://www.w3.org/Style/CSS/Overview.en.html</b:URL>
    <b:RefOrder>39</b:RefOrder>
  </b:Source>
  <b:Source>
    <b:Tag>w3o211</b:Tag>
    <b:SourceType>InternetSite</b:SourceType>
    <b:Guid>{A52598DF-F4F2-46A7-8761-188B09C5C10C}</b:Guid>
    <b:Author>
      <b:Author>
        <b:NameList>
          <b:Person>
            <b:Last>w3.org</b:Last>
          </b:Person>
        </b:NameList>
      </b:Author>
    </b:Author>
    <b:Title>HTML &amp; CSS</b:Title>
    <b:InternetSiteTitle>W3C</b:InternetSiteTitle>
    <b:Year>2021</b:Year>
    <b:Month>March</b:Month>
    <b:Day>28</b:Day>
    <b:URL>https://www.w3.org/standards/webdesign/htmlcss</b:URL>
    <b:RefOrder>40</b:RefOrder>
  </b:Source>
  <b:Source>
    <b:Tag>Cod21</b:Tag>
    <b:SourceType>InternetSite</b:SourceType>
    <b:Guid>{249E7F48-745F-4318-9BF3-3F2538EA58BE}</b:Guid>
    <b:Author>
      <b:Author>
        <b:NameList>
          <b:Person>
            <b:Last>Codeigniter</b:Last>
          </b:Person>
        </b:NameList>
      </b:Author>
    </b:Author>
    <b:Title>Welcome to Codeigniter</b:Title>
    <b:InternetSiteTitle>Codeigniter</b:InternetSiteTitle>
    <b:Year>2021</b:Year>
    <b:Month>March</b:Month>
    <b:Day>28</b:Day>
    <b:URL>http://codeigniter.com/userguide3/general/welcome.html</b:URL>
    <b:RefOrder>41</b:RefOrder>
  </b:Source>
  <b:Source>
    <b:Tag>Bat11</b:Tag>
    <b:SourceType>JournalArticle</b:SourceType>
    <b:Guid>{BD73226B-A02C-4937-8D73-1EFB3B3F76DF}</b:Guid>
    <b:Title>PERANCANGAN WEBSITE PADA PT. RATU ENIM PALEMBANG</b:Title>
    <b:Year>2011</b:Year>
    <b:Author>
      <b:Author>
        <b:NameList>
          <b:Person>
            <b:Last>Batubara</b:Last>
            <b:First>F.</b:First>
            <b:Middle>A.</b:Middle>
          </b:Person>
        </b:NameList>
      </b:Author>
    </b:Author>
    <b:JournalName>Jurnal Ilmu Pengetahuan dan Teknologi Terapan</b:JournalName>
    <b:Pages>17-18</b:Pages>
    <b:RefOrder>42</b:RefOrder>
  </b:Source>
  <b:Source>
    <b:Tag>Mat20</b:Tag>
    <b:SourceType>InternetSite</b:SourceType>
    <b:Guid>{4A29A9BC-1C56-4355-9109-CD87A3435D4F}</b:Guid>
    <b:Title>What is Adobe XD and what is it used for?</b:Title>
    <b:Year>2020</b:Year>
    <b:Author>
      <b:Author>
        <b:NameList>
          <b:Person>
            <b:Last>Rae</b:Last>
            <b:First>Matt</b:First>
          </b:Person>
        </b:NameList>
      </b:Author>
    </b:Author>
    <b:InternetSiteTitle>Adobe</b:InternetSiteTitle>
    <b:Month>October </b:Month>
    <b:Day>26</b:Day>
    <b:URL>https://www.adobe.com/products/xd/learn/get-started/what-is-adobe-xd-used-for.html</b:URL>
    <b:RefOrder>43</b:RefOrder>
  </b:Source>
  <b:Source>
    <b:Tag>Spa21</b:Tag>
    <b:SourceType>InternetSite</b:SourceType>
    <b:Guid>{9713E8BA-8CBE-44C5-BF3F-92937A9AE6D4}</b:Guid>
    <b:Author>
      <b:Author>
        <b:NameList>
          <b:Person>
            <b:Last>Sparx</b:Last>
          </b:Person>
        </b:NameList>
      </b:Author>
    </b:Author>
    <b:Title>Enterprise Architect</b:Title>
    <b:InternetSiteTitle>Sparx System</b:InternetSiteTitle>
    <b:Year>2021</b:Year>
    <b:Month>February</b:Month>
    <b:Day>2</b:Day>
    <b:URL>https://sparxsystems.com/products/ea/</b:URL>
    <b:RefOrder>44</b:RefOrder>
  </b:Source>
  <b:Source>
    <b:Tag>Vis21</b:Tag>
    <b:SourceType>InternetSite</b:SourceType>
    <b:Guid>{4EDCF673-8C9C-49E1-BBEE-EE798E90B665}</b:Guid>
    <b:Author>
      <b:Author>
        <b:NameList>
          <b:Person>
            <b:Last>Code</b:Last>
            <b:First>Visual</b:First>
            <b:Middle>Studio</b:Middle>
          </b:Person>
        </b:NameList>
      </b:Author>
    </b:Author>
    <b:Title>Documentation For Visual Studio Code</b:Title>
    <b:InternetSiteTitle>Visual Studio Code</b:InternetSiteTitle>
    <b:Year>2021</b:Year>
    <b:Month>March</b:Month>
    <b:Day>28</b:Day>
    <b:URL>https://code.visualstudio.com/docs</b:URL>
    <b:RefOrder>45</b:RefOrder>
  </b:Source>
  <b:Source>
    <b:Tag>Rah17</b:Tag>
    <b:SourceType>JournalArticle</b:SourceType>
    <b:Guid>{40231AFC-50E9-40B1-92F0-BD8FBCA5D381}</b:Guid>
    <b:Title>Analisis dan Pemodelan Proses Bisnis Bidang pelayangan Perizinan Menggunakan Bussiness Process Model and Notation (BPMN)</b:Title>
    <b:Year>2017</b:Year>
    <b:Author>
      <b:Author>
        <b:NameList>
          <b:Person>
            <b:Last>Rahmawati</b:Last>
            <b:First>D.,</b:First>
            <b:Middle>Rokhmawati, R. I., &amp; perdanakusuma, A. R.</b:Middle>
          </b:Person>
        </b:NameList>
      </b:Author>
    </b:Author>
    <b:JournalName>Jurnal Pengembangan Teknologi Informasi dan Ilmu Komputer</b:JournalName>
    <b:Pages>13-40</b:Pages>
    <b:RefOrder>46</b:RefOrder>
  </b:Source>
  <b:Source>
    <b:Tag>Fer16</b:Tag>
    <b:SourceType>JournalArticle</b:SourceType>
    <b:Guid>{E598BC99-1889-4592-B410-D322CD091077}</b:Guid>
    <b:Title>Pengenalan Microsoft Office Visio</b:Title>
    <b:Year>2016</b:Year>
    <b:Pages>1</b:Pages>
    <b:Author>
      <b:Author>
        <b:NameList>
          <b:Person>
            <b:Last>Feronika</b:Last>
            <b:First>N</b:First>
          </b:Person>
        </b:NameList>
      </b:Author>
    </b:Author>
    <b:RefOrder>47</b:RefOrder>
  </b:Source>
  <b:Source>
    <b:Tag>Hav11</b:Tag>
    <b:SourceType>JournalArticle</b:SourceType>
    <b:Guid>{77CFEBEE-F525-4283-BF2B-06DA1D0F6269}</b:Guid>
    <b:Author>
      <b:Author>
        <b:NameList>
          <b:Person>
            <b:Last>Haviluddin</b:Last>
          </b:Person>
        </b:NameList>
      </b:Author>
    </b:Author>
    <b:Title>Memahami Penggunaan UML (Unified Modeling Language)</b:Title>
    <b:JournalName>Jurnal Informatika Mulawarman</b:JournalName>
    <b:Year>2011</b:Year>
    <b:Pages>1-7</b:Pages>
    <b:RefOrder>48</b:RefOrder>
  </b:Source>
  <b:Source>
    <b:Tag>Ade16</b:Tag>
    <b:SourceType>JournalArticle</b:SourceType>
    <b:Guid>{806EDBAF-7E34-4F2E-9EE6-3C92E2ABF32B}</b:Guid>
    <b:Author>
      <b:Author>
        <b:NameList>
          <b:Person>
            <b:Last>Hendini</b:Last>
            <b:First>Ade</b:First>
          </b:Person>
        </b:NameList>
      </b:Author>
    </b:Author>
    <b:Title>PEMODELAN UML SISTEM INFORMASI MONITORING PENJUALAN DAN STOK BARANG (STUDI KASIS: DISTRO ZHEZHA PONTIANAK)</b:Title>
    <b:JournalName>JURNAL KHATULISTIWA INFORMATIKA</b:JournalName>
    <b:Year>2016</b:Year>
    <b:Pages>109-111</b:Pages>
    <b:RefOrder>49</b:RefOrder>
  </b:Source>
</b:Sources>
</file>

<file path=customXml/itemProps1.xml><?xml version="1.0" encoding="utf-8"?>
<ds:datastoreItem xmlns:ds="http://schemas.openxmlformats.org/officeDocument/2006/customXml" ds:itemID="{B3BC33B8-6789-4375-ACDC-A57B966D6F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02</TotalTime>
  <Pages>160</Pages>
  <Words>17705</Words>
  <Characters>100920</Characters>
  <Application>Microsoft Office Word</Application>
  <DocSecurity>0</DocSecurity>
  <Lines>841</Lines>
  <Paragraphs>2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Akbar</dc:creator>
  <cp:keywords/>
  <dc:description/>
  <cp:lastModifiedBy>siti fatimah</cp:lastModifiedBy>
  <cp:revision>626</cp:revision>
  <cp:lastPrinted>2022-08-14T05:01:00Z</cp:lastPrinted>
  <dcterms:created xsi:type="dcterms:W3CDTF">2021-04-05T07:24:00Z</dcterms:created>
  <dcterms:modified xsi:type="dcterms:W3CDTF">2022-08-14T1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f6a21e48-1ded-37c4-bbec-4841889d05d7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1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